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7849DA" w14:textId="77777777" w:rsidR="00BA21B4" w:rsidRDefault="00BA21B4" w:rsidP="00A91E37">
      <w:pPr>
        <w:rPr>
          <w:lang w:val="de-DE"/>
        </w:rPr>
      </w:pPr>
      <w:r>
        <w:rPr>
          <w:lang w:val="de-DE"/>
        </w:rPr>
        <w:t>Bochumer Zentrum für Disability Studies</w:t>
      </w:r>
    </w:p>
    <w:p w14:paraId="59B5DDFA" w14:textId="43C38685" w:rsidR="00BA21B4" w:rsidRPr="00D27D17" w:rsidRDefault="00BA21B4" w:rsidP="00A91E37">
      <w:pPr>
        <w:rPr>
          <w:lang w:val="de-DE"/>
        </w:rPr>
      </w:pPr>
      <w:r w:rsidRPr="00BA21B4">
        <w:rPr>
          <w:lang w:val="de-DE"/>
        </w:rPr>
        <w:t xml:space="preserve">Evangelische </w:t>
      </w:r>
      <w:r w:rsidR="00356BB6">
        <w:rPr>
          <w:lang w:val="de-DE"/>
        </w:rPr>
        <w:t>H</w:t>
      </w:r>
      <w:r w:rsidRPr="00BA21B4">
        <w:rPr>
          <w:lang w:val="de-DE"/>
        </w:rPr>
        <w:t>ochschule Rheinland-Westfalen-Lippe</w:t>
      </w:r>
    </w:p>
    <w:p w14:paraId="311198FC" w14:textId="4DB8D46F" w:rsidR="00BA21B4" w:rsidRDefault="00BA21B4" w:rsidP="00A91E37">
      <w:pPr>
        <w:rPr>
          <w:lang w:val="de-DE"/>
        </w:rPr>
      </w:pPr>
      <w:r w:rsidRPr="00BA21B4">
        <w:rPr>
          <w:lang w:val="de-DE"/>
        </w:rPr>
        <w:t>lmmanuel-Kant-Straße 18-20</w:t>
      </w:r>
      <w:r w:rsidR="00A91E37">
        <w:rPr>
          <w:lang w:val="de-DE"/>
        </w:rPr>
        <w:t xml:space="preserve">, </w:t>
      </w:r>
      <w:r w:rsidRPr="00BA21B4">
        <w:rPr>
          <w:lang w:val="de-DE"/>
        </w:rPr>
        <w:t>44803 Bochum</w:t>
      </w:r>
    </w:p>
    <w:p w14:paraId="6CB53E8C" w14:textId="6DBBAB58" w:rsidR="00BA21B4" w:rsidRPr="00A91E37" w:rsidRDefault="00BA21B4" w:rsidP="00A91E37">
      <w:pPr>
        <w:rPr>
          <w:lang w:val="de-DE"/>
        </w:rPr>
      </w:pPr>
      <w:r w:rsidRPr="00A91E37">
        <w:rPr>
          <w:b/>
          <w:bCs/>
          <w:lang w:val="de-DE"/>
        </w:rPr>
        <w:t xml:space="preserve">Kontakt: </w:t>
      </w:r>
      <w:r w:rsidRPr="00A91E37">
        <w:rPr>
          <w:lang w:val="de-DE"/>
        </w:rPr>
        <w:t>Prof. Dr. Theresia Degener, degener@evh-bochum.de</w:t>
      </w:r>
    </w:p>
    <w:p w14:paraId="335189B3" w14:textId="77777777" w:rsidR="00A91E37" w:rsidRDefault="00A91E37" w:rsidP="00A91E37">
      <w:pPr>
        <w:pBdr>
          <w:bottom w:val="single" w:sz="4" w:space="1" w:color="auto"/>
        </w:pBdr>
        <w:rPr>
          <w:lang w:val="de-DE"/>
        </w:rPr>
      </w:pPr>
    </w:p>
    <w:p w14:paraId="7AC56915" w14:textId="77777777" w:rsidR="00A91E37" w:rsidRDefault="00A91E37" w:rsidP="00A91E37">
      <w:pPr>
        <w:rPr>
          <w:lang w:val="de-DE"/>
        </w:rPr>
      </w:pPr>
    </w:p>
    <w:p w14:paraId="3638F37A" w14:textId="025D4E22" w:rsidR="00A91E37" w:rsidRDefault="00A91E37" w:rsidP="00A91E37">
      <w:pPr>
        <w:rPr>
          <w:lang w:val="de-DE"/>
        </w:rPr>
      </w:pPr>
      <w:r>
        <w:rPr>
          <w:lang w:val="de-DE"/>
        </w:rPr>
        <w:t>Bochum, den 11.12.2020 (lektorierte Fassung vom 15.12.2020)</w:t>
      </w:r>
    </w:p>
    <w:p w14:paraId="508B196F" w14:textId="035BA22E" w:rsidR="00A91E37" w:rsidRDefault="00A91E37" w:rsidP="00A91E37">
      <w:pPr>
        <w:rPr>
          <w:lang w:val="de-DE"/>
        </w:rPr>
      </w:pPr>
    </w:p>
    <w:p w14:paraId="6D696393" w14:textId="77777777" w:rsidR="00A91E37" w:rsidRDefault="00A91E37" w:rsidP="00A91E37">
      <w:pPr>
        <w:rPr>
          <w:lang w:val="de-DE"/>
        </w:rPr>
      </w:pPr>
    </w:p>
    <w:p w14:paraId="41E1681D" w14:textId="77777777" w:rsidR="00A91E37" w:rsidRPr="00A91E37" w:rsidRDefault="00A91E37" w:rsidP="00A91E37">
      <w:pPr>
        <w:rPr>
          <w:lang w:val="de-DE"/>
        </w:rPr>
      </w:pPr>
    </w:p>
    <w:p w14:paraId="2BF37A8E" w14:textId="55E61A17" w:rsidR="00A91E37" w:rsidRDefault="00A91E37" w:rsidP="00A91E37">
      <w:pPr>
        <w:pStyle w:val="Titel"/>
        <w:rPr>
          <w:lang w:val="de-DE"/>
        </w:rPr>
      </w:pPr>
      <w:r w:rsidRPr="001627BA">
        <w:rPr>
          <w:lang w:val="de-DE"/>
        </w:rPr>
        <w:t>Stellungnahme gem. § 27 a BVerfGG zur Verfassungsbeschwerde 1 BvR 1541/20</w:t>
      </w:r>
    </w:p>
    <w:p w14:paraId="5E460FBA" w14:textId="77777777" w:rsidR="00A91E37" w:rsidRDefault="00A91E37" w:rsidP="00A91E37">
      <w:pPr>
        <w:rPr>
          <w:lang w:val="de-DE"/>
        </w:rPr>
      </w:pPr>
    </w:p>
    <w:p w14:paraId="7843B255" w14:textId="77777777" w:rsidR="00A91E37" w:rsidRDefault="00A91E37" w:rsidP="00A91E37">
      <w:pPr>
        <w:rPr>
          <w:lang w:val="de-DE"/>
        </w:rPr>
      </w:pPr>
    </w:p>
    <w:p w14:paraId="0CEDFEE3" w14:textId="3325B1FF" w:rsidR="00E16CD4" w:rsidRDefault="00A74069" w:rsidP="00A74069">
      <w:pPr>
        <w:rPr>
          <w:lang w:val="de-DE"/>
        </w:rPr>
      </w:pPr>
      <w:r w:rsidRPr="00A91E37">
        <w:rPr>
          <w:bCs/>
          <w:lang w:val="de-DE"/>
        </w:rPr>
        <w:t>Stellungnahme gem</w:t>
      </w:r>
      <w:r w:rsidR="00F85D8B" w:rsidRPr="00A91E37">
        <w:rPr>
          <w:bCs/>
          <w:lang w:val="de-DE"/>
        </w:rPr>
        <w:t>.</w:t>
      </w:r>
      <w:r w:rsidRPr="00A91E37">
        <w:rPr>
          <w:bCs/>
          <w:lang w:val="de-DE"/>
        </w:rPr>
        <w:t xml:space="preserve"> § 27 a BVerfGG zur Verfassungsbeschwerde </w:t>
      </w:r>
      <w:r w:rsidR="00DE65BD" w:rsidRPr="00A91E37">
        <w:rPr>
          <w:bCs/>
          <w:lang w:val="de-DE"/>
        </w:rPr>
        <w:t>1 BvR 1541/20</w:t>
      </w:r>
      <w:r w:rsidR="00DE65BD">
        <w:rPr>
          <w:lang w:val="de-DE"/>
        </w:rPr>
        <w:t xml:space="preserve"> </w:t>
      </w:r>
      <w:r>
        <w:rPr>
          <w:lang w:val="de-DE"/>
        </w:rPr>
        <w:t xml:space="preserve">gegen die staatlichen Maßnahmen zur Bewältigung der durch das COVID-19 ausgelösten Pandemie und die Untätigkeit der Bundesregierung, Vorkehrungen zu treffen, die Beschwerdeführenden vor Benachteiligungen wegen ihrer Behinderung und im Zusammenhang mit ihrem Alter im Rahmen der gesundheitlichen Vorsorge zu schützen </w:t>
      </w:r>
      <w:r w:rsidRPr="001627BA">
        <w:rPr>
          <w:b/>
          <w:lang w:val="de-DE"/>
        </w:rPr>
        <w:t>(VB –</w:t>
      </w:r>
      <w:r w:rsidR="0065072E" w:rsidRPr="001627BA">
        <w:rPr>
          <w:b/>
          <w:lang w:val="de-DE"/>
        </w:rPr>
        <w:t xml:space="preserve"> </w:t>
      </w:r>
      <w:r w:rsidRPr="001627BA">
        <w:rPr>
          <w:b/>
          <w:lang w:val="de-DE"/>
        </w:rPr>
        <w:t>Triage)</w:t>
      </w:r>
      <w:r>
        <w:rPr>
          <w:lang w:val="de-DE"/>
        </w:rPr>
        <w:t xml:space="preserve">. </w:t>
      </w:r>
      <w:r w:rsidR="00A25F24">
        <w:rPr>
          <w:lang w:val="de-DE"/>
        </w:rPr>
        <w:t>Von den neun Fragen, die das Bundesverfassungsgericht an die Sachverständigen stellte, liegen BODYS zu vier Fragen Informationen vor.</w:t>
      </w:r>
      <w:r w:rsidR="00DE65BD">
        <w:rPr>
          <w:lang w:val="de-DE"/>
        </w:rPr>
        <w:t xml:space="preserve"> Unsere Stellungnahme beschränkt sich daher auf die Fragen 6</w:t>
      </w:r>
      <w:r w:rsidR="00F61F7E">
        <w:rPr>
          <w:lang w:val="de-DE"/>
        </w:rPr>
        <w:t>–</w:t>
      </w:r>
      <w:r w:rsidR="00DE65BD">
        <w:rPr>
          <w:lang w:val="de-DE"/>
        </w:rPr>
        <w:t>9.</w:t>
      </w:r>
    </w:p>
    <w:p w14:paraId="41EE08A9" w14:textId="63CF250B" w:rsidR="00E16CD4" w:rsidRDefault="00E16CD4" w:rsidP="00A74069">
      <w:pPr>
        <w:rPr>
          <w:lang w:val="de-DE"/>
        </w:rPr>
      </w:pPr>
    </w:p>
    <w:sdt>
      <w:sdtPr>
        <w:rPr>
          <w:rFonts w:eastAsiaTheme="minorHAnsi" w:cstheme="minorBidi"/>
          <w:b w:val="0"/>
          <w:sz w:val="22"/>
          <w:szCs w:val="22"/>
          <w:lang w:val="de-DE"/>
        </w:rPr>
        <w:id w:val="1810054210"/>
        <w:docPartObj>
          <w:docPartGallery w:val="Table of Contents"/>
          <w:docPartUnique/>
        </w:docPartObj>
      </w:sdtPr>
      <w:sdtEndPr>
        <w:rPr>
          <w:bCs/>
          <w:lang w:val="en-US"/>
        </w:rPr>
      </w:sdtEndPr>
      <w:sdtContent>
        <w:p w14:paraId="202A1F0D" w14:textId="17EE8F08" w:rsidR="00E16CD4" w:rsidRDefault="00E16CD4">
          <w:pPr>
            <w:pStyle w:val="Inhaltsverzeichnisberschrift"/>
          </w:pPr>
          <w:r>
            <w:rPr>
              <w:lang w:val="de-DE"/>
            </w:rPr>
            <w:t>Inhalt</w:t>
          </w:r>
        </w:p>
        <w:p w14:paraId="1B92F875" w14:textId="74174B2A" w:rsidR="002F558E" w:rsidRDefault="00E16CD4">
          <w:pPr>
            <w:pStyle w:val="Verzeichnis1"/>
            <w:tabs>
              <w:tab w:val="left" w:pos="675"/>
              <w:tab w:val="right" w:leader="dot" w:pos="9628"/>
            </w:tabs>
            <w:rPr>
              <w:rFonts w:asciiTheme="minorHAnsi" w:eastAsiaTheme="minorEastAsia" w:hAnsiTheme="minorHAnsi"/>
              <w:noProof/>
              <w:lang w:val="de-DE" w:eastAsia="de-DE"/>
            </w:rPr>
          </w:pPr>
          <w:r>
            <w:fldChar w:fldCharType="begin"/>
          </w:r>
          <w:r>
            <w:instrText xml:space="preserve"> TOC \o "1-3" \h \z \u </w:instrText>
          </w:r>
          <w:r>
            <w:fldChar w:fldCharType="separate"/>
          </w:r>
          <w:hyperlink w:anchor="_Toc58604741" w:history="1">
            <w:r w:rsidR="002F558E" w:rsidRPr="00B8397A">
              <w:rPr>
                <w:rStyle w:val="Hyperlink"/>
                <w:noProof/>
              </w:rPr>
              <w:t>1.</w:t>
            </w:r>
            <w:r w:rsidR="002F558E">
              <w:rPr>
                <w:rFonts w:asciiTheme="minorHAnsi" w:eastAsiaTheme="minorEastAsia" w:hAnsiTheme="minorHAnsi"/>
                <w:noProof/>
                <w:lang w:val="de-DE" w:eastAsia="de-DE"/>
              </w:rPr>
              <w:tab/>
            </w:r>
            <w:r w:rsidR="002F558E" w:rsidRPr="00B8397A">
              <w:rPr>
                <w:rStyle w:val="Hyperlink"/>
                <w:noProof/>
                <w:lang w:val="de-DE"/>
              </w:rPr>
              <w:t>Vorbemerkung</w:t>
            </w:r>
            <w:r w:rsidR="002F558E">
              <w:rPr>
                <w:noProof/>
                <w:webHidden/>
              </w:rPr>
              <w:tab/>
            </w:r>
            <w:r w:rsidR="002F558E">
              <w:rPr>
                <w:noProof/>
                <w:webHidden/>
              </w:rPr>
              <w:fldChar w:fldCharType="begin"/>
            </w:r>
            <w:r w:rsidR="002F558E">
              <w:rPr>
                <w:noProof/>
                <w:webHidden/>
              </w:rPr>
              <w:instrText xml:space="preserve"> PAGEREF _Toc58604741 \h </w:instrText>
            </w:r>
            <w:r w:rsidR="002F558E">
              <w:rPr>
                <w:noProof/>
                <w:webHidden/>
              </w:rPr>
            </w:r>
            <w:r w:rsidR="002F558E">
              <w:rPr>
                <w:noProof/>
                <w:webHidden/>
              </w:rPr>
              <w:fldChar w:fldCharType="separate"/>
            </w:r>
            <w:r w:rsidR="008A36DB">
              <w:rPr>
                <w:noProof/>
                <w:webHidden/>
              </w:rPr>
              <w:t>2</w:t>
            </w:r>
            <w:r w:rsidR="002F558E">
              <w:rPr>
                <w:noProof/>
                <w:webHidden/>
              </w:rPr>
              <w:fldChar w:fldCharType="end"/>
            </w:r>
          </w:hyperlink>
        </w:p>
        <w:p w14:paraId="70526117" w14:textId="3437922E" w:rsidR="002F558E" w:rsidRDefault="00112FCE">
          <w:pPr>
            <w:pStyle w:val="Verzeichnis1"/>
            <w:tabs>
              <w:tab w:val="left" w:pos="675"/>
              <w:tab w:val="right" w:leader="dot" w:pos="9628"/>
            </w:tabs>
            <w:rPr>
              <w:rFonts w:asciiTheme="minorHAnsi" w:eastAsiaTheme="minorEastAsia" w:hAnsiTheme="minorHAnsi"/>
              <w:noProof/>
              <w:lang w:val="de-DE" w:eastAsia="de-DE"/>
            </w:rPr>
          </w:pPr>
          <w:hyperlink w:anchor="_Toc58604742" w:history="1">
            <w:r w:rsidR="002F558E" w:rsidRPr="00B8397A">
              <w:rPr>
                <w:rStyle w:val="Hyperlink"/>
                <w:noProof/>
                <w:lang w:val="de-DE"/>
              </w:rPr>
              <w:t>2.</w:t>
            </w:r>
            <w:r w:rsidR="002F558E">
              <w:rPr>
                <w:rFonts w:asciiTheme="minorHAnsi" w:eastAsiaTheme="minorEastAsia" w:hAnsiTheme="minorHAnsi"/>
                <w:noProof/>
                <w:lang w:val="de-DE" w:eastAsia="de-DE"/>
              </w:rPr>
              <w:tab/>
            </w:r>
            <w:r w:rsidR="002F558E" w:rsidRPr="00B8397A">
              <w:rPr>
                <w:rStyle w:val="Hyperlink"/>
                <w:noProof/>
                <w:lang w:val="de-DE"/>
              </w:rPr>
              <w:t>Zu den Einzelfragen</w:t>
            </w:r>
            <w:r w:rsidR="002F558E">
              <w:rPr>
                <w:noProof/>
                <w:webHidden/>
              </w:rPr>
              <w:tab/>
            </w:r>
            <w:r w:rsidR="002F558E">
              <w:rPr>
                <w:noProof/>
                <w:webHidden/>
              </w:rPr>
              <w:fldChar w:fldCharType="begin"/>
            </w:r>
            <w:r w:rsidR="002F558E">
              <w:rPr>
                <w:noProof/>
                <w:webHidden/>
              </w:rPr>
              <w:instrText xml:space="preserve"> PAGEREF _Toc58604742 \h </w:instrText>
            </w:r>
            <w:r w:rsidR="002F558E">
              <w:rPr>
                <w:noProof/>
                <w:webHidden/>
              </w:rPr>
            </w:r>
            <w:r w:rsidR="002F558E">
              <w:rPr>
                <w:noProof/>
                <w:webHidden/>
              </w:rPr>
              <w:fldChar w:fldCharType="separate"/>
            </w:r>
            <w:r w:rsidR="008A36DB">
              <w:rPr>
                <w:noProof/>
                <w:webHidden/>
              </w:rPr>
              <w:t>5</w:t>
            </w:r>
            <w:r w:rsidR="002F558E">
              <w:rPr>
                <w:noProof/>
                <w:webHidden/>
              </w:rPr>
              <w:fldChar w:fldCharType="end"/>
            </w:r>
          </w:hyperlink>
        </w:p>
        <w:p w14:paraId="23639F3A" w14:textId="3434442C" w:rsidR="002F558E" w:rsidRDefault="00112FCE">
          <w:pPr>
            <w:pStyle w:val="Verzeichnis2"/>
            <w:rPr>
              <w:rFonts w:asciiTheme="minorHAnsi" w:eastAsiaTheme="minorEastAsia" w:hAnsiTheme="minorHAnsi"/>
              <w:noProof/>
              <w:lang w:val="de-DE" w:eastAsia="de-DE"/>
            </w:rPr>
          </w:pPr>
          <w:hyperlink w:anchor="_Toc58604743" w:history="1">
            <w:r w:rsidR="002F558E" w:rsidRPr="00B8397A">
              <w:rPr>
                <w:rStyle w:val="Hyperlink"/>
                <w:noProof/>
                <w:lang w:val="de-DE"/>
              </w:rPr>
              <w:t>a.</w:t>
            </w:r>
            <w:r w:rsidR="002F558E">
              <w:rPr>
                <w:rFonts w:asciiTheme="minorHAnsi" w:eastAsiaTheme="minorEastAsia" w:hAnsiTheme="minorHAnsi"/>
                <w:noProof/>
                <w:lang w:val="de-DE" w:eastAsia="de-DE"/>
              </w:rPr>
              <w:tab/>
            </w:r>
            <w:r w:rsidR="002F558E" w:rsidRPr="00B8397A">
              <w:rPr>
                <w:rStyle w:val="Hyperlink"/>
                <w:b/>
                <w:bCs/>
                <w:noProof/>
                <w:lang w:val="de-DE"/>
              </w:rPr>
              <w:t>Frage Sechs des BVerfG</w:t>
            </w:r>
            <w:r w:rsidR="002F558E" w:rsidRPr="00B8397A">
              <w:rPr>
                <w:rStyle w:val="Hyperlink"/>
                <w:noProof/>
                <w:lang w:val="de-DE"/>
              </w:rPr>
              <w:t>: Welche gesetzlichen Vorgaben (z.B. aus dem Berufsrecht, Verwaltungsrecht oder Strafrecht) binden die Praxis bislang bei solchen Entscheidungen?</w:t>
            </w:r>
            <w:r w:rsidR="002F558E">
              <w:rPr>
                <w:noProof/>
                <w:webHidden/>
              </w:rPr>
              <w:tab/>
            </w:r>
            <w:r w:rsidR="002F558E">
              <w:rPr>
                <w:noProof/>
                <w:webHidden/>
              </w:rPr>
              <w:fldChar w:fldCharType="begin"/>
            </w:r>
            <w:r w:rsidR="002F558E">
              <w:rPr>
                <w:noProof/>
                <w:webHidden/>
              </w:rPr>
              <w:instrText xml:space="preserve"> PAGEREF _Toc58604743 \h </w:instrText>
            </w:r>
            <w:r w:rsidR="002F558E">
              <w:rPr>
                <w:noProof/>
                <w:webHidden/>
              </w:rPr>
            </w:r>
            <w:r w:rsidR="002F558E">
              <w:rPr>
                <w:noProof/>
                <w:webHidden/>
              </w:rPr>
              <w:fldChar w:fldCharType="separate"/>
            </w:r>
            <w:r w:rsidR="008A36DB">
              <w:rPr>
                <w:noProof/>
                <w:webHidden/>
              </w:rPr>
              <w:t>5</w:t>
            </w:r>
            <w:r w:rsidR="002F558E">
              <w:rPr>
                <w:noProof/>
                <w:webHidden/>
              </w:rPr>
              <w:fldChar w:fldCharType="end"/>
            </w:r>
          </w:hyperlink>
        </w:p>
        <w:p w14:paraId="3FE02EE4" w14:textId="5F1E7775" w:rsidR="002F558E" w:rsidRDefault="00112FCE" w:rsidP="002F558E">
          <w:pPr>
            <w:pStyle w:val="Verzeichnis2"/>
            <w:ind w:left="908"/>
            <w:rPr>
              <w:rFonts w:asciiTheme="minorHAnsi" w:eastAsiaTheme="minorEastAsia" w:hAnsiTheme="minorHAnsi"/>
              <w:noProof/>
              <w:lang w:val="de-DE" w:eastAsia="de-DE"/>
            </w:rPr>
          </w:pPr>
          <w:hyperlink w:anchor="_Toc58604744" w:history="1">
            <w:r w:rsidR="002F558E" w:rsidRPr="00B8397A">
              <w:rPr>
                <w:rStyle w:val="Hyperlink"/>
                <w:noProof/>
              </w:rPr>
              <w:t>i.</w:t>
            </w:r>
            <w:r w:rsidR="002F558E">
              <w:rPr>
                <w:rFonts w:asciiTheme="minorHAnsi" w:eastAsiaTheme="minorEastAsia" w:hAnsiTheme="minorHAnsi"/>
                <w:noProof/>
                <w:lang w:val="de-DE" w:eastAsia="de-DE"/>
              </w:rPr>
              <w:tab/>
            </w:r>
            <w:r w:rsidR="002F558E" w:rsidRPr="00B8397A">
              <w:rPr>
                <w:rStyle w:val="Hyperlink"/>
                <w:noProof/>
              </w:rPr>
              <w:t>Einfachgesetzliches Recht</w:t>
            </w:r>
            <w:r w:rsidR="002F558E">
              <w:rPr>
                <w:noProof/>
                <w:webHidden/>
              </w:rPr>
              <w:tab/>
            </w:r>
            <w:r w:rsidR="002F558E">
              <w:rPr>
                <w:noProof/>
                <w:webHidden/>
              </w:rPr>
              <w:fldChar w:fldCharType="begin"/>
            </w:r>
            <w:r w:rsidR="002F558E">
              <w:rPr>
                <w:noProof/>
                <w:webHidden/>
              </w:rPr>
              <w:instrText xml:space="preserve"> PAGEREF _Toc58604744 \h </w:instrText>
            </w:r>
            <w:r w:rsidR="002F558E">
              <w:rPr>
                <w:noProof/>
                <w:webHidden/>
              </w:rPr>
            </w:r>
            <w:r w:rsidR="002F558E">
              <w:rPr>
                <w:noProof/>
                <w:webHidden/>
              </w:rPr>
              <w:fldChar w:fldCharType="separate"/>
            </w:r>
            <w:r w:rsidR="008A36DB">
              <w:rPr>
                <w:noProof/>
                <w:webHidden/>
              </w:rPr>
              <w:t>6</w:t>
            </w:r>
            <w:r w:rsidR="002F558E">
              <w:rPr>
                <w:noProof/>
                <w:webHidden/>
              </w:rPr>
              <w:fldChar w:fldCharType="end"/>
            </w:r>
          </w:hyperlink>
        </w:p>
        <w:p w14:paraId="1673AADC" w14:textId="1D9CB688" w:rsidR="002F558E" w:rsidRDefault="00112FCE" w:rsidP="002F558E">
          <w:pPr>
            <w:pStyle w:val="Verzeichnis2"/>
            <w:ind w:left="908"/>
            <w:rPr>
              <w:rFonts w:asciiTheme="minorHAnsi" w:eastAsiaTheme="minorEastAsia" w:hAnsiTheme="minorHAnsi"/>
              <w:noProof/>
              <w:lang w:val="de-DE" w:eastAsia="de-DE"/>
            </w:rPr>
          </w:pPr>
          <w:hyperlink w:anchor="_Toc58604745" w:history="1">
            <w:r w:rsidR="002F558E" w:rsidRPr="00B8397A">
              <w:rPr>
                <w:rStyle w:val="Hyperlink"/>
                <w:noProof/>
              </w:rPr>
              <w:t>ii.</w:t>
            </w:r>
            <w:r w:rsidR="002F558E">
              <w:rPr>
                <w:rFonts w:asciiTheme="minorHAnsi" w:eastAsiaTheme="minorEastAsia" w:hAnsiTheme="minorHAnsi"/>
                <w:noProof/>
                <w:lang w:val="de-DE" w:eastAsia="de-DE"/>
              </w:rPr>
              <w:tab/>
            </w:r>
            <w:r w:rsidR="002F558E" w:rsidRPr="00B8397A">
              <w:rPr>
                <w:rStyle w:val="Hyperlink"/>
                <w:noProof/>
              </w:rPr>
              <w:t>Grund- und Menschenrechte</w:t>
            </w:r>
            <w:r w:rsidR="002F558E">
              <w:rPr>
                <w:noProof/>
                <w:webHidden/>
              </w:rPr>
              <w:tab/>
            </w:r>
            <w:r w:rsidR="002F558E">
              <w:rPr>
                <w:noProof/>
                <w:webHidden/>
              </w:rPr>
              <w:fldChar w:fldCharType="begin"/>
            </w:r>
            <w:r w:rsidR="002F558E">
              <w:rPr>
                <w:noProof/>
                <w:webHidden/>
              </w:rPr>
              <w:instrText xml:space="preserve"> PAGEREF _Toc58604745 \h </w:instrText>
            </w:r>
            <w:r w:rsidR="002F558E">
              <w:rPr>
                <w:noProof/>
                <w:webHidden/>
              </w:rPr>
            </w:r>
            <w:r w:rsidR="002F558E">
              <w:rPr>
                <w:noProof/>
                <w:webHidden/>
              </w:rPr>
              <w:fldChar w:fldCharType="separate"/>
            </w:r>
            <w:r w:rsidR="008A36DB">
              <w:rPr>
                <w:noProof/>
                <w:webHidden/>
              </w:rPr>
              <w:t>8</w:t>
            </w:r>
            <w:r w:rsidR="002F558E">
              <w:rPr>
                <w:noProof/>
                <w:webHidden/>
              </w:rPr>
              <w:fldChar w:fldCharType="end"/>
            </w:r>
          </w:hyperlink>
        </w:p>
        <w:p w14:paraId="6E6E7F14" w14:textId="660EB4FD" w:rsidR="002F558E" w:rsidRDefault="00112FCE">
          <w:pPr>
            <w:pStyle w:val="Verzeichnis2"/>
            <w:rPr>
              <w:rFonts w:asciiTheme="minorHAnsi" w:eastAsiaTheme="minorEastAsia" w:hAnsiTheme="minorHAnsi"/>
              <w:noProof/>
              <w:lang w:val="de-DE" w:eastAsia="de-DE"/>
            </w:rPr>
          </w:pPr>
          <w:hyperlink w:anchor="_Toc58604746" w:history="1">
            <w:r w:rsidR="002F558E" w:rsidRPr="00B8397A">
              <w:rPr>
                <w:rStyle w:val="Hyperlink"/>
                <w:noProof/>
              </w:rPr>
              <w:t>b.</w:t>
            </w:r>
            <w:r w:rsidR="002F558E">
              <w:rPr>
                <w:rFonts w:asciiTheme="minorHAnsi" w:eastAsiaTheme="minorEastAsia" w:hAnsiTheme="minorHAnsi"/>
                <w:noProof/>
                <w:lang w:val="de-DE" w:eastAsia="de-DE"/>
              </w:rPr>
              <w:tab/>
            </w:r>
            <w:r w:rsidR="002F558E" w:rsidRPr="00B8397A">
              <w:rPr>
                <w:rStyle w:val="Hyperlink"/>
                <w:b/>
                <w:bCs/>
                <w:noProof/>
                <w:lang w:val="de-DE"/>
              </w:rPr>
              <w:t>Frage Sieben des BVerfG</w:t>
            </w:r>
            <w:r w:rsidR="002F558E" w:rsidRPr="00B8397A">
              <w:rPr>
                <w:rStyle w:val="Hyperlink"/>
                <w:noProof/>
                <w:lang w:val="de-DE"/>
              </w:rPr>
              <w:t>: Welchen Stellenwert hat die klinische Erfolgsaussicht der Behandlung bei der Triage? Welche Rolle spielen Behinderungen und chronische Vorerkrankungen bei dieser Entscheidung? Wäre es denkbar, das Kriterium der Erfolgsaussicht durch ein anderes Kriterium zu ersetzen oder genauer zu fassen, das den Bedürfnissen aller Behandlungsbedürftigen gerecht wird?</w:t>
            </w:r>
            <w:r w:rsidR="002F558E">
              <w:rPr>
                <w:noProof/>
                <w:webHidden/>
              </w:rPr>
              <w:tab/>
            </w:r>
            <w:r w:rsidR="002F558E">
              <w:rPr>
                <w:noProof/>
                <w:webHidden/>
              </w:rPr>
              <w:fldChar w:fldCharType="begin"/>
            </w:r>
            <w:r w:rsidR="002F558E">
              <w:rPr>
                <w:noProof/>
                <w:webHidden/>
              </w:rPr>
              <w:instrText xml:space="preserve"> PAGEREF _Toc58604746 \h </w:instrText>
            </w:r>
            <w:r w:rsidR="002F558E">
              <w:rPr>
                <w:noProof/>
                <w:webHidden/>
              </w:rPr>
            </w:r>
            <w:r w:rsidR="002F558E">
              <w:rPr>
                <w:noProof/>
                <w:webHidden/>
              </w:rPr>
              <w:fldChar w:fldCharType="separate"/>
            </w:r>
            <w:r w:rsidR="008A36DB">
              <w:rPr>
                <w:noProof/>
                <w:webHidden/>
              </w:rPr>
              <w:t>12</w:t>
            </w:r>
            <w:r w:rsidR="002F558E">
              <w:rPr>
                <w:noProof/>
                <w:webHidden/>
              </w:rPr>
              <w:fldChar w:fldCharType="end"/>
            </w:r>
          </w:hyperlink>
        </w:p>
        <w:p w14:paraId="200E1535" w14:textId="071AD2DF" w:rsidR="002F558E" w:rsidRDefault="00112FCE">
          <w:pPr>
            <w:pStyle w:val="Verzeichnis2"/>
            <w:rPr>
              <w:rFonts w:asciiTheme="minorHAnsi" w:eastAsiaTheme="minorEastAsia" w:hAnsiTheme="minorHAnsi"/>
              <w:noProof/>
              <w:lang w:val="de-DE" w:eastAsia="de-DE"/>
            </w:rPr>
          </w:pPr>
          <w:hyperlink w:anchor="_Toc58604747" w:history="1">
            <w:r w:rsidR="002F558E" w:rsidRPr="00B8397A">
              <w:rPr>
                <w:rStyle w:val="Hyperlink"/>
                <w:noProof/>
              </w:rPr>
              <w:t>c.</w:t>
            </w:r>
            <w:r w:rsidR="002F558E">
              <w:rPr>
                <w:rFonts w:asciiTheme="minorHAnsi" w:eastAsiaTheme="minorEastAsia" w:hAnsiTheme="minorHAnsi"/>
                <w:noProof/>
                <w:lang w:val="de-DE" w:eastAsia="de-DE"/>
              </w:rPr>
              <w:tab/>
            </w:r>
            <w:r w:rsidR="002F558E" w:rsidRPr="00B8397A">
              <w:rPr>
                <w:rStyle w:val="Hyperlink"/>
                <w:b/>
                <w:bCs/>
                <w:noProof/>
                <w:lang w:val="de-DE"/>
              </w:rPr>
              <w:t>Frage Acht des BVerfG</w:t>
            </w:r>
            <w:r w:rsidR="002F558E" w:rsidRPr="00B8397A">
              <w:rPr>
                <w:rStyle w:val="Hyperlink"/>
                <w:noProof/>
                <w:lang w:val="de-DE"/>
              </w:rPr>
              <w:t>: Welche Regelungen gibt es in anderen Ländern, die im Gesundheitswesen im Fall einer Triage Anwendung finden?</w:t>
            </w:r>
            <w:r w:rsidR="002F558E">
              <w:rPr>
                <w:noProof/>
                <w:webHidden/>
              </w:rPr>
              <w:tab/>
            </w:r>
            <w:r w:rsidR="002F558E">
              <w:rPr>
                <w:noProof/>
                <w:webHidden/>
              </w:rPr>
              <w:fldChar w:fldCharType="begin"/>
            </w:r>
            <w:r w:rsidR="002F558E">
              <w:rPr>
                <w:noProof/>
                <w:webHidden/>
              </w:rPr>
              <w:instrText xml:space="preserve"> PAGEREF _Toc58604747 \h </w:instrText>
            </w:r>
            <w:r w:rsidR="002F558E">
              <w:rPr>
                <w:noProof/>
                <w:webHidden/>
              </w:rPr>
            </w:r>
            <w:r w:rsidR="002F558E">
              <w:rPr>
                <w:noProof/>
                <w:webHidden/>
              </w:rPr>
              <w:fldChar w:fldCharType="separate"/>
            </w:r>
            <w:r w:rsidR="008A36DB">
              <w:rPr>
                <w:noProof/>
                <w:webHidden/>
              </w:rPr>
              <w:t>16</w:t>
            </w:r>
            <w:r w:rsidR="002F558E">
              <w:rPr>
                <w:noProof/>
                <w:webHidden/>
              </w:rPr>
              <w:fldChar w:fldCharType="end"/>
            </w:r>
          </w:hyperlink>
        </w:p>
        <w:p w14:paraId="57505E4E" w14:textId="54C9C423" w:rsidR="002F558E" w:rsidRDefault="00112FCE">
          <w:pPr>
            <w:pStyle w:val="Verzeichnis2"/>
            <w:rPr>
              <w:rFonts w:asciiTheme="minorHAnsi" w:eastAsiaTheme="minorEastAsia" w:hAnsiTheme="minorHAnsi"/>
              <w:noProof/>
              <w:lang w:val="de-DE" w:eastAsia="de-DE"/>
            </w:rPr>
          </w:pPr>
          <w:hyperlink w:anchor="_Toc58604748" w:history="1">
            <w:r w:rsidR="002F558E" w:rsidRPr="00B8397A">
              <w:rPr>
                <w:rStyle w:val="Hyperlink"/>
                <w:noProof/>
              </w:rPr>
              <w:t>d.</w:t>
            </w:r>
            <w:r w:rsidR="002F558E">
              <w:rPr>
                <w:rFonts w:asciiTheme="minorHAnsi" w:eastAsiaTheme="minorEastAsia" w:hAnsiTheme="minorHAnsi"/>
                <w:noProof/>
                <w:lang w:val="de-DE" w:eastAsia="de-DE"/>
              </w:rPr>
              <w:tab/>
            </w:r>
            <w:r w:rsidR="002F558E" w:rsidRPr="00B8397A">
              <w:rPr>
                <w:rStyle w:val="Hyperlink"/>
                <w:b/>
                <w:bCs/>
                <w:noProof/>
                <w:lang w:val="de-DE"/>
              </w:rPr>
              <w:t>Frage Neun des BVerfG</w:t>
            </w:r>
            <w:r w:rsidR="002F558E" w:rsidRPr="00B8397A">
              <w:rPr>
                <w:rStyle w:val="Hyperlink"/>
                <w:noProof/>
                <w:lang w:val="de-DE"/>
              </w:rPr>
              <w:t>: Sollte die Triage in Deutschland gesetzlich geregelt werden? Welche Vor- bzw. Nachteile wären damit verbunden?</w:t>
            </w:r>
            <w:r w:rsidR="002F558E">
              <w:rPr>
                <w:noProof/>
                <w:webHidden/>
              </w:rPr>
              <w:tab/>
            </w:r>
            <w:r w:rsidR="002F558E">
              <w:rPr>
                <w:noProof/>
                <w:webHidden/>
              </w:rPr>
              <w:fldChar w:fldCharType="begin"/>
            </w:r>
            <w:r w:rsidR="002F558E">
              <w:rPr>
                <w:noProof/>
                <w:webHidden/>
              </w:rPr>
              <w:instrText xml:space="preserve"> PAGEREF _Toc58604748 \h </w:instrText>
            </w:r>
            <w:r w:rsidR="002F558E">
              <w:rPr>
                <w:noProof/>
                <w:webHidden/>
              </w:rPr>
            </w:r>
            <w:r w:rsidR="002F558E">
              <w:rPr>
                <w:noProof/>
                <w:webHidden/>
              </w:rPr>
              <w:fldChar w:fldCharType="separate"/>
            </w:r>
            <w:r w:rsidR="008A36DB">
              <w:rPr>
                <w:noProof/>
                <w:webHidden/>
              </w:rPr>
              <w:t>18</w:t>
            </w:r>
            <w:r w:rsidR="002F558E">
              <w:rPr>
                <w:noProof/>
                <w:webHidden/>
              </w:rPr>
              <w:fldChar w:fldCharType="end"/>
            </w:r>
          </w:hyperlink>
        </w:p>
        <w:p w14:paraId="413EBE30" w14:textId="682665F1" w:rsidR="002F558E" w:rsidRDefault="00112FCE">
          <w:pPr>
            <w:pStyle w:val="Verzeichnis1"/>
            <w:tabs>
              <w:tab w:val="left" w:pos="675"/>
              <w:tab w:val="right" w:leader="dot" w:pos="9628"/>
            </w:tabs>
            <w:rPr>
              <w:rFonts w:asciiTheme="minorHAnsi" w:eastAsiaTheme="minorEastAsia" w:hAnsiTheme="minorHAnsi"/>
              <w:noProof/>
              <w:lang w:val="de-DE" w:eastAsia="de-DE"/>
            </w:rPr>
          </w:pPr>
          <w:hyperlink w:anchor="_Toc58604749" w:history="1">
            <w:r w:rsidR="002F558E" w:rsidRPr="00B8397A">
              <w:rPr>
                <w:rStyle w:val="Hyperlink"/>
                <w:noProof/>
              </w:rPr>
              <w:t>3.</w:t>
            </w:r>
            <w:r w:rsidR="002F558E">
              <w:rPr>
                <w:rFonts w:asciiTheme="minorHAnsi" w:eastAsiaTheme="minorEastAsia" w:hAnsiTheme="minorHAnsi"/>
                <w:noProof/>
                <w:lang w:val="de-DE" w:eastAsia="de-DE"/>
              </w:rPr>
              <w:tab/>
            </w:r>
            <w:r w:rsidR="002F558E" w:rsidRPr="00B8397A">
              <w:rPr>
                <w:rStyle w:val="Hyperlink"/>
                <w:noProof/>
                <w:lang w:val="de-DE"/>
              </w:rPr>
              <w:t>Fazit</w:t>
            </w:r>
            <w:r w:rsidR="002F558E">
              <w:rPr>
                <w:noProof/>
                <w:webHidden/>
              </w:rPr>
              <w:tab/>
            </w:r>
            <w:r w:rsidR="002F558E">
              <w:rPr>
                <w:noProof/>
                <w:webHidden/>
              </w:rPr>
              <w:fldChar w:fldCharType="begin"/>
            </w:r>
            <w:r w:rsidR="002F558E">
              <w:rPr>
                <w:noProof/>
                <w:webHidden/>
              </w:rPr>
              <w:instrText xml:space="preserve"> PAGEREF _Toc58604749 \h </w:instrText>
            </w:r>
            <w:r w:rsidR="002F558E">
              <w:rPr>
                <w:noProof/>
                <w:webHidden/>
              </w:rPr>
            </w:r>
            <w:r w:rsidR="002F558E">
              <w:rPr>
                <w:noProof/>
                <w:webHidden/>
              </w:rPr>
              <w:fldChar w:fldCharType="separate"/>
            </w:r>
            <w:r w:rsidR="008A36DB">
              <w:rPr>
                <w:noProof/>
                <w:webHidden/>
              </w:rPr>
              <w:t>23</w:t>
            </w:r>
            <w:r w:rsidR="002F558E">
              <w:rPr>
                <w:noProof/>
                <w:webHidden/>
              </w:rPr>
              <w:fldChar w:fldCharType="end"/>
            </w:r>
          </w:hyperlink>
        </w:p>
        <w:p w14:paraId="0AF5FC02" w14:textId="1F1307D7" w:rsidR="00E16CD4" w:rsidRDefault="00E16CD4">
          <w:r>
            <w:rPr>
              <w:b/>
              <w:bCs/>
            </w:rPr>
            <w:fldChar w:fldCharType="end"/>
          </w:r>
        </w:p>
      </w:sdtContent>
    </w:sdt>
    <w:p w14:paraId="19791B71" w14:textId="77777777" w:rsidR="009117EB" w:rsidRDefault="009117EB">
      <w:pPr>
        <w:widowControl/>
        <w:spacing w:after="200" w:line="276" w:lineRule="auto"/>
        <w:rPr>
          <w:rFonts w:eastAsiaTheme="majorEastAsia" w:cstheme="majorBidi"/>
          <w:b/>
          <w:sz w:val="24"/>
          <w:szCs w:val="32"/>
          <w:lang w:val="de-DE"/>
        </w:rPr>
      </w:pPr>
      <w:r>
        <w:rPr>
          <w:lang w:val="de-DE"/>
        </w:rPr>
        <w:br w:type="page"/>
      </w:r>
    </w:p>
    <w:p w14:paraId="35D1C9CE" w14:textId="2A9461CF" w:rsidR="00A74069" w:rsidRPr="009D4D83" w:rsidRDefault="00A74069" w:rsidP="009D4D83">
      <w:pPr>
        <w:pStyle w:val="berschrift1"/>
        <w:numPr>
          <w:ilvl w:val="0"/>
          <w:numId w:val="36"/>
        </w:numPr>
      </w:pPr>
      <w:bookmarkStart w:id="0" w:name="_Toc58604741"/>
      <w:r w:rsidRPr="009D4D83">
        <w:rPr>
          <w:lang w:val="de-DE"/>
        </w:rPr>
        <w:lastRenderedPageBreak/>
        <w:t>Vorbemerkung</w:t>
      </w:r>
      <w:bookmarkEnd w:id="0"/>
    </w:p>
    <w:p w14:paraId="4C37A34D" w14:textId="77777777" w:rsidR="00A74069" w:rsidRPr="009D4D83" w:rsidRDefault="00A74069" w:rsidP="00A74069">
      <w:pPr>
        <w:rPr>
          <w:rFonts w:cs="Arial"/>
          <w:lang w:val="de-DE"/>
        </w:rPr>
      </w:pPr>
    </w:p>
    <w:p w14:paraId="0D80950C" w14:textId="696D088B" w:rsidR="00A74069" w:rsidRPr="00475CB6" w:rsidRDefault="00A74069" w:rsidP="00A74069">
      <w:pPr>
        <w:rPr>
          <w:rFonts w:cs="Arial"/>
          <w:lang w:val="de-DE"/>
        </w:rPr>
      </w:pPr>
      <w:r w:rsidRPr="00475CB6">
        <w:rPr>
          <w:rFonts w:cs="Arial"/>
          <w:lang w:val="de-DE"/>
        </w:rPr>
        <w:t xml:space="preserve">Das Bochumer Zentrum für Disability Studies (BODYS) wurde im Juni 2015 gegründet und ist eine Forschungseinrichtung der Evangelischen Hochschule Rheinland-Westfalen-Lippe. BODYS ist ein Institut, das Disability Studies als </w:t>
      </w:r>
      <w:r w:rsidR="00402C7C">
        <w:rPr>
          <w:rFonts w:cs="Arial"/>
          <w:lang w:val="de-DE"/>
        </w:rPr>
        <w:t>i</w:t>
      </w:r>
      <w:r w:rsidRPr="00475CB6">
        <w:rPr>
          <w:rFonts w:cs="Arial"/>
          <w:lang w:val="de-DE"/>
        </w:rPr>
        <w:t xml:space="preserve">nter-, </w:t>
      </w:r>
      <w:r w:rsidR="00402C7C">
        <w:rPr>
          <w:rFonts w:cs="Arial"/>
          <w:lang w:val="de-DE"/>
        </w:rPr>
        <w:t>m</w:t>
      </w:r>
      <w:r w:rsidRPr="00475CB6">
        <w:rPr>
          <w:rFonts w:cs="Arial"/>
          <w:lang w:val="de-DE"/>
        </w:rPr>
        <w:t>ulti-</w:t>
      </w:r>
      <w:r w:rsidR="00402C7C">
        <w:rPr>
          <w:rFonts w:cs="Arial"/>
          <w:lang w:val="de-DE"/>
        </w:rPr>
        <w:t xml:space="preserve"> </w:t>
      </w:r>
      <w:r w:rsidRPr="00475CB6">
        <w:rPr>
          <w:rFonts w:cs="Arial"/>
          <w:lang w:val="de-DE"/>
        </w:rPr>
        <w:t>und transdisziplinäre theoretische Grundlage für die UN</w:t>
      </w:r>
      <w:r w:rsidR="00F85D8B">
        <w:rPr>
          <w:rFonts w:cs="Arial"/>
          <w:lang w:val="de-DE"/>
        </w:rPr>
        <w:t> </w:t>
      </w:r>
      <w:r w:rsidRPr="00475CB6">
        <w:rPr>
          <w:rFonts w:cs="Arial"/>
          <w:lang w:val="de-DE"/>
        </w:rPr>
        <w:t>Behindertenrechtskonvention</w:t>
      </w:r>
      <w:r w:rsidR="00F85D8B">
        <w:rPr>
          <w:rFonts w:cs="Arial"/>
          <w:lang w:val="de-DE"/>
        </w:rPr>
        <w:t xml:space="preserve"> (UN BRK)</w:t>
      </w:r>
      <w:r w:rsidRPr="00475CB6">
        <w:rPr>
          <w:rFonts w:cs="Arial"/>
          <w:lang w:val="de-DE"/>
        </w:rPr>
        <w:t xml:space="preserve"> versteht. Ihre Implikationen für Theorie und Praxis, für die Behindertenhilfe und für die Gesellschaft insgesamt sind zentraler Forschungsgegenstand. BODYS bietet den Rahmen für menschenrechtsorientierte, partizipative und internationale Forschung und Lehre. Die Leiterin, Prof. Dr. Theresia Degener, war an der Entstehung der UN</w:t>
      </w:r>
      <w:r w:rsidR="00F85D8B">
        <w:rPr>
          <w:rFonts w:cs="Arial"/>
          <w:lang w:val="de-DE"/>
        </w:rPr>
        <w:t> </w:t>
      </w:r>
      <w:r w:rsidRPr="00475CB6">
        <w:rPr>
          <w:rFonts w:cs="Arial"/>
          <w:lang w:val="de-DE"/>
        </w:rPr>
        <w:t>BRK als Beraterin der Bundesregierung beteiligt und gehörte von 2011 bis 2018 dem Ausschuss der Vereinten Nationen für die Rechte von behinderten Menschen (UN</w:t>
      </w:r>
      <w:r w:rsidR="00F85D8B">
        <w:rPr>
          <w:rFonts w:cs="Arial"/>
          <w:lang w:val="de-DE"/>
        </w:rPr>
        <w:t> </w:t>
      </w:r>
      <w:r w:rsidRPr="00475CB6">
        <w:rPr>
          <w:rFonts w:cs="Arial"/>
          <w:lang w:val="de-DE"/>
        </w:rPr>
        <w:t>BRK</w:t>
      </w:r>
      <w:r w:rsidR="00F85D8B">
        <w:rPr>
          <w:rFonts w:cs="Arial"/>
          <w:lang w:val="de-DE"/>
        </w:rPr>
        <w:t>-</w:t>
      </w:r>
      <w:r w:rsidR="00501610">
        <w:rPr>
          <w:rFonts w:cs="Arial"/>
          <w:lang w:val="de-DE"/>
        </w:rPr>
        <w:t>Facha</w:t>
      </w:r>
      <w:r w:rsidRPr="00475CB6">
        <w:rPr>
          <w:rFonts w:cs="Arial"/>
          <w:lang w:val="de-DE"/>
        </w:rPr>
        <w:t>usschuss) zuletzt als Vorsitzende an. Der Beirat von BODYS setzt sich aus Professor*innen und Mitgliedern der Hochschule sowie Vertreter*innen der Politik und Praxis zusammen.</w:t>
      </w:r>
    </w:p>
    <w:p w14:paraId="18E29932" w14:textId="77777777" w:rsidR="00A74069" w:rsidRPr="00475CB6" w:rsidRDefault="00A74069" w:rsidP="00A74069">
      <w:pPr>
        <w:rPr>
          <w:lang w:val="de-DE"/>
        </w:rPr>
      </w:pPr>
    </w:p>
    <w:p w14:paraId="481BD09B" w14:textId="455D89B8" w:rsidR="00A74069" w:rsidRDefault="00A74069" w:rsidP="009D4D83">
      <w:pPr>
        <w:rPr>
          <w:rFonts w:ascii="Segoe UI" w:hAnsi="Segoe UI" w:cs="Segoe UI"/>
          <w:sz w:val="18"/>
          <w:szCs w:val="18"/>
          <w:lang w:val="de-DE"/>
        </w:rPr>
      </w:pPr>
      <w:r w:rsidRPr="00475CB6">
        <w:rPr>
          <w:lang w:val="de-DE"/>
        </w:rPr>
        <w:t xml:space="preserve">BODYS hat im April 2020 die Stellungnahme </w:t>
      </w:r>
      <w:r w:rsidR="00F85D8B">
        <w:rPr>
          <w:lang w:val="de-DE"/>
        </w:rPr>
        <w:t>„</w:t>
      </w:r>
      <w:r w:rsidRPr="00475CB6">
        <w:rPr>
          <w:lang w:val="de-DE"/>
        </w:rPr>
        <w:t>Inklusion in Zeiten der Katastrophen-Medizin</w:t>
      </w:r>
      <w:r w:rsidR="00F85D8B">
        <w:rPr>
          <w:lang w:val="de-DE"/>
        </w:rPr>
        <w:t>“</w:t>
      </w:r>
      <w:r w:rsidRPr="00475CB6">
        <w:rPr>
          <w:lang w:val="de-DE"/>
        </w:rPr>
        <w:t xml:space="preserve"> als Beitrag zur Triage</w:t>
      </w:r>
      <w:r w:rsidR="00F85D8B">
        <w:rPr>
          <w:lang w:val="de-DE"/>
        </w:rPr>
        <w:t>-</w:t>
      </w:r>
      <w:r w:rsidRPr="00475CB6">
        <w:rPr>
          <w:lang w:val="de-DE"/>
        </w:rPr>
        <w:t>Debatte veröffentlicht.</w:t>
      </w:r>
      <w:r>
        <w:rPr>
          <w:rStyle w:val="Funotenzeichen"/>
        </w:rPr>
        <w:footnoteReference w:id="1"/>
      </w:r>
      <w:r w:rsidRPr="00475CB6">
        <w:rPr>
          <w:lang w:val="de-DE"/>
        </w:rPr>
        <w:t xml:space="preserve"> Die</w:t>
      </w:r>
      <w:r w:rsidR="006E44B6">
        <w:rPr>
          <w:lang w:val="de-DE"/>
        </w:rPr>
        <w:t xml:space="preserve"> hier vorgelegte </w:t>
      </w:r>
      <w:r w:rsidRPr="00475CB6">
        <w:rPr>
          <w:lang w:val="de-DE"/>
        </w:rPr>
        <w:t>Stellungnahme</w:t>
      </w:r>
      <w:r w:rsidR="006E44B6">
        <w:rPr>
          <w:lang w:val="de-DE"/>
        </w:rPr>
        <w:t xml:space="preserve"> baut darauf</w:t>
      </w:r>
      <w:r w:rsidR="00413785">
        <w:rPr>
          <w:lang w:val="de-DE"/>
        </w:rPr>
        <w:t xml:space="preserve"> auf</w:t>
      </w:r>
      <w:r w:rsidR="006E44B6">
        <w:rPr>
          <w:lang w:val="de-DE"/>
        </w:rPr>
        <w:t xml:space="preserve">, </w:t>
      </w:r>
      <w:r w:rsidR="006E44B6" w:rsidRPr="00475CB6">
        <w:rPr>
          <w:lang w:val="de-DE"/>
        </w:rPr>
        <w:t xml:space="preserve">aus Zeitgründen </w:t>
      </w:r>
      <w:r w:rsidR="006E44B6">
        <w:rPr>
          <w:lang w:val="de-DE"/>
        </w:rPr>
        <w:t>konnte e</w:t>
      </w:r>
      <w:r w:rsidRPr="00475CB6">
        <w:rPr>
          <w:lang w:val="de-DE"/>
        </w:rPr>
        <w:t xml:space="preserve">ine detaillierte Abstimmung mit allen Beiratsmitgliedern </w:t>
      </w:r>
      <w:r w:rsidR="006E44B6">
        <w:rPr>
          <w:lang w:val="de-DE"/>
        </w:rPr>
        <w:t xml:space="preserve">jedoch </w:t>
      </w:r>
      <w:r w:rsidRPr="00475CB6">
        <w:rPr>
          <w:lang w:val="de-DE"/>
        </w:rPr>
        <w:t xml:space="preserve">nicht realisiert werden. In der Stellungnahme </w:t>
      </w:r>
      <w:r w:rsidR="00402C7C">
        <w:rPr>
          <w:lang w:val="de-DE"/>
        </w:rPr>
        <w:t xml:space="preserve">von </w:t>
      </w:r>
      <w:r w:rsidR="00402C7C" w:rsidRPr="00475CB6">
        <w:rPr>
          <w:lang w:val="de-DE"/>
        </w:rPr>
        <w:t xml:space="preserve">April 2020 </w:t>
      </w:r>
      <w:r w:rsidRPr="00475CB6">
        <w:rPr>
          <w:lang w:val="de-DE"/>
        </w:rPr>
        <w:t>haben wir die Triage</w:t>
      </w:r>
      <w:r w:rsidR="00F85D8B">
        <w:rPr>
          <w:lang w:val="de-DE"/>
        </w:rPr>
        <w:t>-</w:t>
      </w:r>
      <w:r w:rsidRPr="00475CB6">
        <w:rPr>
          <w:lang w:val="de-DE"/>
        </w:rPr>
        <w:t xml:space="preserve">Richtlinien der </w:t>
      </w:r>
      <w:r w:rsidRPr="00475CB6">
        <w:rPr>
          <w:rFonts w:cstheme="minorHAnsi"/>
          <w:lang w:val="de-DE"/>
        </w:rPr>
        <w:t>Deutsche</w:t>
      </w:r>
      <w:r w:rsidR="00F85D8B">
        <w:rPr>
          <w:rFonts w:cstheme="minorHAnsi"/>
          <w:lang w:val="de-DE"/>
        </w:rPr>
        <w:t>n</w:t>
      </w:r>
      <w:r w:rsidRPr="00475CB6">
        <w:rPr>
          <w:rFonts w:cstheme="minorHAnsi"/>
          <w:lang w:val="de-DE"/>
        </w:rPr>
        <w:t xml:space="preserve"> </w:t>
      </w:r>
      <w:r w:rsidR="008617FF">
        <w:rPr>
          <w:rFonts w:cstheme="minorHAnsi"/>
          <w:lang w:val="de-DE"/>
        </w:rPr>
        <w:t>I</w:t>
      </w:r>
      <w:r w:rsidRPr="00475CB6">
        <w:rPr>
          <w:rFonts w:cstheme="minorHAnsi"/>
          <w:lang w:val="de-DE"/>
        </w:rPr>
        <w:t>nterdisziplinäre</w:t>
      </w:r>
      <w:r w:rsidR="00F85D8B">
        <w:rPr>
          <w:rFonts w:cstheme="minorHAnsi"/>
          <w:lang w:val="de-DE"/>
        </w:rPr>
        <w:t>n</w:t>
      </w:r>
      <w:r w:rsidRPr="00475CB6">
        <w:rPr>
          <w:rFonts w:cstheme="minorHAnsi"/>
          <w:lang w:val="de-DE"/>
        </w:rPr>
        <w:t xml:space="preserve"> Vereinigung für Intensiv- und Notfallmedizin (DIVI-Richtlinien)</w:t>
      </w:r>
      <w:bookmarkStart w:id="1" w:name="_Ref58326062"/>
      <w:r>
        <w:rPr>
          <w:rStyle w:val="Funotenzeichen"/>
          <w:rFonts w:cstheme="minorHAnsi"/>
        </w:rPr>
        <w:footnoteReference w:id="2"/>
      </w:r>
      <w:bookmarkEnd w:id="1"/>
      <w:r w:rsidRPr="00475CB6">
        <w:rPr>
          <w:rFonts w:cstheme="minorHAnsi"/>
          <w:lang w:val="de-DE"/>
        </w:rPr>
        <w:t xml:space="preserve"> als Diskriminierung gegen alte und behinderte Personen, die intensivmedizinischer Behandlung bedürfen, eingestuft. Außerdem hat sich BODYS für eine gesetzliche Grundlage für mögliche zukünftige Priorisierungsentscheidungen in der intensivmedizinischen Versorgung ausgesprochen.</w:t>
      </w:r>
    </w:p>
    <w:p w14:paraId="6E1EA20C" w14:textId="77777777" w:rsidR="00A74069" w:rsidRPr="00475CB6" w:rsidRDefault="00A74069" w:rsidP="00A74069">
      <w:pPr>
        <w:widowControl/>
        <w:autoSpaceDE w:val="0"/>
        <w:autoSpaceDN w:val="0"/>
        <w:adjustRightInd w:val="0"/>
        <w:rPr>
          <w:lang w:val="de-DE"/>
        </w:rPr>
      </w:pPr>
    </w:p>
    <w:p w14:paraId="283B9B19" w14:textId="6007FE71" w:rsidR="00A74069" w:rsidRPr="00475CB6" w:rsidRDefault="00A74069" w:rsidP="00A74069">
      <w:pPr>
        <w:rPr>
          <w:lang w:val="de-DE"/>
        </w:rPr>
      </w:pPr>
      <w:r w:rsidRPr="00475CB6">
        <w:rPr>
          <w:lang w:val="de-DE"/>
        </w:rPr>
        <w:t>BODYS hat</w:t>
      </w:r>
      <w:r w:rsidR="00402C7C">
        <w:rPr>
          <w:lang w:val="de-DE"/>
        </w:rPr>
        <w:t xml:space="preserve"> –</w:t>
      </w:r>
      <w:r w:rsidRPr="00475CB6">
        <w:rPr>
          <w:lang w:val="de-DE"/>
        </w:rPr>
        <w:t xml:space="preserve"> wie auch das Deutsche Institut für Menschenrechte</w:t>
      </w:r>
      <w:bookmarkStart w:id="2" w:name="_Ref58326528"/>
      <w:r>
        <w:rPr>
          <w:rStyle w:val="Funotenzeichen"/>
        </w:rPr>
        <w:footnoteReference w:id="3"/>
      </w:r>
      <w:bookmarkEnd w:id="2"/>
      <w:r w:rsidRPr="00475CB6">
        <w:rPr>
          <w:lang w:val="de-DE"/>
        </w:rPr>
        <w:t xml:space="preserve"> oder der</w:t>
      </w:r>
      <w:r w:rsidR="00E31922">
        <w:rPr>
          <w:lang w:val="de-DE"/>
        </w:rPr>
        <w:t xml:space="preserve"> </w:t>
      </w:r>
      <w:r w:rsidRPr="00475CB6">
        <w:rPr>
          <w:lang w:val="de-DE"/>
        </w:rPr>
        <w:t>Bundes</w:t>
      </w:r>
      <w:r w:rsidR="00402C7C">
        <w:rPr>
          <w:lang w:val="de-DE"/>
        </w:rPr>
        <w:t>b</w:t>
      </w:r>
      <w:r w:rsidRPr="00475CB6">
        <w:rPr>
          <w:lang w:val="de-DE"/>
        </w:rPr>
        <w:t>ehindertenbeauftragte</w:t>
      </w:r>
      <w:r>
        <w:rPr>
          <w:rStyle w:val="Funotenzeichen"/>
        </w:rPr>
        <w:footnoteReference w:id="4"/>
      </w:r>
      <w:r w:rsidRPr="00475CB6">
        <w:rPr>
          <w:lang w:val="de-DE"/>
        </w:rPr>
        <w:t xml:space="preserve"> </w:t>
      </w:r>
      <w:r w:rsidR="00402C7C">
        <w:rPr>
          <w:rFonts w:cs="Arial"/>
          <w:lang w:val="de-DE"/>
        </w:rPr>
        <w:t>−</w:t>
      </w:r>
      <w:r w:rsidR="00402C7C">
        <w:rPr>
          <w:lang w:val="de-DE"/>
        </w:rPr>
        <w:t xml:space="preserve"> </w:t>
      </w:r>
      <w:r w:rsidRPr="00475CB6">
        <w:rPr>
          <w:lang w:val="de-DE"/>
        </w:rPr>
        <w:t xml:space="preserve">frühzeitig auf die Bedeutung der Menschenrechte und hier insbesondere auf die </w:t>
      </w:r>
      <w:r w:rsidR="00402C7C" w:rsidRPr="00475CB6">
        <w:rPr>
          <w:lang w:val="de-DE"/>
        </w:rPr>
        <w:t>UN</w:t>
      </w:r>
      <w:r w:rsidR="00E31922">
        <w:rPr>
          <w:lang w:val="de-DE"/>
        </w:rPr>
        <w:t> BRK</w:t>
      </w:r>
      <w:r w:rsidRPr="00475CB6">
        <w:rPr>
          <w:lang w:val="de-DE"/>
        </w:rPr>
        <w:t xml:space="preserve"> hingewiesen. Menschenrechte haben </w:t>
      </w:r>
      <w:r w:rsidR="00413785">
        <w:rPr>
          <w:lang w:val="de-DE"/>
        </w:rPr>
        <w:t xml:space="preserve">besonders in </w:t>
      </w:r>
      <w:r w:rsidRPr="00475CB6">
        <w:rPr>
          <w:lang w:val="de-DE"/>
        </w:rPr>
        <w:t xml:space="preserve">Krisenzeiten ihre Gültigkeit. </w:t>
      </w:r>
    </w:p>
    <w:p w14:paraId="11B9E7ED" w14:textId="77777777" w:rsidR="00A74069" w:rsidRPr="00475CB6" w:rsidRDefault="00A74069" w:rsidP="00A74069">
      <w:pPr>
        <w:rPr>
          <w:lang w:val="de-DE"/>
        </w:rPr>
      </w:pPr>
    </w:p>
    <w:p w14:paraId="24031A69" w14:textId="56CFFCD7" w:rsidR="00A74069" w:rsidRDefault="00A74069" w:rsidP="00A74069">
      <w:pPr>
        <w:rPr>
          <w:lang w:val="de-DE"/>
        </w:rPr>
      </w:pPr>
      <w:r>
        <w:rPr>
          <w:lang w:val="de-DE"/>
        </w:rPr>
        <w:t>Behinderte Menschen sind wie andere vulnerable Gruppen besonders hart von der C</w:t>
      </w:r>
      <w:r w:rsidR="00E31922">
        <w:rPr>
          <w:lang w:val="de-DE"/>
        </w:rPr>
        <w:t>OVID-19-</w:t>
      </w:r>
      <w:r w:rsidR="00E31922" w:rsidDel="00E31922">
        <w:rPr>
          <w:lang w:val="de-DE"/>
        </w:rPr>
        <w:t xml:space="preserve"> </w:t>
      </w:r>
      <w:r>
        <w:rPr>
          <w:lang w:val="de-DE"/>
        </w:rPr>
        <w:t xml:space="preserve">Pandemie betroffen. Auf internationaler und europäischer Ebene wurden deshalb bereits zahlreiche Stellungnahmen und Empfehlungen abgegeben. In einem Kurzdossier der Vereinten Nationen </w:t>
      </w:r>
      <w:r w:rsidR="00E31922">
        <w:rPr>
          <w:lang w:val="de-DE"/>
        </w:rPr>
        <w:t>vo</w:t>
      </w:r>
      <w:r>
        <w:rPr>
          <w:lang w:val="de-DE"/>
        </w:rPr>
        <w:t>m Mai 2020 forderte der Generalsekretär die Staaten deshalb zu behinderungssensiblen Maßnahmen gegen C</w:t>
      </w:r>
      <w:r w:rsidR="000538B1">
        <w:rPr>
          <w:lang w:val="de-DE"/>
        </w:rPr>
        <w:t>OVID</w:t>
      </w:r>
      <w:r>
        <w:rPr>
          <w:lang w:val="de-DE"/>
        </w:rPr>
        <w:t>-19 auf.</w:t>
      </w:r>
      <w:bookmarkStart w:id="3" w:name="_Ref58326512"/>
      <w:r>
        <w:rPr>
          <w:rStyle w:val="Funotenzeichen"/>
          <w:lang w:val="de-DE"/>
        </w:rPr>
        <w:footnoteReference w:id="5"/>
      </w:r>
      <w:bookmarkEnd w:id="3"/>
      <w:r>
        <w:rPr>
          <w:lang w:val="de-DE"/>
        </w:rPr>
        <w:t xml:space="preserve"> Quantitativ und qualitativ sind behinderte Menschen überproportional durch die Pandemie betroffen. Weltweit sind 46 % aller über 60-Jährige</w:t>
      </w:r>
      <w:r w:rsidR="00402C7C">
        <w:rPr>
          <w:lang w:val="de-DE"/>
        </w:rPr>
        <w:t>n</w:t>
      </w:r>
      <w:r>
        <w:rPr>
          <w:lang w:val="de-DE"/>
        </w:rPr>
        <w:t xml:space="preserve"> behinderte Personen, jede fünfte Frau wird wahrscheinlich in ihrer Lebenszeit </w:t>
      </w:r>
      <w:r>
        <w:rPr>
          <w:lang w:val="de-DE"/>
        </w:rPr>
        <w:lastRenderedPageBreak/>
        <w:t>von Behinderung betroffen.</w:t>
      </w:r>
      <w:r>
        <w:rPr>
          <w:rStyle w:val="Funotenzeichen"/>
          <w:lang w:val="de-DE"/>
        </w:rPr>
        <w:footnoteReference w:id="6"/>
      </w:r>
      <w:r>
        <w:rPr>
          <w:lang w:val="de-DE"/>
        </w:rPr>
        <w:t xml:space="preserve"> Menschen mit Behinderungen sind aufgrund von Umweltbarrieren und Benachteiligungen bei Schutzmaßnahmen gegen </w:t>
      </w:r>
      <w:r w:rsidR="00402C7C">
        <w:rPr>
          <w:lang w:val="de-DE"/>
        </w:rPr>
        <w:t xml:space="preserve">das </w:t>
      </w:r>
      <w:r>
        <w:rPr>
          <w:lang w:val="de-DE"/>
        </w:rPr>
        <w:t>Corona</w:t>
      </w:r>
      <w:r w:rsidR="00402C7C">
        <w:rPr>
          <w:lang w:val="de-DE"/>
        </w:rPr>
        <w:t>v</w:t>
      </w:r>
      <w:r>
        <w:rPr>
          <w:lang w:val="de-DE"/>
        </w:rPr>
        <w:t>irus benachteiligt. Sie tragen aufgrund ihres Gesundheitszustands</w:t>
      </w:r>
      <w:r w:rsidR="00E31922">
        <w:rPr>
          <w:lang w:val="de-DE"/>
        </w:rPr>
        <w:t>,</w:t>
      </w:r>
      <w:r>
        <w:rPr>
          <w:lang w:val="de-DE"/>
        </w:rPr>
        <w:t xml:space="preserve"> aber auch aufgrund diskriminierender struktureller Bedingungen im Gesundheitswesen ein höheres Risiko, schwerer zu erkranken und an C</w:t>
      </w:r>
      <w:r w:rsidR="000538B1">
        <w:rPr>
          <w:lang w:val="de-DE"/>
        </w:rPr>
        <w:t>OVID-</w:t>
      </w:r>
      <w:r>
        <w:rPr>
          <w:lang w:val="de-DE"/>
        </w:rPr>
        <w:t>19 zu sterben. Behinderte Personen in Heimen und anderen Einrichtungen unterliegen einem größeren Infektions-</w:t>
      </w:r>
      <w:r w:rsidR="00402C7C">
        <w:rPr>
          <w:lang w:val="de-DE"/>
        </w:rPr>
        <w:t xml:space="preserve"> </w:t>
      </w:r>
      <w:r>
        <w:rPr>
          <w:lang w:val="de-DE"/>
        </w:rPr>
        <w:t>und Sterberisiko. Sie sind auch durch die sozio-ökonomischen Folgen der Pandemie</w:t>
      </w:r>
      <w:r w:rsidR="00402C7C">
        <w:rPr>
          <w:lang w:val="de-DE"/>
        </w:rPr>
        <w:t xml:space="preserve"> – </w:t>
      </w:r>
      <w:r>
        <w:rPr>
          <w:lang w:val="de-DE"/>
        </w:rPr>
        <w:t xml:space="preserve">Verlust von Bildungschancen, Arbeitsplätzen und Dienstleistungen der Daseinsvorsorge </w:t>
      </w:r>
      <w:r w:rsidR="00402C7C">
        <w:rPr>
          <w:lang w:val="de-DE"/>
        </w:rPr>
        <w:t xml:space="preserve">– </w:t>
      </w:r>
      <w:r>
        <w:rPr>
          <w:lang w:val="de-DE"/>
        </w:rPr>
        <w:t>besonders benachteiligt.</w:t>
      </w:r>
      <w:r>
        <w:rPr>
          <w:rStyle w:val="Funotenzeichen"/>
          <w:lang w:val="de-DE"/>
        </w:rPr>
        <w:footnoteReference w:id="7"/>
      </w:r>
      <w:r>
        <w:rPr>
          <w:lang w:val="de-DE"/>
        </w:rPr>
        <w:t xml:space="preserve"> </w:t>
      </w:r>
    </w:p>
    <w:p w14:paraId="2618E12C" w14:textId="77777777" w:rsidR="00A74069" w:rsidRDefault="00A74069" w:rsidP="00A74069">
      <w:pPr>
        <w:rPr>
          <w:lang w:val="de-DE"/>
        </w:rPr>
      </w:pPr>
    </w:p>
    <w:p w14:paraId="23832336" w14:textId="7E73A174" w:rsidR="00A74069" w:rsidRDefault="00A74069" w:rsidP="00A74069">
      <w:pPr>
        <w:rPr>
          <w:lang w:val="de-DE"/>
        </w:rPr>
      </w:pPr>
      <w:r>
        <w:rPr>
          <w:lang w:val="de-DE"/>
        </w:rPr>
        <w:t xml:space="preserve">Eine im Oktober 2020 von dem internationalen NGO-Konsortium </w:t>
      </w:r>
      <w:r w:rsidRPr="009D4D83">
        <w:rPr>
          <w:iCs/>
          <w:lang w:val="de-DE"/>
        </w:rPr>
        <w:t>C</w:t>
      </w:r>
      <w:r w:rsidR="00E31922" w:rsidRPr="009D4D83">
        <w:rPr>
          <w:iCs/>
          <w:lang w:val="de-DE"/>
        </w:rPr>
        <w:t>OVID</w:t>
      </w:r>
      <w:r w:rsidRPr="009D4D83">
        <w:rPr>
          <w:iCs/>
          <w:lang w:val="de-DE"/>
        </w:rPr>
        <w:t>-19 Disability Rights Monitor</w:t>
      </w:r>
      <w:r>
        <w:rPr>
          <w:lang w:val="de-DE"/>
        </w:rPr>
        <w:t xml:space="preserve"> veröffentlichte Studie über die Situation behinderte</w:t>
      </w:r>
      <w:r w:rsidR="000538B1">
        <w:rPr>
          <w:lang w:val="de-DE"/>
        </w:rPr>
        <w:t>r</w:t>
      </w:r>
      <w:r>
        <w:rPr>
          <w:lang w:val="de-DE"/>
        </w:rPr>
        <w:t xml:space="preserve"> Menschen und ihrer Rechte in Zeiten der Pandemie</w:t>
      </w:r>
      <w:bookmarkStart w:id="4" w:name="_Ref58326594"/>
      <w:r>
        <w:rPr>
          <w:rStyle w:val="Funotenzeichen"/>
          <w:lang w:val="de-DE"/>
        </w:rPr>
        <w:footnoteReference w:id="8"/>
      </w:r>
      <w:bookmarkEnd w:id="4"/>
      <w:r>
        <w:rPr>
          <w:lang w:val="de-DE"/>
        </w:rPr>
        <w:t xml:space="preserve"> in 134 Ländern verdeutlicht die besondere strukturelle Benachteiligung der behinderten Bevölkerungsgruppe in allen Ländern. Neben der alarmierenden Situation behinderter Personen in besonderen Wohneinrichtungen, die weltweit zu Infektion</w:t>
      </w:r>
      <w:r w:rsidR="00A872AA">
        <w:rPr>
          <w:lang w:val="de-DE"/>
        </w:rPr>
        <w:t>s</w:t>
      </w:r>
      <w:r>
        <w:rPr>
          <w:lang w:val="de-DE"/>
        </w:rPr>
        <w:t xml:space="preserve">-Hotspots wurden und deren totale Isolation durch </w:t>
      </w:r>
      <w:r w:rsidRPr="009D4D83">
        <w:rPr>
          <w:iCs/>
          <w:lang w:val="de-DE"/>
        </w:rPr>
        <w:t>Lockdowns</w:t>
      </w:r>
      <w:r>
        <w:rPr>
          <w:lang w:val="de-DE"/>
        </w:rPr>
        <w:t xml:space="preserve"> besonders gravierend ist, wurde auch die besondere Isolation und Benachteiligung behinderter Menschen durch das Zusammenbrechen lokaler sozialer Dienstleistungen erfasst und beschrieben. Als besondere Risikogruppe</w:t>
      </w:r>
      <w:r w:rsidR="00A872AA">
        <w:rPr>
          <w:lang w:val="de-DE"/>
        </w:rPr>
        <w:t>n</w:t>
      </w:r>
      <w:r>
        <w:rPr>
          <w:lang w:val="de-DE"/>
        </w:rPr>
        <w:t>, die dabei von mehrdimensionale</w:t>
      </w:r>
      <w:r w:rsidR="00A872AA">
        <w:rPr>
          <w:lang w:val="de-DE"/>
        </w:rPr>
        <w:t>r</w:t>
      </w:r>
      <w:r>
        <w:rPr>
          <w:lang w:val="de-DE"/>
        </w:rPr>
        <w:t xml:space="preserve"> Benachteiligung betroffen sind, wurden behinderte Frauen und Mädchen, wohnungslose behinderte Person</w:t>
      </w:r>
      <w:r w:rsidR="00654646">
        <w:rPr>
          <w:lang w:val="de-DE"/>
        </w:rPr>
        <w:t>en</w:t>
      </w:r>
      <w:r>
        <w:rPr>
          <w:lang w:val="de-DE"/>
        </w:rPr>
        <w:t>, behinderte Kinder, alte behinderte Menschen, Personen in ländlichen Regionen, Gehörlose und Person</w:t>
      </w:r>
      <w:r w:rsidR="00654646">
        <w:rPr>
          <w:lang w:val="de-DE"/>
        </w:rPr>
        <w:t>en</w:t>
      </w:r>
      <w:r>
        <w:rPr>
          <w:lang w:val="de-DE"/>
        </w:rPr>
        <w:t xml:space="preserve"> mit </w:t>
      </w:r>
      <w:r w:rsidR="00654646">
        <w:rPr>
          <w:lang w:val="de-DE"/>
        </w:rPr>
        <w:t>Hörb</w:t>
      </w:r>
      <w:r>
        <w:rPr>
          <w:lang w:val="de-DE"/>
        </w:rPr>
        <w:t>eeinträchtigung</w:t>
      </w:r>
      <w:r w:rsidR="00654646">
        <w:rPr>
          <w:lang w:val="de-DE"/>
        </w:rPr>
        <w:t>en</w:t>
      </w:r>
      <w:r>
        <w:rPr>
          <w:lang w:val="de-DE"/>
        </w:rPr>
        <w:t>, Person</w:t>
      </w:r>
      <w:r w:rsidR="00654646">
        <w:rPr>
          <w:lang w:val="de-DE"/>
        </w:rPr>
        <w:t>en</w:t>
      </w:r>
      <w:r>
        <w:rPr>
          <w:lang w:val="de-DE"/>
        </w:rPr>
        <w:t xml:space="preserve"> mit kognitiven Beeinträchtigungen, taubblinde Menschen und Person</w:t>
      </w:r>
      <w:r w:rsidR="00654646">
        <w:rPr>
          <w:lang w:val="de-DE"/>
        </w:rPr>
        <w:t>en</w:t>
      </w:r>
      <w:r>
        <w:rPr>
          <w:lang w:val="de-DE"/>
        </w:rPr>
        <w:t xml:space="preserve"> mit Autismus erfasst. Als besonders besorgniserregend wurden zahlreiche Berichte über Triage</w:t>
      </w:r>
      <w:r w:rsidR="00654646">
        <w:rPr>
          <w:lang w:val="de-DE"/>
        </w:rPr>
        <w:t>-</w:t>
      </w:r>
      <w:r>
        <w:rPr>
          <w:lang w:val="de-DE"/>
        </w:rPr>
        <w:t>Politik in vielen Ländern genannt, die direkt oder indirekt gegen behinderte Menschen diskriminieren und ihnen den Zugang zu medizinischen Rettungsmaßnahmen verweigern.</w:t>
      </w:r>
      <w:r>
        <w:rPr>
          <w:rStyle w:val="Funotenzeichen"/>
          <w:lang w:val="de-DE"/>
        </w:rPr>
        <w:footnoteReference w:id="9"/>
      </w:r>
      <w:r>
        <w:rPr>
          <w:lang w:val="de-DE"/>
        </w:rPr>
        <w:t xml:space="preserve"> Die Studie ist für Deutschland von besonderer Bedeutung, da die meisten Daten aus Deutschland kamen.</w:t>
      </w:r>
      <w:r>
        <w:rPr>
          <w:rStyle w:val="Funotenzeichen"/>
          <w:lang w:val="de-DE"/>
        </w:rPr>
        <w:footnoteReference w:id="10"/>
      </w:r>
    </w:p>
    <w:p w14:paraId="78EA9A5E" w14:textId="77777777" w:rsidR="00A74069" w:rsidRDefault="00A74069" w:rsidP="00A74069">
      <w:pPr>
        <w:rPr>
          <w:lang w:val="de-DE"/>
        </w:rPr>
      </w:pPr>
    </w:p>
    <w:p w14:paraId="5B30FA7D" w14:textId="7E8016F7" w:rsidR="00A74069" w:rsidRDefault="00A74069" w:rsidP="00A74069">
      <w:pPr>
        <w:rPr>
          <w:lang w:val="de-DE"/>
        </w:rPr>
      </w:pPr>
      <w:r>
        <w:rPr>
          <w:lang w:val="de-DE"/>
        </w:rPr>
        <w:t>Der Generalsekretär der Vereinten Nationen verweist in seinen Empfehlungen ausdrücklich auf die Diskriminierung durch Triage</w:t>
      </w:r>
      <w:r w:rsidR="00654646">
        <w:rPr>
          <w:lang w:val="de-DE"/>
        </w:rPr>
        <w:t>-</w:t>
      </w:r>
      <w:r>
        <w:rPr>
          <w:lang w:val="de-DE"/>
        </w:rPr>
        <w:t xml:space="preserve">Protokolle: </w:t>
      </w:r>
      <w:bookmarkStart w:id="5" w:name="_CTVK00143c45cea9064465aaf967a8e23d1308c"/>
      <w:r w:rsidRPr="009D4D83">
        <w:rPr>
          <w:iCs/>
          <w:lang w:val="de-DE"/>
        </w:rPr>
        <w:t>“</w:t>
      </w:r>
      <w:r w:rsidRPr="009D4D83">
        <w:rPr>
          <w:b/>
          <w:iCs/>
          <w:szCs w:val="24"/>
          <w:lang w:val="de-DE"/>
        </w:rPr>
        <w:t xml:space="preserve">Persons with disabilities are at greater risk of discrimination in accessing healthcare and life-saving procedures during the COVID-19 outbreak. </w:t>
      </w:r>
      <w:r w:rsidRPr="009D4D83">
        <w:rPr>
          <w:iCs/>
          <w:szCs w:val="24"/>
        </w:rPr>
        <w:t>In some countries, health care rationing decisions, including triage protocols</w:t>
      </w:r>
      <w:r w:rsidR="000538B1" w:rsidRPr="009D4D83">
        <w:rPr>
          <w:iCs/>
          <w:szCs w:val="24"/>
        </w:rPr>
        <w:t xml:space="preserve"> </w:t>
      </w:r>
      <w:r w:rsidRPr="009D4D83">
        <w:rPr>
          <w:iCs/>
          <w:color w:val="000000"/>
          <w:szCs w:val="24"/>
        </w:rPr>
        <w:t>(e.g. intensive care beds, ventilators), are not being based on an individual prognosis, but rather on discriminatory criteria, such as age or assumptions about quality or value of life based on disability</w:t>
      </w:r>
      <w:bookmarkEnd w:id="5"/>
      <w:r w:rsidRPr="009D4D83">
        <w:rPr>
          <w:iCs/>
          <w:color w:val="000000"/>
          <w:szCs w:val="24"/>
        </w:rPr>
        <w:t>.”</w:t>
      </w:r>
      <w:r>
        <w:rPr>
          <w:rStyle w:val="Funotenzeichen"/>
          <w:color w:val="000000"/>
          <w:szCs w:val="24"/>
        </w:rPr>
        <w:footnoteReference w:id="11"/>
      </w:r>
      <w:r w:rsidRPr="005D5CA5">
        <w:rPr>
          <w:color w:val="000000"/>
          <w:szCs w:val="24"/>
        </w:rPr>
        <w:t xml:space="preserve"> </w:t>
      </w:r>
      <w:r>
        <w:rPr>
          <w:color w:val="000000"/>
          <w:szCs w:val="24"/>
        </w:rPr>
        <w:t xml:space="preserve">Deshalb wird explizit empfohlen: </w:t>
      </w:r>
      <w:bookmarkStart w:id="6" w:name="_CTVK00150c9faf09f17495cb3d9041cdacb3c3d"/>
      <w:r w:rsidRPr="009D4D83">
        <w:rPr>
          <w:iCs/>
          <w:color w:val="000000"/>
          <w:szCs w:val="24"/>
        </w:rPr>
        <w:t>“</w:t>
      </w:r>
      <w:r w:rsidRPr="009D4D83">
        <w:rPr>
          <w:iCs/>
        </w:rPr>
        <w:t>All COVID-19 related action must prohibit any form of discrimination based on disability and take into consideration the intersections of gender and age, among other factors.</w:t>
      </w:r>
      <w:bookmarkEnd w:id="6"/>
      <w:r w:rsidRPr="009D4D83">
        <w:rPr>
          <w:iCs/>
        </w:rPr>
        <w:t>”</w:t>
      </w:r>
      <w:r>
        <w:rPr>
          <w:rStyle w:val="Funotenzeichen"/>
        </w:rPr>
        <w:footnoteReference w:id="12"/>
      </w:r>
      <w:r w:rsidRPr="005D5CA5">
        <w:t xml:space="preserve"> </w:t>
      </w:r>
      <w:r w:rsidRPr="00475CB6">
        <w:rPr>
          <w:lang w:val="de-DE"/>
        </w:rPr>
        <w:t xml:space="preserve">Unmittelbar nach Erscheinen dieser Empfehlung des Generalsekretärs veröffentlichten 134 Mitgliedstaaten am 18. </w:t>
      </w:r>
      <w:r>
        <w:t>Mai 2020 eine gemeinsame Stellungnahme</w:t>
      </w:r>
      <w:r w:rsidR="000538B1">
        <w:t>,</w:t>
      </w:r>
      <w:r>
        <w:t xml:space="preserve"> in der diese Empfehlungen begrüßt werden und in der es heißt: </w:t>
      </w:r>
      <w:r w:rsidRPr="009D4D83">
        <w:rPr>
          <w:iCs/>
        </w:rPr>
        <w:t>“</w:t>
      </w:r>
      <w:bookmarkStart w:id="7" w:name="_CTVK00187d0769e6f7f4c01a0f10a205ccc7daf"/>
      <w:r w:rsidRPr="009D4D83">
        <w:rPr>
          <w:iCs/>
        </w:rPr>
        <w:t>COVID-19 response and recovery should be disability-inclusive, protect the rights and needs of persons with disabilities and place them at the centre of all our efforts, as envisaged in the Convention on the Rights of Persons with Disabilities and the 2030 Agenda for Sustainable Development</w:t>
      </w:r>
      <w:bookmarkEnd w:id="7"/>
      <w:r w:rsidRPr="009D4D83">
        <w:rPr>
          <w:iCs/>
        </w:rPr>
        <w:t>.”</w:t>
      </w:r>
      <w:r>
        <w:rPr>
          <w:rStyle w:val="Funotenzeichen"/>
        </w:rPr>
        <w:footnoteReference w:id="13"/>
      </w:r>
      <w:r w:rsidRPr="004A5C56">
        <w:t xml:space="preserve"> </w:t>
      </w:r>
      <w:r w:rsidRPr="00475CB6">
        <w:rPr>
          <w:lang w:val="de-DE"/>
        </w:rPr>
        <w:lastRenderedPageBreak/>
        <w:t>Deutschland ist Mitunterzeichner dieser gemeinsamen Stellungnahme.</w:t>
      </w:r>
    </w:p>
    <w:p w14:paraId="01066E72" w14:textId="77777777" w:rsidR="00A74069" w:rsidRDefault="00A74069" w:rsidP="00A74069">
      <w:pPr>
        <w:rPr>
          <w:lang w:val="de-DE"/>
        </w:rPr>
      </w:pPr>
    </w:p>
    <w:p w14:paraId="6EC7C781" w14:textId="5E21C26A" w:rsidR="00A74069" w:rsidRDefault="00A74069" w:rsidP="00A74069">
      <w:pPr>
        <w:rPr>
          <w:lang w:val="de-DE"/>
        </w:rPr>
      </w:pPr>
      <w:r>
        <w:rPr>
          <w:lang w:val="de-DE"/>
        </w:rPr>
        <w:t>Weitere Appelle, Richtlinien und Empfehlungen zur besonderen Situation behinderter Menschen in der C</w:t>
      </w:r>
      <w:r w:rsidR="00654646">
        <w:rPr>
          <w:lang w:val="de-DE"/>
        </w:rPr>
        <w:t>OVID-19-</w:t>
      </w:r>
      <w:r>
        <w:rPr>
          <w:lang w:val="de-DE"/>
        </w:rPr>
        <w:t>Pandemie wurden von der WHO,</w:t>
      </w:r>
      <w:r>
        <w:rPr>
          <w:rStyle w:val="Funotenzeichen"/>
          <w:lang w:val="de-DE"/>
        </w:rPr>
        <w:footnoteReference w:id="14"/>
      </w:r>
      <w:r>
        <w:rPr>
          <w:lang w:val="de-DE"/>
        </w:rPr>
        <w:t xml:space="preserve"> dem UN</w:t>
      </w:r>
      <w:r w:rsidR="00654646">
        <w:rPr>
          <w:lang w:val="de-DE"/>
        </w:rPr>
        <w:t> </w:t>
      </w:r>
      <w:r>
        <w:rPr>
          <w:lang w:val="de-DE"/>
        </w:rPr>
        <w:t>BRK</w:t>
      </w:r>
      <w:r w:rsidR="00654646">
        <w:rPr>
          <w:lang w:val="de-DE"/>
        </w:rPr>
        <w:t>-</w:t>
      </w:r>
      <w:r w:rsidR="00501610">
        <w:rPr>
          <w:lang w:val="de-DE"/>
        </w:rPr>
        <w:t>Facha</w:t>
      </w:r>
      <w:r>
        <w:rPr>
          <w:lang w:val="de-DE"/>
        </w:rPr>
        <w:t>usschuss,</w:t>
      </w:r>
      <w:r>
        <w:rPr>
          <w:rStyle w:val="Funotenzeichen"/>
          <w:lang w:val="de-DE"/>
        </w:rPr>
        <w:footnoteReference w:id="15"/>
      </w:r>
      <w:r>
        <w:rPr>
          <w:lang w:val="de-DE"/>
        </w:rPr>
        <w:t xml:space="preserve"> und der UN</w:t>
      </w:r>
      <w:r w:rsidR="00654646">
        <w:rPr>
          <w:lang w:val="de-DE"/>
        </w:rPr>
        <w:t> </w:t>
      </w:r>
      <w:r>
        <w:rPr>
          <w:lang w:val="de-DE"/>
        </w:rPr>
        <w:t>Sonderberichterstatterin für die Rechte der Menschen mit Behinderungen, Catalina Devandas</w:t>
      </w:r>
      <w:r w:rsidR="00654646">
        <w:rPr>
          <w:lang w:val="de-DE"/>
        </w:rPr>
        <w:t>,</w:t>
      </w:r>
      <w:r>
        <w:rPr>
          <w:rStyle w:val="Funotenzeichen"/>
          <w:lang w:val="de-DE"/>
        </w:rPr>
        <w:footnoteReference w:id="16"/>
      </w:r>
      <w:r>
        <w:rPr>
          <w:lang w:val="de-DE"/>
        </w:rPr>
        <w:t xml:space="preserve"> veröffentlicht.</w:t>
      </w:r>
    </w:p>
    <w:p w14:paraId="013D93A2" w14:textId="77777777" w:rsidR="00A74069" w:rsidRDefault="00A74069" w:rsidP="00A74069">
      <w:pPr>
        <w:rPr>
          <w:lang w:val="de-DE"/>
        </w:rPr>
      </w:pPr>
    </w:p>
    <w:p w14:paraId="32555EEE" w14:textId="73CC67DE" w:rsidR="00A74069" w:rsidRPr="00475CB6" w:rsidRDefault="00A74069" w:rsidP="00A74069">
      <w:pPr>
        <w:rPr>
          <w:sz w:val="23"/>
          <w:szCs w:val="23"/>
          <w:lang w:val="de-DE"/>
        </w:rPr>
      </w:pPr>
      <w:r>
        <w:rPr>
          <w:lang w:val="de-DE"/>
        </w:rPr>
        <w:t>In allen diesen Veröffentlichungen wird auf die besondere Bedeutung der UN</w:t>
      </w:r>
      <w:r w:rsidR="00654646">
        <w:rPr>
          <w:lang w:val="de-DE"/>
        </w:rPr>
        <w:t> BRK</w:t>
      </w:r>
      <w:r>
        <w:rPr>
          <w:lang w:val="de-DE"/>
        </w:rPr>
        <w:t xml:space="preserve"> und dem mit ihr verbundenen Paradigmenwechsel</w:t>
      </w:r>
      <w:bookmarkStart w:id="8" w:name="_Ref57825454"/>
      <w:r>
        <w:rPr>
          <w:rStyle w:val="Funotenzeichen"/>
          <w:lang w:val="de-DE"/>
        </w:rPr>
        <w:footnoteReference w:id="17"/>
      </w:r>
      <w:bookmarkEnd w:id="8"/>
      <w:r>
        <w:rPr>
          <w:lang w:val="de-DE"/>
        </w:rPr>
        <w:t xml:space="preserve"> vom medizinischen Modell von Behinderung zum menschenrechtlichen Modell</w:t>
      </w:r>
      <w:bookmarkStart w:id="9" w:name="_Ref57569931"/>
      <w:r>
        <w:rPr>
          <w:rStyle w:val="Funotenzeichen"/>
          <w:lang w:val="de-DE"/>
        </w:rPr>
        <w:footnoteReference w:id="18"/>
      </w:r>
      <w:bookmarkEnd w:id="9"/>
      <w:r>
        <w:rPr>
          <w:lang w:val="de-DE"/>
        </w:rPr>
        <w:t xml:space="preserve"> hingewiesen. Gerade im Hinblick auf das Menschenrecht auf Gesundheit ist dieser Paradigmenwechsel zentral. Er bedeutet, behinderte Menschen nicht als bemitleidenswerte Geschöpfe mit geringerer Lebensqualität zu sehen und sie nicht auf ihre gesundheitlichen Beeinträchtigungen zu reduzieren. Das Menschenrechtsmodell von Behinderung legt den Schwerpunkt auf die Menschenwürde und zielt auf den „vollen und </w:t>
      </w:r>
      <w:r w:rsidRPr="00475CB6">
        <w:rPr>
          <w:lang w:val="de-DE"/>
        </w:rPr>
        <w:t>gleichberechtigten Genuss aller Menschenrechte und Grundfreiheiten” (Art. 1 UN</w:t>
      </w:r>
      <w:r w:rsidR="00654646">
        <w:rPr>
          <w:lang w:val="de-DE"/>
        </w:rPr>
        <w:t> </w:t>
      </w:r>
      <w:r w:rsidRPr="00475CB6">
        <w:rPr>
          <w:lang w:val="de-DE"/>
        </w:rPr>
        <w:t>BRK) aller behinderter Personen. Der Schutz vor Diskriminierung aller behinderter Menschen ist dem Menschenrechtsmodell von Behinderung inhärent. Das hat der UN</w:t>
      </w:r>
      <w:r w:rsidR="00654646">
        <w:rPr>
          <w:lang w:val="de-DE"/>
        </w:rPr>
        <w:t> </w:t>
      </w:r>
      <w:r w:rsidRPr="00475CB6">
        <w:rPr>
          <w:lang w:val="de-DE"/>
        </w:rPr>
        <w:t>BRK</w:t>
      </w:r>
      <w:r w:rsidR="00654646">
        <w:rPr>
          <w:lang w:val="de-DE"/>
        </w:rPr>
        <w:t>-</w:t>
      </w:r>
      <w:r w:rsidR="00501610">
        <w:rPr>
          <w:lang w:val="de-DE"/>
        </w:rPr>
        <w:t>Facha</w:t>
      </w:r>
      <w:r w:rsidRPr="00475CB6">
        <w:rPr>
          <w:lang w:val="de-DE"/>
        </w:rPr>
        <w:t>usschuss zuletzt 2018 deutlich in seiner Allgemeinen Bemerkung Nr. 6 zu Gleichheit und Nichtdiskriminierung (Art. 5 UN</w:t>
      </w:r>
      <w:r w:rsidR="00654646">
        <w:rPr>
          <w:lang w:val="de-DE"/>
        </w:rPr>
        <w:t> </w:t>
      </w:r>
      <w:r w:rsidRPr="00475CB6">
        <w:rPr>
          <w:lang w:val="de-DE"/>
        </w:rPr>
        <w:t>BRK) formuliert</w:t>
      </w:r>
      <w:r w:rsidRPr="00475CB6">
        <w:rPr>
          <w:sz w:val="23"/>
          <w:szCs w:val="23"/>
          <w:lang w:val="de-DE"/>
        </w:rPr>
        <w:t>.</w:t>
      </w:r>
      <w:bookmarkStart w:id="10" w:name="_Ref58338307"/>
      <w:r>
        <w:rPr>
          <w:rStyle w:val="Funotenzeichen"/>
          <w:sz w:val="23"/>
          <w:szCs w:val="23"/>
        </w:rPr>
        <w:footnoteReference w:id="19"/>
      </w:r>
      <w:bookmarkEnd w:id="10"/>
    </w:p>
    <w:p w14:paraId="1027A955" w14:textId="77777777" w:rsidR="00A74069" w:rsidRPr="00475CB6" w:rsidRDefault="00A74069" w:rsidP="00A74069">
      <w:pPr>
        <w:rPr>
          <w:sz w:val="23"/>
          <w:szCs w:val="23"/>
          <w:lang w:val="de-DE"/>
        </w:rPr>
      </w:pPr>
    </w:p>
    <w:p w14:paraId="5C97CAD3" w14:textId="3F806AF9" w:rsidR="00A74069" w:rsidRPr="004072B8" w:rsidRDefault="00A74069" w:rsidP="00A74069">
      <w:pPr>
        <w:rPr>
          <w:sz w:val="23"/>
          <w:lang w:val="de-DE"/>
        </w:rPr>
      </w:pPr>
      <w:r>
        <w:rPr>
          <w:sz w:val="23"/>
          <w:lang w:val="de-DE"/>
        </w:rPr>
        <w:t>Die Implementierung des Menschenrechtsmodells von Behinderung im Kontext medizinischer Versorgung stellt weltweit eine Herausforderung dar. Das ist nicht erst seit der C</w:t>
      </w:r>
      <w:r w:rsidR="00654646">
        <w:rPr>
          <w:sz w:val="23"/>
          <w:lang w:val="de-DE"/>
        </w:rPr>
        <w:t>OVID-19-</w:t>
      </w:r>
      <w:r>
        <w:rPr>
          <w:sz w:val="23"/>
          <w:lang w:val="de-DE"/>
        </w:rPr>
        <w:t>Pandemie der Fall. WHO und Weltbank haben bereits 2011 in dem ersten Weltbericht zu Behinderung</w:t>
      </w:r>
      <w:r>
        <w:rPr>
          <w:rStyle w:val="Funotenzeichen"/>
          <w:sz w:val="23"/>
          <w:lang w:val="de-DE"/>
        </w:rPr>
        <w:footnoteReference w:id="20"/>
      </w:r>
      <w:r>
        <w:rPr>
          <w:sz w:val="23"/>
          <w:lang w:val="de-DE"/>
        </w:rPr>
        <w:t xml:space="preserve"> und die </w:t>
      </w:r>
      <w:r w:rsidR="00654646">
        <w:rPr>
          <w:sz w:val="23"/>
          <w:lang w:val="de-DE"/>
        </w:rPr>
        <w:t>UN </w:t>
      </w:r>
      <w:r>
        <w:rPr>
          <w:sz w:val="23"/>
          <w:lang w:val="de-DE"/>
        </w:rPr>
        <w:t>Sonderberichterstatterin Devandas 2018 in ihrer Studie zum Recht auf Gesundheit behinderter Menschen</w:t>
      </w:r>
      <w:r>
        <w:rPr>
          <w:rStyle w:val="Funotenzeichen"/>
          <w:sz w:val="23"/>
          <w:lang w:val="de-DE"/>
        </w:rPr>
        <w:footnoteReference w:id="21"/>
      </w:r>
      <w:r>
        <w:rPr>
          <w:sz w:val="23"/>
          <w:lang w:val="de-DE"/>
        </w:rPr>
        <w:t xml:space="preserve"> darauf hingewiesen, dass behinderte Menschen weniger wegen ihrer gesundheitlichen Beeinträchtigung</w:t>
      </w:r>
      <w:r w:rsidR="000538B1">
        <w:rPr>
          <w:sz w:val="23"/>
          <w:lang w:val="de-DE"/>
        </w:rPr>
        <w:t>,</w:t>
      </w:r>
      <w:r>
        <w:rPr>
          <w:sz w:val="23"/>
          <w:lang w:val="de-DE"/>
        </w:rPr>
        <w:t xml:space="preserve"> sondern wegen struktureller Diskriminierung im Gesundheitswesen, wegen Gewalterfahrungen oder wegen sozio</w:t>
      </w:r>
      <w:r w:rsidR="00654646">
        <w:rPr>
          <w:sz w:val="23"/>
          <w:lang w:val="de-DE"/>
        </w:rPr>
        <w:t>-</w:t>
      </w:r>
      <w:r>
        <w:rPr>
          <w:sz w:val="23"/>
          <w:lang w:val="de-DE"/>
        </w:rPr>
        <w:t>ökonomischer Bedingungen eine allgemein niedrigere Lebenserwartung haben. Dieser Befund bedeutet im Umkehrschluss, dass Staaten eine besondere Schutzpflicht gegenüber behinderten Menschen haben, nicht aus karitativem Mitleid</w:t>
      </w:r>
      <w:r w:rsidR="000538B1">
        <w:rPr>
          <w:sz w:val="23"/>
          <w:lang w:val="de-DE"/>
        </w:rPr>
        <w:t>,</w:t>
      </w:r>
      <w:r>
        <w:rPr>
          <w:sz w:val="23"/>
          <w:lang w:val="de-DE"/>
        </w:rPr>
        <w:t xml:space="preserve"> sondern aus Menschenrecht</w:t>
      </w:r>
      <w:r w:rsidR="00654646">
        <w:rPr>
          <w:sz w:val="23"/>
          <w:lang w:val="de-DE"/>
        </w:rPr>
        <w:t>s</w:t>
      </w:r>
      <w:r>
        <w:rPr>
          <w:sz w:val="23"/>
          <w:lang w:val="de-DE"/>
        </w:rPr>
        <w:t>verpflichtung. C</w:t>
      </w:r>
      <w:r w:rsidR="00654646">
        <w:rPr>
          <w:sz w:val="23"/>
          <w:lang w:val="de-DE"/>
        </w:rPr>
        <w:t>OVID-19</w:t>
      </w:r>
      <w:r>
        <w:rPr>
          <w:sz w:val="23"/>
          <w:lang w:val="de-DE"/>
        </w:rPr>
        <w:t xml:space="preserve"> verschärft nur die Barrieren und Benachteiligungen, mit denen behinderte Menschen bereits in </w:t>
      </w:r>
      <w:r w:rsidR="00922456">
        <w:rPr>
          <w:sz w:val="23"/>
          <w:lang w:val="de-DE"/>
        </w:rPr>
        <w:t>„</w:t>
      </w:r>
      <w:r>
        <w:rPr>
          <w:sz w:val="23"/>
          <w:lang w:val="de-DE"/>
        </w:rPr>
        <w:t>normalen</w:t>
      </w:r>
      <w:r w:rsidR="00922456">
        <w:rPr>
          <w:sz w:val="23"/>
          <w:lang w:val="de-DE"/>
        </w:rPr>
        <w:t>“</w:t>
      </w:r>
      <w:r>
        <w:rPr>
          <w:sz w:val="23"/>
          <w:lang w:val="de-DE"/>
        </w:rPr>
        <w:t xml:space="preserve"> Zeiten konfrontiert sind.</w:t>
      </w:r>
    </w:p>
    <w:p w14:paraId="4EC83D02" w14:textId="51A8DB0E" w:rsidR="00922456" w:rsidRDefault="00A74069" w:rsidP="00E31EC6">
      <w:pPr>
        <w:rPr>
          <w:lang w:val="de-DE"/>
        </w:rPr>
      </w:pPr>
      <w:r>
        <w:rPr>
          <w:lang w:val="de-DE"/>
        </w:rPr>
        <w:lastRenderedPageBreak/>
        <w:t>Auch in Deutschland deuten die wenigen Daten, die vorliegen, auf eine strukturelle Benachteiligung behinderter Menschen im Gesundheitswesen</w:t>
      </w:r>
      <w:r>
        <w:rPr>
          <w:rStyle w:val="Funotenzeichen"/>
          <w:lang w:val="de-DE"/>
        </w:rPr>
        <w:footnoteReference w:id="22"/>
      </w:r>
      <w:r>
        <w:rPr>
          <w:lang w:val="de-DE"/>
        </w:rPr>
        <w:t xml:space="preserve"> sowie auf eine besondere Gefährdungslage behinderter Menschen in Zeiten der C</w:t>
      </w:r>
      <w:r w:rsidR="00922456">
        <w:rPr>
          <w:lang w:val="de-DE"/>
        </w:rPr>
        <w:t>OVID-19-</w:t>
      </w:r>
      <w:r>
        <w:rPr>
          <w:lang w:val="de-DE"/>
        </w:rPr>
        <w:t>Pandemie hin. Die UN</w:t>
      </w:r>
      <w:r w:rsidR="00922456">
        <w:rPr>
          <w:lang w:val="de-DE"/>
        </w:rPr>
        <w:t> </w:t>
      </w:r>
      <w:r>
        <w:rPr>
          <w:lang w:val="de-DE"/>
        </w:rPr>
        <w:t>BRK</w:t>
      </w:r>
      <w:r w:rsidR="00922456">
        <w:rPr>
          <w:lang w:val="de-DE"/>
        </w:rPr>
        <w:t>-</w:t>
      </w:r>
      <w:r>
        <w:rPr>
          <w:lang w:val="de-DE"/>
        </w:rPr>
        <w:t>Monitoringstelle des Deutschen Instituts für Menschenrechte hat in ihrer Stellungnahme im April 2020 erste wichtige Daten hierzu vorgelegt und einen menschenrechtbasierten Diskriminierungsschutz empfohlen.</w:t>
      </w:r>
      <w:r>
        <w:rPr>
          <w:rStyle w:val="Funotenzeichen"/>
          <w:lang w:val="de-DE"/>
        </w:rPr>
        <w:footnoteReference w:id="23"/>
      </w:r>
    </w:p>
    <w:p w14:paraId="5597B2B3" w14:textId="77777777" w:rsidR="00A74069" w:rsidRPr="00AD2693" w:rsidRDefault="00A74069" w:rsidP="00E31EC6">
      <w:pPr>
        <w:rPr>
          <w:lang w:val="de-DE"/>
        </w:rPr>
      </w:pPr>
    </w:p>
    <w:p w14:paraId="7897266C" w14:textId="31A21C05" w:rsidR="00D623D6" w:rsidRPr="009D4D83" w:rsidRDefault="00A74069" w:rsidP="009D4D83">
      <w:pPr>
        <w:pStyle w:val="berschrift1"/>
        <w:numPr>
          <w:ilvl w:val="0"/>
          <w:numId w:val="36"/>
        </w:numPr>
        <w:rPr>
          <w:lang w:val="de-DE"/>
        </w:rPr>
      </w:pPr>
      <w:bookmarkStart w:id="11" w:name="_Toc58604742"/>
      <w:r w:rsidRPr="009D4D83">
        <w:rPr>
          <w:lang w:val="de-DE"/>
        </w:rPr>
        <w:t>Zu den Einzelfragen</w:t>
      </w:r>
      <w:bookmarkEnd w:id="11"/>
      <w:r w:rsidRPr="009D4D83">
        <w:rPr>
          <w:lang w:val="de-DE"/>
        </w:rPr>
        <w:t xml:space="preserve"> </w:t>
      </w:r>
    </w:p>
    <w:p w14:paraId="06350F45" w14:textId="77777777" w:rsidR="00D623D6" w:rsidRPr="00D623D6" w:rsidRDefault="00D623D6" w:rsidP="00E31EC6"/>
    <w:p w14:paraId="776E39B8" w14:textId="7D1945E6" w:rsidR="00A74069" w:rsidRPr="009D4D83" w:rsidRDefault="00A74069" w:rsidP="009D4D83">
      <w:pPr>
        <w:pStyle w:val="berschrift2"/>
        <w:numPr>
          <w:ilvl w:val="1"/>
          <w:numId w:val="36"/>
        </w:numPr>
        <w:rPr>
          <w:lang w:val="de-DE"/>
        </w:rPr>
      </w:pPr>
      <w:bookmarkStart w:id="12" w:name="_Toc58604743"/>
      <w:r w:rsidRPr="009D4D83">
        <w:rPr>
          <w:b/>
          <w:bCs/>
          <w:lang w:val="de-DE"/>
        </w:rPr>
        <w:t>Frage Sechs des BVerfG</w:t>
      </w:r>
      <w:r w:rsidRPr="009D4D83">
        <w:rPr>
          <w:lang w:val="de-DE"/>
        </w:rPr>
        <w:t>: Welche gesetzlichen Vorgaben (z.B. aus dem Berufsrecht, Verwaltungsrecht oder Strafrecht) binden die Praxis bislang bei solchen Entscheidungen?</w:t>
      </w:r>
      <w:bookmarkEnd w:id="12"/>
    </w:p>
    <w:p w14:paraId="5AA93BFB" w14:textId="77777777" w:rsidR="00A74069" w:rsidRPr="00475CB6" w:rsidRDefault="00A74069" w:rsidP="00E31EC6">
      <w:pPr>
        <w:rPr>
          <w:lang w:val="de-DE"/>
        </w:rPr>
      </w:pPr>
    </w:p>
    <w:p w14:paraId="296EFB01" w14:textId="26BD1FF8" w:rsidR="00A74069" w:rsidRPr="00475CB6" w:rsidRDefault="00A74069" w:rsidP="00E31EC6">
      <w:pPr>
        <w:rPr>
          <w:lang w:val="de-DE"/>
        </w:rPr>
      </w:pPr>
      <w:r w:rsidRPr="00475CB6">
        <w:rPr>
          <w:lang w:val="de-DE"/>
        </w:rPr>
        <w:t>Neben den Grundrechten, der Menschenwürdegarantie aus Art. 1 Abs. 1 iVm Art. 2 Abs.1 GG; dem Recht auf Leben und körperliche Unversehrtheit Art. 2 Abs.2 GG und dem Recht auf Schutz vor Diskriminierung wg. Behinderung gem. Art. 3 Abs.3 GG sind insbesondere die strafrechtlichen Vorgaben der Tötungsverbote (§§ 13 ff, 34, 211 ff StGB), die sozialrechtlichen Vorschriften zur Krankenbehandlung (§§ 2, 39, 79 SGB V; §§ 17, 33 c SGB I, § 1 SGB IX) sowie die zivilrechtlichen Vorgaben zum Behandlungsvertrag zu nennen (§§ 630 a ff BGB, §§ 19 ff AGG).</w:t>
      </w:r>
    </w:p>
    <w:p w14:paraId="21A021A4" w14:textId="77777777" w:rsidR="00A74069" w:rsidRPr="00475CB6" w:rsidRDefault="00A74069" w:rsidP="00A74069">
      <w:pPr>
        <w:rPr>
          <w:lang w:val="de-DE"/>
        </w:rPr>
      </w:pPr>
    </w:p>
    <w:p w14:paraId="173766F9" w14:textId="30793D86" w:rsidR="00A74069" w:rsidRPr="00475CB6" w:rsidRDefault="00A74069" w:rsidP="00A74069">
      <w:pPr>
        <w:rPr>
          <w:lang w:val="de-DE"/>
        </w:rPr>
      </w:pPr>
      <w:r w:rsidRPr="00475CB6">
        <w:rPr>
          <w:lang w:val="de-DE"/>
        </w:rPr>
        <w:t>Aus menschenrechtlicher Perspektive sind darüber</w:t>
      </w:r>
      <w:r w:rsidR="00876DAE">
        <w:rPr>
          <w:lang w:val="de-DE"/>
        </w:rPr>
        <w:t xml:space="preserve"> </w:t>
      </w:r>
      <w:r w:rsidRPr="00475CB6">
        <w:rPr>
          <w:lang w:val="de-DE"/>
        </w:rPr>
        <w:t>hinaus die Europäische Grundrechtscharta (Art. 1 (Menschenwürde), Art. 2 Abs.1 (Recht auf Leben), Art. 21 (Nichtdiskriminierung), Art. 25 (Rechte älterer Menschen), Art. 26 (Integration von Menschen mit Behinderung)</w:t>
      </w:r>
      <w:r w:rsidR="008617FF">
        <w:rPr>
          <w:lang w:val="de-DE"/>
        </w:rPr>
        <w:t xml:space="preserve"> GRC</w:t>
      </w:r>
      <w:r w:rsidRPr="00475CB6">
        <w:rPr>
          <w:lang w:val="de-DE"/>
        </w:rPr>
        <w:t>)</w:t>
      </w:r>
      <w:r w:rsidR="00E700D5">
        <w:rPr>
          <w:lang w:val="de-DE"/>
        </w:rPr>
        <w:t>,</w:t>
      </w:r>
      <w:r w:rsidRPr="00475CB6">
        <w:rPr>
          <w:lang w:val="de-DE"/>
        </w:rPr>
        <w:t xml:space="preserve"> die Europäische Menschenrechtskonvention (Art. 2 (Recht auf Leben), Art. 14 (Diskriminierungsverbot)) sowie von den UN</w:t>
      </w:r>
      <w:r w:rsidR="00876DAE">
        <w:rPr>
          <w:lang w:val="de-DE"/>
        </w:rPr>
        <w:t> </w:t>
      </w:r>
      <w:r w:rsidRPr="00475CB6">
        <w:rPr>
          <w:lang w:val="de-DE"/>
        </w:rPr>
        <w:t>Menschenrechtskonventionen zumindest de</w:t>
      </w:r>
      <w:r w:rsidR="00E700D5">
        <w:rPr>
          <w:lang w:val="de-DE"/>
        </w:rPr>
        <w:t>r</w:t>
      </w:r>
      <w:r w:rsidRPr="00475CB6">
        <w:rPr>
          <w:lang w:val="de-DE"/>
        </w:rPr>
        <w:t xml:space="preserve"> Internationale Sozialpakt (Art. 2 Abs.</w:t>
      </w:r>
      <w:r w:rsidR="008617FF">
        <w:rPr>
          <w:lang w:val="de-DE"/>
        </w:rPr>
        <w:t xml:space="preserve"> </w:t>
      </w:r>
      <w:r w:rsidRPr="00475CB6">
        <w:rPr>
          <w:lang w:val="de-DE"/>
        </w:rPr>
        <w:t>2 (Diskriminierungsverbot)</w:t>
      </w:r>
      <w:r w:rsidR="008617FF">
        <w:rPr>
          <w:lang w:val="de-DE"/>
        </w:rPr>
        <w:t>,</w:t>
      </w:r>
      <w:r w:rsidRPr="00475CB6">
        <w:rPr>
          <w:lang w:val="de-DE"/>
        </w:rPr>
        <w:t xml:space="preserve"> Art. 12 (Recht auf Gesundheit) ICESCR) und die UN</w:t>
      </w:r>
      <w:r w:rsidR="00876DAE">
        <w:rPr>
          <w:lang w:val="de-DE"/>
        </w:rPr>
        <w:t> </w:t>
      </w:r>
      <w:r w:rsidRPr="00475CB6">
        <w:rPr>
          <w:lang w:val="de-DE"/>
        </w:rPr>
        <w:t>B</w:t>
      </w:r>
      <w:r w:rsidR="00876DAE">
        <w:rPr>
          <w:lang w:val="de-DE"/>
        </w:rPr>
        <w:t>RK</w:t>
      </w:r>
      <w:r w:rsidRPr="00475CB6">
        <w:rPr>
          <w:lang w:val="de-DE"/>
        </w:rPr>
        <w:t xml:space="preserve"> (Art. 5 (Gleichberechtigung und Nichtdiskriminierung), Art. 10 (Recht auf Leben), Art. 11 </w:t>
      </w:r>
      <w:r w:rsidR="008617FF">
        <w:rPr>
          <w:lang w:val="de-DE"/>
        </w:rPr>
        <w:t>(</w:t>
      </w:r>
      <w:r w:rsidRPr="00475CB6">
        <w:rPr>
          <w:lang w:val="de-DE"/>
        </w:rPr>
        <w:t>Gefahrtensituationen und humanitäre Notlagen) und Art. 25 (Gesundheit) UN</w:t>
      </w:r>
      <w:r w:rsidR="00876DAE">
        <w:rPr>
          <w:lang w:val="de-DE"/>
        </w:rPr>
        <w:t> </w:t>
      </w:r>
      <w:r w:rsidRPr="00475CB6">
        <w:rPr>
          <w:lang w:val="de-DE"/>
        </w:rPr>
        <w:t xml:space="preserve">BRK) zu nennen. Die </w:t>
      </w:r>
      <w:r w:rsidR="002F6D12">
        <w:rPr>
          <w:lang w:val="de-DE"/>
        </w:rPr>
        <w:t>e</w:t>
      </w:r>
      <w:r w:rsidRPr="00475CB6">
        <w:rPr>
          <w:lang w:val="de-DE"/>
        </w:rPr>
        <w:t>uropäischen und die UN</w:t>
      </w:r>
      <w:r w:rsidR="00876DAE">
        <w:rPr>
          <w:lang w:val="de-DE"/>
        </w:rPr>
        <w:t> </w:t>
      </w:r>
      <w:r w:rsidRPr="00475CB6">
        <w:rPr>
          <w:lang w:val="de-DE"/>
        </w:rPr>
        <w:t>Menschenrechtsverträge wurden von Deutschland gem. Art.</w:t>
      </w:r>
      <w:r w:rsidR="00876DAE">
        <w:rPr>
          <w:lang w:val="de-DE"/>
        </w:rPr>
        <w:t xml:space="preserve"> </w:t>
      </w:r>
      <w:r w:rsidRPr="00475CB6">
        <w:rPr>
          <w:lang w:val="de-DE"/>
        </w:rPr>
        <w:t>59 Abs. 2 GG ratifiziert und erhielten damit Gesetzesrang in der deutschen Rechtsordnung.</w:t>
      </w:r>
      <w:bookmarkStart w:id="13" w:name="_Ref58338982"/>
      <w:r>
        <w:rPr>
          <w:rStyle w:val="Funotenzeichen"/>
        </w:rPr>
        <w:footnoteReference w:id="24"/>
      </w:r>
      <w:bookmarkEnd w:id="13"/>
      <w:r w:rsidRPr="00475CB6">
        <w:rPr>
          <w:lang w:val="de-DE"/>
        </w:rPr>
        <w:t xml:space="preserve"> Darin unterscheiden sie sich von den medizinischen Richtlinien der Fachgesellschaften, die keinen rechtsverbindlichen Charakter haben.</w:t>
      </w:r>
      <w:bookmarkStart w:id="14" w:name="_Ref58326843"/>
      <w:r>
        <w:rPr>
          <w:rStyle w:val="Funotenzeichen"/>
        </w:rPr>
        <w:footnoteReference w:id="25"/>
      </w:r>
      <w:bookmarkEnd w:id="14"/>
      <w:r w:rsidRPr="00475CB6">
        <w:rPr>
          <w:lang w:val="de-DE"/>
        </w:rPr>
        <w:t xml:space="preserve"> Sie sind zudem als Auslegungshilfe für Inhalt und Reichweite der Grundrechte</w:t>
      </w:r>
      <w:bookmarkStart w:id="15" w:name="_Ref57805704"/>
      <w:r>
        <w:rPr>
          <w:rStyle w:val="Funotenzeichen"/>
        </w:rPr>
        <w:footnoteReference w:id="26"/>
      </w:r>
      <w:bookmarkEnd w:id="15"/>
      <w:r w:rsidRPr="00475CB6">
        <w:rPr>
          <w:lang w:val="de-DE"/>
        </w:rPr>
        <w:t xml:space="preserve"> und des einfachen Rechts</w:t>
      </w:r>
      <w:r>
        <w:rPr>
          <w:rStyle w:val="Funotenzeichen"/>
        </w:rPr>
        <w:footnoteReference w:id="27"/>
      </w:r>
      <w:r w:rsidRPr="00475CB6">
        <w:rPr>
          <w:lang w:val="de-DE"/>
        </w:rPr>
        <w:t xml:space="preserve"> heranzuziehen.</w:t>
      </w:r>
    </w:p>
    <w:p w14:paraId="4376227E" w14:textId="77777777" w:rsidR="00A74069" w:rsidRPr="00475CB6" w:rsidRDefault="00A74069" w:rsidP="00A74069">
      <w:pPr>
        <w:rPr>
          <w:lang w:val="de-DE"/>
        </w:rPr>
      </w:pPr>
    </w:p>
    <w:p w14:paraId="261612EB" w14:textId="701980F9" w:rsidR="00A74069" w:rsidRPr="009D4D83" w:rsidRDefault="00A74069" w:rsidP="009D4D83">
      <w:pPr>
        <w:pStyle w:val="berschrift2"/>
        <w:numPr>
          <w:ilvl w:val="2"/>
          <w:numId w:val="36"/>
        </w:numPr>
      </w:pPr>
      <w:bookmarkStart w:id="16" w:name="_Toc58604744"/>
      <w:r w:rsidRPr="009D4D83">
        <w:lastRenderedPageBreak/>
        <w:t>Einfachgesetzliches Recht</w:t>
      </w:r>
      <w:bookmarkEnd w:id="16"/>
    </w:p>
    <w:p w14:paraId="37E07E5D" w14:textId="77777777" w:rsidR="00A74069" w:rsidRPr="00475CB6" w:rsidRDefault="00A74069" w:rsidP="00A74069">
      <w:pPr>
        <w:rPr>
          <w:lang w:val="de-DE"/>
        </w:rPr>
      </w:pPr>
    </w:p>
    <w:p w14:paraId="5D30AF04" w14:textId="7D6C3B6E" w:rsidR="00A74069" w:rsidRPr="00475CB6" w:rsidRDefault="00A74069" w:rsidP="00A74069">
      <w:pPr>
        <w:rPr>
          <w:lang w:val="de-DE"/>
        </w:rPr>
      </w:pPr>
      <w:r w:rsidRPr="00475CB6">
        <w:rPr>
          <w:lang w:val="de-DE"/>
        </w:rPr>
        <w:t>Bereits aus den o.g. Vorschriften des einfachen Rechts in den Sachgebieten des Straf-</w:t>
      </w:r>
      <w:r w:rsidR="002F6D12">
        <w:rPr>
          <w:lang w:val="de-DE"/>
        </w:rPr>
        <w:t>,</w:t>
      </w:r>
      <w:r w:rsidRPr="00475CB6">
        <w:rPr>
          <w:lang w:val="de-DE"/>
        </w:rPr>
        <w:t xml:space="preserve"> Sozial</w:t>
      </w:r>
      <w:r w:rsidR="002F6D12">
        <w:rPr>
          <w:lang w:val="de-DE"/>
        </w:rPr>
        <w:t>-</w:t>
      </w:r>
      <w:r w:rsidRPr="00475CB6">
        <w:rPr>
          <w:lang w:val="de-DE"/>
        </w:rPr>
        <w:t xml:space="preserve"> und Zivilrecht</w:t>
      </w:r>
      <w:r w:rsidR="002F6D12">
        <w:rPr>
          <w:lang w:val="de-DE"/>
        </w:rPr>
        <w:t>s</w:t>
      </w:r>
      <w:r w:rsidRPr="00475CB6">
        <w:rPr>
          <w:lang w:val="de-DE"/>
        </w:rPr>
        <w:t xml:space="preserve"> ergibt sich, dass die Triage-</w:t>
      </w:r>
      <w:r w:rsidR="001A240D" w:rsidRPr="00475CB6">
        <w:rPr>
          <w:lang w:val="de-DE"/>
        </w:rPr>
        <w:t xml:space="preserve">Richtlinien </w:t>
      </w:r>
      <w:r w:rsidRPr="00475CB6">
        <w:rPr>
          <w:lang w:val="de-DE"/>
        </w:rPr>
        <w:t>der DIVI gegen geltendes Recht verstoßen. Bezüglich der strafrechtlichen Bewertung ist zwischen der Ex</w:t>
      </w:r>
      <w:r w:rsidR="00566883">
        <w:rPr>
          <w:lang w:val="de-DE"/>
        </w:rPr>
        <w:t>-</w:t>
      </w:r>
      <w:r w:rsidRPr="00475CB6">
        <w:rPr>
          <w:lang w:val="de-DE"/>
        </w:rPr>
        <w:t>ante-Triage (zwei Behandlungsbedürftige rivalisieren um einen freien Platz in der Intensivmedizin) und Ex</w:t>
      </w:r>
      <w:r w:rsidR="00566883">
        <w:rPr>
          <w:lang w:val="de-DE"/>
        </w:rPr>
        <w:t>-</w:t>
      </w:r>
      <w:r w:rsidRPr="00475CB6">
        <w:rPr>
          <w:lang w:val="de-DE"/>
        </w:rPr>
        <w:t>post-Triage (einer behandelten Person wird der Platz zugunsten einer anderen Person mit günstiger</w:t>
      </w:r>
      <w:r w:rsidR="00566883">
        <w:rPr>
          <w:lang w:val="de-DE"/>
        </w:rPr>
        <w:t>er</w:t>
      </w:r>
      <w:r w:rsidRPr="00475CB6">
        <w:rPr>
          <w:lang w:val="de-DE"/>
        </w:rPr>
        <w:t xml:space="preserve"> Prognose wieder weggenommen) zu unterscheiden. </w:t>
      </w:r>
      <w:r w:rsidR="006B2FDA" w:rsidRPr="00566883">
        <w:rPr>
          <w:lang w:val="de-DE"/>
        </w:rPr>
        <w:t>Bezüglich der</w:t>
      </w:r>
      <w:r w:rsidR="006B2FDA">
        <w:rPr>
          <w:lang w:val="de-DE"/>
        </w:rPr>
        <w:t xml:space="preserve"> Ex-ante-Triage in einigen Konstellationen könnten die </w:t>
      </w:r>
      <w:r w:rsidR="006B2FDA" w:rsidRPr="00475CB6">
        <w:rPr>
          <w:lang w:val="de-DE"/>
        </w:rPr>
        <w:t xml:space="preserve">Richtlinien </w:t>
      </w:r>
      <w:r w:rsidR="006B2FDA">
        <w:rPr>
          <w:lang w:val="de-DE"/>
        </w:rPr>
        <w:t xml:space="preserve">der DIVI noch als unbedenklich eingestuft werden. Die Entscheidung, nur </w:t>
      </w:r>
      <w:r w:rsidR="008617FF">
        <w:rPr>
          <w:lang w:val="de-DE"/>
        </w:rPr>
        <w:t>einer*</w:t>
      </w:r>
      <w:r w:rsidR="006B2FDA">
        <w:rPr>
          <w:lang w:val="de-DE"/>
        </w:rPr>
        <w:t>einem der beiden Patient</w:t>
      </w:r>
      <w:r w:rsidR="00F61F7E">
        <w:rPr>
          <w:lang w:val="de-DE"/>
        </w:rPr>
        <w:t>*inn</w:t>
      </w:r>
      <w:r w:rsidR="006B2FDA">
        <w:rPr>
          <w:lang w:val="de-DE"/>
        </w:rPr>
        <w:t xml:space="preserve">en den freien Intensivplatz zu geben, </w:t>
      </w:r>
      <w:r w:rsidR="00413785">
        <w:rPr>
          <w:lang w:val="de-DE"/>
        </w:rPr>
        <w:t>ist eine strafbewehrte Unterlassungshandlung</w:t>
      </w:r>
      <w:r w:rsidR="006B2FDA">
        <w:rPr>
          <w:lang w:val="de-DE"/>
        </w:rPr>
        <w:t xml:space="preserve">. </w:t>
      </w:r>
      <w:r w:rsidR="00413785">
        <w:rPr>
          <w:lang w:val="de-DE"/>
        </w:rPr>
        <w:t>Diese</w:t>
      </w:r>
      <w:r w:rsidR="006B2FDA">
        <w:rPr>
          <w:lang w:val="de-DE"/>
        </w:rPr>
        <w:t xml:space="preserve"> könnte als gerechtferigt angesehen werden, </w:t>
      </w:r>
      <w:r w:rsidR="00413785">
        <w:rPr>
          <w:lang w:val="de-DE"/>
        </w:rPr>
        <w:t>weil</w:t>
      </w:r>
      <w:r w:rsidR="006B2FDA">
        <w:rPr>
          <w:lang w:val="de-DE"/>
        </w:rPr>
        <w:t xml:space="preserve"> in dieser Situation (gleichrangige) Pflichten kollidieren.</w:t>
      </w:r>
      <w:r>
        <w:rPr>
          <w:rStyle w:val="Funotenzeichen"/>
        </w:rPr>
        <w:footnoteReference w:id="28"/>
      </w:r>
      <w:r w:rsidRPr="00475CB6">
        <w:rPr>
          <w:lang w:val="de-DE"/>
        </w:rPr>
        <w:t xml:space="preserve"> </w:t>
      </w:r>
      <w:r w:rsidR="006B2FDA">
        <w:rPr>
          <w:lang w:val="de-DE"/>
        </w:rPr>
        <w:t xml:space="preserve">Das </w:t>
      </w:r>
      <w:r w:rsidRPr="00475CB6">
        <w:rPr>
          <w:lang w:val="de-DE"/>
        </w:rPr>
        <w:t xml:space="preserve">kann </w:t>
      </w:r>
      <w:r w:rsidR="006B2FDA">
        <w:rPr>
          <w:lang w:val="de-DE"/>
        </w:rPr>
        <w:t>jedoch</w:t>
      </w:r>
      <w:r w:rsidRPr="00475CB6">
        <w:rPr>
          <w:lang w:val="de-DE"/>
        </w:rPr>
        <w:t xml:space="preserve"> im Hinblick auf den aktiven Behandlungsabbruch bei der </w:t>
      </w:r>
      <w:r w:rsidR="00566883">
        <w:rPr>
          <w:lang w:val="de-DE"/>
        </w:rPr>
        <w:t>E</w:t>
      </w:r>
      <w:r w:rsidRPr="00475CB6">
        <w:rPr>
          <w:lang w:val="de-DE"/>
        </w:rPr>
        <w:t>x-post</w:t>
      </w:r>
      <w:r w:rsidR="00566883">
        <w:rPr>
          <w:lang w:val="de-DE"/>
        </w:rPr>
        <w:t>-</w:t>
      </w:r>
      <w:r w:rsidRPr="00475CB6">
        <w:rPr>
          <w:lang w:val="de-DE"/>
        </w:rPr>
        <w:t>Triage nicht gelten</w:t>
      </w:r>
      <w:r w:rsidR="006B2FDA">
        <w:rPr>
          <w:lang w:val="de-DE"/>
        </w:rPr>
        <w:t>, da das Strafrecht das aktive Tun anders bewertet als Unterlassen</w:t>
      </w:r>
      <w:r w:rsidRPr="00475CB6">
        <w:rPr>
          <w:lang w:val="de-DE"/>
        </w:rPr>
        <w:t>. Die herrschende Meinung sieht hierin den Tatbestand des To</w:t>
      </w:r>
      <w:r w:rsidR="00E34F31">
        <w:rPr>
          <w:lang w:val="de-DE"/>
        </w:rPr>
        <w:t>t</w:t>
      </w:r>
      <w:r w:rsidR="006B2FDA">
        <w:rPr>
          <w:lang w:val="de-DE"/>
        </w:rPr>
        <w:t>schlags (§</w:t>
      </w:r>
      <w:r w:rsidR="008617FF">
        <w:rPr>
          <w:lang w:val="de-DE"/>
        </w:rPr>
        <w:t> </w:t>
      </w:r>
      <w:r w:rsidRPr="00475CB6">
        <w:rPr>
          <w:lang w:val="de-DE"/>
        </w:rPr>
        <w:t>212 StGB).</w:t>
      </w:r>
      <w:r>
        <w:rPr>
          <w:rStyle w:val="Funotenzeichen"/>
          <w:lang w:val="de-DE"/>
        </w:rPr>
        <w:footnoteReference w:id="29"/>
      </w:r>
      <w:r w:rsidR="006B2FDA">
        <w:rPr>
          <w:lang w:val="de-DE"/>
        </w:rPr>
        <w:t xml:space="preserve"> </w:t>
      </w:r>
      <w:r w:rsidRPr="00475CB6">
        <w:rPr>
          <w:lang w:val="de-DE"/>
        </w:rPr>
        <w:t xml:space="preserve">Ausführlich haben das </w:t>
      </w:r>
      <w:r w:rsidR="006B2FDA">
        <w:rPr>
          <w:lang w:val="de-DE"/>
        </w:rPr>
        <w:t xml:space="preserve">z.B. </w:t>
      </w:r>
      <w:r w:rsidRPr="00475CB6">
        <w:rPr>
          <w:lang w:val="de-DE"/>
        </w:rPr>
        <w:t xml:space="preserve">Engländer/Zimmermann überprüft, deren Fazit lautet: </w:t>
      </w:r>
      <w:bookmarkStart w:id="17" w:name="_CTVK0016681ecfbc3624320abf14b3f796c364e"/>
      <w:r w:rsidR="00E34F31" w:rsidRPr="00F27A63">
        <w:rPr>
          <w:lang w:val="de-DE"/>
        </w:rPr>
        <w:t>„</w:t>
      </w:r>
      <w:r w:rsidRPr="00F27A63">
        <w:rPr>
          <w:lang w:val="de-DE"/>
        </w:rPr>
        <w:t>Die unverbindlichen fachgesellschaftlichen Empfehlungen sind unter strafrechtlichen Aspekten weitgehend misslungen. Sowohl in Bezug auf die Ex-post- als auch die Ex-ante-Triage wird den Ärzten für bestimmte Konstellationen ein Verhalten empfohlen, das als strafbares Tötungsdelikt zu</w:t>
      </w:r>
      <w:r w:rsidR="002F6D12" w:rsidRPr="00F27A63">
        <w:rPr>
          <w:lang w:val="de-DE"/>
        </w:rPr>
        <w:t xml:space="preserve"> </w:t>
      </w:r>
      <w:r w:rsidRPr="00F27A63">
        <w:rPr>
          <w:lang w:val="de-DE"/>
        </w:rPr>
        <w:t>werten ist.</w:t>
      </w:r>
      <w:bookmarkEnd w:id="17"/>
      <w:r w:rsidR="00E34F31" w:rsidRPr="00F27A63">
        <w:rPr>
          <w:lang w:val="de-DE"/>
        </w:rPr>
        <w:t>“</w:t>
      </w:r>
      <w:r>
        <w:rPr>
          <w:rStyle w:val="Funotenzeichen"/>
        </w:rPr>
        <w:footnoteReference w:id="30"/>
      </w:r>
      <w:r w:rsidRPr="00475CB6">
        <w:rPr>
          <w:lang w:val="de-DE"/>
        </w:rPr>
        <w:t xml:space="preserve"> </w:t>
      </w:r>
    </w:p>
    <w:p w14:paraId="2FB7150E" w14:textId="77777777" w:rsidR="00A74069" w:rsidRPr="00475CB6" w:rsidRDefault="00A74069" w:rsidP="00A74069">
      <w:pPr>
        <w:rPr>
          <w:lang w:val="de-DE"/>
        </w:rPr>
      </w:pPr>
    </w:p>
    <w:p w14:paraId="1DAF8371" w14:textId="6AB11D00" w:rsidR="00A74069" w:rsidRPr="00475CB6" w:rsidRDefault="00A74069" w:rsidP="00A74069">
      <w:pPr>
        <w:rPr>
          <w:rStyle w:val="satz"/>
          <w:lang w:val="de-DE"/>
        </w:rPr>
      </w:pPr>
      <w:r w:rsidRPr="00475CB6">
        <w:rPr>
          <w:lang w:val="de-DE"/>
        </w:rPr>
        <w:t>Auch mit den sozialrechtlichen Vorgaben sind die Triage</w:t>
      </w:r>
      <w:r w:rsidR="002F6D12">
        <w:rPr>
          <w:lang w:val="de-DE"/>
        </w:rPr>
        <w:t>-</w:t>
      </w:r>
      <w:r w:rsidR="001A240D" w:rsidRPr="00475CB6">
        <w:rPr>
          <w:lang w:val="de-DE"/>
        </w:rPr>
        <w:t xml:space="preserve">Richtlinien </w:t>
      </w:r>
      <w:r w:rsidRPr="00475CB6">
        <w:rPr>
          <w:lang w:val="de-DE"/>
        </w:rPr>
        <w:t>der D</w:t>
      </w:r>
      <w:r w:rsidR="000C73C6">
        <w:rPr>
          <w:lang w:val="de-DE"/>
        </w:rPr>
        <w:t>I</w:t>
      </w:r>
      <w:r w:rsidRPr="00475CB6">
        <w:rPr>
          <w:lang w:val="de-DE"/>
        </w:rPr>
        <w:t>VI nicht zu vereinbaren. Gemäß § 39 Abs.</w:t>
      </w:r>
      <w:r w:rsidR="008617FF">
        <w:rPr>
          <w:lang w:val="de-DE"/>
        </w:rPr>
        <w:t xml:space="preserve"> </w:t>
      </w:r>
      <w:r w:rsidRPr="00475CB6">
        <w:rPr>
          <w:lang w:val="de-DE"/>
        </w:rPr>
        <w:t>1 S. 2</w:t>
      </w:r>
      <w:r w:rsidR="008617FF">
        <w:rPr>
          <w:lang w:val="de-DE"/>
        </w:rPr>
        <w:t>–</w:t>
      </w:r>
      <w:r w:rsidRPr="00475CB6">
        <w:rPr>
          <w:lang w:val="de-DE"/>
        </w:rPr>
        <w:t>4 SGB V haben V</w:t>
      </w:r>
      <w:r w:rsidRPr="00475CB6">
        <w:rPr>
          <w:rStyle w:val="satz"/>
          <w:lang w:val="de-DE"/>
        </w:rPr>
        <w:t>ersicherte Anspruch auf vollstationäre oder stationsäquivalente Behandlung durch ein zugelassenes Krankenhaus, wenn die Aufnahme oder die Behandlung im häuslichen Umfeld nach Prüfung durch das Krankenhaus erforderlich ist, weil das Behandlungsziel anders nicht erreicht werden kann.</w:t>
      </w:r>
      <w:r w:rsidRPr="00475CB6">
        <w:rPr>
          <w:lang w:val="de-DE"/>
        </w:rPr>
        <w:t xml:space="preserve"> </w:t>
      </w:r>
      <w:bookmarkStart w:id="18" w:name="Y-100-G-SGB_V-P-39-X-1-Sz-3"/>
      <w:bookmarkEnd w:id="18"/>
      <w:r w:rsidRPr="00475CB6">
        <w:rPr>
          <w:rStyle w:val="satz"/>
          <w:lang w:val="de-DE"/>
        </w:rPr>
        <w:t>Die Krankenhausbehandlung umfa</w:t>
      </w:r>
      <w:r w:rsidR="002F6D12">
        <w:rPr>
          <w:rStyle w:val="satz"/>
          <w:lang w:val="de-DE"/>
        </w:rPr>
        <w:t>ss</w:t>
      </w:r>
      <w:r w:rsidRPr="00475CB6">
        <w:rPr>
          <w:rStyle w:val="satz"/>
          <w:lang w:val="de-DE"/>
        </w:rPr>
        <w:t>t im Rahmen des Versorgungsauftrags des Krankenhauses alle Leistungen, die im Einzelfall nach Art und Schwere der Krankheit für die medizinische Versorgung der Versicherten im Krankenhaus notwendig sind, insbesondere ärztliche Behandlung, Krankenpflege, Versorgung mit Arznei-, Heil- und Hilfsmitteln, Unterkunft und Verpflegung; die akutstationäre Behandlung umfasst auch die im Einzelfall erforderlichen und zum frühestmöglichen Zeitpunkt einsetzenden Leistungen zur Frührehabilitation. Dieser Anspruch wird zwar durch das Wirtschaftlichkeitsgebot des § 12 SGB V iVm § 2 Abs.</w:t>
      </w:r>
      <w:r w:rsidR="008617FF">
        <w:rPr>
          <w:rStyle w:val="satz"/>
          <w:lang w:val="de-DE"/>
        </w:rPr>
        <w:t xml:space="preserve"> </w:t>
      </w:r>
      <w:r w:rsidRPr="00475CB6">
        <w:rPr>
          <w:rStyle w:val="satz"/>
          <w:lang w:val="de-DE"/>
        </w:rPr>
        <w:t xml:space="preserve">1 SGB V begrenzt, </w:t>
      </w:r>
      <w:r w:rsidR="006B2FDA">
        <w:rPr>
          <w:rStyle w:val="satz"/>
          <w:lang w:val="de-DE"/>
        </w:rPr>
        <w:t>nachdem Leistungen der gesetzlichen Krankenkasse ausreichend, zweckmäßig und wirtschaftlich sein müssen und das Maß des Notwendigen nicht überschreiten dürfen. D</w:t>
      </w:r>
      <w:r w:rsidRPr="00475CB6">
        <w:rPr>
          <w:rStyle w:val="satz"/>
          <w:lang w:val="de-DE"/>
        </w:rPr>
        <w:t xml:space="preserve">ieses </w:t>
      </w:r>
      <w:r w:rsidR="006B2FDA">
        <w:rPr>
          <w:rStyle w:val="satz"/>
          <w:lang w:val="de-DE"/>
        </w:rPr>
        <w:t xml:space="preserve">Wirtschaftlichkeitsgebot </w:t>
      </w:r>
      <w:r w:rsidRPr="00475CB6">
        <w:rPr>
          <w:rStyle w:val="satz"/>
          <w:lang w:val="de-DE"/>
        </w:rPr>
        <w:t xml:space="preserve">selbst wird jedoch wiederum durch § 2 a SGB V qualifiziert, wonach in der </w:t>
      </w:r>
      <w:r w:rsidR="006B2FDA">
        <w:rPr>
          <w:rStyle w:val="satz"/>
          <w:lang w:val="de-DE"/>
        </w:rPr>
        <w:t xml:space="preserve">gesetzlichen </w:t>
      </w:r>
      <w:r w:rsidRPr="00475CB6">
        <w:rPr>
          <w:rStyle w:val="satz"/>
          <w:lang w:val="de-DE"/>
        </w:rPr>
        <w:t>Krankenversicherung den besonderen Belangen behinderter und chronisch kranker Menschen Rechnung zu tragen ist. Im sogenannten Nikolausbeschluss</w:t>
      </w:r>
      <w:r>
        <w:rPr>
          <w:rStyle w:val="Funotenzeichen"/>
        </w:rPr>
        <w:footnoteReference w:id="31"/>
      </w:r>
      <w:r w:rsidRPr="00475CB6">
        <w:rPr>
          <w:rStyle w:val="satz"/>
          <w:lang w:val="de-DE"/>
        </w:rPr>
        <w:t xml:space="preserve"> hat </w:t>
      </w:r>
      <w:r w:rsidR="006B2FDA">
        <w:rPr>
          <w:rStyle w:val="satz"/>
          <w:lang w:val="de-DE"/>
        </w:rPr>
        <w:t xml:space="preserve">das </w:t>
      </w:r>
      <w:r w:rsidRPr="00475CB6">
        <w:rPr>
          <w:rStyle w:val="satz"/>
          <w:lang w:val="de-DE"/>
        </w:rPr>
        <w:t xml:space="preserve">Bundesverfassungsgericht zudem betont, dass sich das Leistungsrecht der gesetzlichen Krankenversicherung an der objektiv-rechtlichen Pflicht des Staates, Leben zu schützen, orientieren muss. Das gelte insbesondere für die Leistungen der Behandlung lebensbedrohlicher Erkrankungen. In dem zugrundeliegenden Fall ging es um einen behinderten Mann mit Muskelerkrankung. </w:t>
      </w:r>
    </w:p>
    <w:p w14:paraId="71525938" w14:textId="77777777" w:rsidR="00A74069" w:rsidRPr="00475CB6" w:rsidRDefault="00A74069" w:rsidP="00A74069">
      <w:pPr>
        <w:rPr>
          <w:rStyle w:val="satz"/>
          <w:lang w:val="de-DE"/>
        </w:rPr>
      </w:pPr>
    </w:p>
    <w:p w14:paraId="7F35AB02" w14:textId="27B26C0F" w:rsidR="00A74069" w:rsidRPr="00475CB6" w:rsidRDefault="00A74069" w:rsidP="00A74069">
      <w:pPr>
        <w:rPr>
          <w:rStyle w:val="satz"/>
          <w:lang w:val="de-DE"/>
        </w:rPr>
      </w:pPr>
      <w:r w:rsidRPr="00475CB6">
        <w:rPr>
          <w:rStyle w:val="satz"/>
          <w:lang w:val="de-DE"/>
        </w:rPr>
        <w:t>Der Umsetzung der Schutzpflicht des Staates dienen auch die Sicherstellungsvorschriften für medizinische Versorgung durch Vertragsärzt*innen, Krankenhäuser, Krankenkassen und d</w:t>
      </w:r>
      <w:r w:rsidR="000C73C6">
        <w:rPr>
          <w:rStyle w:val="satz"/>
          <w:lang w:val="de-DE"/>
        </w:rPr>
        <w:t>ie</w:t>
      </w:r>
      <w:r w:rsidRPr="00475CB6">
        <w:rPr>
          <w:rStyle w:val="satz"/>
          <w:lang w:val="de-DE"/>
        </w:rPr>
        <w:t xml:space="preserve"> </w:t>
      </w:r>
      <w:r w:rsidRPr="00475CB6">
        <w:rPr>
          <w:rStyle w:val="satz"/>
          <w:lang w:val="de-DE"/>
        </w:rPr>
        <w:lastRenderedPageBreak/>
        <w:t>Kassenärztlichen Vereinigungen gem. §§ 72 ff SGB V. Die Sicherstellungsvorschriften im Krankenversicherungsrecht entsprechen den im Allgemeinen Teil des Sozialrechts verankerten Ausführungsvorschriften über Sozialleistungen. Gem. § 17 Abs. 1 Ziff.1</w:t>
      </w:r>
      <w:r w:rsidR="008617FF">
        <w:rPr>
          <w:rStyle w:val="satz"/>
          <w:lang w:val="de-DE"/>
        </w:rPr>
        <w:t>–</w:t>
      </w:r>
      <w:r w:rsidRPr="00475CB6">
        <w:rPr>
          <w:rStyle w:val="satz"/>
          <w:lang w:val="de-DE"/>
        </w:rPr>
        <w:t>4 SGB I haben die Sozialleistungsträger darauf hinzuwirken, dass jede berechtigte Person ihre Sozialleistungen in zeitgemäßer Weise, umfassend und zügig erhält, die erforderlichen Dienste und Einrichtungen rechtzeitig und ausreichend zur Verfügung stehen, der Zugang möglichst einfach und barrierefrei gestaltet wird. Im Rahmen der Novellierung des Behindertengleichstellungsgesetzes 2016 wurde in § 17 SGB I Absatz 2a eingefügt, der auch für die Ausführungen von Sozialleistungen das Gebot der Verständlichkeit und Leichte Sprache in der Kommunikation mit Menschen mit Lernschwierigkeiten enthält. Die Ausführungsvorschrift des §</w:t>
      </w:r>
      <w:r w:rsidR="001A240D">
        <w:rPr>
          <w:rStyle w:val="satz"/>
          <w:lang w:val="de-DE"/>
        </w:rPr>
        <w:t xml:space="preserve"> </w:t>
      </w:r>
      <w:r w:rsidRPr="00475CB6">
        <w:rPr>
          <w:rStyle w:val="satz"/>
          <w:lang w:val="de-DE"/>
        </w:rPr>
        <w:t>17 SGB I wird flankiert vom sozialrechtlichen Vorbehalt des Gesetzes (§ 31 SGB I) und dem Diskriminierungsverbot (§</w:t>
      </w:r>
      <w:r w:rsidR="001A240D">
        <w:rPr>
          <w:rStyle w:val="satz"/>
          <w:lang w:val="de-DE"/>
        </w:rPr>
        <w:t xml:space="preserve"> </w:t>
      </w:r>
      <w:r w:rsidRPr="00475CB6">
        <w:rPr>
          <w:rStyle w:val="satz"/>
          <w:lang w:val="de-DE"/>
        </w:rPr>
        <w:t>33 c SGB I)</w:t>
      </w:r>
      <w:r w:rsidR="001A240D">
        <w:rPr>
          <w:rStyle w:val="satz"/>
          <w:lang w:val="de-DE"/>
        </w:rPr>
        <w:t>.</w:t>
      </w:r>
      <w:r w:rsidRPr="00475CB6">
        <w:rPr>
          <w:rStyle w:val="satz"/>
          <w:lang w:val="de-DE"/>
        </w:rPr>
        <w:t xml:space="preserve"> Danach </w:t>
      </w:r>
      <w:r w:rsidR="000C73C6">
        <w:rPr>
          <w:rStyle w:val="satz"/>
          <w:lang w:val="de-DE"/>
        </w:rPr>
        <w:t>be</w:t>
      </w:r>
      <w:r w:rsidRPr="00475CB6">
        <w:rPr>
          <w:rStyle w:val="satz"/>
          <w:lang w:val="de-DE"/>
        </w:rPr>
        <w:t>dürfen Pflichten im Sozialleistungsbereich, wie etwa die Pflicht</w:t>
      </w:r>
      <w:r w:rsidR="001A240D">
        <w:rPr>
          <w:rStyle w:val="satz"/>
          <w:lang w:val="de-DE"/>
        </w:rPr>
        <w:t>,</w:t>
      </w:r>
      <w:r w:rsidRPr="00475CB6">
        <w:rPr>
          <w:rStyle w:val="satz"/>
          <w:lang w:val="de-DE"/>
        </w:rPr>
        <w:t xml:space="preserve"> in Triagesituationen auf sozialrechtliche Ansprüche der intensivmedizinischen Behandlung zu verzichten, einer gesetzlichen Grundlage. Und bei der Inanspruchnahme sozialer Rechte gilt das Verbot der Diskriminierung </w:t>
      </w:r>
      <w:r w:rsidR="001A240D">
        <w:rPr>
          <w:rStyle w:val="satz"/>
          <w:lang w:val="de-DE"/>
        </w:rPr>
        <w:t>„</w:t>
      </w:r>
      <w:r w:rsidRPr="00475CB6">
        <w:rPr>
          <w:rStyle w:val="satz"/>
          <w:lang w:val="de-DE"/>
        </w:rPr>
        <w:t>aus Gründen der Rasse, wegen der ethnischen Herkunft oder einer Behinderung</w:t>
      </w:r>
      <w:r w:rsidR="001A240D">
        <w:rPr>
          <w:rStyle w:val="satz"/>
          <w:lang w:val="de-DE"/>
        </w:rPr>
        <w:t>“</w:t>
      </w:r>
      <w:r w:rsidRPr="00475CB6">
        <w:rPr>
          <w:rStyle w:val="satz"/>
          <w:lang w:val="de-DE"/>
        </w:rPr>
        <w:t>. Die Triage</w:t>
      </w:r>
      <w:r w:rsidR="001A240D">
        <w:rPr>
          <w:rStyle w:val="satz"/>
          <w:lang w:val="de-DE"/>
        </w:rPr>
        <w:t>-</w:t>
      </w:r>
      <w:r w:rsidRPr="00475CB6">
        <w:rPr>
          <w:rStyle w:val="satz"/>
          <w:lang w:val="de-DE"/>
        </w:rPr>
        <w:t>Richtlinien der DIVI dienen nicht der Sicherstellung, sondern der Priorisierung intensivmedizinischer Leistungen, sie sind keine gesetzliche Vorschrift, die dem §</w:t>
      </w:r>
      <w:r w:rsidR="001A240D">
        <w:rPr>
          <w:rStyle w:val="satz"/>
          <w:lang w:val="de-DE"/>
        </w:rPr>
        <w:t xml:space="preserve"> </w:t>
      </w:r>
      <w:r w:rsidRPr="00475CB6">
        <w:rPr>
          <w:rStyle w:val="satz"/>
          <w:lang w:val="de-DE"/>
        </w:rPr>
        <w:t>31 SGB I genügt</w:t>
      </w:r>
      <w:r w:rsidR="001A240D">
        <w:rPr>
          <w:rStyle w:val="satz"/>
          <w:lang w:val="de-DE"/>
        </w:rPr>
        <w:t>,</w:t>
      </w:r>
      <w:r w:rsidRPr="00475CB6">
        <w:rPr>
          <w:rStyle w:val="satz"/>
          <w:lang w:val="de-DE"/>
        </w:rPr>
        <w:t xml:space="preserve"> und sie verstoßen gegen das Benachteiligung</w:t>
      </w:r>
      <w:r w:rsidR="001A240D">
        <w:rPr>
          <w:rStyle w:val="satz"/>
          <w:lang w:val="de-DE"/>
        </w:rPr>
        <w:t>s</w:t>
      </w:r>
      <w:r w:rsidRPr="00475CB6">
        <w:rPr>
          <w:rStyle w:val="satz"/>
          <w:lang w:val="de-DE"/>
        </w:rPr>
        <w:t>verbot des § 33 c SGB I, indem sie gegen behinderte und alte Behandlungsbedürftige diskriminieren. Auf die Frage, inwieweit der Tatbestand der Diskriminierung erfüllt ist, wird weiter unten eingegangen.</w:t>
      </w:r>
    </w:p>
    <w:p w14:paraId="48EE5AB2" w14:textId="77777777" w:rsidR="00A74069" w:rsidRPr="00475CB6" w:rsidRDefault="00A74069" w:rsidP="00A74069">
      <w:pPr>
        <w:rPr>
          <w:rStyle w:val="satz"/>
          <w:lang w:val="de-DE"/>
        </w:rPr>
      </w:pPr>
    </w:p>
    <w:p w14:paraId="7B1A38F3" w14:textId="02E833E0" w:rsidR="00A74069" w:rsidRPr="00475CB6" w:rsidRDefault="00A74069" w:rsidP="00A74069">
      <w:pPr>
        <w:rPr>
          <w:rStyle w:val="satz"/>
          <w:lang w:val="de-DE"/>
        </w:rPr>
      </w:pPr>
      <w:r w:rsidRPr="00475CB6">
        <w:rPr>
          <w:rStyle w:val="satz"/>
          <w:lang w:val="de-DE"/>
        </w:rPr>
        <w:t>Bei intensivmedizinischer Behandlung kommt in der Regel ein komplexer Krankenhausvertrag mit dem Träger des Krankenhauses zustande, der nach den Vorschriften der Krankenhausfinanzierung und höchstrichterlicher Rechtsprechung geregelt ist.</w:t>
      </w:r>
      <w:r>
        <w:rPr>
          <w:rStyle w:val="Funotenzeichen"/>
        </w:rPr>
        <w:footnoteReference w:id="32"/>
      </w:r>
      <w:r w:rsidRPr="00475CB6">
        <w:rPr>
          <w:rStyle w:val="satz"/>
          <w:lang w:val="de-DE"/>
        </w:rPr>
        <w:t xml:space="preserve"> Soweit bei den diversen Vertragsgestaltungen zusätzlich ein Behandlungsvertrag nach § 630 a BGB zustandekommt, gelten auch die Regeln des Allgemeinen Gleichbehandlungsgesetzes, da dieser als Massengeschäft bzw. Beinahe-Massengeschäft iSd § 19 AGG anzusehen ist.</w:t>
      </w:r>
      <w:r>
        <w:rPr>
          <w:rStyle w:val="Funotenzeichen"/>
        </w:rPr>
        <w:footnoteReference w:id="33"/>
      </w:r>
      <w:r w:rsidRPr="00475CB6">
        <w:rPr>
          <w:rStyle w:val="satz"/>
          <w:lang w:val="de-DE"/>
        </w:rPr>
        <w:t xml:space="preserve"> Das Benachteiligungsverbot des § 19 AGG umfasst nicht nur die Kategorie Behinderung</w:t>
      </w:r>
      <w:r w:rsidR="003E0548">
        <w:rPr>
          <w:rStyle w:val="satz"/>
          <w:lang w:val="de-DE"/>
        </w:rPr>
        <w:t>,</w:t>
      </w:r>
      <w:r w:rsidRPr="00475CB6">
        <w:rPr>
          <w:rStyle w:val="satz"/>
          <w:lang w:val="de-DE"/>
        </w:rPr>
        <w:t xml:space="preserve"> sondern auch die Kategorien ‘Rasse’, ethnische Herkunft, Geschlecht, Religion, Alter und sexuelle Identität. Als Diskriminierungsformen kennt das AGG die unmittelbare und indirekte Diskriminierung (Art.</w:t>
      </w:r>
      <w:r w:rsidR="003E0548">
        <w:rPr>
          <w:rStyle w:val="satz"/>
          <w:lang w:val="de-DE"/>
        </w:rPr>
        <w:t xml:space="preserve"> </w:t>
      </w:r>
      <w:r w:rsidRPr="00475CB6">
        <w:rPr>
          <w:rStyle w:val="satz"/>
          <w:lang w:val="de-DE"/>
        </w:rPr>
        <w:t>3 Abs.</w:t>
      </w:r>
      <w:r w:rsidR="003E0548">
        <w:rPr>
          <w:rStyle w:val="satz"/>
          <w:lang w:val="de-DE"/>
        </w:rPr>
        <w:t> </w:t>
      </w:r>
      <w:r w:rsidRPr="00475CB6">
        <w:rPr>
          <w:rStyle w:val="satz"/>
          <w:lang w:val="de-DE"/>
        </w:rPr>
        <w:t xml:space="preserve">1 und 2 AGG); die Anweisung zur Diskriminierung (Art. 3 Abs. 5 AGG) und die Mehrfachdiskriminierung (Art. 4 AGG). Verpflichtete aus § 630 a BGB, die die DIVI-Richtlinien anwenden, riskieren eine Verletzung ihrer </w:t>
      </w:r>
      <w:r w:rsidR="004B234F">
        <w:rPr>
          <w:rStyle w:val="satz"/>
          <w:lang w:val="de-DE"/>
        </w:rPr>
        <w:t>Pflichten aus Art. 19 Abs.1 AGG, w</w:t>
      </w:r>
      <w:r w:rsidR="008617FF">
        <w:rPr>
          <w:rStyle w:val="satz"/>
          <w:lang w:val="de-DE"/>
        </w:rPr>
        <w:t>e</w:t>
      </w:r>
      <w:r w:rsidR="004B234F">
        <w:rPr>
          <w:rStyle w:val="satz"/>
          <w:lang w:val="de-DE"/>
        </w:rPr>
        <w:t>g</w:t>
      </w:r>
      <w:r w:rsidR="008617FF">
        <w:rPr>
          <w:rStyle w:val="satz"/>
          <w:lang w:val="de-DE"/>
        </w:rPr>
        <w:t>en</w:t>
      </w:r>
      <w:r w:rsidR="004B234F">
        <w:rPr>
          <w:rStyle w:val="satz"/>
          <w:lang w:val="de-DE"/>
        </w:rPr>
        <w:t xml:space="preserve"> mittelbarer Diskriminierung behinderter und chronisch kranker Patient*innen. Ob </w:t>
      </w:r>
      <w:r w:rsidR="00A36AF2">
        <w:rPr>
          <w:rStyle w:val="satz"/>
          <w:lang w:val="de-DE"/>
        </w:rPr>
        <w:t>ein Rechtsschutzanspruch (Beseitigung, Unterlassen oder Schadensersatz)</w:t>
      </w:r>
      <w:r w:rsidR="004B234F">
        <w:rPr>
          <w:rStyle w:val="satz"/>
          <w:lang w:val="de-DE"/>
        </w:rPr>
        <w:t xml:space="preserve"> gem. §</w:t>
      </w:r>
      <w:r w:rsidR="00F61F7E">
        <w:rPr>
          <w:rStyle w:val="satz"/>
          <w:lang w:val="de-DE"/>
        </w:rPr>
        <w:t xml:space="preserve"> </w:t>
      </w:r>
      <w:r w:rsidR="004B234F">
        <w:rPr>
          <w:rStyle w:val="satz"/>
          <w:lang w:val="de-DE"/>
        </w:rPr>
        <w:t>21 Abs. 2 S.</w:t>
      </w:r>
      <w:r w:rsidR="00F61F7E">
        <w:rPr>
          <w:rStyle w:val="satz"/>
          <w:lang w:val="de-DE"/>
        </w:rPr>
        <w:t xml:space="preserve"> </w:t>
      </w:r>
      <w:r w:rsidR="004B234F">
        <w:rPr>
          <w:rStyle w:val="satz"/>
          <w:lang w:val="de-DE"/>
        </w:rPr>
        <w:t>2 AGG w</w:t>
      </w:r>
      <w:r w:rsidR="008617FF">
        <w:rPr>
          <w:rStyle w:val="satz"/>
          <w:lang w:val="de-DE"/>
        </w:rPr>
        <w:t>e</w:t>
      </w:r>
      <w:r w:rsidR="004B234F">
        <w:rPr>
          <w:rStyle w:val="satz"/>
          <w:lang w:val="de-DE"/>
        </w:rPr>
        <w:t>g</w:t>
      </w:r>
      <w:r w:rsidR="008617FF">
        <w:rPr>
          <w:rStyle w:val="satz"/>
          <w:lang w:val="de-DE"/>
        </w:rPr>
        <w:t>en</w:t>
      </w:r>
      <w:r w:rsidR="004B234F">
        <w:rPr>
          <w:rStyle w:val="satz"/>
          <w:lang w:val="de-DE"/>
        </w:rPr>
        <w:t xml:space="preserve"> einer vorliegenden Pflichtenkollision </w:t>
      </w:r>
      <w:r w:rsidR="00A36AF2">
        <w:rPr>
          <w:rStyle w:val="satz"/>
          <w:lang w:val="de-DE"/>
        </w:rPr>
        <w:t>hier entfällt, wäre im Hinblick auf</w:t>
      </w:r>
      <w:r w:rsidR="00170F90">
        <w:rPr>
          <w:rStyle w:val="satz"/>
          <w:lang w:val="de-DE"/>
        </w:rPr>
        <w:t xml:space="preserve"> die Rechtsprechung des EuGH</w:t>
      </w:r>
      <w:r w:rsidR="00170F90">
        <w:rPr>
          <w:rStyle w:val="Funotenzeichen"/>
          <w:lang w:val="de-DE"/>
        </w:rPr>
        <w:footnoteReference w:id="34"/>
      </w:r>
      <w:r w:rsidR="00170F90">
        <w:rPr>
          <w:rStyle w:val="satz"/>
          <w:lang w:val="de-DE"/>
        </w:rPr>
        <w:t xml:space="preserve"> zur Notwendigkeit einer verschuldensunabhängigen Diskriminierungshaftung zu überprüfen. In der zivilrechtlichen Literatur wird § 21 Abs.</w:t>
      </w:r>
      <w:r w:rsidR="00F61F7E">
        <w:rPr>
          <w:rStyle w:val="satz"/>
          <w:lang w:val="de-DE"/>
        </w:rPr>
        <w:t xml:space="preserve"> </w:t>
      </w:r>
      <w:r w:rsidR="00170F90">
        <w:rPr>
          <w:rStyle w:val="satz"/>
          <w:lang w:val="de-DE"/>
        </w:rPr>
        <w:t>2 S. 2 AGG jedenfalls als europarechtswidrig eingestuft.</w:t>
      </w:r>
      <w:r w:rsidR="00170F90">
        <w:rPr>
          <w:rStyle w:val="Funotenzeichen"/>
          <w:lang w:val="de-DE"/>
        </w:rPr>
        <w:footnoteReference w:id="35"/>
      </w:r>
      <w:r w:rsidR="00170F90">
        <w:rPr>
          <w:rStyle w:val="satz"/>
          <w:lang w:val="de-DE"/>
        </w:rPr>
        <w:t xml:space="preserve"> Die Rechtslage ist – soweit ersichtlich – gerichtlich bislang nicht geklärt.</w:t>
      </w:r>
    </w:p>
    <w:p w14:paraId="3807BDC3" w14:textId="77777777" w:rsidR="00A74069" w:rsidRPr="00475CB6" w:rsidRDefault="00A74069" w:rsidP="00A74069">
      <w:pPr>
        <w:rPr>
          <w:rStyle w:val="satz"/>
          <w:lang w:val="de-DE"/>
        </w:rPr>
      </w:pPr>
    </w:p>
    <w:p w14:paraId="3D4BED66" w14:textId="77777777" w:rsidR="00F23DF6" w:rsidRDefault="00F23DF6">
      <w:pPr>
        <w:widowControl/>
        <w:spacing w:after="200" w:line="276" w:lineRule="auto"/>
        <w:rPr>
          <w:rFonts w:eastAsiaTheme="majorEastAsia" w:cstheme="majorBidi"/>
          <w:szCs w:val="26"/>
        </w:rPr>
      </w:pPr>
      <w:bookmarkStart w:id="19" w:name="_Toc58604745"/>
      <w:r>
        <w:br w:type="page"/>
      </w:r>
    </w:p>
    <w:p w14:paraId="1C07A281" w14:textId="7D72EF1C" w:rsidR="00A74069" w:rsidRPr="009D4D83" w:rsidRDefault="00A74069" w:rsidP="009D4D83">
      <w:pPr>
        <w:pStyle w:val="berschrift2"/>
        <w:numPr>
          <w:ilvl w:val="2"/>
          <w:numId w:val="36"/>
        </w:numPr>
      </w:pPr>
      <w:r w:rsidRPr="009D4D83">
        <w:lastRenderedPageBreak/>
        <w:t>Grund- und Menschenrechte</w:t>
      </w:r>
      <w:bookmarkEnd w:id="19"/>
    </w:p>
    <w:p w14:paraId="6BF1FF55" w14:textId="77777777" w:rsidR="00A74069" w:rsidRPr="00475CB6" w:rsidRDefault="00A74069" w:rsidP="00A74069">
      <w:pPr>
        <w:rPr>
          <w:rStyle w:val="satz"/>
          <w:lang w:val="de-DE"/>
        </w:rPr>
      </w:pPr>
    </w:p>
    <w:p w14:paraId="3DDD633B" w14:textId="11FDB409" w:rsidR="00A74069" w:rsidRPr="00475CB6" w:rsidRDefault="00A74069" w:rsidP="00A74069">
      <w:pPr>
        <w:rPr>
          <w:rStyle w:val="satz"/>
          <w:lang w:val="de-DE"/>
        </w:rPr>
      </w:pPr>
      <w:r w:rsidRPr="00475CB6">
        <w:rPr>
          <w:rStyle w:val="satz"/>
          <w:lang w:val="de-DE"/>
        </w:rPr>
        <w:t>Aus den Grund</w:t>
      </w:r>
      <w:r w:rsidR="000C73C6">
        <w:rPr>
          <w:rStyle w:val="satz"/>
          <w:lang w:val="de-DE"/>
        </w:rPr>
        <w:t>-</w:t>
      </w:r>
      <w:r w:rsidRPr="00475CB6">
        <w:rPr>
          <w:rStyle w:val="satz"/>
          <w:lang w:val="de-DE"/>
        </w:rPr>
        <w:t xml:space="preserve"> und Menschenrechten lässt sich im Hinblick auf Triage-Situationen eine Schutz- und Gewährleistungspflicht des Staates gerade für behinderte Menschen ableiten. Im Folgenden wird in dieser Stellungnahme auf die Grundrechte des GG in Verbindung mit den Menschenrechten aus der UN</w:t>
      </w:r>
      <w:r w:rsidR="00E232DB">
        <w:rPr>
          <w:rStyle w:val="satz"/>
          <w:lang w:val="de-DE"/>
        </w:rPr>
        <w:t> </w:t>
      </w:r>
      <w:r w:rsidRPr="00475CB6">
        <w:rPr>
          <w:rStyle w:val="satz"/>
          <w:lang w:val="de-DE"/>
        </w:rPr>
        <w:t>BRK rekurriert.</w:t>
      </w:r>
    </w:p>
    <w:p w14:paraId="08CFBDA5" w14:textId="211AC33C" w:rsidR="00A74069" w:rsidRPr="00475CB6" w:rsidRDefault="00A74069" w:rsidP="00A74069">
      <w:pPr>
        <w:rPr>
          <w:rStyle w:val="satz"/>
          <w:lang w:val="de-DE"/>
        </w:rPr>
      </w:pPr>
      <w:r w:rsidRPr="00475CB6">
        <w:rPr>
          <w:rStyle w:val="satz"/>
          <w:lang w:val="de-DE"/>
        </w:rPr>
        <w:t>Eine Triage-Regelung, die behinderte Menschen unmittelbar oder mittelbar benachteiligt, würde gegen die Schutzpflicht des Staates im Hinblick auf das Recht auf Leben (gem. Art</w:t>
      </w:r>
      <w:r w:rsidR="00E232DB">
        <w:rPr>
          <w:rStyle w:val="satz"/>
          <w:lang w:val="de-DE"/>
        </w:rPr>
        <w:t>.</w:t>
      </w:r>
      <w:r w:rsidRPr="00475CB6">
        <w:rPr>
          <w:rStyle w:val="satz"/>
          <w:lang w:val="de-DE"/>
        </w:rPr>
        <w:t xml:space="preserve"> 1 Abs.</w:t>
      </w:r>
      <w:r w:rsidR="00E232DB">
        <w:rPr>
          <w:rStyle w:val="satz"/>
          <w:lang w:val="de-DE"/>
        </w:rPr>
        <w:t> </w:t>
      </w:r>
      <w:r w:rsidRPr="00475CB6">
        <w:rPr>
          <w:rStyle w:val="satz"/>
          <w:lang w:val="de-DE"/>
        </w:rPr>
        <w:t>1, Art. 2 Abs.</w:t>
      </w:r>
      <w:r w:rsidR="00E232DB">
        <w:rPr>
          <w:rStyle w:val="satz"/>
          <w:lang w:val="de-DE"/>
        </w:rPr>
        <w:t> </w:t>
      </w:r>
      <w:r w:rsidRPr="00475CB6">
        <w:rPr>
          <w:rStyle w:val="satz"/>
          <w:lang w:val="de-DE"/>
        </w:rPr>
        <w:t>1 S.</w:t>
      </w:r>
      <w:r w:rsidR="00E232DB">
        <w:rPr>
          <w:rStyle w:val="satz"/>
          <w:lang w:val="de-DE"/>
        </w:rPr>
        <w:t> </w:t>
      </w:r>
      <w:r w:rsidRPr="00475CB6">
        <w:rPr>
          <w:rStyle w:val="satz"/>
          <w:lang w:val="de-DE"/>
        </w:rPr>
        <w:t>1, Art. 20 Abs. 1 GG iVm Art. 10 und 11 UN</w:t>
      </w:r>
      <w:r w:rsidR="00E232DB">
        <w:rPr>
          <w:rStyle w:val="satz"/>
          <w:lang w:val="de-DE"/>
        </w:rPr>
        <w:t> </w:t>
      </w:r>
      <w:r w:rsidRPr="00475CB6">
        <w:rPr>
          <w:rStyle w:val="satz"/>
          <w:lang w:val="de-DE"/>
        </w:rPr>
        <w:t>BRK), auf das (derivative Teilhabe-)Recht auf Gesundheit (Art. 2 Abs.</w:t>
      </w:r>
      <w:r w:rsidR="00E232DB">
        <w:rPr>
          <w:rStyle w:val="satz"/>
          <w:lang w:val="de-DE"/>
        </w:rPr>
        <w:t> </w:t>
      </w:r>
      <w:r w:rsidRPr="00475CB6">
        <w:rPr>
          <w:rStyle w:val="satz"/>
          <w:lang w:val="de-DE"/>
        </w:rPr>
        <w:t>2 GG iVm Art. 25 lit</w:t>
      </w:r>
      <w:r w:rsidR="00E232DB">
        <w:rPr>
          <w:rStyle w:val="satz"/>
          <w:lang w:val="de-DE"/>
        </w:rPr>
        <w:t>.</w:t>
      </w:r>
      <w:r w:rsidRPr="00475CB6">
        <w:rPr>
          <w:rStyle w:val="satz"/>
          <w:lang w:val="de-DE"/>
        </w:rPr>
        <w:t xml:space="preserve"> a) und lit. f) UN</w:t>
      </w:r>
      <w:r w:rsidR="00E232DB">
        <w:rPr>
          <w:rStyle w:val="satz"/>
          <w:lang w:val="de-DE"/>
        </w:rPr>
        <w:t> </w:t>
      </w:r>
      <w:r w:rsidRPr="00475CB6">
        <w:rPr>
          <w:rStyle w:val="satz"/>
          <w:lang w:val="de-DE"/>
        </w:rPr>
        <w:t>BRK iVm § 39 SGB V) sowie gegen das Recht auf Schutz vor Diskriminierung (Art. 3 Abs. 3 GG iVm Art. 5 Abs. 2 und 3 UN</w:t>
      </w:r>
      <w:r w:rsidR="00E232DB">
        <w:rPr>
          <w:rStyle w:val="satz"/>
          <w:lang w:val="de-DE"/>
        </w:rPr>
        <w:t> </w:t>
      </w:r>
      <w:r w:rsidRPr="00475CB6">
        <w:rPr>
          <w:rStyle w:val="satz"/>
          <w:lang w:val="de-DE"/>
        </w:rPr>
        <w:t>BRK) verstoßen.</w:t>
      </w:r>
    </w:p>
    <w:p w14:paraId="24AB166B" w14:textId="77777777" w:rsidR="00A74069" w:rsidRPr="00475CB6" w:rsidRDefault="00A74069" w:rsidP="00A74069">
      <w:pPr>
        <w:rPr>
          <w:rStyle w:val="satz"/>
          <w:lang w:val="de-DE"/>
        </w:rPr>
      </w:pPr>
    </w:p>
    <w:p w14:paraId="5287D88B" w14:textId="6235CB1C" w:rsidR="00A74069" w:rsidRPr="00475CB6" w:rsidRDefault="00A74069" w:rsidP="00A74069">
      <w:pPr>
        <w:rPr>
          <w:rStyle w:val="satz"/>
          <w:lang w:val="de-DE"/>
        </w:rPr>
      </w:pPr>
      <w:r w:rsidRPr="00475CB6">
        <w:rPr>
          <w:rStyle w:val="satz"/>
          <w:lang w:val="de-DE"/>
        </w:rPr>
        <w:t>Das Lebensrecht und das Recht auf Gesundheit behinderter Menschen wären verletzt, denn die Vorenthaltung bzw. der Entzug intensivmedizininischer Versorgung würde die Gesundheit und das Leben der Betroffenen gefährden. Spätestens seit der Entscheidung des BVerfG zum Luftsicherheitsgesetz</w:t>
      </w:r>
      <w:bookmarkStart w:id="20" w:name="_Ref58338666"/>
      <w:r>
        <w:rPr>
          <w:rStyle w:val="Funotenzeichen"/>
        </w:rPr>
        <w:footnoteReference w:id="36"/>
      </w:r>
      <w:bookmarkEnd w:id="20"/>
      <w:r w:rsidRPr="00475CB6">
        <w:rPr>
          <w:rStyle w:val="satz"/>
          <w:lang w:val="de-DE"/>
        </w:rPr>
        <w:t xml:space="preserve"> und dem darin entwickelten Grundsatz der Lebenswertindifferenz ist klar, dass utilitaristische Priorisierungsentscheidungen mit unserer Verfassung nicht vereinbar sind. Das Lebensrecht ist bereits nach unserer Verfassungsrechtsprechung besonders egalitär ausgestaltet,</w:t>
      </w:r>
      <w:bookmarkStart w:id="21" w:name="_Ref58623768"/>
      <w:r>
        <w:rPr>
          <w:rStyle w:val="Funotenzeichen"/>
        </w:rPr>
        <w:footnoteReference w:id="37"/>
      </w:r>
      <w:bookmarkEnd w:id="21"/>
      <w:r w:rsidRPr="00475CB6">
        <w:rPr>
          <w:rStyle w:val="satz"/>
          <w:lang w:val="de-DE"/>
        </w:rPr>
        <w:t xml:space="preserve"> indem das Leben eines jeden Menschen als gleichwertig angesehen wird. Seit dem Inkrafttreten der UN</w:t>
      </w:r>
      <w:r w:rsidR="00E232DB">
        <w:rPr>
          <w:rStyle w:val="satz"/>
          <w:lang w:val="de-DE"/>
        </w:rPr>
        <w:t> </w:t>
      </w:r>
      <w:r w:rsidRPr="00475CB6">
        <w:rPr>
          <w:rStyle w:val="satz"/>
          <w:lang w:val="de-DE"/>
        </w:rPr>
        <w:t>BRK in Deutschland wird diese Ansicht durch Art. 10 und 11 UN</w:t>
      </w:r>
      <w:r w:rsidR="00E232DB">
        <w:rPr>
          <w:rStyle w:val="satz"/>
          <w:lang w:val="de-DE"/>
        </w:rPr>
        <w:t> </w:t>
      </w:r>
      <w:r w:rsidRPr="00475CB6">
        <w:rPr>
          <w:rStyle w:val="satz"/>
          <w:lang w:val="de-DE"/>
        </w:rPr>
        <w:t xml:space="preserve">BRK verstärkt. Danach hat sich Deutschland zum Recht auf Leben aller behinderter Menschen bekannt und ein Gewährleistungsversprechen gegeben, </w:t>
      </w:r>
      <w:r w:rsidR="00E232DB">
        <w:rPr>
          <w:rStyle w:val="satz"/>
          <w:lang w:val="de-DE"/>
        </w:rPr>
        <w:t>„</w:t>
      </w:r>
      <w:r w:rsidRPr="00475CB6">
        <w:rPr>
          <w:rStyle w:val="satz"/>
          <w:lang w:val="de-DE"/>
        </w:rPr>
        <w:t>um den wirksamen und gleichberechtigten Genuss dieses Rechts durch Menschen mit Behinderung</w:t>
      </w:r>
      <w:r w:rsidR="00E232DB">
        <w:rPr>
          <w:rStyle w:val="satz"/>
          <w:lang w:val="de-DE"/>
        </w:rPr>
        <w:t>“</w:t>
      </w:r>
      <w:r>
        <w:rPr>
          <w:rStyle w:val="Funotenzeichen"/>
        </w:rPr>
        <w:footnoteReference w:id="38"/>
      </w:r>
      <w:r w:rsidRPr="00475CB6">
        <w:rPr>
          <w:rStyle w:val="satz"/>
          <w:lang w:val="de-DE"/>
        </w:rPr>
        <w:t xml:space="preserve"> zu ermöglichen. Nach Art. 11 UN</w:t>
      </w:r>
      <w:r w:rsidR="00E232DB">
        <w:rPr>
          <w:rStyle w:val="satz"/>
          <w:lang w:val="de-DE"/>
        </w:rPr>
        <w:t> </w:t>
      </w:r>
      <w:r w:rsidRPr="00475CB6">
        <w:rPr>
          <w:rStyle w:val="satz"/>
          <w:lang w:val="de-DE"/>
        </w:rPr>
        <w:t xml:space="preserve">BRK hat sich Deutschland verpflichtet, </w:t>
      </w:r>
      <w:r w:rsidR="00E232DB">
        <w:rPr>
          <w:rStyle w:val="satz"/>
          <w:lang w:val="de-DE"/>
        </w:rPr>
        <w:t>„</w:t>
      </w:r>
      <w:r w:rsidRPr="00475CB6">
        <w:rPr>
          <w:rStyle w:val="satz"/>
          <w:lang w:val="de-DE"/>
        </w:rPr>
        <w:t>alle erforderlichen Maßnahmen</w:t>
      </w:r>
      <w:r w:rsidR="00E232DB">
        <w:rPr>
          <w:rStyle w:val="satz"/>
          <w:lang w:val="de-DE"/>
        </w:rPr>
        <w:t>“</w:t>
      </w:r>
      <w:r w:rsidRPr="00475CB6">
        <w:rPr>
          <w:rStyle w:val="satz"/>
          <w:lang w:val="de-DE"/>
        </w:rPr>
        <w:t xml:space="preserve"> zu ergreifen, um in humanitären Notlagen den Schutz und die Sicherheit behinderter Menschen zu gewäh</w:t>
      </w:r>
      <w:r w:rsidR="00E232DB">
        <w:rPr>
          <w:rStyle w:val="satz"/>
          <w:lang w:val="de-DE"/>
        </w:rPr>
        <w:t>r</w:t>
      </w:r>
      <w:r w:rsidRPr="00475CB6">
        <w:rPr>
          <w:rStyle w:val="satz"/>
          <w:lang w:val="de-DE"/>
        </w:rPr>
        <w:t>leisten. Beide Normen wurden im Hinblick auf den o.g. Paradigmenwechsel zum menschenrechtlichen Modell von Behinderung verabschiedet, das insbesondere (traditionelle) Vorurteile wie dem, das</w:t>
      </w:r>
      <w:r w:rsidR="004F77E6">
        <w:rPr>
          <w:rStyle w:val="satz"/>
          <w:lang w:val="de-DE"/>
        </w:rPr>
        <w:t>s</w:t>
      </w:r>
      <w:r w:rsidRPr="00475CB6">
        <w:rPr>
          <w:rStyle w:val="satz"/>
          <w:lang w:val="de-DE"/>
        </w:rPr>
        <w:t xml:space="preserve"> eine Behinderung a priori mit Leid und minderer Lebensqualität verbunden sei, eine Absage erteilt.</w:t>
      </w:r>
      <w:bookmarkStart w:id="22" w:name="_Ref57546787"/>
      <w:r>
        <w:rPr>
          <w:rStyle w:val="Funotenzeichen"/>
        </w:rPr>
        <w:footnoteReference w:id="39"/>
      </w:r>
      <w:bookmarkEnd w:id="22"/>
      <w:r w:rsidRPr="00475CB6">
        <w:rPr>
          <w:rStyle w:val="satz"/>
          <w:lang w:val="de-DE"/>
        </w:rPr>
        <w:t xml:space="preserve"> Die enge Verbindung beider Normen ergibt sich aus ihrer Gesetzeshistorie, nach der beide Normen zunächst in einem einheitlichen Artikel zum Recht auf Leben vorgesehen waren.</w:t>
      </w:r>
      <w:r>
        <w:rPr>
          <w:rStyle w:val="Funotenzeichen"/>
        </w:rPr>
        <w:footnoteReference w:id="40"/>
      </w:r>
      <w:r w:rsidRPr="00475CB6">
        <w:rPr>
          <w:rStyle w:val="satz"/>
          <w:lang w:val="de-DE"/>
        </w:rPr>
        <w:t xml:space="preserve"> Das ergibt sich auch aus dem besonderen historischen Kontext der Normen. Vier Wochen vor der Diskussion der Vorschriften im Ad</w:t>
      </w:r>
      <w:r w:rsidR="00E232DB">
        <w:rPr>
          <w:rStyle w:val="satz"/>
          <w:lang w:val="de-DE"/>
        </w:rPr>
        <w:t>-h</w:t>
      </w:r>
      <w:r w:rsidRPr="00475CB6">
        <w:rPr>
          <w:rStyle w:val="satz"/>
          <w:lang w:val="de-DE"/>
        </w:rPr>
        <w:t>oc</w:t>
      </w:r>
      <w:r w:rsidR="00E232DB">
        <w:rPr>
          <w:rStyle w:val="satz"/>
          <w:lang w:val="de-DE"/>
        </w:rPr>
        <w:t>-</w:t>
      </w:r>
      <w:r w:rsidRPr="00475CB6">
        <w:rPr>
          <w:rStyle w:val="satz"/>
          <w:lang w:val="de-DE"/>
        </w:rPr>
        <w:t xml:space="preserve">Ausschuss, in dem der Text entworfen wurde, waren </w:t>
      </w:r>
      <w:r w:rsidR="004F77E6">
        <w:rPr>
          <w:rStyle w:val="satz"/>
          <w:lang w:val="de-DE"/>
        </w:rPr>
        <w:t>t</w:t>
      </w:r>
      <w:r w:rsidRPr="00475CB6">
        <w:rPr>
          <w:rStyle w:val="satz"/>
          <w:lang w:val="de-DE"/>
        </w:rPr>
        <w:t xml:space="preserve">ausende behinderte Menschen im 2004 Tsunami umgekommen, weil Rettungswege und </w:t>
      </w:r>
      <w:r w:rsidR="00E232DB">
        <w:rPr>
          <w:rStyle w:val="satz"/>
          <w:lang w:val="de-DE"/>
        </w:rPr>
        <w:t>-</w:t>
      </w:r>
      <w:r w:rsidRPr="00475CB6">
        <w:rPr>
          <w:rStyle w:val="satz"/>
          <w:lang w:val="de-DE"/>
        </w:rPr>
        <w:t>maßnahmen nicht inklusiv waren.</w:t>
      </w:r>
      <w:r>
        <w:rPr>
          <w:rStyle w:val="Funotenzeichen"/>
        </w:rPr>
        <w:footnoteReference w:id="41"/>
      </w:r>
      <w:r w:rsidRPr="00475CB6">
        <w:rPr>
          <w:rStyle w:val="satz"/>
          <w:lang w:val="de-DE"/>
        </w:rPr>
        <w:t xml:space="preserve"> </w:t>
      </w:r>
    </w:p>
    <w:p w14:paraId="408B25E3" w14:textId="77777777" w:rsidR="00A74069" w:rsidRPr="00475CB6" w:rsidRDefault="00A74069" w:rsidP="00A74069">
      <w:pPr>
        <w:rPr>
          <w:rStyle w:val="satz"/>
          <w:lang w:val="de-DE"/>
        </w:rPr>
      </w:pPr>
    </w:p>
    <w:p w14:paraId="353943B1" w14:textId="54257084" w:rsidR="00A74069" w:rsidRPr="00475CB6" w:rsidRDefault="00A74069">
      <w:pPr>
        <w:rPr>
          <w:rStyle w:val="satz"/>
          <w:lang w:val="de-DE"/>
        </w:rPr>
      </w:pPr>
      <w:r w:rsidRPr="00475CB6">
        <w:rPr>
          <w:rStyle w:val="satz"/>
          <w:lang w:val="de-DE"/>
        </w:rPr>
        <w:t>Zwar ergibt sich aus unserer Verfassung kein originäres Grundrecht auf Gesundheit, im Kanon der internationalen Menschenrechte ist es jedoch spätestens seit dem Internationalen Sozialpakt</w:t>
      </w:r>
      <w:r>
        <w:rPr>
          <w:rStyle w:val="Funotenzeichen"/>
        </w:rPr>
        <w:footnoteReference w:id="42"/>
      </w:r>
      <w:r w:rsidRPr="00475CB6">
        <w:rPr>
          <w:rStyle w:val="satz"/>
          <w:lang w:val="de-DE"/>
        </w:rPr>
        <w:t xml:space="preserve"> von 1966 (Art.</w:t>
      </w:r>
      <w:r w:rsidR="00E232DB">
        <w:rPr>
          <w:rStyle w:val="satz"/>
          <w:lang w:val="de-DE"/>
        </w:rPr>
        <w:t xml:space="preserve"> </w:t>
      </w:r>
      <w:r w:rsidRPr="00475CB6">
        <w:rPr>
          <w:rStyle w:val="satz"/>
          <w:lang w:val="de-DE"/>
        </w:rPr>
        <w:t>12 ICESCR) aufgenommen. Hieran orientiert sich auch die UN</w:t>
      </w:r>
      <w:r w:rsidR="00E232DB">
        <w:rPr>
          <w:rStyle w:val="satz"/>
          <w:lang w:val="de-DE"/>
        </w:rPr>
        <w:t> </w:t>
      </w:r>
      <w:r w:rsidRPr="00475CB6">
        <w:rPr>
          <w:rStyle w:val="satz"/>
          <w:lang w:val="de-DE"/>
        </w:rPr>
        <w:t xml:space="preserve">BRK, die in Art. 25 allen </w:t>
      </w:r>
      <w:r w:rsidRPr="00475CB6">
        <w:rPr>
          <w:rStyle w:val="satz"/>
          <w:lang w:val="de-DE"/>
        </w:rPr>
        <w:lastRenderedPageBreak/>
        <w:t>behinderten Menschen eine diskriminierungsfreie, inklusive und gendersensible Gesundheits</w:t>
      </w:r>
      <w:r w:rsidR="00F23DF6">
        <w:rPr>
          <w:rStyle w:val="satz"/>
          <w:lang w:val="de-DE"/>
        </w:rPr>
        <w:softHyphen/>
      </w:r>
      <w:r w:rsidRPr="00475CB6">
        <w:rPr>
          <w:rStyle w:val="satz"/>
          <w:lang w:val="de-DE"/>
        </w:rPr>
        <w:t xml:space="preserve">versorgung garantiert. Insbesondere ist dabei lit. f) hervorzuheben, wonach sich die Vertragsstaaten verpflichten, </w:t>
      </w:r>
      <w:r w:rsidR="004F77E6">
        <w:rPr>
          <w:rStyle w:val="satz"/>
          <w:lang w:val="de-DE"/>
        </w:rPr>
        <w:t>„</w:t>
      </w:r>
      <w:r w:rsidRPr="00475CB6">
        <w:rPr>
          <w:rStyle w:val="satz"/>
          <w:lang w:val="de-DE"/>
        </w:rPr>
        <w:t xml:space="preserve">die diskriminierende Vorenthaltung von Gesundheitsversorgung oder </w:t>
      </w:r>
      <w:r w:rsidR="00E232DB">
        <w:rPr>
          <w:rStyle w:val="satz"/>
          <w:lang w:val="de-DE"/>
        </w:rPr>
        <w:t>-</w:t>
      </w:r>
      <w:r w:rsidRPr="00475CB6">
        <w:rPr>
          <w:rStyle w:val="satz"/>
          <w:lang w:val="de-DE"/>
        </w:rPr>
        <w:t>leistungen</w:t>
      </w:r>
      <w:r w:rsidR="00E232DB">
        <w:rPr>
          <w:rStyle w:val="satz"/>
          <w:lang w:val="de-DE"/>
        </w:rPr>
        <w:t>“</w:t>
      </w:r>
      <w:r w:rsidRPr="00475CB6">
        <w:rPr>
          <w:rStyle w:val="satz"/>
          <w:lang w:val="de-DE"/>
        </w:rPr>
        <w:t xml:space="preserve"> aufgrund von Behinderung zu verhindern. Davon erfasst sind auch mittelbare Diskriminierungen</w:t>
      </w:r>
      <w:bookmarkStart w:id="23" w:name="_Ref57568091"/>
      <w:r w:rsidRPr="00475CB6">
        <w:rPr>
          <w:rStyle w:val="satz"/>
          <w:lang w:val="de-DE"/>
        </w:rPr>
        <w:t>.</w:t>
      </w:r>
      <w:r>
        <w:rPr>
          <w:rStyle w:val="Funotenzeichen"/>
        </w:rPr>
        <w:footnoteReference w:id="43"/>
      </w:r>
      <w:bookmarkEnd w:id="23"/>
      <w:r w:rsidRPr="00475CB6">
        <w:rPr>
          <w:rStyle w:val="satz"/>
          <w:lang w:val="de-DE"/>
        </w:rPr>
        <w:t xml:space="preserve"> </w:t>
      </w:r>
    </w:p>
    <w:p w14:paraId="70E6A90D" w14:textId="77777777" w:rsidR="00A74069" w:rsidRPr="00475CB6" w:rsidRDefault="00A74069" w:rsidP="00A74069">
      <w:pPr>
        <w:rPr>
          <w:rStyle w:val="satz"/>
          <w:lang w:val="de-DE"/>
        </w:rPr>
      </w:pPr>
    </w:p>
    <w:p w14:paraId="5BF04A10" w14:textId="01C569E2" w:rsidR="00A74069" w:rsidRPr="00475CB6" w:rsidRDefault="00A74069" w:rsidP="00A74069">
      <w:pPr>
        <w:rPr>
          <w:rStyle w:val="satz"/>
          <w:lang w:val="de-DE"/>
        </w:rPr>
      </w:pPr>
      <w:r w:rsidRPr="00475CB6">
        <w:rPr>
          <w:rStyle w:val="satz"/>
          <w:lang w:val="de-DE"/>
        </w:rPr>
        <w:t>Auch das Benachteiligungsverbot des Art. 3 Abs. 3 GG iVm Art. 5 UN</w:t>
      </w:r>
      <w:r w:rsidR="00E232DB">
        <w:rPr>
          <w:rStyle w:val="satz"/>
          <w:lang w:val="de-DE"/>
        </w:rPr>
        <w:t> </w:t>
      </w:r>
      <w:r w:rsidRPr="00475CB6">
        <w:rPr>
          <w:rStyle w:val="satz"/>
          <w:lang w:val="de-DE"/>
        </w:rPr>
        <w:t xml:space="preserve">BRK (Gleichberechtigung und Nichtdiskriminierung) verbietet eine unmittelbar oder mittelbar an Behinderung anknüpfende Rationierung oder </w:t>
      </w:r>
      <w:r w:rsidR="00A31335">
        <w:rPr>
          <w:rStyle w:val="satz"/>
          <w:lang w:val="de-DE"/>
        </w:rPr>
        <w:t>Priorisierung</w:t>
      </w:r>
      <w:r w:rsidRPr="00475CB6">
        <w:rPr>
          <w:rStyle w:val="satz"/>
          <w:lang w:val="de-DE"/>
        </w:rPr>
        <w:t xml:space="preserve"> von intensivmedizinischen Leistungen während der C</w:t>
      </w:r>
      <w:r w:rsidR="00E232DB">
        <w:rPr>
          <w:rStyle w:val="satz"/>
          <w:lang w:val="de-DE"/>
        </w:rPr>
        <w:t>OVID-19-</w:t>
      </w:r>
      <w:r w:rsidRPr="00475CB6">
        <w:rPr>
          <w:rStyle w:val="satz"/>
          <w:lang w:val="de-DE"/>
        </w:rPr>
        <w:t>Pandemie. Art. 5 Abs.</w:t>
      </w:r>
      <w:r w:rsidR="00E232DB">
        <w:rPr>
          <w:rStyle w:val="satz"/>
          <w:lang w:val="de-DE"/>
        </w:rPr>
        <w:t xml:space="preserve"> </w:t>
      </w:r>
      <w:r w:rsidRPr="00475CB6">
        <w:rPr>
          <w:rStyle w:val="satz"/>
          <w:lang w:val="de-DE"/>
        </w:rPr>
        <w:t>1 UN</w:t>
      </w:r>
      <w:r w:rsidR="00E232DB">
        <w:rPr>
          <w:rStyle w:val="satz"/>
          <w:lang w:val="de-DE"/>
        </w:rPr>
        <w:t> </w:t>
      </w:r>
      <w:r w:rsidRPr="00475CB6">
        <w:rPr>
          <w:rStyle w:val="satz"/>
          <w:lang w:val="de-DE"/>
        </w:rPr>
        <w:t>BRK garantiert die Gleichheit vor dem und durch das Gesetz, Abs. 2 verbietet die Diskriminierung aufgrund von Behinderung und anderen Gründen – mithin auch die mehrfache Diskriminierung (</w:t>
      </w:r>
      <w:r w:rsidR="00E232DB">
        <w:rPr>
          <w:rStyle w:val="satz"/>
          <w:lang w:val="de-DE"/>
        </w:rPr>
        <w:t>„</w:t>
      </w:r>
      <w:r w:rsidRPr="00475CB6">
        <w:rPr>
          <w:rStyle w:val="satz"/>
          <w:lang w:val="de-DE"/>
        </w:rPr>
        <w:t>gleichviel aus welchen Gründen</w:t>
      </w:r>
      <w:r w:rsidR="00E232DB">
        <w:rPr>
          <w:rStyle w:val="satz"/>
          <w:lang w:val="de-DE"/>
        </w:rPr>
        <w:t>“</w:t>
      </w:r>
      <w:r w:rsidRPr="00475CB6">
        <w:rPr>
          <w:rStyle w:val="satz"/>
          <w:lang w:val="de-DE"/>
        </w:rPr>
        <w:t>). Art.</w:t>
      </w:r>
      <w:r w:rsidR="00A31335">
        <w:rPr>
          <w:rStyle w:val="satz"/>
          <w:lang w:val="de-DE"/>
        </w:rPr>
        <w:t xml:space="preserve"> </w:t>
      </w:r>
      <w:r w:rsidRPr="00475CB6">
        <w:rPr>
          <w:rStyle w:val="satz"/>
          <w:lang w:val="de-DE"/>
        </w:rPr>
        <w:t>5 Abs. 3 UN</w:t>
      </w:r>
      <w:r w:rsidR="00E232DB">
        <w:rPr>
          <w:rStyle w:val="satz"/>
          <w:lang w:val="de-DE"/>
        </w:rPr>
        <w:t> </w:t>
      </w:r>
      <w:r w:rsidRPr="00475CB6">
        <w:rPr>
          <w:rStyle w:val="satz"/>
          <w:lang w:val="de-DE"/>
        </w:rPr>
        <w:t>BRK fordert die Gewährleistung von Diskriminierungsschutz durch angemessene Vorkehrungen und Abs.</w:t>
      </w:r>
      <w:r w:rsidR="00E232DB">
        <w:rPr>
          <w:rStyle w:val="satz"/>
          <w:lang w:val="de-DE"/>
        </w:rPr>
        <w:t xml:space="preserve"> </w:t>
      </w:r>
      <w:r w:rsidRPr="00475CB6">
        <w:rPr>
          <w:rStyle w:val="satz"/>
          <w:lang w:val="de-DE"/>
        </w:rPr>
        <w:t xml:space="preserve">4 erlaubt positive Diskriminierung zur Herbeiführung von de facto Gleichberechtigung. Während die Figur der individualbezogenen </w:t>
      </w:r>
      <w:r w:rsidR="004F77E6">
        <w:rPr>
          <w:rStyle w:val="satz"/>
          <w:lang w:val="de-DE"/>
        </w:rPr>
        <w:t>„</w:t>
      </w:r>
      <w:r w:rsidRPr="00475CB6">
        <w:rPr>
          <w:rStyle w:val="satz"/>
          <w:lang w:val="de-DE"/>
        </w:rPr>
        <w:t>angemessenen Vorkehrung</w:t>
      </w:r>
      <w:r w:rsidR="00E232DB">
        <w:rPr>
          <w:rStyle w:val="satz"/>
          <w:lang w:val="de-DE"/>
        </w:rPr>
        <w:t>“</w:t>
      </w:r>
      <w:r w:rsidRPr="00475CB6">
        <w:rPr>
          <w:rStyle w:val="satz"/>
          <w:lang w:val="de-DE"/>
        </w:rPr>
        <w:t xml:space="preserve"> im deutschen Recht bislang wenig bekannt ist,</w:t>
      </w:r>
      <w:r>
        <w:rPr>
          <w:rStyle w:val="Funotenzeichen"/>
        </w:rPr>
        <w:footnoteReference w:id="44"/>
      </w:r>
      <w:r w:rsidRPr="00475CB6">
        <w:rPr>
          <w:rStyle w:val="satz"/>
          <w:lang w:val="de-DE"/>
        </w:rPr>
        <w:t xml:space="preserve"> sind die gruppen</w:t>
      </w:r>
      <w:r w:rsidR="00A31335">
        <w:rPr>
          <w:rStyle w:val="satz"/>
          <w:lang w:val="de-DE"/>
        </w:rPr>
        <w:t>b</w:t>
      </w:r>
      <w:r w:rsidRPr="00475CB6">
        <w:rPr>
          <w:rStyle w:val="satz"/>
          <w:lang w:val="de-DE"/>
        </w:rPr>
        <w:t>ezogenen Förderungsmaßnahmen iSd Art. 5 Abs.</w:t>
      </w:r>
      <w:r w:rsidR="00E232DB">
        <w:rPr>
          <w:rStyle w:val="satz"/>
          <w:lang w:val="de-DE"/>
        </w:rPr>
        <w:t xml:space="preserve"> </w:t>
      </w:r>
      <w:r w:rsidRPr="00475CB6">
        <w:rPr>
          <w:rStyle w:val="satz"/>
          <w:lang w:val="de-DE"/>
        </w:rPr>
        <w:t>4 UN</w:t>
      </w:r>
      <w:r w:rsidR="00E232DB">
        <w:rPr>
          <w:rStyle w:val="satz"/>
          <w:lang w:val="de-DE"/>
        </w:rPr>
        <w:t> </w:t>
      </w:r>
      <w:r w:rsidRPr="00475CB6">
        <w:rPr>
          <w:rStyle w:val="satz"/>
          <w:lang w:val="de-DE"/>
        </w:rPr>
        <w:t>BRK</w:t>
      </w:r>
      <w:r>
        <w:rPr>
          <w:rStyle w:val="Funotenzeichen"/>
        </w:rPr>
        <w:footnoteReference w:id="45"/>
      </w:r>
      <w:r w:rsidRPr="00475CB6">
        <w:rPr>
          <w:rStyle w:val="satz"/>
          <w:lang w:val="de-DE"/>
        </w:rPr>
        <w:t xml:space="preserve"> im deutschen (Behinderten-)Recht seit langem bekannt. Als Behindertendiskriminierung gilt nach der UN</w:t>
      </w:r>
      <w:r w:rsidR="00E232DB">
        <w:rPr>
          <w:rStyle w:val="satz"/>
          <w:lang w:val="de-DE"/>
        </w:rPr>
        <w:t> </w:t>
      </w:r>
      <w:r w:rsidRPr="00475CB6">
        <w:rPr>
          <w:rStyle w:val="satz"/>
          <w:lang w:val="de-DE"/>
        </w:rPr>
        <w:t xml:space="preserve">BRK </w:t>
      </w:r>
      <w:r w:rsidR="004F77E6">
        <w:rPr>
          <w:rStyle w:val="satz"/>
          <w:lang w:val="de-DE"/>
        </w:rPr>
        <w:t>„</w:t>
      </w:r>
      <w:r w:rsidRPr="00475CB6">
        <w:rPr>
          <w:rStyle w:val="satz"/>
          <w:lang w:val="de-DE"/>
        </w:rPr>
        <w:t xml:space="preserve">jede Unterscheidung, Ausschließung oder Beschränkung aufgrund von Behinderung, die zum Ziel oder zur Folge hat, dass das auf die Gleichberechtigung </w:t>
      </w:r>
      <w:r w:rsidR="00E232DB">
        <w:rPr>
          <w:rStyle w:val="satz"/>
          <w:lang w:val="de-DE"/>
        </w:rPr>
        <w:t xml:space="preserve">mit anderen </w:t>
      </w:r>
      <w:r w:rsidRPr="00475CB6">
        <w:rPr>
          <w:rStyle w:val="satz"/>
          <w:lang w:val="de-DE"/>
        </w:rPr>
        <w:t>gegründete Anerkenn</w:t>
      </w:r>
      <w:r w:rsidR="00E232DB">
        <w:rPr>
          <w:rStyle w:val="satz"/>
          <w:lang w:val="de-DE"/>
        </w:rPr>
        <w:t>en</w:t>
      </w:r>
      <w:r w:rsidRPr="00475CB6">
        <w:rPr>
          <w:rStyle w:val="satz"/>
          <w:lang w:val="de-DE"/>
        </w:rPr>
        <w:t>, Genießen oder Ausüb</w:t>
      </w:r>
      <w:r w:rsidR="00E232DB">
        <w:rPr>
          <w:rStyle w:val="satz"/>
          <w:lang w:val="de-DE"/>
        </w:rPr>
        <w:t xml:space="preserve">en </w:t>
      </w:r>
      <w:r w:rsidRPr="00475CB6">
        <w:rPr>
          <w:rStyle w:val="satz"/>
          <w:lang w:val="de-DE"/>
        </w:rPr>
        <w:t>aller Menschenrechte und Grundfreiheiten im politischen, wirtschaftlichen, sozialen, kulturellen, bürgerlichen oder jede</w:t>
      </w:r>
      <w:r w:rsidR="00E232DB">
        <w:rPr>
          <w:rStyle w:val="satz"/>
          <w:lang w:val="de-DE"/>
        </w:rPr>
        <w:t>m</w:t>
      </w:r>
      <w:r w:rsidRPr="00475CB6">
        <w:rPr>
          <w:rStyle w:val="satz"/>
          <w:lang w:val="de-DE"/>
        </w:rPr>
        <w:t xml:space="preserve"> anderen Bereich beeinträchtigt oder vereitelt wird. Sie umfasst alle Formen der Diskriminierung, einschließlich der Versagung angemessener Vorkehrungen.</w:t>
      </w:r>
      <w:r w:rsidR="00E232DB">
        <w:rPr>
          <w:rStyle w:val="satz"/>
          <w:lang w:val="de-DE"/>
        </w:rPr>
        <w:t>“</w:t>
      </w:r>
      <w:r>
        <w:rPr>
          <w:rStyle w:val="Funotenzeichen"/>
        </w:rPr>
        <w:footnoteReference w:id="46"/>
      </w:r>
      <w:r w:rsidRPr="00475CB6">
        <w:rPr>
          <w:rStyle w:val="satz"/>
          <w:lang w:val="de-DE"/>
        </w:rPr>
        <w:t xml:space="preserve"> </w:t>
      </w:r>
    </w:p>
    <w:p w14:paraId="2C5628D9" w14:textId="77777777" w:rsidR="00A74069" w:rsidRPr="00475CB6" w:rsidRDefault="00A74069" w:rsidP="00A74069">
      <w:pPr>
        <w:rPr>
          <w:rStyle w:val="satz"/>
          <w:lang w:val="de-DE"/>
        </w:rPr>
      </w:pPr>
    </w:p>
    <w:p w14:paraId="0069C8EE" w14:textId="7D2FEB1E" w:rsidR="00A74069" w:rsidRPr="001B2685" w:rsidRDefault="00A74069" w:rsidP="00A74069">
      <w:pPr>
        <w:rPr>
          <w:lang w:val="de-DE" w:eastAsia="de-DE"/>
        </w:rPr>
      </w:pPr>
      <w:r w:rsidRPr="00475CB6">
        <w:rPr>
          <w:rStyle w:val="satz"/>
          <w:lang w:val="de-DE"/>
        </w:rPr>
        <w:t>Der UN</w:t>
      </w:r>
      <w:r w:rsidR="00E232DB">
        <w:rPr>
          <w:rStyle w:val="satz"/>
          <w:lang w:val="de-DE"/>
        </w:rPr>
        <w:t> </w:t>
      </w:r>
      <w:r w:rsidRPr="00475CB6">
        <w:rPr>
          <w:rStyle w:val="satz"/>
          <w:lang w:val="de-DE"/>
        </w:rPr>
        <w:t>BRK</w:t>
      </w:r>
      <w:r w:rsidR="00E232DB">
        <w:rPr>
          <w:rStyle w:val="satz"/>
          <w:lang w:val="de-DE"/>
        </w:rPr>
        <w:t>-</w:t>
      </w:r>
      <w:r w:rsidR="00501610">
        <w:rPr>
          <w:rStyle w:val="satz"/>
          <w:lang w:val="de-DE"/>
        </w:rPr>
        <w:t>Facha</w:t>
      </w:r>
      <w:r w:rsidRPr="00475CB6">
        <w:rPr>
          <w:rStyle w:val="satz"/>
          <w:lang w:val="de-DE"/>
        </w:rPr>
        <w:t>usschuss hat 2018 in seiner Allgemeinen Bemerkung Nr. 6</w:t>
      </w:r>
      <w:bookmarkStart w:id="24" w:name="_Ref57569471"/>
      <w:r>
        <w:rPr>
          <w:rStyle w:val="Funotenzeichen"/>
        </w:rPr>
        <w:footnoteReference w:id="47"/>
      </w:r>
      <w:bookmarkEnd w:id="24"/>
      <w:r w:rsidRPr="00475CB6">
        <w:rPr>
          <w:rStyle w:val="satz"/>
          <w:lang w:val="de-DE"/>
        </w:rPr>
        <w:t xml:space="preserve"> umfassende Empfehlungen zur Interpretation von Art</w:t>
      </w:r>
      <w:r w:rsidR="00E232DB">
        <w:rPr>
          <w:rStyle w:val="satz"/>
          <w:lang w:val="de-DE"/>
        </w:rPr>
        <w:t>.</w:t>
      </w:r>
      <w:r w:rsidRPr="00475CB6">
        <w:rPr>
          <w:rStyle w:val="satz"/>
          <w:lang w:val="de-DE"/>
        </w:rPr>
        <w:t xml:space="preserve"> 5 UN</w:t>
      </w:r>
      <w:r w:rsidR="00E232DB">
        <w:rPr>
          <w:rStyle w:val="satz"/>
          <w:lang w:val="de-DE"/>
        </w:rPr>
        <w:t> </w:t>
      </w:r>
      <w:r w:rsidRPr="00475CB6">
        <w:rPr>
          <w:rStyle w:val="satz"/>
          <w:lang w:val="de-DE"/>
        </w:rPr>
        <w:t>BRK abgegeben. Diese sind zwar für die deutschen Gesetzgeber und Gerichte nicht verbindlich, im Rahmen der völkerrechtsfreundlichen Auslegung der Rechtsordnung sind sie jedoch beachtlich.</w:t>
      </w:r>
      <w:bookmarkStart w:id="25" w:name="_Ref57825202"/>
      <w:r>
        <w:rPr>
          <w:rStyle w:val="Funotenzeichen"/>
        </w:rPr>
        <w:footnoteReference w:id="48"/>
      </w:r>
      <w:bookmarkEnd w:id="25"/>
      <w:r w:rsidRPr="00475CB6">
        <w:rPr>
          <w:rStyle w:val="satz"/>
          <w:lang w:val="de-DE"/>
        </w:rPr>
        <w:t xml:space="preserve"> Unter Bezugnahme auf das Menschenrechtsmodell von Behinderung wird das Konzept der inklusiven Gleichheit vorgestellt, das dem Art. 5 UN</w:t>
      </w:r>
      <w:r w:rsidR="00E232DB">
        <w:rPr>
          <w:rStyle w:val="satz"/>
          <w:lang w:val="de-DE"/>
        </w:rPr>
        <w:t> </w:t>
      </w:r>
      <w:r w:rsidRPr="00475CB6">
        <w:rPr>
          <w:rStyle w:val="satz"/>
          <w:lang w:val="de-DE"/>
        </w:rPr>
        <w:t>BRK, dem Nichtdiskriminierungsgrundsatz als Strukturpinzip</w:t>
      </w:r>
      <w:r>
        <w:rPr>
          <w:rStyle w:val="Funotenzeichen"/>
        </w:rPr>
        <w:footnoteReference w:id="49"/>
      </w:r>
      <w:r w:rsidRPr="00475CB6">
        <w:rPr>
          <w:rStyle w:val="satz"/>
          <w:lang w:val="de-DE"/>
        </w:rPr>
        <w:t xml:space="preserve"> der UN</w:t>
      </w:r>
      <w:r w:rsidR="00E232DB">
        <w:rPr>
          <w:rStyle w:val="satz"/>
          <w:lang w:val="de-DE"/>
        </w:rPr>
        <w:t> </w:t>
      </w:r>
      <w:r w:rsidRPr="00475CB6">
        <w:rPr>
          <w:rStyle w:val="satz"/>
          <w:lang w:val="de-DE"/>
        </w:rPr>
        <w:t>BRK, sowie dem Übereinkommen insgesamt zugrundeliegt.</w:t>
      </w:r>
      <w:r>
        <w:rPr>
          <w:rStyle w:val="Funotenzeichen"/>
        </w:rPr>
        <w:footnoteReference w:id="50"/>
      </w:r>
      <w:r w:rsidRPr="00475CB6">
        <w:rPr>
          <w:rStyle w:val="satz"/>
          <w:lang w:val="de-DE"/>
        </w:rPr>
        <w:t xml:space="preserve"> Es ist dem Konzept der materialen bzw. substantiellen Gleichheit vergleichbar, indem es strukturelle Benachteiligungen, Intersektionalität und Menschenwürdegarantie sowie die Teilhabedimension des Gleichheitssatzes in den Blick nimmt.</w:t>
      </w:r>
      <w:r>
        <w:rPr>
          <w:rStyle w:val="Funotenzeichen"/>
        </w:rPr>
        <w:footnoteReference w:id="51"/>
      </w:r>
      <w:r w:rsidRPr="00475CB6">
        <w:rPr>
          <w:rStyle w:val="satz"/>
          <w:lang w:val="de-DE"/>
        </w:rPr>
        <w:t xml:space="preserve"> Vier typische Diskriminierungsformen werden unterschieden, darunter direkte und indirekte</w:t>
      </w:r>
      <w:r w:rsidR="00F85D8B">
        <w:rPr>
          <w:rStyle w:val="satz"/>
          <w:lang w:val="de-DE"/>
        </w:rPr>
        <w:t xml:space="preserve"> </w:t>
      </w:r>
      <w:r w:rsidRPr="00475CB6">
        <w:rPr>
          <w:rStyle w:val="satz"/>
          <w:lang w:val="de-DE"/>
        </w:rPr>
        <w:t>Benachteiligung.</w:t>
      </w:r>
      <w:r>
        <w:rPr>
          <w:rStyle w:val="Funotenzeichen"/>
        </w:rPr>
        <w:footnoteReference w:id="52"/>
      </w:r>
      <w:r w:rsidRPr="00475CB6">
        <w:rPr>
          <w:rStyle w:val="satz"/>
          <w:lang w:val="de-DE"/>
        </w:rPr>
        <w:t xml:space="preserve"> Direkte Diskriminierung wird definiert als</w:t>
      </w:r>
      <w:r w:rsidR="00F85D8B">
        <w:rPr>
          <w:rStyle w:val="satz"/>
          <w:lang w:val="de-DE"/>
        </w:rPr>
        <w:t xml:space="preserve"> </w:t>
      </w:r>
      <w:r w:rsidRPr="00475CB6">
        <w:rPr>
          <w:rStyle w:val="satz"/>
          <w:lang w:val="de-DE"/>
        </w:rPr>
        <w:t xml:space="preserve">Schlechterbehandlung </w:t>
      </w:r>
      <w:r w:rsidRPr="00475CB6">
        <w:rPr>
          <w:rStyle w:val="satz"/>
          <w:lang w:val="de-DE"/>
        </w:rPr>
        <w:lastRenderedPageBreak/>
        <w:t>behinderter Menschen im Vergleich zu anderen Menschen in ähnlichen Situationen aufgrund eines verbotenen Grundes</w:t>
      </w:r>
      <w:r w:rsidRPr="00475CB6">
        <w:rPr>
          <w:lang w:val="de-DE"/>
        </w:rPr>
        <w:t>.</w:t>
      </w:r>
      <w:r w:rsidRPr="00475CB6">
        <w:rPr>
          <w:rStyle w:val="satz"/>
          <w:lang w:val="de-DE"/>
        </w:rPr>
        <w:t xml:space="preserve"> Als indirekt diskriminierend werden scheinbar neutral</w:t>
      </w:r>
      <w:r w:rsidR="00A31335">
        <w:rPr>
          <w:rStyle w:val="satz"/>
          <w:lang w:val="de-DE"/>
        </w:rPr>
        <w:t>e</w:t>
      </w:r>
      <w:r w:rsidRPr="00475CB6">
        <w:rPr>
          <w:rStyle w:val="satz"/>
          <w:lang w:val="de-DE"/>
        </w:rPr>
        <w:t xml:space="preserve"> Gesetze, Politiken oder Praktiken genannt, die sich für behinderte Menschen benachteiligend auswirken.</w:t>
      </w:r>
      <w:r>
        <w:rPr>
          <w:rStyle w:val="Funotenzeichen"/>
        </w:rPr>
        <w:footnoteReference w:id="53"/>
      </w:r>
      <w:r w:rsidRPr="00475CB6">
        <w:rPr>
          <w:rStyle w:val="satz"/>
          <w:lang w:val="de-DE"/>
        </w:rPr>
        <w:t xml:space="preserve"> Dies entspricht dem Verständnis von Diskriminierung im deutschen Verfassungsrecht, wonach die direkte Diskriminierung als Anknüpfungsverbot</w:t>
      </w:r>
      <w:bookmarkStart w:id="26" w:name="_Ref58339677"/>
      <w:r>
        <w:rPr>
          <w:rStyle w:val="Funotenzeichen"/>
        </w:rPr>
        <w:footnoteReference w:id="54"/>
      </w:r>
      <w:bookmarkEnd w:id="26"/>
      <w:r w:rsidRPr="00475CB6">
        <w:rPr>
          <w:rStyle w:val="satz"/>
          <w:lang w:val="de-DE"/>
        </w:rPr>
        <w:t xml:space="preserve"> bzw. Begründungsverbot</w:t>
      </w:r>
      <w:bookmarkStart w:id="27" w:name="_Ref57748078"/>
      <w:r>
        <w:rPr>
          <w:rStyle w:val="Funotenzeichen"/>
        </w:rPr>
        <w:footnoteReference w:id="55"/>
      </w:r>
      <w:bookmarkEnd w:id="27"/>
      <w:r w:rsidRPr="00475CB6">
        <w:rPr>
          <w:rStyle w:val="satz"/>
          <w:lang w:val="de-DE"/>
        </w:rPr>
        <w:t xml:space="preserve"> zu verstehen ist und inzwischen auch die Figur der mittelbare</w:t>
      </w:r>
      <w:r w:rsidR="00B77552">
        <w:rPr>
          <w:rStyle w:val="satz"/>
          <w:lang w:val="de-DE"/>
        </w:rPr>
        <w:t>n</w:t>
      </w:r>
      <w:r w:rsidRPr="00475CB6">
        <w:rPr>
          <w:rStyle w:val="satz"/>
          <w:lang w:val="de-DE"/>
        </w:rPr>
        <w:t xml:space="preserve"> Diskriminierung anerkannt wird.</w:t>
      </w:r>
      <w:r>
        <w:rPr>
          <w:rStyle w:val="Funotenzeichen"/>
        </w:rPr>
        <w:footnoteReference w:id="56"/>
      </w:r>
      <w:r w:rsidRPr="00475CB6">
        <w:rPr>
          <w:rStyle w:val="satz"/>
          <w:lang w:val="de-DE"/>
        </w:rPr>
        <w:t xml:space="preserve"> Gerade in Bezug auf die Kategorie Behinderung hat das Bundesverfassungsgericht wiederholt mittelbare Diskriminierung als Verstoß gegen Art. 3 Abs.</w:t>
      </w:r>
      <w:r w:rsidR="0097528A">
        <w:rPr>
          <w:rStyle w:val="satz"/>
          <w:lang w:val="de-DE"/>
        </w:rPr>
        <w:t xml:space="preserve"> </w:t>
      </w:r>
      <w:r w:rsidRPr="00475CB6">
        <w:rPr>
          <w:rStyle w:val="satz"/>
          <w:lang w:val="de-DE"/>
        </w:rPr>
        <w:t>3 S. 2 GG anerkannt.</w:t>
      </w:r>
      <w:r>
        <w:rPr>
          <w:rStyle w:val="Funotenzeichen"/>
        </w:rPr>
        <w:footnoteReference w:id="57"/>
      </w:r>
      <w:r w:rsidRPr="00475CB6">
        <w:rPr>
          <w:rStyle w:val="satz"/>
          <w:lang w:val="de-DE"/>
        </w:rPr>
        <w:t xml:space="preserve"> Eine mittelbare Benachteiligung liegt vor, </w:t>
      </w:r>
      <w:r w:rsidRPr="001B2685">
        <w:rPr>
          <w:lang w:val="de-DE" w:eastAsia="de-DE"/>
        </w:rPr>
        <w:t>wenn dem Anschein nach neutrale</w:t>
      </w:r>
      <w:r>
        <w:rPr>
          <w:lang w:val="de-DE" w:eastAsia="de-DE"/>
        </w:rPr>
        <w:t xml:space="preserve"> </w:t>
      </w:r>
      <w:r w:rsidRPr="001B2685">
        <w:rPr>
          <w:lang w:val="de-DE" w:eastAsia="de-DE"/>
        </w:rPr>
        <w:t>Vorschriften Personen wegen ihrer Behinderung gegenüber anderen Personen in besonderer</w:t>
      </w:r>
      <w:r>
        <w:rPr>
          <w:lang w:val="de-DE" w:eastAsia="de-DE"/>
        </w:rPr>
        <w:t xml:space="preserve"> </w:t>
      </w:r>
      <w:r w:rsidRPr="001B2685">
        <w:rPr>
          <w:lang w:val="de-DE" w:eastAsia="de-DE"/>
        </w:rPr>
        <w:t>Weise benachteiligen können.</w:t>
      </w:r>
      <w:r>
        <w:rPr>
          <w:rStyle w:val="Funotenzeichen"/>
          <w:lang w:val="de-DE" w:eastAsia="de-DE"/>
        </w:rPr>
        <w:footnoteReference w:id="58"/>
      </w:r>
    </w:p>
    <w:p w14:paraId="754DF97F" w14:textId="77777777" w:rsidR="00A74069" w:rsidRPr="00475CB6" w:rsidRDefault="00A74069" w:rsidP="00A74069">
      <w:pPr>
        <w:rPr>
          <w:rStyle w:val="satz"/>
          <w:lang w:val="de-DE"/>
        </w:rPr>
      </w:pPr>
    </w:p>
    <w:p w14:paraId="4B696F54" w14:textId="325BCAEC" w:rsidR="00A74069" w:rsidRPr="009D4D83" w:rsidRDefault="00A74069" w:rsidP="00A74069">
      <w:pPr>
        <w:rPr>
          <w:rStyle w:val="satz"/>
          <w:lang w:val="de-DE"/>
        </w:rPr>
      </w:pPr>
      <w:r w:rsidRPr="00475CB6">
        <w:rPr>
          <w:rStyle w:val="satz"/>
          <w:lang w:val="de-DE"/>
        </w:rPr>
        <w:t xml:space="preserve">Die DIVI-Richtlinien können als mittelbare Benachteiligung von behinderten oder älteren Menschen eingestuft werden, da die </w:t>
      </w:r>
      <w:r w:rsidR="00A31335">
        <w:rPr>
          <w:rStyle w:val="satz"/>
          <w:lang w:val="de-DE"/>
        </w:rPr>
        <w:t>Priorisierung</w:t>
      </w:r>
      <w:r w:rsidRPr="00475CB6">
        <w:rPr>
          <w:rStyle w:val="satz"/>
          <w:lang w:val="de-DE"/>
        </w:rPr>
        <w:t xml:space="preserve"> von Patient</w:t>
      </w:r>
      <w:r w:rsidR="004F77E6">
        <w:rPr>
          <w:rStyle w:val="satz"/>
          <w:lang w:val="de-DE"/>
        </w:rPr>
        <w:t>*inn</w:t>
      </w:r>
      <w:r w:rsidRPr="00475CB6">
        <w:rPr>
          <w:rStyle w:val="satz"/>
          <w:lang w:val="de-DE"/>
        </w:rPr>
        <w:t xml:space="preserve">en sich nicht am Lebensalter oder </w:t>
      </w:r>
      <w:r w:rsidR="00E72525">
        <w:rPr>
          <w:rStyle w:val="satz"/>
          <w:lang w:val="de-DE"/>
        </w:rPr>
        <w:t xml:space="preserve">an </w:t>
      </w:r>
      <w:r w:rsidRPr="00475CB6">
        <w:rPr>
          <w:rStyle w:val="satz"/>
          <w:lang w:val="de-DE"/>
        </w:rPr>
        <w:t>Behinderung, aber neben dem Patientenwillen am Kriterium der klinischen Erfolgsaussicht orientieren soll.</w:t>
      </w:r>
      <w:r>
        <w:rPr>
          <w:rStyle w:val="Funotenzeichen"/>
        </w:rPr>
        <w:footnoteReference w:id="59"/>
      </w:r>
      <w:r w:rsidRPr="00475CB6">
        <w:rPr>
          <w:rStyle w:val="satz"/>
          <w:lang w:val="de-DE"/>
        </w:rPr>
        <w:t xml:space="preserve"> Als dessen entscheidende Faktoren werden aktuelle Erkrankung, Komorbidität und allgemeiner Gesundheitszustand genannt.</w:t>
      </w:r>
      <w:r>
        <w:rPr>
          <w:rStyle w:val="Funotenzeichen"/>
        </w:rPr>
        <w:footnoteReference w:id="60"/>
      </w:r>
      <w:r w:rsidRPr="00475CB6">
        <w:rPr>
          <w:rStyle w:val="satz"/>
          <w:lang w:val="de-DE"/>
        </w:rPr>
        <w:t xml:space="preserve"> Dabei werden verschiedene Parameter zur Anwendung empfohlen, wie </w:t>
      </w:r>
      <w:r w:rsidR="004F77E6">
        <w:rPr>
          <w:rStyle w:val="satz"/>
          <w:lang w:val="de-DE"/>
        </w:rPr>
        <w:t>z</w:t>
      </w:r>
      <w:r w:rsidRPr="00475CB6">
        <w:rPr>
          <w:rStyle w:val="satz"/>
          <w:lang w:val="de-DE"/>
        </w:rPr>
        <w:t>.B. die Clinical Frailty Scale</w:t>
      </w:r>
      <w:r w:rsidR="00E72525">
        <w:rPr>
          <w:rStyle w:val="satz"/>
          <w:lang w:val="de-DE"/>
        </w:rPr>
        <w:t xml:space="preserve"> (CF</w:t>
      </w:r>
      <w:r w:rsidR="008617FF">
        <w:rPr>
          <w:rStyle w:val="satz"/>
          <w:lang w:val="de-DE"/>
        </w:rPr>
        <w:t>S</w:t>
      </w:r>
      <w:r w:rsidR="00E72525">
        <w:rPr>
          <w:rStyle w:val="satz"/>
          <w:lang w:val="de-DE"/>
        </w:rPr>
        <w:t>)</w:t>
      </w:r>
      <w:r w:rsidRPr="00475CB6">
        <w:rPr>
          <w:rStyle w:val="satz"/>
          <w:lang w:val="de-DE"/>
        </w:rPr>
        <w:t>.</w:t>
      </w:r>
      <w:r>
        <w:rPr>
          <w:rStyle w:val="Funotenzeichen"/>
        </w:rPr>
        <w:footnoteReference w:id="61"/>
      </w:r>
      <w:r w:rsidRPr="00475CB6">
        <w:rPr>
          <w:rStyle w:val="satz"/>
          <w:lang w:val="de-DE"/>
        </w:rPr>
        <w:t xml:space="preserve"> Letztere ist eine Gebrechlichkeitsskala, die den Gesundheitszustand einer (älteren) Person in neun Stufen von 1 (sehr fit) bis 9 (</w:t>
      </w:r>
      <w:r w:rsidR="00E72525">
        <w:rPr>
          <w:rStyle w:val="satz"/>
          <w:lang w:val="de-DE"/>
        </w:rPr>
        <w:t>t</w:t>
      </w:r>
      <w:r w:rsidRPr="00475CB6">
        <w:rPr>
          <w:rStyle w:val="satz"/>
          <w:lang w:val="de-DE"/>
        </w:rPr>
        <w:t>erminal erkrankt) einteilt.</w:t>
      </w:r>
      <w:r>
        <w:rPr>
          <w:rStyle w:val="Funotenzeichen"/>
        </w:rPr>
        <w:footnoteReference w:id="62"/>
      </w:r>
    </w:p>
    <w:p w14:paraId="7647ACFE" w14:textId="77777777" w:rsidR="00E72525" w:rsidRPr="00E72525" w:rsidRDefault="00E72525" w:rsidP="00A74069">
      <w:pPr>
        <w:rPr>
          <w:rStyle w:val="satz"/>
          <w:lang w:val="de-DE"/>
        </w:rPr>
      </w:pPr>
    </w:p>
    <w:p w14:paraId="26E0CAD9" w14:textId="566609AA" w:rsidR="00A74069" w:rsidRPr="00475CB6" w:rsidRDefault="00A74069" w:rsidP="00A74069">
      <w:pPr>
        <w:rPr>
          <w:rStyle w:val="satz"/>
          <w:lang w:val="de-DE"/>
        </w:rPr>
      </w:pPr>
      <w:r w:rsidRPr="00475CB6">
        <w:rPr>
          <w:rStyle w:val="satz"/>
          <w:lang w:val="de-DE"/>
        </w:rPr>
        <w:t>Behinderte (und ältere) Menschen haben ein höheres Risiko</w:t>
      </w:r>
      <w:r w:rsidR="00E72525">
        <w:rPr>
          <w:rStyle w:val="satz"/>
          <w:lang w:val="de-DE"/>
        </w:rPr>
        <w:t>,</w:t>
      </w:r>
      <w:r w:rsidRPr="00475CB6">
        <w:rPr>
          <w:rStyle w:val="satz"/>
          <w:lang w:val="de-DE"/>
        </w:rPr>
        <w:t xml:space="preserve"> als Patient</w:t>
      </w:r>
      <w:r w:rsidR="00E72525">
        <w:rPr>
          <w:rStyle w:val="satz"/>
          <w:lang w:val="de-DE"/>
        </w:rPr>
        <w:t>*inn</w:t>
      </w:r>
      <w:r w:rsidRPr="00475CB6">
        <w:rPr>
          <w:rStyle w:val="satz"/>
          <w:lang w:val="de-DE"/>
        </w:rPr>
        <w:t>en mit schlechteren klinischen Erfolgsaussichten eingestuft zu werden, da sie aufgrund ihrer strukturellen Benachteiligung im Gesundheitswesen sowie aufgrund ihrer gesundheitlichen Beeinträchtigung bzw. aufgrund ihres Lebensalters häufiger als nicht</w:t>
      </w:r>
      <w:r w:rsidR="00E72525">
        <w:rPr>
          <w:rStyle w:val="satz"/>
          <w:lang w:val="de-DE"/>
        </w:rPr>
        <w:t>-</w:t>
      </w:r>
      <w:r w:rsidRPr="00475CB6">
        <w:rPr>
          <w:rStyle w:val="satz"/>
          <w:lang w:val="de-DE"/>
        </w:rPr>
        <w:t>behinderte Patient*innen sekundär gesundheitlich beeinträchtigt sind, einen schlechteren allgemeinen Gesundheitszustand aufweisen können bzw. schneller akut erkranken. Sie gelten ja auch deshalb in der aktuellen C</w:t>
      </w:r>
      <w:r w:rsidR="00E72525">
        <w:rPr>
          <w:rStyle w:val="satz"/>
          <w:lang w:val="de-DE"/>
        </w:rPr>
        <w:t>OVID-19</w:t>
      </w:r>
      <w:r w:rsidRPr="00475CB6">
        <w:rPr>
          <w:rStyle w:val="satz"/>
          <w:lang w:val="de-DE"/>
        </w:rPr>
        <w:t>-Pandemie als Risikopatient*innen. Die Tatsache, dass einzelne behinderte oder ältere Patient*innen einen besseren gesundheitlichen Zustand als jüngere nicht</w:t>
      </w:r>
      <w:r w:rsidR="00E72525">
        <w:rPr>
          <w:rStyle w:val="satz"/>
          <w:lang w:val="de-DE"/>
        </w:rPr>
        <w:t>-</w:t>
      </w:r>
      <w:r w:rsidRPr="00475CB6">
        <w:rPr>
          <w:rStyle w:val="satz"/>
          <w:lang w:val="de-DE"/>
        </w:rPr>
        <w:t>behinderte Patient*innen aufweisen können, ist für die mittelbare Diskriminierung unerheblich. Von der mittelbaren Diskriminierung werden scheinbar neutrale Maßnahmen erfasst, die sich mehrheitlich oder typischerweise negativ auf behinderte (oder ältere) Menschen auswirken.</w:t>
      </w:r>
      <w:bookmarkStart w:id="28" w:name="_Ref58338510"/>
      <w:r>
        <w:rPr>
          <w:rStyle w:val="Funotenzeichen"/>
        </w:rPr>
        <w:footnoteReference w:id="63"/>
      </w:r>
      <w:bookmarkEnd w:id="28"/>
      <w:r w:rsidRPr="00475CB6">
        <w:rPr>
          <w:rStyle w:val="satz"/>
          <w:lang w:val="de-DE"/>
        </w:rPr>
        <w:t xml:space="preserve"> Das ist bei der Anwendung der DIVI</w:t>
      </w:r>
      <w:r w:rsidR="00E72525">
        <w:rPr>
          <w:rStyle w:val="satz"/>
          <w:lang w:val="de-DE"/>
        </w:rPr>
        <w:t>-</w:t>
      </w:r>
      <w:r w:rsidRPr="00475CB6">
        <w:rPr>
          <w:rStyle w:val="satz"/>
          <w:lang w:val="de-DE"/>
        </w:rPr>
        <w:t xml:space="preserve">Richtlinien eindeutig der Fall, wie sich aus den Kriterien ergibt, die in den </w:t>
      </w:r>
      <w:r w:rsidRPr="00475CB6">
        <w:rPr>
          <w:rStyle w:val="satz"/>
          <w:lang w:val="de-DE"/>
        </w:rPr>
        <w:lastRenderedPageBreak/>
        <w:t xml:space="preserve">DIVI-Richtlinien </w:t>
      </w:r>
      <w:r w:rsidR="004F77E6">
        <w:rPr>
          <w:rStyle w:val="satz"/>
          <w:lang w:val="de-DE"/>
        </w:rPr>
        <w:t>„</w:t>
      </w:r>
      <w:r w:rsidRPr="00475CB6">
        <w:rPr>
          <w:rStyle w:val="satz"/>
          <w:lang w:val="de-DE"/>
        </w:rPr>
        <w:t>Indikatoren für eine schlechte Erfolgsaussicht intensivmedizinischer Maßnahmen</w:t>
      </w:r>
      <w:r w:rsidR="00E72525">
        <w:rPr>
          <w:rStyle w:val="satz"/>
          <w:lang w:val="de-DE"/>
        </w:rPr>
        <w:t>“</w:t>
      </w:r>
      <w:r w:rsidRPr="00475CB6">
        <w:rPr>
          <w:rStyle w:val="satz"/>
          <w:lang w:val="de-DE"/>
        </w:rPr>
        <w:t xml:space="preserve"> genannt werden. Patient*innen, die regelmäßig beatmet werden und als gebrechlich iSd CFS gelten, gehören dazu.</w:t>
      </w:r>
      <w:r>
        <w:rPr>
          <w:rStyle w:val="Funotenzeichen"/>
        </w:rPr>
        <w:footnoteReference w:id="64"/>
      </w:r>
      <w:r w:rsidRPr="00475CB6">
        <w:rPr>
          <w:rStyle w:val="satz"/>
          <w:lang w:val="de-DE"/>
        </w:rPr>
        <w:t xml:space="preserve"> Die </w:t>
      </w:r>
      <w:r w:rsidR="00E72525">
        <w:rPr>
          <w:rStyle w:val="satz"/>
          <w:lang w:val="de-DE"/>
        </w:rPr>
        <w:t>C</w:t>
      </w:r>
      <w:r w:rsidRPr="00475CB6">
        <w:rPr>
          <w:rStyle w:val="satz"/>
          <w:lang w:val="de-DE"/>
        </w:rPr>
        <w:t>F</w:t>
      </w:r>
      <w:r w:rsidR="008617FF">
        <w:rPr>
          <w:rStyle w:val="satz"/>
          <w:lang w:val="de-DE"/>
        </w:rPr>
        <w:t>S</w:t>
      </w:r>
      <w:r w:rsidRPr="00475CB6">
        <w:rPr>
          <w:rStyle w:val="satz"/>
          <w:lang w:val="de-DE"/>
        </w:rPr>
        <w:t>, so muss in diesem Zusammenhang betont werden, die klinische Deskriptoren und Piktogramme verwendet, wurde entwickelt, um Kliniker*innen ein leicht anwendbares Instrument zur Behandlung älterer Erwachsener nach dem Grad ihrer Verletzlichkeit an die Hand zu geben.</w:t>
      </w:r>
      <w:r>
        <w:rPr>
          <w:rStyle w:val="Funotenzeichen"/>
        </w:rPr>
        <w:footnoteReference w:id="65"/>
      </w:r>
      <w:r w:rsidRPr="00475CB6">
        <w:rPr>
          <w:rStyle w:val="satz"/>
          <w:lang w:val="de-DE"/>
        </w:rPr>
        <w:t xml:space="preserve"> Behinderte Menschen, die unabhängig von ihrem Lebensalter auf persönliche Assistenz angewiesen sind, landen allein deshalb bei den Stufen 5 (geringgradig </w:t>
      </w:r>
      <w:r w:rsidR="00E72525">
        <w:rPr>
          <w:rStyle w:val="satz"/>
          <w:lang w:val="de-DE"/>
        </w:rPr>
        <w:t>gebrechlich</w:t>
      </w:r>
      <w:r w:rsidRPr="00475CB6">
        <w:rPr>
          <w:rStyle w:val="satz"/>
          <w:lang w:val="de-DE"/>
        </w:rPr>
        <w:t xml:space="preserve">) bis 7 (ausgeprägt </w:t>
      </w:r>
      <w:r w:rsidR="00E72525">
        <w:rPr>
          <w:rStyle w:val="satz"/>
          <w:lang w:val="de-DE"/>
        </w:rPr>
        <w:t>gebrechlich</w:t>
      </w:r>
      <w:r w:rsidRPr="00475CB6">
        <w:rPr>
          <w:rStyle w:val="satz"/>
          <w:lang w:val="de-DE"/>
        </w:rPr>
        <w:t>).</w:t>
      </w:r>
    </w:p>
    <w:p w14:paraId="18D2BECD" w14:textId="77777777" w:rsidR="00A74069" w:rsidRPr="00475CB6" w:rsidRDefault="00A74069" w:rsidP="00A74069">
      <w:pPr>
        <w:rPr>
          <w:rStyle w:val="satz"/>
          <w:lang w:val="de-DE"/>
        </w:rPr>
      </w:pPr>
    </w:p>
    <w:p w14:paraId="67EE7B63" w14:textId="7AFBA711" w:rsidR="00A74069" w:rsidRPr="00475CB6" w:rsidRDefault="00A74069" w:rsidP="00A74069">
      <w:pPr>
        <w:rPr>
          <w:rStyle w:val="satz"/>
          <w:lang w:val="de-DE"/>
        </w:rPr>
      </w:pPr>
      <w:r w:rsidRPr="00475CB6">
        <w:rPr>
          <w:rStyle w:val="satz"/>
          <w:lang w:val="de-DE"/>
        </w:rPr>
        <w:t>Damit müssen die DIVI</w:t>
      </w:r>
      <w:r w:rsidR="00E72525">
        <w:rPr>
          <w:rStyle w:val="satz"/>
          <w:lang w:val="de-DE"/>
        </w:rPr>
        <w:t>-</w:t>
      </w:r>
      <w:r w:rsidRPr="00475CB6">
        <w:rPr>
          <w:rStyle w:val="satz"/>
          <w:lang w:val="de-DE"/>
        </w:rPr>
        <w:t>Richtlinien als mittelbar diskriminierend in Bezug auf behinderte (und ältere) Menschen eingestuft werden. Ob eine Rechtfertigung dieser mittelbaren Benachteiligung durch objektiv sachliche Gründe</w:t>
      </w:r>
      <w:r>
        <w:rPr>
          <w:rStyle w:val="Funotenzeichen"/>
        </w:rPr>
        <w:footnoteReference w:id="66"/>
      </w:r>
      <w:r w:rsidRPr="00475CB6">
        <w:rPr>
          <w:rStyle w:val="satz"/>
          <w:lang w:val="de-DE"/>
        </w:rPr>
        <w:t xml:space="preserve"> oder im Hinblick eines Begründungsverbots durch strengere Maßstäbe gerechtfertigt werden kann</w:t>
      </w:r>
      <w:r w:rsidR="00E72525">
        <w:rPr>
          <w:rStyle w:val="satz"/>
          <w:lang w:val="de-DE"/>
        </w:rPr>
        <w:t>,</w:t>
      </w:r>
      <w:r>
        <w:rPr>
          <w:rStyle w:val="Funotenzeichen"/>
        </w:rPr>
        <w:footnoteReference w:id="67"/>
      </w:r>
      <w:r w:rsidRPr="00475CB6">
        <w:rPr>
          <w:rStyle w:val="satz"/>
          <w:lang w:val="de-DE"/>
        </w:rPr>
        <w:t xml:space="preserve"> ist hier unerheblich. Da die Benachteiligung bei der </w:t>
      </w:r>
      <w:r w:rsidR="00A31335">
        <w:rPr>
          <w:rStyle w:val="satz"/>
          <w:lang w:val="de-DE"/>
        </w:rPr>
        <w:t>Priorisierung</w:t>
      </w:r>
      <w:r w:rsidRPr="00475CB6">
        <w:rPr>
          <w:rStyle w:val="satz"/>
          <w:lang w:val="de-DE"/>
        </w:rPr>
        <w:t>sentscheidung über intensivmedizinische Eingriffe mit großer Wahrscheinlichkeit tödliche Folgen hat, kommt eine Rechtfertigung dieser mittelbaren Diskriminierung nicht in Betracht.</w:t>
      </w:r>
      <w:r>
        <w:rPr>
          <w:rStyle w:val="Funotenzeichen"/>
        </w:rPr>
        <w:footnoteReference w:id="68"/>
      </w:r>
    </w:p>
    <w:p w14:paraId="430078A7" w14:textId="77777777" w:rsidR="00A74069" w:rsidRPr="00475CB6" w:rsidRDefault="00A74069" w:rsidP="00A74069">
      <w:pPr>
        <w:rPr>
          <w:rStyle w:val="satz"/>
          <w:lang w:val="de-DE"/>
        </w:rPr>
      </w:pPr>
    </w:p>
    <w:p w14:paraId="042189E5" w14:textId="68F7715F" w:rsidR="00A74069" w:rsidRPr="00475CB6" w:rsidRDefault="00A74069" w:rsidP="00A74069">
      <w:pPr>
        <w:rPr>
          <w:rStyle w:val="satz"/>
          <w:lang w:val="de-DE"/>
        </w:rPr>
      </w:pPr>
      <w:r w:rsidRPr="00475CB6">
        <w:rPr>
          <w:rStyle w:val="satz"/>
          <w:lang w:val="de-DE"/>
        </w:rPr>
        <w:t xml:space="preserve">Dass die DIVI-Richtlinien keiner diskriminierenden Absicht folgen, da die </w:t>
      </w:r>
      <w:r w:rsidR="00A31335">
        <w:rPr>
          <w:rStyle w:val="satz"/>
          <w:lang w:val="de-DE"/>
        </w:rPr>
        <w:t>Priorisierung</w:t>
      </w:r>
      <w:r w:rsidRPr="00475CB6">
        <w:rPr>
          <w:rStyle w:val="satz"/>
          <w:lang w:val="de-DE"/>
        </w:rPr>
        <w:t xml:space="preserve"> </w:t>
      </w:r>
      <w:r w:rsidR="00211703">
        <w:rPr>
          <w:rStyle w:val="satz"/>
          <w:lang w:val="de-DE"/>
        </w:rPr>
        <w:t>„</w:t>
      </w:r>
      <w:r w:rsidRPr="00475CB6">
        <w:rPr>
          <w:rStyle w:val="satz"/>
          <w:lang w:val="de-DE"/>
        </w:rPr>
        <w:t xml:space="preserve">ausdrücklich </w:t>
      </w:r>
      <w:r w:rsidRPr="00475CB6">
        <w:rPr>
          <w:rStyle w:val="satz"/>
          <w:i/>
          <w:lang w:val="de-DE"/>
        </w:rPr>
        <w:t>nicht</w:t>
      </w:r>
      <w:r w:rsidRPr="00475CB6">
        <w:rPr>
          <w:rStyle w:val="satz"/>
          <w:lang w:val="de-DE"/>
        </w:rPr>
        <w:t xml:space="preserve"> in der Absicht [erfolgen soll] Menschenleben zu bewerten</w:t>
      </w:r>
      <w:r w:rsidR="00211703">
        <w:rPr>
          <w:rStyle w:val="satz"/>
          <w:lang w:val="de-DE"/>
        </w:rPr>
        <w:t>“</w:t>
      </w:r>
      <w:bookmarkStart w:id="29" w:name="_Ref57747538"/>
      <w:r>
        <w:rPr>
          <w:rStyle w:val="Funotenzeichen"/>
        </w:rPr>
        <w:footnoteReference w:id="69"/>
      </w:r>
      <w:bookmarkEnd w:id="29"/>
      <w:r w:rsidRPr="00475CB6">
        <w:rPr>
          <w:rStyle w:val="satz"/>
          <w:lang w:val="de-DE"/>
        </w:rPr>
        <w:t xml:space="preserve"> und kalendarisches Alter sowie Behinderung ausdrücklich als nicht zulässige </w:t>
      </w:r>
      <w:r w:rsidR="00A31335">
        <w:rPr>
          <w:rStyle w:val="satz"/>
          <w:lang w:val="de-DE"/>
        </w:rPr>
        <w:t>Priorisierung</w:t>
      </w:r>
      <w:r w:rsidRPr="00475CB6">
        <w:rPr>
          <w:rStyle w:val="satz"/>
          <w:lang w:val="de-DE"/>
        </w:rPr>
        <w:t>skriterien in den Richtlinien genannt werden,</w:t>
      </w:r>
      <w:r>
        <w:rPr>
          <w:rStyle w:val="Funotenzeichen"/>
        </w:rPr>
        <w:footnoteReference w:id="70"/>
      </w:r>
      <w:r w:rsidRPr="00475CB6">
        <w:rPr>
          <w:rStyle w:val="satz"/>
          <w:lang w:val="de-DE"/>
        </w:rPr>
        <w:t xml:space="preserve"> ist für die Einordnung als direkte oder indirekte Diskriminierung ohne Belang. Es kommt nicht (mehr) darauf an, ob die Benachteiligung gewollt ist oder ob eigentlich ganz andere Ziele verfolgt werden.</w:t>
      </w:r>
      <w:r>
        <w:rPr>
          <w:rStyle w:val="Funotenzeichen"/>
        </w:rPr>
        <w:footnoteReference w:id="71"/>
      </w:r>
      <w:r w:rsidRPr="00475CB6">
        <w:rPr>
          <w:rStyle w:val="satz"/>
          <w:lang w:val="de-DE"/>
        </w:rPr>
        <w:t xml:space="preserve"> Es kommt auf die Handlung bzw. Maßnahme selbst und ihre Wirkung an. Wie </w:t>
      </w:r>
      <w:r w:rsidR="00501610">
        <w:rPr>
          <w:rStyle w:val="satz"/>
          <w:lang w:val="de-DE"/>
        </w:rPr>
        <w:t>dargestellt</w:t>
      </w:r>
      <w:r w:rsidRPr="00475CB6">
        <w:rPr>
          <w:rStyle w:val="satz"/>
          <w:lang w:val="de-DE"/>
        </w:rPr>
        <w:t>, führ</w:t>
      </w:r>
      <w:r w:rsidR="00501610">
        <w:rPr>
          <w:rStyle w:val="satz"/>
          <w:lang w:val="de-DE"/>
        </w:rPr>
        <w:t>t</w:t>
      </w:r>
      <w:r w:rsidRPr="00475CB6">
        <w:rPr>
          <w:rStyle w:val="satz"/>
          <w:lang w:val="de-DE"/>
        </w:rPr>
        <w:t xml:space="preserve"> die Umsetzung der DIVI</w:t>
      </w:r>
      <w:r w:rsidR="00501610">
        <w:rPr>
          <w:rStyle w:val="satz"/>
          <w:lang w:val="de-DE"/>
        </w:rPr>
        <w:t>-</w:t>
      </w:r>
      <w:r w:rsidRPr="00475CB6">
        <w:rPr>
          <w:rStyle w:val="satz"/>
          <w:lang w:val="de-DE"/>
        </w:rPr>
        <w:t>Richtlinien dazu, dass behinderte und ältere Patient*innen, die intensivmedizinischer Behandlung bedürfen, eine geringere Chance haben, gerettet zu werden. Der UN</w:t>
      </w:r>
      <w:r w:rsidR="00501610">
        <w:rPr>
          <w:rStyle w:val="satz"/>
          <w:lang w:val="de-DE"/>
        </w:rPr>
        <w:t> </w:t>
      </w:r>
      <w:r w:rsidRPr="00475CB6">
        <w:rPr>
          <w:rStyle w:val="satz"/>
          <w:lang w:val="de-DE"/>
        </w:rPr>
        <w:t>BRK</w:t>
      </w:r>
      <w:r w:rsidR="00501610">
        <w:rPr>
          <w:rStyle w:val="satz"/>
          <w:lang w:val="de-DE"/>
        </w:rPr>
        <w:t>-</w:t>
      </w:r>
      <w:r w:rsidRPr="00475CB6">
        <w:rPr>
          <w:rStyle w:val="satz"/>
          <w:lang w:val="de-DE"/>
        </w:rPr>
        <w:t>Fachausschuss hat in seiner Allgemeinen Bemerkung Nr.</w:t>
      </w:r>
      <w:r w:rsidR="00501610">
        <w:rPr>
          <w:rStyle w:val="satz"/>
          <w:lang w:val="de-DE"/>
        </w:rPr>
        <w:t xml:space="preserve"> </w:t>
      </w:r>
      <w:r w:rsidRPr="00475CB6">
        <w:rPr>
          <w:rStyle w:val="satz"/>
          <w:lang w:val="de-DE"/>
        </w:rPr>
        <w:t>6 bekräftigt, dass die Vorenthaltung oder Versagung von Gesundheitsdiensten behinderten Menschen gegenüber eine Verletzung der Konventionsvorschriften Art.</w:t>
      </w:r>
      <w:r w:rsidR="00501610">
        <w:rPr>
          <w:rStyle w:val="satz"/>
          <w:lang w:val="de-DE"/>
        </w:rPr>
        <w:t xml:space="preserve"> </w:t>
      </w:r>
      <w:r w:rsidRPr="00475CB6">
        <w:rPr>
          <w:rStyle w:val="satz"/>
          <w:lang w:val="de-DE"/>
        </w:rPr>
        <w:t>5 und Art. 25 UN</w:t>
      </w:r>
      <w:r w:rsidR="00501610">
        <w:rPr>
          <w:rStyle w:val="satz"/>
          <w:lang w:val="de-DE"/>
        </w:rPr>
        <w:t> </w:t>
      </w:r>
      <w:r w:rsidRPr="00475CB6">
        <w:rPr>
          <w:rStyle w:val="satz"/>
          <w:lang w:val="de-DE"/>
        </w:rPr>
        <w:t>BRK darstellt.</w:t>
      </w:r>
      <w:r>
        <w:rPr>
          <w:rStyle w:val="Funotenzeichen"/>
        </w:rPr>
        <w:footnoteReference w:id="72"/>
      </w:r>
      <w:r w:rsidRPr="00475CB6">
        <w:rPr>
          <w:rStyle w:val="satz"/>
          <w:lang w:val="de-DE"/>
        </w:rPr>
        <w:t xml:space="preserve"> </w:t>
      </w:r>
    </w:p>
    <w:p w14:paraId="15B3C6E6" w14:textId="77777777" w:rsidR="00A74069" w:rsidRPr="00475CB6" w:rsidRDefault="00A74069" w:rsidP="00A74069">
      <w:pPr>
        <w:rPr>
          <w:rStyle w:val="satz"/>
          <w:lang w:val="de-DE"/>
        </w:rPr>
      </w:pPr>
    </w:p>
    <w:p w14:paraId="16C7DF67" w14:textId="287F7671" w:rsidR="00A32693" w:rsidRDefault="00A31335" w:rsidP="00A91E37">
      <w:pPr>
        <w:rPr>
          <w:rStyle w:val="satz"/>
          <w:lang w:val="de-DE"/>
        </w:rPr>
      </w:pPr>
      <w:r>
        <w:rPr>
          <w:rStyle w:val="satz"/>
          <w:lang w:val="de-DE"/>
        </w:rPr>
        <w:t>Priorisierung</w:t>
      </w:r>
      <w:r w:rsidR="00A74069" w:rsidRPr="00475CB6">
        <w:rPr>
          <w:rStyle w:val="satz"/>
          <w:lang w:val="de-DE"/>
        </w:rPr>
        <w:t>sentscheidungen nach den DIVI-Richtlinien basieren auf der Annahme</w:t>
      </w:r>
      <w:r w:rsidR="00A74069">
        <w:rPr>
          <w:rStyle w:val="satz"/>
          <w:lang w:val="de-DE"/>
        </w:rPr>
        <w:t>,</w:t>
      </w:r>
      <w:r w:rsidR="00A74069" w:rsidRPr="00475CB6">
        <w:rPr>
          <w:rStyle w:val="satz"/>
          <w:lang w:val="de-DE"/>
        </w:rPr>
        <w:t xml:space="preserve"> von behinderten und älteren Menschen könne ein Sonderopfer zugunsten der Allgemeinheit verlangt werden. Sie sind mit den verfassungs- und menschenrechtlichen Vorgaben nicht vereinbar. Die Grund</w:t>
      </w:r>
      <w:r w:rsidR="004F77E6">
        <w:rPr>
          <w:rStyle w:val="satz"/>
          <w:lang w:val="de-DE"/>
        </w:rPr>
        <w:t>-</w:t>
      </w:r>
      <w:r w:rsidR="00A74069" w:rsidRPr="00475CB6">
        <w:rPr>
          <w:rStyle w:val="satz"/>
          <w:lang w:val="de-DE"/>
        </w:rPr>
        <w:t xml:space="preserve"> und Menschenrechte sind derartigen utilitaristischen Ressourcenzuteilungen nicht zugänglich, da sie exklusiv </w:t>
      </w:r>
      <w:r w:rsidR="008D0D5F">
        <w:rPr>
          <w:rStyle w:val="satz"/>
          <w:lang w:val="de-DE"/>
        </w:rPr>
        <w:t>individuelle Rechte darstellen.</w:t>
      </w:r>
      <w:bookmarkStart w:id="30" w:name="_Toc58595693"/>
      <w:bookmarkStart w:id="31" w:name="_Toc58595694"/>
      <w:bookmarkStart w:id="32" w:name="_Toc58604746"/>
      <w:bookmarkEnd w:id="30"/>
      <w:bookmarkEnd w:id="31"/>
    </w:p>
    <w:p w14:paraId="3CEFA59E" w14:textId="77777777" w:rsidR="00A91E37" w:rsidRDefault="00A91E37" w:rsidP="00A91E37">
      <w:pPr>
        <w:rPr>
          <w:rFonts w:eastAsiaTheme="majorEastAsia" w:cstheme="majorBidi"/>
          <w:b/>
          <w:bCs/>
          <w:szCs w:val="26"/>
          <w:lang w:val="de-DE"/>
        </w:rPr>
      </w:pPr>
    </w:p>
    <w:p w14:paraId="14BE541D" w14:textId="787E0D0F" w:rsidR="00AE3CCB" w:rsidRPr="002F558E" w:rsidRDefault="00AE3CCB" w:rsidP="009D4D83">
      <w:pPr>
        <w:pStyle w:val="berschrift2"/>
        <w:numPr>
          <w:ilvl w:val="1"/>
          <w:numId w:val="36"/>
        </w:numPr>
        <w:rPr>
          <w:lang w:val="de-DE"/>
        </w:rPr>
      </w:pPr>
      <w:r w:rsidRPr="009D4D83">
        <w:rPr>
          <w:b/>
          <w:bCs/>
          <w:lang w:val="de-DE"/>
        </w:rPr>
        <w:lastRenderedPageBreak/>
        <w:t>Frage Sieben des BVerfG</w:t>
      </w:r>
      <w:r w:rsidRPr="009D4D83">
        <w:rPr>
          <w:lang w:val="de-DE"/>
        </w:rPr>
        <w:t>: Welchen Stellenwert hat die klinische Erfolgsaussicht der Behandlung bei der Triage? Welche Rolle spielen Behinderungen und chronische Vorerkrankungen bei dieser Entscheidung? Wäre es denkbar, das Kriterium der Erfolgsaussicht durch ein anderes Kriterium zu ersetzen oder genauer zu fassen</w:t>
      </w:r>
      <w:r w:rsidR="00501610">
        <w:rPr>
          <w:lang w:val="de-DE"/>
        </w:rPr>
        <w:t>,</w:t>
      </w:r>
      <w:r w:rsidRPr="009D4D83">
        <w:rPr>
          <w:lang w:val="de-DE"/>
        </w:rPr>
        <w:t xml:space="preserve"> das den Bedürfnissen aller Behandlungsbedürftigen gerecht wird?</w:t>
      </w:r>
      <w:bookmarkEnd w:id="32"/>
    </w:p>
    <w:p w14:paraId="0D8D7C57" w14:textId="63083764" w:rsidR="00B2680A" w:rsidRPr="009D4D83" w:rsidRDefault="00B2680A" w:rsidP="00B2680A">
      <w:pPr>
        <w:rPr>
          <w:lang w:val="de-DE"/>
        </w:rPr>
      </w:pPr>
    </w:p>
    <w:p w14:paraId="3ABE4066" w14:textId="7091C2F9" w:rsidR="002D4F2B" w:rsidRPr="009D4D83" w:rsidRDefault="00B2680A" w:rsidP="00B2680A">
      <w:pPr>
        <w:rPr>
          <w:lang w:val="de-DE"/>
        </w:rPr>
      </w:pPr>
      <w:r w:rsidRPr="009D4D83">
        <w:rPr>
          <w:lang w:val="de-DE"/>
        </w:rPr>
        <w:t xml:space="preserve">Neben </w:t>
      </w:r>
      <w:r w:rsidR="002D4F2B" w:rsidRPr="009D4D83">
        <w:rPr>
          <w:lang w:val="de-DE"/>
        </w:rPr>
        <w:t xml:space="preserve">der </w:t>
      </w:r>
      <w:r w:rsidRPr="009D4D83">
        <w:rPr>
          <w:lang w:val="de-DE"/>
        </w:rPr>
        <w:t>Dringlichkeit</w:t>
      </w:r>
      <w:r w:rsidR="002D4F2B" w:rsidRPr="009D4D83">
        <w:rPr>
          <w:lang w:val="de-DE"/>
        </w:rPr>
        <w:t xml:space="preserve"> der Behandlungsbedürftigkeit</w:t>
      </w:r>
      <w:r w:rsidRPr="009D4D83">
        <w:rPr>
          <w:lang w:val="de-DE"/>
        </w:rPr>
        <w:t xml:space="preserve"> ist </w:t>
      </w:r>
      <w:r w:rsidR="002D4F2B" w:rsidRPr="009D4D83">
        <w:rPr>
          <w:lang w:val="de-DE"/>
        </w:rPr>
        <w:t>das Kriterium der Erfolgsaussicht</w:t>
      </w:r>
      <w:r w:rsidRPr="009D4D83">
        <w:rPr>
          <w:lang w:val="de-DE"/>
        </w:rPr>
        <w:t xml:space="preserve"> eines der wichtigsten Kriterien bei </w:t>
      </w:r>
      <w:r w:rsidR="00A31335">
        <w:rPr>
          <w:lang w:val="de-DE"/>
        </w:rPr>
        <w:t>Priorisierung</w:t>
      </w:r>
      <w:r w:rsidRPr="009D4D83">
        <w:rPr>
          <w:lang w:val="de-DE"/>
        </w:rPr>
        <w:t>sentscheidung</w:t>
      </w:r>
      <w:r w:rsidR="002D4F2B" w:rsidRPr="009D4D83">
        <w:rPr>
          <w:lang w:val="de-DE"/>
        </w:rPr>
        <w:t>en (sog. Triage oder Sichtung)</w:t>
      </w:r>
      <w:r w:rsidR="006F25E6" w:rsidRPr="009D4D83">
        <w:rPr>
          <w:lang w:val="de-DE"/>
        </w:rPr>
        <w:t xml:space="preserve"> in der Katastrophenmedizin</w:t>
      </w:r>
      <w:bookmarkStart w:id="33" w:name="_Ref58623558"/>
      <w:r w:rsidR="006B77F8">
        <w:rPr>
          <w:rStyle w:val="Funotenzeichen"/>
        </w:rPr>
        <w:footnoteReference w:id="73"/>
      </w:r>
      <w:bookmarkEnd w:id="33"/>
      <w:r w:rsidR="006F25E6" w:rsidRPr="009D4D83">
        <w:rPr>
          <w:lang w:val="de-DE"/>
        </w:rPr>
        <w:t xml:space="preserve"> sowie</w:t>
      </w:r>
      <w:r w:rsidR="002D4F2B" w:rsidRPr="009D4D83">
        <w:rPr>
          <w:lang w:val="de-DE"/>
        </w:rPr>
        <w:t xml:space="preserve"> bei der Organallokation</w:t>
      </w:r>
      <w:r w:rsidR="006F25E6" w:rsidRPr="009D4D83">
        <w:rPr>
          <w:lang w:val="de-DE"/>
        </w:rPr>
        <w:t xml:space="preserve"> in der Transplantationsmedizin</w:t>
      </w:r>
      <w:r w:rsidRPr="009D4D83">
        <w:rPr>
          <w:lang w:val="de-DE"/>
        </w:rPr>
        <w:t>.</w:t>
      </w:r>
      <w:r w:rsidR="002D4F2B">
        <w:rPr>
          <w:rStyle w:val="Funotenzeichen"/>
        </w:rPr>
        <w:footnoteReference w:id="74"/>
      </w:r>
      <w:r w:rsidR="002D4F2B" w:rsidRPr="009D4D83">
        <w:rPr>
          <w:lang w:val="de-DE"/>
        </w:rPr>
        <w:t xml:space="preserve"> </w:t>
      </w:r>
    </w:p>
    <w:p w14:paraId="52AA2713" w14:textId="0E454EBE" w:rsidR="002D4F2B" w:rsidRPr="009D4D83" w:rsidRDefault="002D4F2B" w:rsidP="00B2680A">
      <w:pPr>
        <w:rPr>
          <w:lang w:val="de-DE"/>
        </w:rPr>
      </w:pPr>
    </w:p>
    <w:p w14:paraId="13EA8FEA" w14:textId="301D8170" w:rsidR="002D4F2B" w:rsidRPr="009D4D83" w:rsidRDefault="002D4F2B" w:rsidP="00B2680A">
      <w:pPr>
        <w:rPr>
          <w:lang w:val="de-DE"/>
        </w:rPr>
      </w:pPr>
      <w:r w:rsidRPr="009D4D83">
        <w:rPr>
          <w:lang w:val="de-DE"/>
        </w:rPr>
        <w:t>Unter Dringlichkeit wird in der Regel</w:t>
      </w:r>
      <w:r w:rsidR="00FC4B24" w:rsidRPr="009D4D83">
        <w:rPr>
          <w:lang w:val="de-DE"/>
        </w:rPr>
        <w:t xml:space="preserve"> die Notwendigkeit einer medizinischen Behandlung verstanden, wobei in der Katastrophenmedizin die Patient*innen in vier Kategorien je nach Grad der Dringlichkeit ihrer Behandlungsbedürftigkeit im Hinblick auf Lebensbedrohung eingeteilt werden. Die Patient*innen der Kategorie IV werden als am meisten akut lebensbedrohlich erkrankt oder verletzt eingestuft.</w:t>
      </w:r>
      <w:r w:rsidR="00FC4B24">
        <w:rPr>
          <w:rStyle w:val="Funotenzeichen"/>
        </w:rPr>
        <w:footnoteReference w:id="75"/>
      </w:r>
    </w:p>
    <w:p w14:paraId="3DD18869" w14:textId="37F3C907" w:rsidR="002D4F2B" w:rsidRPr="009D4D83" w:rsidRDefault="002D4F2B" w:rsidP="00B2680A">
      <w:pPr>
        <w:rPr>
          <w:lang w:val="de-DE"/>
        </w:rPr>
      </w:pPr>
    </w:p>
    <w:p w14:paraId="1E73DE92" w14:textId="7BEA1730" w:rsidR="002D4F2B" w:rsidRPr="009D4D83" w:rsidRDefault="002D4F2B" w:rsidP="00B2680A">
      <w:pPr>
        <w:rPr>
          <w:lang w:val="de-DE"/>
        </w:rPr>
      </w:pPr>
      <w:r w:rsidRPr="009D4D83">
        <w:rPr>
          <w:lang w:val="de-DE"/>
        </w:rPr>
        <w:t>Unter Erfolgsaussicht wird</w:t>
      </w:r>
      <w:r w:rsidR="00FC4B24" w:rsidRPr="009D4D83">
        <w:rPr>
          <w:lang w:val="de-DE"/>
        </w:rPr>
        <w:t xml:space="preserve"> in der Regel die Aussicht auf eine erfolgreiche Behandlung verstanden. Allerdings gibt es unterschiedliche Ansichten</w:t>
      </w:r>
      <w:r w:rsidR="004F77E6">
        <w:rPr>
          <w:lang w:val="de-DE"/>
        </w:rPr>
        <w:t>,</w:t>
      </w:r>
      <w:r w:rsidR="00FC4B24" w:rsidRPr="009D4D83">
        <w:rPr>
          <w:lang w:val="de-DE"/>
        </w:rPr>
        <w:t xml:space="preserve"> was als Erfolg gesehen wird: das </w:t>
      </w:r>
      <w:r w:rsidR="008C0EB8">
        <w:rPr>
          <w:lang w:val="de-DE"/>
        </w:rPr>
        <w:t>„</w:t>
      </w:r>
      <w:r w:rsidR="00FC4B24" w:rsidRPr="009D4D83">
        <w:rPr>
          <w:lang w:val="de-DE"/>
        </w:rPr>
        <w:t>nackte Überleben</w:t>
      </w:r>
      <w:r w:rsidR="008C0EB8">
        <w:rPr>
          <w:lang w:val="de-DE"/>
        </w:rPr>
        <w:t>“</w:t>
      </w:r>
      <w:r w:rsidR="00FC4B24" w:rsidRPr="009D4D83">
        <w:rPr>
          <w:lang w:val="de-DE"/>
        </w:rPr>
        <w:t xml:space="preserve"> oder ein Überleben mit möglichst wenig gesundheitlichen Folgebeeinträchtigungen, die Anzahl der Lebensjahre oder andere Faktoren.</w:t>
      </w:r>
      <w:r w:rsidR="007D30D9">
        <w:rPr>
          <w:rStyle w:val="Funotenzeichen"/>
          <w:lang w:val="de-DE"/>
        </w:rPr>
        <w:footnoteReference w:id="76"/>
      </w:r>
      <w:r w:rsidR="00FC4B24" w:rsidRPr="009D4D83">
        <w:rPr>
          <w:lang w:val="de-DE"/>
        </w:rPr>
        <w:t xml:space="preserve"> </w:t>
      </w:r>
    </w:p>
    <w:p w14:paraId="137C3749" w14:textId="77777777" w:rsidR="002D4F2B" w:rsidRPr="009D4D83" w:rsidRDefault="002D4F2B" w:rsidP="00B2680A">
      <w:pPr>
        <w:rPr>
          <w:lang w:val="de-DE"/>
        </w:rPr>
      </w:pPr>
    </w:p>
    <w:p w14:paraId="27E51618" w14:textId="323C5259" w:rsidR="00B2680A" w:rsidRPr="009D4D83" w:rsidRDefault="002D4F2B" w:rsidP="00B2680A">
      <w:pPr>
        <w:rPr>
          <w:lang w:val="de-DE"/>
        </w:rPr>
      </w:pPr>
      <w:r w:rsidRPr="009D4D83">
        <w:rPr>
          <w:lang w:val="de-DE"/>
        </w:rPr>
        <w:t xml:space="preserve">Das Verhältnis </w:t>
      </w:r>
      <w:r w:rsidR="00AA2C2B" w:rsidRPr="009D4D83">
        <w:rPr>
          <w:lang w:val="de-DE"/>
        </w:rPr>
        <w:t>der</w:t>
      </w:r>
      <w:r w:rsidRPr="009D4D83">
        <w:rPr>
          <w:lang w:val="de-DE"/>
        </w:rPr>
        <w:t xml:space="preserve"> beiden Kriterien </w:t>
      </w:r>
      <w:r w:rsidR="00AA2C2B" w:rsidRPr="009D4D83">
        <w:rPr>
          <w:lang w:val="de-DE"/>
        </w:rPr>
        <w:t xml:space="preserve">Dringlichkeit und Erfolgsaussicht </w:t>
      </w:r>
      <w:r w:rsidRPr="009D4D83">
        <w:rPr>
          <w:lang w:val="de-DE"/>
        </w:rPr>
        <w:t>zueinander</w:t>
      </w:r>
      <w:r w:rsidR="00FC4B24" w:rsidRPr="009D4D83">
        <w:rPr>
          <w:lang w:val="de-DE"/>
        </w:rPr>
        <w:t xml:space="preserve"> wird als strukturell widersprüchlich bzw. tendenziell gespannt beschrieben.</w:t>
      </w:r>
      <w:r w:rsidR="00650A56">
        <w:rPr>
          <w:rStyle w:val="Funotenzeichen"/>
        </w:rPr>
        <w:footnoteReference w:id="77"/>
      </w:r>
      <w:r w:rsidR="00AA2C2B" w:rsidRPr="009D4D83">
        <w:rPr>
          <w:lang w:val="de-DE"/>
        </w:rPr>
        <w:t xml:space="preserve"> Denn nach dem Kriterium der Erfolgsaussicht werden Patient*innen der Kategorie IV in der Triage als sogenannte hoffnungslose Fälle nicht bzw. nur </w:t>
      </w:r>
      <w:r w:rsidR="008C0EB8">
        <w:rPr>
          <w:lang w:val="de-DE"/>
        </w:rPr>
        <w:t>„</w:t>
      </w:r>
      <w:r w:rsidR="00AA2C2B" w:rsidRPr="009D4D83">
        <w:rPr>
          <w:lang w:val="de-DE"/>
        </w:rPr>
        <w:t>abwartend</w:t>
      </w:r>
      <w:r w:rsidR="008C0EB8">
        <w:rPr>
          <w:lang w:val="de-DE"/>
        </w:rPr>
        <w:t>“</w:t>
      </w:r>
      <w:r w:rsidR="00A5216C">
        <w:rPr>
          <w:rStyle w:val="Funotenzeichen"/>
          <w:lang w:val="de-DE"/>
        </w:rPr>
        <w:footnoteReference w:id="78"/>
      </w:r>
      <w:r w:rsidR="00AA2C2B" w:rsidRPr="009D4D83">
        <w:rPr>
          <w:lang w:val="de-DE"/>
        </w:rPr>
        <w:t xml:space="preserve"> behandelt, obwohl sie eigentlich am dringendsten medizinische Hilfe benötigen. Verfassungsrechtlich gilt diese Situation als Dilemma und wird je nach Interpretation (der Wertordnung) unserer Verfassung als rechtlich zulässig angesehen, weil die Maximierung der Überlebendenzahl als zulässiges verfassungsrechtliches Ziel eingestuft wird, oder aufgrund des Gebots der Lebenswertindifferenz und weiterer nicht-utilitaristischer Zielsetzungen der Verfassung abgelehnt.</w:t>
      </w:r>
      <w:r w:rsidR="009F56D6" w:rsidRPr="009D4D83">
        <w:rPr>
          <w:lang w:val="de-DE"/>
        </w:rPr>
        <w:t xml:space="preserve"> </w:t>
      </w:r>
      <w:r w:rsidR="00650A56">
        <w:rPr>
          <w:rStyle w:val="Funotenzeichen"/>
        </w:rPr>
        <w:footnoteReference w:id="79"/>
      </w:r>
    </w:p>
    <w:p w14:paraId="720D3593" w14:textId="15E68043" w:rsidR="009F56D6" w:rsidRPr="009D4D83" w:rsidRDefault="009F56D6" w:rsidP="00B2680A">
      <w:pPr>
        <w:rPr>
          <w:lang w:val="de-DE"/>
        </w:rPr>
      </w:pPr>
    </w:p>
    <w:p w14:paraId="7C0717EF" w14:textId="0A188BAF" w:rsidR="009F56D6" w:rsidRPr="009D4D83" w:rsidRDefault="009F56D6" w:rsidP="009F56D6">
      <w:pPr>
        <w:widowControl/>
        <w:autoSpaceDE w:val="0"/>
        <w:autoSpaceDN w:val="0"/>
        <w:adjustRightInd w:val="0"/>
        <w:rPr>
          <w:lang w:val="de-DE"/>
        </w:rPr>
      </w:pPr>
      <w:r w:rsidRPr="009D4D83">
        <w:rPr>
          <w:lang w:val="de-DE"/>
        </w:rPr>
        <w:t xml:space="preserve">Behinderung und chronische Vorerkrankung können bei der Anwendung des Kriteriums der klinischen Erfolgsaussicht eine benachteiligende Rolle spielen, wie am Beispiel der DIVI-Richtlinien und deren Zugrundelegung der </w:t>
      </w:r>
      <w:r w:rsidR="008C0EB8">
        <w:rPr>
          <w:lang w:val="de-DE"/>
        </w:rPr>
        <w:t>CFS</w:t>
      </w:r>
      <w:r w:rsidRPr="009D4D83">
        <w:rPr>
          <w:lang w:val="de-DE"/>
        </w:rPr>
        <w:t xml:space="preserve"> sowie des Komorbiditätskriteriums bereits dargelegt wurde. Andere mittelbar diskriminierende</w:t>
      </w:r>
      <w:r w:rsidR="008C0EB8">
        <w:rPr>
          <w:lang w:val="de-DE"/>
        </w:rPr>
        <w:t>n</w:t>
      </w:r>
      <w:r w:rsidRPr="009D4D83">
        <w:rPr>
          <w:lang w:val="de-DE"/>
        </w:rPr>
        <w:t xml:space="preserve"> Faktoren zur Bestimmung der Erfolgsaussichten wären die zu erwartende</w:t>
      </w:r>
      <w:r w:rsidR="008C0EB8">
        <w:rPr>
          <w:lang w:val="de-DE"/>
        </w:rPr>
        <w:t>n</w:t>
      </w:r>
      <w:r w:rsidRPr="009D4D83">
        <w:rPr>
          <w:lang w:val="de-DE"/>
        </w:rPr>
        <w:t xml:space="preserve"> Lebensjahre, da chronische Erkrankungen oder Behinderungen mit einer Lebensverkürzung verbunden sein können. Auch die Anwendung der insbesondere i</w:t>
      </w:r>
      <w:r w:rsidR="003646FD">
        <w:rPr>
          <w:lang w:val="de-DE"/>
        </w:rPr>
        <w:t>n der</w:t>
      </w:r>
      <w:r w:rsidRPr="009D4D83">
        <w:rPr>
          <w:lang w:val="de-DE"/>
        </w:rPr>
        <w:t xml:space="preserve"> US</w:t>
      </w:r>
      <w:r w:rsidR="008C0EB8">
        <w:rPr>
          <w:lang w:val="de-DE"/>
        </w:rPr>
        <w:t>-</w:t>
      </w:r>
      <w:r w:rsidRPr="009D4D83">
        <w:rPr>
          <w:lang w:val="de-DE"/>
        </w:rPr>
        <w:t>amerikanischen Medizin entwickelten QUALYS (quality adjusted life years</w:t>
      </w:r>
      <w:r w:rsidR="008C0EB8">
        <w:rPr>
          <w:lang w:val="de-DE"/>
        </w:rPr>
        <w:t xml:space="preserve"> scale</w:t>
      </w:r>
      <w:r w:rsidRPr="009D4D83">
        <w:rPr>
          <w:lang w:val="de-DE"/>
        </w:rPr>
        <w:t xml:space="preserve">) </w:t>
      </w:r>
      <w:r w:rsidR="008C0EB8">
        <w:rPr>
          <w:lang w:val="de-DE"/>
        </w:rPr>
        <w:t>ist</w:t>
      </w:r>
      <w:r w:rsidR="008C0EB8" w:rsidRPr="009D4D83">
        <w:rPr>
          <w:lang w:val="de-DE"/>
        </w:rPr>
        <w:t xml:space="preserve"> </w:t>
      </w:r>
      <w:r w:rsidRPr="009D4D83">
        <w:rPr>
          <w:lang w:val="de-DE"/>
        </w:rPr>
        <w:t xml:space="preserve">tendenziell behindertendiskriminierend. Danach werden die Überlebensjahre mit dem Faktor der Lebensqualität multipliziert, wobei Behinderungen und chronische Erkrankungen </w:t>
      </w:r>
      <w:r w:rsidRPr="009D4D83">
        <w:rPr>
          <w:lang w:val="de-DE"/>
        </w:rPr>
        <w:lastRenderedPageBreak/>
        <w:t>regelmäßig als Minderung der Lebensqualität eingestuft werden.</w:t>
      </w:r>
      <w:r>
        <w:rPr>
          <w:rStyle w:val="Funotenzeichen"/>
        </w:rPr>
        <w:footnoteReference w:id="80"/>
      </w:r>
      <w:r w:rsidRPr="009D4D83">
        <w:rPr>
          <w:lang w:val="de-DE"/>
        </w:rPr>
        <w:t xml:space="preserve"> Die Anwendung dieser und vergleichbarer Faktoren und Kriterien bei der Entscheidung über (intensiv</w:t>
      </w:r>
      <w:r w:rsidR="003646FD">
        <w:rPr>
          <w:lang w:val="de-DE"/>
        </w:rPr>
        <w:t>-</w:t>
      </w:r>
      <w:r w:rsidRPr="009D4D83">
        <w:rPr>
          <w:lang w:val="de-DE"/>
        </w:rPr>
        <w:t>)medizinische Behandlungen in der COVID</w:t>
      </w:r>
      <w:r w:rsidR="003646FD">
        <w:rPr>
          <w:lang w:val="de-DE"/>
        </w:rPr>
        <w:t>-</w:t>
      </w:r>
      <w:r w:rsidRPr="009D4D83">
        <w:rPr>
          <w:lang w:val="de-DE"/>
        </w:rPr>
        <w:t>19</w:t>
      </w:r>
      <w:r w:rsidR="005F5BD0">
        <w:rPr>
          <w:lang w:val="de-DE"/>
        </w:rPr>
        <w:t>-</w:t>
      </w:r>
      <w:r w:rsidRPr="009D4D83">
        <w:rPr>
          <w:lang w:val="de-DE"/>
        </w:rPr>
        <w:t>Pandemie wurden deshalb aktuell durch europäische,</w:t>
      </w:r>
      <w:r>
        <w:rPr>
          <w:rStyle w:val="Funotenzeichen"/>
        </w:rPr>
        <w:footnoteReference w:id="81"/>
      </w:r>
      <w:r w:rsidRPr="009D4D83">
        <w:rPr>
          <w:lang w:val="de-DE"/>
        </w:rPr>
        <w:t xml:space="preserve"> US</w:t>
      </w:r>
      <w:r w:rsidR="005F5BD0">
        <w:rPr>
          <w:lang w:val="de-DE"/>
        </w:rPr>
        <w:t>-</w:t>
      </w:r>
      <w:r w:rsidRPr="009D4D83">
        <w:rPr>
          <w:lang w:val="de-DE"/>
        </w:rPr>
        <w:t>amerikanische</w:t>
      </w:r>
      <w:r>
        <w:rPr>
          <w:rStyle w:val="Funotenzeichen"/>
        </w:rPr>
        <w:footnoteReference w:id="82"/>
      </w:r>
      <w:r w:rsidRPr="009D4D83">
        <w:rPr>
          <w:lang w:val="de-DE"/>
        </w:rPr>
        <w:t xml:space="preserve"> und internationale Behindertenorganisationen</w:t>
      </w:r>
      <w:r>
        <w:rPr>
          <w:rStyle w:val="Funotenzeichen"/>
        </w:rPr>
        <w:footnoteReference w:id="83"/>
      </w:r>
      <w:r w:rsidRPr="009D4D83">
        <w:rPr>
          <w:lang w:val="de-DE"/>
        </w:rPr>
        <w:t xml:space="preserve"> als diskriminierend verurteilt.</w:t>
      </w:r>
      <w:r>
        <w:rPr>
          <w:rStyle w:val="Funotenzeichen"/>
        </w:rPr>
        <w:footnoteReference w:id="84"/>
      </w:r>
    </w:p>
    <w:p w14:paraId="5E23AF02" w14:textId="146354EE" w:rsidR="00B2680A" w:rsidRPr="009D4D83" w:rsidRDefault="00B2680A" w:rsidP="00B2680A">
      <w:pPr>
        <w:rPr>
          <w:lang w:val="de-DE"/>
        </w:rPr>
      </w:pPr>
    </w:p>
    <w:p w14:paraId="5D4401C4" w14:textId="123CA9EA" w:rsidR="007F0969" w:rsidRPr="009D4D83" w:rsidRDefault="009F56D6" w:rsidP="00B2680A">
      <w:pPr>
        <w:rPr>
          <w:lang w:val="de-DE"/>
        </w:rPr>
      </w:pPr>
      <w:r w:rsidRPr="009D4D83">
        <w:rPr>
          <w:lang w:val="de-DE"/>
        </w:rPr>
        <w:t>Allerdings wird für die Triage-Situation auch von Kritiker*innen des utilitaristischen Ansatzes der Maximierung der Überlebendenzahl anerkannt, dass das Dringlichkeitsprinzip allein nicht ausreicht, um die schwierige Frage</w:t>
      </w:r>
      <w:r w:rsidR="005F5BD0">
        <w:rPr>
          <w:lang w:val="de-DE"/>
        </w:rPr>
        <w:t xml:space="preserve"> zu beantworten</w:t>
      </w:r>
      <w:r w:rsidRPr="009D4D83">
        <w:rPr>
          <w:lang w:val="de-DE"/>
        </w:rPr>
        <w:t>, wie limitierte medizinische Ressourcen für eine zu große Anzahl von Behandlungsbedürftigen gerecht verteilt werden sollen. Daher wird das Kriterium der Er</w:t>
      </w:r>
      <w:r w:rsidR="00092B3C" w:rsidRPr="009D4D83">
        <w:rPr>
          <w:lang w:val="de-DE"/>
        </w:rPr>
        <w:t>folgsaussicht –</w:t>
      </w:r>
      <w:r w:rsidR="003646FD">
        <w:rPr>
          <w:lang w:val="de-DE"/>
        </w:rPr>
        <w:t xml:space="preserve"> </w:t>
      </w:r>
      <w:r w:rsidR="00092B3C" w:rsidRPr="009D4D83">
        <w:rPr>
          <w:lang w:val="de-DE"/>
        </w:rPr>
        <w:t xml:space="preserve">jedenfalls für die </w:t>
      </w:r>
      <w:r w:rsidR="005F5BD0">
        <w:rPr>
          <w:lang w:val="de-DE"/>
        </w:rPr>
        <w:t>E</w:t>
      </w:r>
      <w:r w:rsidR="00092B3C" w:rsidRPr="009D4D83">
        <w:rPr>
          <w:lang w:val="de-DE"/>
        </w:rPr>
        <w:t>x</w:t>
      </w:r>
      <w:r w:rsidR="005F5BD0">
        <w:rPr>
          <w:lang w:val="de-DE"/>
        </w:rPr>
        <w:t>-</w:t>
      </w:r>
      <w:r w:rsidR="00092B3C" w:rsidRPr="009D4D83">
        <w:rPr>
          <w:lang w:val="de-DE"/>
        </w:rPr>
        <w:t>ante</w:t>
      </w:r>
      <w:r w:rsidR="005F5BD0">
        <w:rPr>
          <w:lang w:val="de-DE"/>
        </w:rPr>
        <w:t>-</w:t>
      </w:r>
      <w:r w:rsidR="00092B3C" w:rsidRPr="009D4D83">
        <w:rPr>
          <w:lang w:val="de-DE"/>
        </w:rPr>
        <w:t>Triage – unter Einschränkung auf sehr hoffnungslose Fälle und qualifiziert durch Rückgriff auf das Nichtdiskriminierungsgebot des Art. 3 Abs.</w:t>
      </w:r>
      <w:r w:rsidR="005F5BD0">
        <w:rPr>
          <w:lang w:val="de-DE"/>
        </w:rPr>
        <w:t xml:space="preserve"> </w:t>
      </w:r>
      <w:r w:rsidR="00092B3C" w:rsidRPr="009D4D83">
        <w:rPr>
          <w:lang w:val="de-DE"/>
        </w:rPr>
        <w:t>3 GG</w:t>
      </w:r>
      <w:r w:rsidR="00F85D8B">
        <w:rPr>
          <w:lang w:val="de-DE"/>
        </w:rPr>
        <w:t xml:space="preserve"> </w:t>
      </w:r>
      <w:r w:rsidR="00092B3C" w:rsidRPr="009D4D83">
        <w:rPr>
          <w:lang w:val="de-DE"/>
        </w:rPr>
        <w:t>für zulässig erachtet.</w:t>
      </w:r>
      <w:r w:rsidR="00B10F92">
        <w:rPr>
          <w:rStyle w:val="Funotenzeichen"/>
        </w:rPr>
        <w:footnoteReference w:id="85"/>
      </w:r>
      <w:r w:rsidR="00092B3C" w:rsidRPr="009D4D83">
        <w:rPr>
          <w:lang w:val="de-DE"/>
        </w:rPr>
        <w:t xml:space="preserve"> Danach wäre das Kriterium der Erfolgsaussicht in Kombination mit dem Dringlichkeitsprinzip anwendbar, wenn a) sichergestellt ist, dass </w:t>
      </w:r>
      <w:r w:rsidR="003263E6" w:rsidRPr="009D4D83">
        <w:rPr>
          <w:lang w:val="de-DE"/>
        </w:rPr>
        <w:t>keine von Diskriminierung bedrohte</w:t>
      </w:r>
      <w:r w:rsidR="005F5BD0">
        <w:rPr>
          <w:lang w:val="de-DE"/>
        </w:rPr>
        <w:t>n</w:t>
      </w:r>
      <w:r w:rsidR="003263E6" w:rsidRPr="009D4D83">
        <w:rPr>
          <w:lang w:val="de-DE"/>
        </w:rPr>
        <w:t xml:space="preserve"> Gruppe</w:t>
      </w:r>
      <w:r w:rsidR="005F5BD0">
        <w:rPr>
          <w:lang w:val="de-DE"/>
        </w:rPr>
        <w:t>n</w:t>
      </w:r>
      <w:r w:rsidR="003263E6" w:rsidRPr="009D4D83">
        <w:rPr>
          <w:lang w:val="de-DE"/>
        </w:rPr>
        <w:t xml:space="preserve"> – wie z.B. behinderte und chronisch kranke Personen – dire</w:t>
      </w:r>
      <w:r w:rsidR="003646FD">
        <w:rPr>
          <w:lang w:val="de-DE"/>
        </w:rPr>
        <w:t>k</w:t>
      </w:r>
      <w:r w:rsidR="003263E6" w:rsidRPr="009D4D83">
        <w:rPr>
          <w:lang w:val="de-DE"/>
        </w:rPr>
        <w:t>t oder indire</w:t>
      </w:r>
      <w:r w:rsidR="003646FD">
        <w:rPr>
          <w:lang w:val="de-DE"/>
        </w:rPr>
        <w:t>k</w:t>
      </w:r>
      <w:r w:rsidR="003263E6" w:rsidRPr="009D4D83">
        <w:rPr>
          <w:lang w:val="de-DE"/>
        </w:rPr>
        <w:t xml:space="preserve">t benachteiligt werden und b) nur </w:t>
      </w:r>
      <w:r w:rsidR="005F5BD0">
        <w:rPr>
          <w:lang w:val="de-DE"/>
        </w:rPr>
        <w:t xml:space="preserve">für </w:t>
      </w:r>
      <w:r w:rsidR="003263E6" w:rsidRPr="009D4D83">
        <w:rPr>
          <w:lang w:val="de-DE"/>
        </w:rPr>
        <w:t>ein</w:t>
      </w:r>
      <w:r w:rsidR="005F5BD0">
        <w:rPr>
          <w:lang w:val="de-DE"/>
        </w:rPr>
        <w:t>en</w:t>
      </w:r>
      <w:r w:rsidR="003263E6" w:rsidRPr="009D4D83">
        <w:rPr>
          <w:lang w:val="de-DE"/>
        </w:rPr>
        <w:t xml:space="preserve"> kleine</w:t>
      </w:r>
      <w:r w:rsidR="005F5BD0">
        <w:rPr>
          <w:lang w:val="de-DE"/>
        </w:rPr>
        <w:t>n</w:t>
      </w:r>
      <w:r w:rsidR="003263E6" w:rsidRPr="009D4D83">
        <w:rPr>
          <w:lang w:val="de-DE"/>
        </w:rPr>
        <w:t xml:space="preserve"> Kreis seh</w:t>
      </w:r>
      <w:r w:rsidR="00D25B7F" w:rsidRPr="009D4D83">
        <w:rPr>
          <w:lang w:val="de-DE"/>
        </w:rPr>
        <w:t>r</w:t>
      </w:r>
      <w:r w:rsidR="003263E6" w:rsidRPr="009D4D83">
        <w:rPr>
          <w:lang w:val="de-DE"/>
        </w:rPr>
        <w:t xml:space="preserve"> aussichtsloser Fälle vom Dringlichkeitsgebot abgewichen würde.</w:t>
      </w:r>
      <w:r w:rsidR="009C47E3" w:rsidRPr="009D4D83">
        <w:rPr>
          <w:lang w:val="de-DE"/>
        </w:rPr>
        <w:t xml:space="preserve"> </w:t>
      </w:r>
      <w:r w:rsidR="003263E6" w:rsidRPr="009D4D83">
        <w:rPr>
          <w:lang w:val="de-DE"/>
        </w:rPr>
        <w:t>Freilich sind beide Voraussetzungen selbst wieder nicht bestimmt genug, um im Einzelfall</w:t>
      </w:r>
      <w:r w:rsidR="009C47E3" w:rsidRPr="009D4D83">
        <w:rPr>
          <w:lang w:val="de-DE"/>
        </w:rPr>
        <w:t xml:space="preserve"> eine menschenr</w:t>
      </w:r>
      <w:r w:rsidR="00490C5B" w:rsidRPr="009D4D83">
        <w:rPr>
          <w:lang w:val="de-DE"/>
        </w:rPr>
        <w:t>e</w:t>
      </w:r>
      <w:r w:rsidR="009C47E3" w:rsidRPr="009D4D83">
        <w:rPr>
          <w:lang w:val="de-DE"/>
        </w:rPr>
        <w:t>chtsbasierte Entscheidung zu treffen.</w:t>
      </w:r>
      <w:r w:rsidR="003263E6" w:rsidRPr="009D4D83">
        <w:rPr>
          <w:lang w:val="de-DE"/>
        </w:rPr>
        <w:t xml:space="preserve"> </w:t>
      </w:r>
      <w:r w:rsidR="00DC26AE" w:rsidRPr="009D4D83">
        <w:rPr>
          <w:lang w:val="de-DE"/>
        </w:rPr>
        <w:t>Insbesondere bleibt unklar, wie die Grenze zur Aussichtslosigkeit gezogen werden soll. Es sprechen einige Gründe dafür, dass diese Grenzziehung nicht normativ erfolgen kann, ohne das Prinzip der Lebenswertindifferenz aufzugeben. Insbesondere im Hinblick auf die bereits bestehende strukturelle Benachteiligung behinderter Menschen im Gesundheitssystem</w:t>
      </w:r>
      <w:r w:rsidR="00DC26AE">
        <w:rPr>
          <w:rStyle w:val="Funotenzeichen"/>
        </w:rPr>
        <w:footnoteReference w:id="86"/>
      </w:r>
      <w:r w:rsidR="00DC26AE" w:rsidRPr="009D4D83">
        <w:rPr>
          <w:lang w:val="de-DE"/>
        </w:rPr>
        <w:t xml:space="preserve"> und dem immer noch vorherrschenden medizinischen Modell von Behinderung</w:t>
      </w:r>
      <w:r w:rsidR="00DC26AE">
        <w:rPr>
          <w:rStyle w:val="Funotenzeichen"/>
        </w:rPr>
        <w:footnoteReference w:id="87"/>
      </w:r>
      <w:r w:rsidR="00DC26AE" w:rsidRPr="009D4D83">
        <w:rPr>
          <w:lang w:val="de-DE"/>
        </w:rPr>
        <w:t xml:space="preserve"> </w:t>
      </w:r>
      <w:r w:rsidR="00490C5B" w:rsidRPr="009D4D83">
        <w:rPr>
          <w:lang w:val="de-DE"/>
        </w:rPr>
        <w:t>erscheint das Kriterium der Erfolgsaussicht in Triage-Situationen als tendenziell diskriminierend. Es ist auch fraglich, ob das Kriterium der Erfolgsaussicht überhaupt notwendig ist, wenn das Kriterium der Dringlichkeit angewendet und durch weitere menschenrechtsbasierte Kriterien ergänzt wird. Die Dringlichkeit der Behandlung entfällt, wenn nach medizinischen Erkenntnissen eine Behandlung aussichtslos ist. Eine weitere Sortierung von Patient*innen nach Erfolgskriterien ist tendenziell diskriminierend</w:t>
      </w:r>
      <w:r w:rsidR="00115291" w:rsidRPr="009D4D83">
        <w:rPr>
          <w:lang w:val="de-DE"/>
        </w:rPr>
        <w:t xml:space="preserve"> und deshalb abzulehnen</w:t>
      </w:r>
      <w:r w:rsidR="00490C5B" w:rsidRPr="009D4D83">
        <w:rPr>
          <w:lang w:val="de-DE"/>
        </w:rPr>
        <w:t>.</w:t>
      </w:r>
      <w:r w:rsidR="00115291">
        <w:rPr>
          <w:rStyle w:val="Funotenzeichen"/>
        </w:rPr>
        <w:footnoteReference w:id="88"/>
      </w:r>
      <w:r w:rsidR="00490C5B" w:rsidRPr="009D4D83">
        <w:rPr>
          <w:lang w:val="de-DE"/>
        </w:rPr>
        <w:t xml:space="preserve"> </w:t>
      </w:r>
    </w:p>
    <w:p w14:paraId="7AB6E1ED" w14:textId="18C6F3A1" w:rsidR="003263E6" w:rsidRPr="009D4D83" w:rsidRDefault="00490C5B" w:rsidP="00B2680A">
      <w:pPr>
        <w:rPr>
          <w:lang w:val="de-DE"/>
        </w:rPr>
      </w:pPr>
      <w:r w:rsidRPr="009D4D83">
        <w:rPr>
          <w:lang w:val="de-DE"/>
        </w:rPr>
        <w:t xml:space="preserve">Erst recht scheidet eine </w:t>
      </w:r>
      <w:r w:rsidR="005F5BD0">
        <w:rPr>
          <w:lang w:val="de-DE"/>
        </w:rPr>
        <w:t>E</w:t>
      </w:r>
      <w:r w:rsidRPr="009D4D83">
        <w:rPr>
          <w:lang w:val="de-DE"/>
        </w:rPr>
        <w:t>x-post</w:t>
      </w:r>
      <w:r w:rsidR="005F5BD0">
        <w:rPr>
          <w:lang w:val="de-DE"/>
        </w:rPr>
        <w:t>-</w:t>
      </w:r>
      <w:r w:rsidRPr="009D4D83">
        <w:rPr>
          <w:lang w:val="de-DE"/>
        </w:rPr>
        <w:t xml:space="preserve">Triage nach </w:t>
      </w:r>
      <w:r w:rsidR="007F0969" w:rsidRPr="009D4D83">
        <w:rPr>
          <w:lang w:val="de-DE"/>
        </w:rPr>
        <w:t xml:space="preserve">Erfolgskriterien aufgrund </w:t>
      </w:r>
      <w:r w:rsidR="00E2549E" w:rsidRPr="009D4D83">
        <w:rPr>
          <w:lang w:val="de-DE"/>
        </w:rPr>
        <w:t>straf</w:t>
      </w:r>
      <w:r w:rsidRPr="009D4D83">
        <w:rPr>
          <w:lang w:val="de-DE"/>
        </w:rPr>
        <w:t>rechtliche</w:t>
      </w:r>
      <w:r w:rsidR="007F0969" w:rsidRPr="009D4D83">
        <w:rPr>
          <w:lang w:val="de-DE"/>
        </w:rPr>
        <w:t>r und menschenrechtlicher</w:t>
      </w:r>
      <w:r w:rsidRPr="009D4D83">
        <w:rPr>
          <w:lang w:val="de-DE"/>
        </w:rPr>
        <w:t xml:space="preserve"> Vorgaben aus.</w:t>
      </w:r>
      <w:r w:rsidR="00A5216C" w:rsidRPr="00F61F7E">
        <w:rPr>
          <w:rStyle w:val="Kommentarzeichen"/>
          <w:lang w:val="de-DE"/>
        </w:rPr>
        <w:t xml:space="preserve"> </w:t>
      </w:r>
    </w:p>
    <w:p w14:paraId="27CAB9F4" w14:textId="29E50044" w:rsidR="00490C5B" w:rsidRPr="009D4D83" w:rsidRDefault="00490C5B" w:rsidP="00B2680A">
      <w:pPr>
        <w:rPr>
          <w:lang w:val="de-DE"/>
        </w:rPr>
      </w:pPr>
    </w:p>
    <w:p w14:paraId="09979F00" w14:textId="1F9499C3" w:rsidR="00E2549E" w:rsidRPr="009D4D83" w:rsidRDefault="0023463C" w:rsidP="00B2680A">
      <w:pPr>
        <w:rPr>
          <w:lang w:val="de-DE"/>
        </w:rPr>
      </w:pPr>
      <w:r w:rsidRPr="009D4D83">
        <w:rPr>
          <w:lang w:val="de-DE"/>
        </w:rPr>
        <w:t>Als</w:t>
      </w:r>
      <w:r w:rsidR="00490C5B" w:rsidRPr="009D4D83">
        <w:rPr>
          <w:lang w:val="de-DE"/>
        </w:rPr>
        <w:t xml:space="preserve"> Ergänzung des Kriteriums der Dringlichkeit aus menschenrechtlicher Perspektive</w:t>
      </w:r>
      <w:r w:rsidRPr="009D4D83">
        <w:rPr>
          <w:lang w:val="de-DE"/>
        </w:rPr>
        <w:t xml:space="preserve"> kämen das Kriterium der Nichtdiskriminierung und das Kriterium der Randomisierung in Betracht.</w:t>
      </w:r>
    </w:p>
    <w:p w14:paraId="34A1D927" w14:textId="652A7F83" w:rsidR="0023463C" w:rsidRPr="009D4D83" w:rsidRDefault="0023463C" w:rsidP="00B2680A">
      <w:pPr>
        <w:rPr>
          <w:lang w:val="de-DE"/>
        </w:rPr>
      </w:pPr>
    </w:p>
    <w:p w14:paraId="56D881D2" w14:textId="2B6592DF" w:rsidR="00ED4244" w:rsidRPr="009D4D83" w:rsidRDefault="003263E6" w:rsidP="00B2680A">
      <w:pPr>
        <w:rPr>
          <w:lang w:val="de-DE"/>
        </w:rPr>
      </w:pPr>
      <w:r w:rsidRPr="009D4D83">
        <w:rPr>
          <w:lang w:val="de-DE"/>
        </w:rPr>
        <w:lastRenderedPageBreak/>
        <w:t>Die Umsetzung des Nichtdiskriminierungsgebots im Kontext von Behinderung</w:t>
      </w:r>
      <w:r w:rsidR="007F0969" w:rsidRPr="009D4D83">
        <w:rPr>
          <w:lang w:val="de-DE"/>
        </w:rPr>
        <w:t xml:space="preserve"> sollte</w:t>
      </w:r>
      <w:r w:rsidR="00E236FC" w:rsidRPr="009D4D83">
        <w:rPr>
          <w:lang w:val="de-DE"/>
        </w:rPr>
        <w:t xml:space="preserve"> dabei</w:t>
      </w:r>
      <w:r w:rsidR="007F0969" w:rsidRPr="009D4D83">
        <w:rPr>
          <w:lang w:val="de-DE"/>
        </w:rPr>
        <w:t xml:space="preserve"> nicht durch ein simples Verbot erfolgen, da dieses – insbesondere in für Pandemien typischen Stresssituationen</w:t>
      </w:r>
      <w:r w:rsidR="003646FD">
        <w:rPr>
          <w:lang w:val="de-DE"/>
        </w:rPr>
        <w:t xml:space="preserve"> –</w:t>
      </w:r>
      <w:r w:rsidR="007F0969" w:rsidRPr="009D4D83">
        <w:rPr>
          <w:lang w:val="de-DE"/>
        </w:rPr>
        <w:t xml:space="preserve"> schnell zu eine</w:t>
      </w:r>
      <w:r w:rsidR="00B10F92" w:rsidRPr="009D4D83">
        <w:rPr>
          <w:lang w:val="de-DE"/>
        </w:rPr>
        <w:t>r</w:t>
      </w:r>
      <w:r w:rsidR="007F0969" w:rsidRPr="009D4D83">
        <w:rPr>
          <w:lang w:val="de-DE"/>
        </w:rPr>
        <w:t xml:space="preserve"> Leerformel verkommen kann. Es </w:t>
      </w:r>
      <w:r w:rsidRPr="009D4D83">
        <w:rPr>
          <w:lang w:val="de-DE"/>
        </w:rPr>
        <w:t xml:space="preserve">könnte </w:t>
      </w:r>
      <w:r w:rsidR="007F0969" w:rsidRPr="009D4D83">
        <w:rPr>
          <w:lang w:val="de-DE"/>
        </w:rPr>
        <w:t xml:space="preserve">aber </w:t>
      </w:r>
      <w:r w:rsidRPr="009D4D83">
        <w:rPr>
          <w:lang w:val="de-DE"/>
        </w:rPr>
        <w:t xml:space="preserve">unter </w:t>
      </w:r>
      <w:r w:rsidR="00ED4244" w:rsidRPr="009D4D83">
        <w:rPr>
          <w:lang w:val="de-DE"/>
        </w:rPr>
        <w:t>Berücksichtigung der Vorgaben der UN</w:t>
      </w:r>
      <w:r w:rsidR="005F5BD0">
        <w:rPr>
          <w:lang w:val="de-DE"/>
        </w:rPr>
        <w:t> </w:t>
      </w:r>
      <w:r w:rsidR="00ED4244" w:rsidRPr="009D4D83">
        <w:rPr>
          <w:lang w:val="de-DE"/>
        </w:rPr>
        <w:t>BRK</w:t>
      </w:r>
      <w:r w:rsidR="005F5BD0">
        <w:rPr>
          <w:lang w:val="de-DE"/>
        </w:rPr>
        <w:t>,</w:t>
      </w:r>
      <w:r w:rsidR="00ED4244" w:rsidRPr="009D4D83">
        <w:rPr>
          <w:lang w:val="de-DE"/>
        </w:rPr>
        <w:t xml:space="preserve"> insbesondere Art. 5, 11 und 25 UN</w:t>
      </w:r>
      <w:r w:rsidR="005F5BD0">
        <w:rPr>
          <w:lang w:val="de-DE"/>
        </w:rPr>
        <w:t> </w:t>
      </w:r>
      <w:r w:rsidR="00ED4244" w:rsidRPr="009D4D83">
        <w:rPr>
          <w:lang w:val="de-DE"/>
        </w:rPr>
        <w:t>BRK</w:t>
      </w:r>
      <w:r w:rsidR="005F5BD0">
        <w:rPr>
          <w:lang w:val="de-DE"/>
        </w:rPr>
        <w:t>,</w:t>
      </w:r>
      <w:r w:rsidR="00ED4244" w:rsidRPr="009D4D83">
        <w:rPr>
          <w:lang w:val="de-DE"/>
        </w:rPr>
        <w:t xml:space="preserve"> </w:t>
      </w:r>
      <w:r w:rsidR="007F0969" w:rsidRPr="009D4D83">
        <w:rPr>
          <w:lang w:val="de-DE"/>
        </w:rPr>
        <w:t xml:space="preserve">zu folgenden </w:t>
      </w:r>
      <w:r w:rsidR="00806EFE" w:rsidRPr="009D4D83">
        <w:rPr>
          <w:lang w:val="de-DE"/>
        </w:rPr>
        <w:t>Regeln bzw. Faktoren</w:t>
      </w:r>
      <w:r w:rsidR="00806EFE">
        <w:rPr>
          <w:rStyle w:val="Funotenzeichen"/>
        </w:rPr>
        <w:footnoteReference w:id="89"/>
      </w:r>
      <w:r w:rsidR="007F0969" w:rsidRPr="009D4D83">
        <w:rPr>
          <w:lang w:val="de-DE"/>
        </w:rPr>
        <w:t xml:space="preserve"> für Richtlinien für </w:t>
      </w:r>
      <w:r w:rsidR="00A31335">
        <w:rPr>
          <w:lang w:val="de-DE"/>
        </w:rPr>
        <w:t>Priorisierung</w:t>
      </w:r>
      <w:r w:rsidR="007F0969" w:rsidRPr="009D4D83">
        <w:rPr>
          <w:lang w:val="de-DE"/>
        </w:rPr>
        <w:t>sentscheidungen in Pandemie-Zeiten führen</w:t>
      </w:r>
      <w:r w:rsidR="00E236FC" w:rsidRPr="009D4D83">
        <w:rPr>
          <w:lang w:val="de-DE"/>
        </w:rPr>
        <w:t>:</w:t>
      </w:r>
    </w:p>
    <w:p w14:paraId="7CC293A4" w14:textId="4C60F0A6" w:rsidR="00E236FC" w:rsidRPr="009D4D83" w:rsidRDefault="00E236FC" w:rsidP="00B2680A">
      <w:pPr>
        <w:rPr>
          <w:lang w:val="de-DE"/>
        </w:rPr>
      </w:pPr>
    </w:p>
    <w:p w14:paraId="7498EF38" w14:textId="54422E06" w:rsidR="00E2549E" w:rsidRPr="009D4D83" w:rsidRDefault="00E2549E" w:rsidP="009D4D83">
      <w:pPr>
        <w:pStyle w:val="Listenabsatz"/>
        <w:numPr>
          <w:ilvl w:val="0"/>
          <w:numId w:val="35"/>
        </w:numPr>
        <w:jc w:val="left"/>
        <w:rPr>
          <w:rFonts w:ascii="Arial" w:hAnsi="Arial" w:cs="Arial"/>
          <w:sz w:val="22"/>
          <w:szCs w:val="22"/>
        </w:rPr>
      </w:pPr>
      <w:r w:rsidRPr="009D4D83">
        <w:rPr>
          <w:rFonts w:ascii="Arial" w:hAnsi="Arial" w:cs="Arial"/>
          <w:sz w:val="22"/>
          <w:szCs w:val="22"/>
        </w:rPr>
        <w:t>Vorurteile und Stereotypen über behinderte oder chronisch kranke Menschen dürfen keine Rolle spielen</w:t>
      </w:r>
      <w:r w:rsidR="003646FD">
        <w:rPr>
          <w:rFonts w:ascii="Arial" w:hAnsi="Arial" w:cs="Arial"/>
          <w:sz w:val="22"/>
          <w:szCs w:val="22"/>
        </w:rPr>
        <w:t>.</w:t>
      </w:r>
    </w:p>
    <w:p w14:paraId="3DFCF263" w14:textId="0B9E7C9C" w:rsidR="00E236FC" w:rsidRPr="009D4D83" w:rsidRDefault="004A0893" w:rsidP="009D4D83">
      <w:pPr>
        <w:pStyle w:val="Listenabsatz"/>
        <w:numPr>
          <w:ilvl w:val="0"/>
          <w:numId w:val="35"/>
        </w:numPr>
        <w:jc w:val="left"/>
        <w:rPr>
          <w:rFonts w:ascii="Arial" w:hAnsi="Arial" w:cs="Arial"/>
          <w:sz w:val="22"/>
          <w:szCs w:val="22"/>
        </w:rPr>
      </w:pPr>
      <w:r w:rsidRPr="009D4D83">
        <w:rPr>
          <w:rFonts w:ascii="Arial" w:hAnsi="Arial" w:cs="Arial"/>
          <w:sz w:val="22"/>
          <w:szCs w:val="22"/>
        </w:rPr>
        <w:t>Die V</w:t>
      </w:r>
      <w:r w:rsidR="00E236FC" w:rsidRPr="009D4D83">
        <w:rPr>
          <w:rFonts w:ascii="Arial" w:hAnsi="Arial" w:cs="Arial"/>
          <w:sz w:val="22"/>
          <w:szCs w:val="22"/>
        </w:rPr>
        <w:t xml:space="preserve">erweigerung intensivmedizinischer Maßnahmen aufgrund einer medizinischen </w:t>
      </w:r>
      <w:r w:rsidR="00804CE2">
        <w:rPr>
          <w:rFonts w:ascii="Arial" w:hAnsi="Arial" w:cs="Arial"/>
          <w:sz w:val="22"/>
          <w:szCs w:val="22"/>
        </w:rPr>
        <w:t>Behinderungsd</w:t>
      </w:r>
      <w:r w:rsidR="00E236FC" w:rsidRPr="009D4D83">
        <w:rPr>
          <w:rFonts w:ascii="Arial" w:hAnsi="Arial" w:cs="Arial"/>
          <w:sz w:val="22"/>
          <w:szCs w:val="22"/>
        </w:rPr>
        <w:t xml:space="preserve">iagnose oder </w:t>
      </w:r>
      <w:r w:rsidR="00804CE2">
        <w:rPr>
          <w:rFonts w:ascii="Arial" w:hAnsi="Arial" w:cs="Arial"/>
          <w:sz w:val="22"/>
          <w:szCs w:val="22"/>
        </w:rPr>
        <w:t>aufgrund funktionaler</w:t>
      </w:r>
      <w:r w:rsidR="00E236FC" w:rsidRPr="009D4D83">
        <w:rPr>
          <w:rFonts w:ascii="Arial" w:hAnsi="Arial" w:cs="Arial"/>
          <w:sz w:val="22"/>
          <w:szCs w:val="22"/>
        </w:rPr>
        <w:t xml:space="preserve"> gesundheitliche</w:t>
      </w:r>
      <w:r w:rsidR="00804CE2">
        <w:rPr>
          <w:rFonts w:ascii="Arial" w:hAnsi="Arial" w:cs="Arial"/>
          <w:sz w:val="22"/>
          <w:szCs w:val="22"/>
        </w:rPr>
        <w:t>r</w:t>
      </w:r>
      <w:r w:rsidR="00E236FC" w:rsidRPr="009D4D83">
        <w:rPr>
          <w:rFonts w:ascii="Arial" w:hAnsi="Arial" w:cs="Arial"/>
          <w:sz w:val="22"/>
          <w:szCs w:val="22"/>
        </w:rPr>
        <w:t xml:space="preserve"> Beeinträchtigung ist unzulässig</w:t>
      </w:r>
      <w:r w:rsidR="003646FD">
        <w:rPr>
          <w:rFonts w:ascii="Arial" w:hAnsi="Arial" w:cs="Arial"/>
          <w:sz w:val="22"/>
          <w:szCs w:val="22"/>
        </w:rPr>
        <w:t>.</w:t>
      </w:r>
    </w:p>
    <w:p w14:paraId="25DA6212" w14:textId="529D4B47" w:rsidR="00E236FC" w:rsidRPr="009D4D83" w:rsidRDefault="00490585" w:rsidP="009D4D83">
      <w:pPr>
        <w:pStyle w:val="Listenabsatz"/>
        <w:numPr>
          <w:ilvl w:val="0"/>
          <w:numId w:val="35"/>
        </w:numPr>
        <w:jc w:val="left"/>
        <w:rPr>
          <w:rFonts w:ascii="Arial" w:hAnsi="Arial" w:cs="Arial"/>
          <w:sz w:val="22"/>
          <w:szCs w:val="22"/>
        </w:rPr>
      </w:pPr>
      <w:r w:rsidRPr="009D4D83">
        <w:rPr>
          <w:rFonts w:ascii="Arial" w:hAnsi="Arial" w:cs="Arial"/>
          <w:sz w:val="22"/>
          <w:szCs w:val="22"/>
        </w:rPr>
        <w:t>Lebensqualitätseinstufungen wie QUALY</w:t>
      </w:r>
      <w:r w:rsidR="005F5BD0">
        <w:rPr>
          <w:rFonts w:ascii="Arial" w:hAnsi="Arial" w:cs="Arial"/>
          <w:sz w:val="22"/>
          <w:szCs w:val="22"/>
        </w:rPr>
        <w:t>S</w:t>
      </w:r>
      <w:r w:rsidRPr="009D4D83">
        <w:rPr>
          <w:rFonts w:ascii="Arial" w:hAnsi="Arial" w:cs="Arial"/>
          <w:sz w:val="22"/>
          <w:szCs w:val="22"/>
        </w:rPr>
        <w:t xml:space="preserve"> sind im Rahmen von Priorisierungentscheidungen über intensivmedizinische Maßnahmen unzulässig</w:t>
      </w:r>
      <w:r w:rsidR="003646FD">
        <w:rPr>
          <w:rFonts w:ascii="Arial" w:hAnsi="Arial" w:cs="Arial"/>
          <w:sz w:val="22"/>
          <w:szCs w:val="22"/>
        </w:rPr>
        <w:t>.</w:t>
      </w:r>
    </w:p>
    <w:p w14:paraId="0AD3802F" w14:textId="775DB92F" w:rsidR="00490585" w:rsidRPr="009D4D83" w:rsidRDefault="00490585" w:rsidP="009D4D83">
      <w:pPr>
        <w:pStyle w:val="Listenabsatz"/>
        <w:numPr>
          <w:ilvl w:val="0"/>
          <w:numId w:val="35"/>
        </w:numPr>
        <w:jc w:val="left"/>
        <w:rPr>
          <w:rFonts w:ascii="Arial" w:hAnsi="Arial" w:cs="Arial"/>
          <w:sz w:val="22"/>
          <w:szCs w:val="22"/>
        </w:rPr>
      </w:pPr>
      <w:r w:rsidRPr="009D4D83">
        <w:rPr>
          <w:rFonts w:ascii="Arial" w:hAnsi="Arial" w:cs="Arial"/>
          <w:sz w:val="22"/>
          <w:szCs w:val="22"/>
        </w:rPr>
        <w:t>Überlebenserwartung</w:t>
      </w:r>
      <w:r w:rsidR="00E2549E" w:rsidRPr="009D4D83">
        <w:rPr>
          <w:rFonts w:ascii="Arial" w:hAnsi="Arial" w:cs="Arial"/>
          <w:sz w:val="22"/>
          <w:szCs w:val="22"/>
        </w:rPr>
        <w:t>en</w:t>
      </w:r>
      <w:r w:rsidRPr="009D4D83">
        <w:rPr>
          <w:rFonts w:ascii="Arial" w:hAnsi="Arial" w:cs="Arial"/>
          <w:sz w:val="22"/>
          <w:szCs w:val="22"/>
        </w:rPr>
        <w:t xml:space="preserve"> – weder langfristig</w:t>
      </w:r>
      <w:r w:rsidR="003646FD">
        <w:rPr>
          <w:rFonts w:ascii="Arial" w:hAnsi="Arial" w:cs="Arial"/>
          <w:sz w:val="22"/>
          <w:szCs w:val="22"/>
        </w:rPr>
        <w:t>e</w:t>
      </w:r>
      <w:r w:rsidRPr="009D4D83">
        <w:rPr>
          <w:rFonts w:ascii="Arial" w:hAnsi="Arial" w:cs="Arial"/>
          <w:sz w:val="22"/>
          <w:szCs w:val="22"/>
        </w:rPr>
        <w:t xml:space="preserve"> noch mittelfristige – sollten keine Rolle spielen dürfen</w:t>
      </w:r>
      <w:r w:rsidR="003646FD">
        <w:rPr>
          <w:rFonts w:ascii="Arial" w:hAnsi="Arial" w:cs="Arial"/>
          <w:sz w:val="22"/>
          <w:szCs w:val="22"/>
        </w:rPr>
        <w:t xml:space="preserve">. </w:t>
      </w:r>
    </w:p>
    <w:p w14:paraId="6EADF879" w14:textId="6030116F" w:rsidR="00490585" w:rsidRPr="009D4D83" w:rsidRDefault="00490585" w:rsidP="009D4D83">
      <w:pPr>
        <w:pStyle w:val="Listenabsatz"/>
        <w:numPr>
          <w:ilvl w:val="0"/>
          <w:numId w:val="35"/>
        </w:numPr>
        <w:jc w:val="left"/>
        <w:rPr>
          <w:rFonts w:ascii="Arial" w:hAnsi="Arial" w:cs="Arial"/>
          <w:sz w:val="22"/>
          <w:szCs w:val="22"/>
        </w:rPr>
      </w:pPr>
      <w:r w:rsidRPr="009D4D83">
        <w:rPr>
          <w:rFonts w:ascii="Arial" w:hAnsi="Arial" w:cs="Arial"/>
          <w:sz w:val="22"/>
          <w:szCs w:val="22"/>
        </w:rPr>
        <w:t>Kurzfristige Überlebenserwartung – im Sinne einer Einschätzung der Frage, ob die Behandlung aussichtslos ist</w:t>
      </w:r>
      <w:r w:rsidR="004A0893" w:rsidRPr="009D4D83">
        <w:rPr>
          <w:rFonts w:ascii="Arial" w:hAnsi="Arial" w:cs="Arial"/>
          <w:sz w:val="22"/>
          <w:szCs w:val="22"/>
        </w:rPr>
        <w:t xml:space="preserve"> </w:t>
      </w:r>
      <w:r w:rsidR="005F5BD0">
        <w:rPr>
          <w:rFonts w:ascii="Arial" w:hAnsi="Arial" w:cs="Arial"/>
          <w:sz w:val="22"/>
          <w:szCs w:val="22"/>
        </w:rPr>
        <w:t>–</w:t>
      </w:r>
      <w:r w:rsidRPr="009D4D83">
        <w:rPr>
          <w:rFonts w:ascii="Arial" w:hAnsi="Arial" w:cs="Arial"/>
          <w:sz w:val="22"/>
          <w:szCs w:val="22"/>
        </w:rPr>
        <w:t xml:space="preserve"> darf nur dann eine Rolle spielen, wenn </w:t>
      </w:r>
      <w:r w:rsidR="004A0893" w:rsidRPr="009D4D83">
        <w:rPr>
          <w:rFonts w:ascii="Arial" w:hAnsi="Arial" w:cs="Arial"/>
          <w:sz w:val="22"/>
          <w:szCs w:val="22"/>
        </w:rPr>
        <w:t>für Menschen mit Behinderung oder chronische Erkrankungen angemessene Vorkehrungen</w:t>
      </w:r>
      <w:r w:rsidRPr="009D4D83">
        <w:rPr>
          <w:rFonts w:ascii="Arial" w:hAnsi="Arial" w:cs="Arial"/>
          <w:sz w:val="22"/>
          <w:szCs w:val="22"/>
        </w:rPr>
        <w:t xml:space="preserve"> </w:t>
      </w:r>
      <w:r w:rsidR="004A0893" w:rsidRPr="009D4D83">
        <w:rPr>
          <w:rFonts w:ascii="Arial" w:hAnsi="Arial" w:cs="Arial"/>
          <w:sz w:val="22"/>
          <w:szCs w:val="22"/>
        </w:rPr>
        <w:t>für eine individuelle Einschätzung basierend auf objektiver Evidenz vorgesehen sind</w:t>
      </w:r>
      <w:r w:rsidR="003646FD">
        <w:rPr>
          <w:rFonts w:ascii="Arial" w:hAnsi="Arial" w:cs="Arial"/>
          <w:sz w:val="22"/>
          <w:szCs w:val="22"/>
        </w:rPr>
        <w:t>.</w:t>
      </w:r>
    </w:p>
    <w:p w14:paraId="15BAE11F" w14:textId="0944A2B0" w:rsidR="004A0893" w:rsidRPr="009D4D83" w:rsidRDefault="004A0893" w:rsidP="009D4D83">
      <w:pPr>
        <w:pStyle w:val="Listenabsatz"/>
        <w:numPr>
          <w:ilvl w:val="0"/>
          <w:numId w:val="35"/>
        </w:numPr>
        <w:jc w:val="left"/>
        <w:rPr>
          <w:rFonts w:ascii="Arial" w:hAnsi="Arial" w:cs="Arial"/>
          <w:sz w:val="22"/>
          <w:szCs w:val="22"/>
        </w:rPr>
      </w:pPr>
      <w:r w:rsidRPr="009D4D83">
        <w:rPr>
          <w:rFonts w:ascii="Arial" w:hAnsi="Arial" w:cs="Arial"/>
          <w:sz w:val="22"/>
          <w:szCs w:val="22"/>
        </w:rPr>
        <w:t>Wenn für die Frage der Aussichtslosigkeit der intensivmedizinischen Behandlung Werkzeuge wie SOFA</w:t>
      </w:r>
      <w:r w:rsidR="00A5216C">
        <w:rPr>
          <w:rStyle w:val="Funotenzeichen"/>
          <w:rFonts w:ascii="Arial" w:hAnsi="Arial" w:cs="Arial"/>
          <w:sz w:val="22"/>
          <w:szCs w:val="22"/>
        </w:rPr>
        <w:footnoteReference w:id="90"/>
      </w:r>
      <w:r w:rsidRPr="009D4D83">
        <w:rPr>
          <w:rFonts w:ascii="Arial" w:hAnsi="Arial" w:cs="Arial"/>
          <w:sz w:val="22"/>
          <w:szCs w:val="22"/>
        </w:rPr>
        <w:t xml:space="preserve"> eingesetzt werden, müssen angemessene Vorkehrungen für eine individuelle Einschätzung basierend auf objektiver Evidenz für behinderte und chronisch kranke Menschen vorgesehen werden</w:t>
      </w:r>
      <w:r w:rsidR="003646FD">
        <w:rPr>
          <w:rFonts w:ascii="Arial" w:hAnsi="Arial" w:cs="Arial"/>
          <w:sz w:val="22"/>
          <w:szCs w:val="22"/>
        </w:rPr>
        <w:t>.</w:t>
      </w:r>
    </w:p>
    <w:p w14:paraId="19F6C52A" w14:textId="53E0A1A6" w:rsidR="007F0969" w:rsidRPr="009D4D83" w:rsidRDefault="00E2549E" w:rsidP="009D4D83">
      <w:pPr>
        <w:pStyle w:val="Listenabsatz"/>
        <w:numPr>
          <w:ilvl w:val="0"/>
          <w:numId w:val="35"/>
        </w:numPr>
        <w:jc w:val="left"/>
        <w:rPr>
          <w:rFonts w:ascii="Arial" w:hAnsi="Arial" w:cs="Arial"/>
          <w:sz w:val="22"/>
          <w:szCs w:val="22"/>
        </w:rPr>
      </w:pPr>
      <w:r w:rsidRPr="009D4D83">
        <w:rPr>
          <w:rFonts w:ascii="Arial" w:hAnsi="Arial" w:cs="Arial"/>
          <w:sz w:val="22"/>
          <w:szCs w:val="22"/>
        </w:rPr>
        <w:t xml:space="preserve">Wenn </w:t>
      </w:r>
      <w:r w:rsidR="00A31335" w:rsidRPr="009D4D83">
        <w:rPr>
          <w:rFonts w:ascii="Arial" w:hAnsi="Arial" w:cs="Arial"/>
          <w:sz w:val="22"/>
          <w:szCs w:val="22"/>
        </w:rPr>
        <w:t>Priorisierung</w:t>
      </w:r>
      <w:r w:rsidRPr="009D4D83">
        <w:rPr>
          <w:rFonts w:ascii="Arial" w:hAnsi="Arial" w:cs="Arial"/>
          <w:sz w:val="22"/>
          <w:szCs w:val="22"/>
        </w:rPr>
        <w:t>en von der Dauer der Behandlung</w:t>
      </w:r>
      <w:r w:rsidR="008E4A7A" w:rsidRPr="009D4D83">
        <w:rPr>
          <w:rFonts w:ascii="Arial" w:hAnsi="Arial" w:cs="Arial"/>
          <w:sz w:val="22"/>
          <w:szCs w:val="22"/>
        </w:rPr>
        <w:t xml:space="preserve"> oder deren Kosten</w:t>
      </w:r>
      <w:r w:rsidRPr="009D4D83">
        <w:rPr>
          <w:rFonts w:ascii="Arial" w:hAnsi="Arial" w:cs="Arial"/>
          <w:sz w:val="22"/>
          <w:szCs w:val="22"/>
        </w:rPr>
        <w:t xml:space="preserve"> abhängig gemacht werden, müssen ebenfalls Modifizierungen im Sinne angemessener Vorkehrungen für behinderte und chronisch kranke Menschen vorgesehen werden, insbesondere Menschen</w:t>
      </w:r>
      <w:r w:rsidR="003646FD">
        <w:rPr>
          <w:rFonts w:ascii="Arial" w:hAnsi="Arial" w:cs="Arial"/>
          <w:sz w:val="22"/>
          <w:szCs w:val="22"/>
        </w:rPr>
        <w:t>,</w:t>
      </w:r>
      <w:r w:rsidRPr="009D4D83">
        <w:rPr>
          <w:rFonts w:ascii="Arial" w:hAnsi="Arial" w:cs="Arial"/>
          <w:sz w:val="22"/>
          <w:szCs w:val="22"/>
        </w:rPr>
        <w:t xml:space="preserve"> die im Alltag auf Beatmung angewiesen sind, dürfen nicht benachteiligt werden</w:t>
      </w:r>
      <w:r w:rsidR="003646FD">
        <w:rPr>
          <w:rFonts w:ascii="Arial" w:hAnsi="Arial" w:cs="Arial"/>
          <w:sz w:val="22"/>
          <w:szCs w:val="22"/>
        </w:rPr>
        <w:t xml:space="preserve">. </w:t>
      </w:r>
    </w:p>
    <w:p w14:paraId="34312731" w14:textId="5965E677" w:rsidR="00E2549E" w:rsidRPr="009D4D83" w:rsidRDefault="00E2549E" w:rsidP="009D4D83">
      <w:pPr>
        <w:pStyle w:val="Listenabsatz"/>
        <w:numPr>
          <w:ilvl w:val="0"/>
          <w:numId w:val="35"/>
        </w:numPr>
        <w:jc w:val="left"/>
        <w:rPr>
          <w:rFonts w:ascii="Arial" w:hAnsi="Arial" w:cs="Arial"/>
          <w:sz w:val="22"/>
          <w:szCs w:val="22"/>
        </w:rPr>
      </w:pPr>
      <w:r w:rsidRPr="009D4D83">
        <w:rPr>
          <w:rFonts w:ascii="Arial" w:hAnsi="Arial" w:cs="Arial"/>
          <w:sz w:val="22"/>
          <w:szCs w:val="22"/>
        </w:rPr>
        <w:t>Angemessene Vorkehrungen im Sinne von Ausnahmen von Besuchsregelungen sind ebenfalls notwendig für behinderte Personen, die auf persönliche Assistenz oder Dolmetscher*innen angewiesen sind.</w:t>
      </w:r>
    </w:p>
    <w:p w14:paraId="35474D08" w14:textId="7C2588A8" w:rsidR="00E2549E" w:rsidRPr="009D4D83" w:rsidRDefault="00806EFE" w:rsidP="009D4D83">
      <w:pPr>
        <w:pStyle w:val="Listenabsatz"/>
        <w:numPr>
          <w:ilvl w:val="0"/>
          <w:numId w:val="35"/>
        </w:numPr>
        <w:jc w:val="left"/>
        <w:rPr>
          <w:rFonts w:ascii="Arial" w:hAnsi="Arial" w:cs="Arial"/>
          <w:sz w:val="22"/>
          <w:szCs w:val="22"/>
        </w:rPr>
      </w:pPr>
      <w:r w:rsidRPr="009D4D83">
        <w:rPr>
          <w:rFonts w:ascii="Arial" w:hAnsi="Arial" w:cs="Arial"/>
          <w:sz w:val="22"/>
          <w:szCs w:val="22"/>
        </w:rPr>
        <w:t>Barrierefreie, effektive Kommunikation mit den Patient*innen (und ggf. ihren Angehörigen) ist durch angemessene Vorkehrungen, wie z.B. Dolmetschung in Gebärdensprache, Leichter Sprache oder andere Kommunikationsweisen</w:t>
      </w:r>
      <w:r w:rsidR="00A32693">
        <w:rPr>
          <w:rFonts w:ascii="Arial" w:hAnsi="Arial" w:cs="Arial"/>
          <w:sz w:val="22"/>
          <w:szCs w:val="22"/>
        </w:rPr>
        <w:t>,</w:t>
      </w:r>
      <w:r w:rsidRPr="009D4D83">
        <w:rPr>
          <w:rFonts w:ascii="Arial" w:hAnsi="Arial" w:cs="Arial"/>
          <w:sz w:val="22"/>
          <w:szCs w:val="22"/>
        </w:rPr>
        <w:t xml:space="preserve"> sicherzustellen; es ist die wichtigste Voraussetzung</w:t>
      </w:r>
      <w:r w:rsidR="003646FD">
        <w:rPr>
          <w:rFonts w:ascii="Arial" w:hAnsi="Arial" w:cs="Arial"/>
          <w:sz w:val="22"/>
          <w:szCs w:val="22"/>
        </w:rPr>
        <w:t>,</w:t>
      </w:r>
      <w:r w:rsidRPr="009D4D83">
        <w:rPr>
          <w:rFonts w:ascii="Arial" w:hAnsi="Arial" w:cs="Arial"/>
          <w:sz w:val="22"/>
          <w:szCs w:val="22"/>
        </w:rPr>
        <w:t xml:space="preserve"> um den Patientenwillen festzustellen.</w:t>
      </w:r>
    </w:p>
    <w:p w14:paraId="266A3980" w14:textId="5F63F8E2" w:rsidR="00806EFE" w:rsidRPr="009D4D83" w:rsidRDefault="00806EFE" w:rsidP="00806EFE">
      <w:pPr>
        <w:rPr>
          <w:lang w:val="de-DE"/>
        </w:rPr>
      </w:pPr>
    </w:p>
    <w:p w14:paraId="22840665" w14:textId="6AB368FA" w:rsidR="002838DE" w:rsidRPr="009D4D83" w:rsidRDefault="008E4A7A" w:rsidP="002838DE">
      <w:pPr>
        <w:widowControl/>
        <w:autoSpaceDE w:val="0"/>
        <w:autoSpaceDN w:val="0"/>
        <w:adjustRightInd w:val="0"/>
        <w:rPr>
          <w:lang w:val="de-DE"/>
        </w:rPr>
      </w:pPr>
      <w:r w:rsidRPr="009D4D83">
        <w:rPr>
          <w:lang w:val="de-DE"/>
        </w:rPr>
        <w:t>Im Hinblick auf das zweite Kriterium der Randomisierung ist zwischen dem Losverfahren (Lotterie), dem Prioritätsprinzip (wer zuerst kommt, mahlt zerst) und der Warteliste (Allokation von Organen)</w:t>
      </w:r>
      <w:r w:rsidR="003646FD">
        <w:rPr>
          <w:lang w:val="de-DE"/>
        </w:rPr>
        <w:t xml:space="preserve"> </w:t>
      </w:r>
      <w:r w:rsidR="003646FD" w:rsidRPr="00DF2B82">
        <w:rPr>
          <w:lang w:val="de-DE"/>
        </w:rPr>
        <w:lastRenderedPageBreak/>
        <w:t>zu unterscheiden</w:t>
      </w:r>
      <w:r w:rsidRPr="009D4D83">
        <w:rPr>
          <w:lang w:val="de-DE"/>
        </w:rPr>
        <w:t>.</w:t>
      </w:r>
      <w:r>
        <w:rPr>
          <w:rStyle w:val="Funotenzeichen"/>
        </w:rPr>
        <w:footnoteReference w:id="91"/>
      </w:r>
      <w:r w:rsidRPr="009D4D83">
        <w:rPr>
          <w:lang w:val="de-DE"/>
        </w:rPr>
        <w:t xml:space="preserve"> </w:t>
      </w:r>
      <w:r w:rsidR="00A05D37" w:rsidRPr="009D4D83">
        <w:rPr>
          <w:lang w:val="de-DE"/>
        </w:rPr>
        <w:t xml:space="preserve">Problematisch bei allen drei Verfahren ist, dass sie immer zu einer Benachteiligung derjenigen Personen führen, die leer ausgehen. Sie bleiben ihrem </w:t>
      </w:r>
      <w:r w:rsidR="003646FD">
        <w:rPr>
          <w:lang w:val="de-DE"/>
        </w:rPr>
        <w:t>„</w:t>
      </w:r>
      <w:r w:rsidR="00A05D37" w:rsidRPr="009D4D83">
        <w:rPr>
          <w:lang w:val="de-DE"/>
        </w:rPr>
        <w:t>Schicksal</w:t>
      </w:r>
      <w:r w:rsidR="000F1289">
        <w:rPr>
          <w:lang w:val="de-DE"/>
        </w:rPr>
        <w:t>“</w:t>
      </w:r>
      <w:r w:rsidR="00A05D37" w:rsidRPr="009D4D83">
        <w:rPr>
          <w:lang w:val="de-DE"/>
        </w:rPr>
        <w:t xml:space="preserve"> überlassen, was im Fall der Triage eben tödliche Folgen hat. In de</w:t>
      </w:r>
      <w:r w:rsidR="00A32693">
        <w:rPr>
          <w:lang w:val="de-DE"/>
        </w:rPr>
        <w:t>n</w:t>
      </w:r>
      <w:r w:rsidR="00A05D37" w:rsidRPr="009D4D83">
        <w:rPr>
          <w:lang w:val="de-DE"/>
        </w:rPr>
        <w:t xml:space="preserve"> Numerus</w:t>
      </w:r>
      <w:r w:rsidR="008774DD">
        <w:rPr>
          <w:lang w:val="de-DE"/>
        </w:rPr>
        <w:t>-</w:t>
      </w:r>
      <w:r w:rsidR="00A05D37" w:rsidRPr="009D4D83">
        <w:rPr>
          <w:lang w:val="de-DE"/>
        </w:rPr>
        <w:t>Clausus</w:t>
      </w:r>
      <w:r w:rsidR="008774DD">
        <w:rPr>
          <w:lang w:val="de-DE"/>
        </w:rPr>
        <w:t>-</w:t>
      </w:r>
      <w:r w:rsidR="00A05D37" w:rsidRPr="009D4D83">
        <w:rPr>
          <w:lang w:val="de-DE"/>
        </w:rPr>
        <w:t xml:space="preserve">Entscheidungen </w:t>
      </w:r>
      <w:r w:rsidR="002838DE" w:rsidRPr="009D4D83">
        <w:rPr>
          <w:lang w:val="de-DE"/>
        </w:rPr>
        <w:t>hat das</w:t>
      </w:r>
      <w:r w:rsidR="00A05D37" w:rsidRPr="009D4D83">
        <w:rPr>
          <w:lang w:val="de-DE"/>
        </w:rPr>
        <w:t xml:space="preserve"> BVerfG</w:t>
      </w:r>
      <w:r w:rsidR="00A05D37">
        <w:rPr>
          <w:rStyle w:val="Funotenzeichen"/>
        </w:rPr>
        <w:footnoteReference w:id="92"/>
      </w:r>
      <w:r w:rsidR="00A05D37" w:rsidRPr="009D4D83">
        <w:rPr>
          <w:lang w:val="de-DE"/>
        </w:rPr>
        <w:t xml:space="preserve"> auch auf die Bedeutung des Sozialstaatsgebots aus Art. 20 Abs.</w:t>
      </w:r>
      <w:r w:rsidR="008774DD">
        <w:rPr>
          <w:lang w:val="de-DE"/>
        </w:rPr>
        <w:t> </w:t>
      </w:r>
      <w:r w:rsidR="00A05D37" w:rsidRPr="009D4D83">
        <w:rPr>
          <w:lang w:val="de-DE"/>
        </w:rPr>
        <w:t xml:space="preserve">1 GG </w:t>
      </w:r>
      <w:r w:rsidR="002838DE" w:rsidRPr="009D4D83">
        <w:rPr>
          <w:lang w:val="de-DE"/>
        </w:rPr>
        <w:t xml:space="preserve">in diesem Zusammenhang </w:t>
      </w:r>
      <w:r w:rsidR="00A05D37" w:rsidRPr="009D4D83">
        <w:rPr>
          <w:lang w:val="de-DE"/>
        </w:rPr>
        <w:t xml:space="preserve">verwiesen und </w:t>
      </w:r>
      <w:r w:rsidR="002838DE" w:rsidRPr="009D4D83">
        <w:rPr>
          <w:lang w:val="de-DE"/>
        </w:rPr>
        <w:t xml:space="preserve">strenge Anforderungen für die </w:t>
      </w:r>
      <w:r w:rsidR="003646FD">
        <w:rPr>
          <w:lang w:val="de-DE"/>
        </w:rPr>
        <w:t>„</w:t>
      </w:r>
      <w:r w:rsidR="002838DE" w:rsidRPr="009D4D83">
        <w:rPr>
          <w:lang w:val="de-DE"/>
        </w:rPr>
        <w:t>Zuteilung von Lebenschancen</w:t>
      </w:r>
      <w:r w:rsidR="008774DD">
        <w:rPr>
          <w:lang w:val="de-DE"/>
        </w:rPr>
        <w:t>“</w:t>
      </w:r>
      <w:r w:rsidR="002838DE" w:rsidRPr="009D4D83">
        <w:rPr>
          <w:lang w:val="de-DE"/>
        </w:rPr>
        <w:t xml:space="preserve"> aufgestellt, die sich insbesondere auch an dem Verhältnismäßigkeitsgrundsatz zu orientieren haben. Das gilt umso</w:t>
      </w:r>
      <w:r w:rsidR="00A32693">
        <w:rPr>
          <w:lang w:val="de-DE"/>
        </w:rPr>
        <w:t xml:space="preserve"> </w:t>
      </w:r>
      <w:r w:rsidR="002838DE" w:rsidRPr="009D4D83">
        <w:rPr>
          <w:lang w:val="de-DE"/>
        </w:rPr>
        <w:t>mehr</w:t>
      </w:r>
      <w:r w:rsidR="008774DD">
        <w:rPr>
          <w:lang w:val="de-DE"/>
        </w:rPr>
        <w:t>,</w:t>
      </w:r>
      <w:r w:rsidR="002838DE" w:rsidRPr="009D4D83">
        <w:rPr>
          <w:lang w:val="de-DE"/>
        </w:rPr>
        <w:t xml:space="preserve"> je schwerer der Grundrechtseingriff durch die Anwendung von Randomisierungskriterien ist.</w:t>
      </w:r>
      <w:r w:rsidR="00E76E99">
        <w:rPr>
          <w:rStyle w:val="Funotenzeichen"/>
        </w:rPr>
        <w:footnoteReference w:id="93"/>
      </w:r>
      <w:r w:rsidR="002838DE" w:rsidRPr="009D4D83">
        <w:rPr>
          <w:lang w:val="de-DE"/>
        </w:rPr>
        <w:t xml:space="preserve"> Für Triageentscheidungen, bei denen es um Überlebens- und Gesundheitschancen geht, sind deshalb die Wertungen der Grund- und Menschenrechte (Art. 1 Abs.1</w:t>
      </w:r>
      <w:r w:rsidR="00E76E99" w:rsidRPr="009D4D83">
        <w:rPr>
          <w:lang w:val="de-DE"/>
        </w:rPr>
        <w:t>, Art. 2 Abs. 2 S.</w:t>
      </w:r>
      <w:r w:rsidR="000F1289">
        <w:rPr>
          <w:lang w:val="de-DE"/>
        </w:rPr>
        <w:t xml:space="preserve"> </w:t>
      </w:r>
      <w:r w:rsidR="00E76E99" w:rsidRPr="009D4D83">
        <w:rPr>
          <w:lang w:val="de-DE"/>
        </w:rPr>
        <w:t>1 und Art. 20 Abs. 1 GG iVM Art. 5, 10, 11, 25 UN</w:t>
      </w:r>
      <w:r w:rsidR="000F1289">
        <w:rPr>
          <w:lang w:val="de-DE"/>
        </w:rPr>
        <w:t> </w:t>
      </w:r>
      <w:r w:rsidR="00E76E99" w:rsidRPr="009D4D83">
        <w:rPr>
          <w:lang w:val="de-DE"/>
        </w:rPr>
        <w:t>BRK) zu berücksichtigen. Es reicht daher nicht, dass die Verfahren frei von Willkür und utilitaristischen Erwägungen sind. Sie müssen auch dahingehend überprüft werden, ob sie ihrerseits (</w:t>
      </w:r>
      <w:r w:rsidR="00E504E9">
        <w:rPr>
          <w:lang w:val="de-DE"/>
        </w:rPr>
        <w:t>mittelbar) diskriminierend sind.</w:t>
      </w:r>
    </w:p>
    <w:p w14:paraId="18C82B42" w14:textId="0927230B" w:rsidR="00E76E99" w:rsidRPr="009D4D83" w:rsidRDefault="00E76E99" w:rsidP="002838DE">
      <w:pPr>
        <w:widowControl/>
        <w:autoSpaceDE w:val="0"/>
        <w:autoSpaceDN w:val="0"/>
        <w:adjustRightInd w:val="0"/>
        <w:rPr>
          <w:lang w:val="de-DE"/>
        </w:rPr>
      </w:pPr>
    </w:p>
    <w:p w14:paraId="3D780A07" w14:textId="5CED9F55" w:rsidR="00E76E99" w:rsidRPr="009D4D83" w:rsidRDefault="00E76E99" w:rsidP="002838DE">
      <w:pPr>
        <w:widowControl/>
        <w:autoSpaceDE w:val="0"/>
        <w:autoSpaceDN w:val="0"/>
        <w:adjustRightInd w:val="0"/>
        <w:rPr>
          <w:lang w:val="de-DE"/>
        </w:rPr>
      </w:pPr>
      <w:r w:rsidRPr="009D4D83">
        <w:rPr>
          <w:lang w:val="de-DE"/>
        </w:rPr>
        <w:t>Daher ist im Hinblick auf das</w:t>
      </w:r>
      <w:r w:rsidR="006233AD" w:rsidRPr="009D4D83">
        <w:rPr>
          <w:lang w:val="de-DE"/>
        </w:rPr>
        <w:t xml:space="preserve"> Prioritätsprinzip zu bedenken, dass es prinzipiell jene priviligiert, die schnelleren Zugang zum Krankenhaus finden. Das sind behinderte Menschen aufgrund der strukturellen Zugangsbarrieren </w:t>
      </w:r>
      <w:r w:rsidR="005E4149" w:rsidRPr="009D4D83">
        <w:rPr>
          <w:lang w:val="de-DE"/>
        </w:rPr>
        <w:t>im</w:t>
      </w:r>
      <w:r w:rsidR="006233AD" w:rsidRPr="009D4D83">
        <w:rPr>
          <w:lang w:val="de-DE"/>
        </w:rPr>
        <w:t xml:space="preserve"> Gesundheitssystem bzw. aufgrund ihrer persönlichen ökonomischen Situation oft nicht.</w:t>
      </w:r>
      <w:r w:rsidR="006233AD">
        <w:rPr>
          <w:rStyle w:val="Funotenzeichen"/>
        </w:rPr>
        <w:footnoteReference w:id="94"/>
      </w:r>
      <w:r w:rsidR="006233AD" w:rsidRPr="009D4D83">
        <w:rPr>
          <w:lang w:val="de-DE"/>
        </w:rPr>
        <w:t xml:space="preserve"> Das Losverfahren hat den Nachteil, dass es ebenfalls diejenigen begünstigt, die es bereits geschafft haben, die Schwelle des Krankenhauses zu erreichen. Zudem mag es für die Praxis der Intensivmedizin unter Pandemiebedingungen schlicht unrealistisch sein</w:t>
      </w:r>
      <w:r w:rsidR="005E4149" w:rsidRPr="009D4D83">
        <w:rPr>
          <w:lang w:val="de-DE"/>
        </w:rPr>
        <w:t>, ständig neu entscheiden zu müssen, wer an dem Losverfahren teilnimmt und wer nicht, da zu jeder Zeit und ständig behandlungsbedürftige Patient*innen an der Krankenhauspforte eintreffen.</w:t>
      </w:r>
      <w:r w:rsidR="00E240D2">
        <w:rPr>
          <w:rStyle w:val="Funotenzeichen"/>
        </w:rPr>
        <w:footnoteReference w:id="95"/>
      </w:r>
      <w:r w:rsidR="005E4149" w:rsidRPr="009D4D83">
        <w:rPr>
          <w:lang w:val="de-DE"/>
        </w:rPr>
        <w:t xml:space="preserve"> Bei der Warteliste ist zu bedenken, dass das </w:t>
      </w:r>
      <w:r w:rsidR="003646FD">
        <w:rPr>
          <w:lang w:val="de-DE"/>
        </w:rPr>
        <w:t>W</w:t>
      </w:r>
      <w:r w:rsidR="003646FD" w:rsidRPr="009D4D83">
        <w:rPr>
          <w:lang w:val="de-DE"/>
        </w:rPr>
        <w:t xml:space="preserve">arten </w:t>
      </w:r>
      <w:r w:rsidR="005E4149" w:rsidRPr="009D4D83">
        <w:rPr>
          <w:lang w:val="de-DE"/>
        </w:rPr>
        <w:t xml:space="preserve">für einige Menschen besonders harte Konsequenzen hat oder Zugangschancen von vorneherein verwehrt. </w:t>
      </w:r>
      <w:r w:rsidR="00E240D2" w:rsidRPr="009D4D83">
        <w:rPr>
          <w:lang w:val="de-DE"/>
        </w:rPr>
        <w:t xml:space="preserve">So </w:t>
      </w:r>
      <w:r w:rsidR="005E4149" w:rsidRPr="009D4D83">
        <w:rPr>
          <w:lang w:val="de-DE"/>
        </w:rPr>
        <w:t>w</w:t>
      </w:r>
      <w:r w:rsidR="000F1289">
        <w:rPr>
          <w:lang w:val="de-DE"/>
        </w:rPr>
        <w:t>e</w:t>
      </w:r>
      <w:r w:rsidR="005E4149" w:rsidRPr="009D4D83">
        <w:rPr>
          <w:lang w:val="de-DE"/>
        </w:rPr>
        <w:t>rd</w:t>
      </w:r>
      <w:r w:rsidR="000F1289">
        <w:rPr>
          <w:lang w:val="de-DE"/>
        </w:rPr>
        <w:t>en</w:t>
      </w:r>
      <w:r w:rsidR="005E4149" w:rsidRPr="009D4D83">
        <w:rPr>
          <w:lang w:val="de-DE"/>
        </w:rPr>
        <w:t xml:space="preserve"> in der Allokationsmedizin jedenfalls unter Berücksichtigung des individuellen Dringlichkeitsprinzips und des Anspruchs auf chancengleichen Zugang</w:t>
      </w:r>
      <w:r w:rsidR="00E240D2" w:rsidRPr="009D4D83">
        <w:rPr>
          <w:lang w:val="de-DE"/>
        </w:rPr>
        <w:t xml:space="preserve"> z.B. für bestimmte vulnerable Gruppen (z.B. Kinder und Diabetiker*innen oder hochimmunisierte Patient*innen) ausgleichende Maßnahmen durch Privilegierung in der Warteliste vorgenommen.</w:t>
      </w:r>
      <w:r w:rsidR="00E240D2">
        <w:rPr>
          <w:rStyle w:val="Funotenzeichen"/>
        </w:rPr>
        <w:footnoteReference w:id="96"/>
      </w:r>
    </w:p>
    <w:p w14:paraId="5A6FC1B8" w14:textId="371675A6" w:rsidR="00881013" w:rsidRPr="009D4D83" w:rsidRDefault="00881013" w:rsidP="002838DE">
      <w:pPr>
        <w:widowControl/>
        <w:autoSpaceDE w:val="0"/>
        <w:autoSpaceDN w:val="0"/>
        <w:adjustRightInd w:val="0"/>
        <w:rPr>
          <w:lang w:val="de-DE"/>
        </w:rPr>
      </w:pPr>
    </w:p>
    <w:p w14:paraId="73AC3E70" w14:textId="6CA0BC87" w:rsidR="00881013" w:rsidRPr="009D4D83" w:rsidRDefault="00881013" w:rsidP="009D4D83">
      <w:pPr>
        <w:rPr>
          <w:lang w:val="de-DE"/>
        </w:rPr>
      </w:pPr>
      <w:r w:rsidRPr="009D4D83">
        <w:rPr>
          <w:lang w:val="de-DE"/>
        </w:rPr>
        <w:t>Trotz dieser Bedenken ist das Randomisierungskriterium als zulässiges, menschenrechtsbasiertes Triage-Kriterium einzustufen, da es prinzipiell anti-utilitaristisch und lebenswertindifferent ist.</w:t>
      </w:r>
      <w:r>
        <w:rPr>
          <w:rStyle w:val="Funotenzeichen"/>
        </w:rPr>
        <w:footnoteReference w:id="97"/>
      </w:r>
      <w:r w:rsidR="00020659" w:rsidRPr="009D4D83">
        <w:rPr>
          <w:lang w:val="de-DE"/>
        </w:rPr>
        <w:t xml:space="preserve"> Im Hinblick auf die Berücksichtigung struktureller Benachteiligungen kann in diesem Zusammenhang auch eine Quotenregelung angedacht werden, nach der eine bestimmte Anzahl von Intensivbetten für behinderte Personen (und andere zu berücksichtigende Gruppen) reserviert würden, die dann nach dem Zufallsprinzip verteilt würden. Dieses als pluralistische, inklusive Randomisierungslösung</w:t>
      </w:r>
      <w:r w:rsidR="00020659">
        <w:rPr>
          <w:rStyle w:val="Funotenzeichen"/>
        </w:rPr>
        <w:footnoteReference w:id="98"/>
      </w:r>
      <w:r w:rsidR="00020659" w:rsidRPr="009D4D83">
        <w:rPr>
          <w:lang w:val="de-DE"/>
        </w:rPr>
        <w:t xml:space="preserve"> entwickelte Modell </w:t>
      </w:r>
      <w:r w:rsidR="006F27FF" w:rsidRPr="009D4D83">
        <w:rPr>
          <w:lang w:val="de-DE"/>
        </w:rPr>
        <w:t>könnte auf Art. 5 Abs. 4 UN</w:t>
      </w:r>
      <w:r w:rsidR="000F1289">
        <w:rPr>
          <w:lang w:val="de-DE"/>
        </w:rPr>
        <w:t> </w:t>
      </w:r>
      <w:r w:rsidR="006F27FF" w:rsidRPr="009D4D83">
        <w:rPr>
          <w:lang w:val="de-DE"/>
        </w:rPr>
        <w:t>BRK g</w:t>
      </w:r>
      <w:r w:rsidR="005F23D9" w:rsidRPr="009D4D83">
        <w:rPr>
          <w:lang w:val="de-DE"/>
        </w:rPr>
        <w:t xml:space="preserve">estützt werden, wonach Fördermaßnahmen, die der Herbeiführung der de facto Gleichberechtigung behinderter Menschen dienen, nicht als Diskriminierung gelten. </w:t>
      </w:r>
      <w:r w:rsidR="00A81A3D" w:rsidRPr="009D4D83">
        <w:rPr>
          <w:lang w:val="de-DE"/>
        </w:rPr>
        <w:t>Sie würde dem inklusi</w:t>
      </w:r>
      <w:r w:rsidR="000F1289">
        <w:rPr>
          <w:lang w:val="de-DE"/>
        </w:rPr>
        <w:t>v</w:t>
      </w:r>
      <w:r w:rsidR="00A81A3D" w:rsidRPr="009D4D83">
        <w:rPr>
          <w:lang w:val="de-DE"/>
        </w:rPr>
        <w:t>en Gleichheitsmodell der UN</w:t>
      </w:r>
      <w:r w:rsidR="000F1289">
        <w:rPr>
          <w:lang w:val="de-DE"/>
        </w:rPr>
        <w:t> </w:t>
      </w:r>
      <w:r w:rsidR="00A81A3D" w:rsidRPr="009D4D83">
        <w:rPr>
          <w:lang w:val="de-DE"/>
        </w:rPr>
        <w:t>BRK und dessen vier Dimensionen (gerechte Distribution, Anerkennun</w:t>
      </w:r>
      <w:r w:rsidR="00531B09" w:rsidRPr="009D4D83">
        <w:rPr>
          <w:lang w:val="de-DE"/>
        </w:rPr>
        <w:t>g, Partizipation und Diverstäts</w:t>
      </w:r>
      <w:r w:rsidR="00A81A3D" w:rsidRPr="009D4D83">
        <w:rPr>
          <w:lang w:val="de-DE"/>
        </w:rPr>
        <w:t>anpassungen) entsprechen</w:t>
      </w:r>
      <w:r w:rsidR="00531B09" w:rsidRPr="009D4D83">
        <w:rPr>
          <w:lang w:val="de-DE"/>
        </w:rPr>
        <w:t>.</w:t>
      </w:r>
      <w:r w:rsidR="00E504E9">
        <w:rPr>
          <w:rStyle w:val="Funotenzeichen"/>
          <w:lang w:val="de-DE"/>
        </w:rPr>
        <w:footnoteReference w:id="99"/>
      </w:r>
      <w:r w:rsidR="00E504E9" w:rsidRPr="00F61F7E">
        <w:rPr>
          <w:rStyle w:val="Kommentarzeichen"/>
          <w:lang w:val="de-DE"/>
        </w:rPr>
        <w:t xml:space="preserve"> </w:t>
      </w:r>
      <w:r w:rsidR="00531B09" w:rsidRPr="009D4D83">
        <w:rPr>
          <w:lang w:val="de-DE"/>
        </w:rPr>
        <w:t xml:space="preserve"> Quotenregelungen sind dem deutschen Behindertenrecht </w:t>
      </w:r>
      <w:r w:rsidR="00531B09" w:rsidRPr="009D4D83">
        <w:rPr>
          <w:lang w:val="de-DE"/>
        </w:rPr>
        <w:lastRenderedPageBreak/>
        <w:t>nicht fremd,</w:t>
      </w:r>
      <w:r w:rsidR="00531B09">
        <w:rPr>
          <w:rStyle w:val="Funotenzeichen"/>
        </w:rPr>
        <w:footnoteReference w:id="100"/>
      </w:r>
      <w:r w:rsidR="00531B09" w:rsidRPr="009D4D83">
        <w:rPr>
          <w:lang w:val="de-DE"/>
        </w:rPr>
        <w:t xml:space="preserve"> müssten aber für den Kontext der Triage mit strafrechtlichen Grenzen abgewogen werden.</w:t>
      </w:r>
      <w:r w:rsidR="00531B09">
        <w:rPr>
          <w:rStyle w:val="Funotenzeichen"/>
        </w:rPr>
        <w:footnoteReference w:id="101"/>
      </w:r>
    </w:p>
    <w:p w14:paraId="5494DFDC" w14:textId="77777777" w:rsidR="00AE3CCB" w:rsidRPr="009D4D83" w:rsidRDefault="00AE3CCB" w:rsidP="00370445">
      <w:pPr>
        <w:rPr>
          <w:lang w:val="de-DE"/>
        </w:rPr>
      </w:pPr>
    </w:p>
    <w:p w14:paraId="6E5CEA0A" w14:textId="1C08AF17" w:rsidR="00AE3CCB" w:rsidRPr="002F558E" w:rsidRDefault="00AE3CCB" w:rsidP="009D4D83">
      <w:pPr>
        <w:pStyle w:val="berschrift2"/>
        <w:numPr>
          <w:ilvl w:val="1"/>
          <w:numId w:val="36"/>
        </w:numPr>
        <w:rPr>
          <w:lang w:val="de-DE"/>
        </w:rPr>
      </w:pPr>
      <w:bookmarkStart w:id="34" w:name="_Toc58604747"/>
      <w:r w:rsidRPr="009D4D83">
        <w:rPr>
          <w:b/>
          <w:bCs/>
          <w:lang w:val="de-DE"/>
        </w:rPr>
        <w:t>Frage Acht des BVerfG</w:t>
      </w:r>
      <w:r w:rsidRPr="009D4D83">
        <w:rPr>
          <w:lang w:val="de-DE"/>
        </w:rPr>
        <w:t xml:space="preserve">: </w:t>
      </w:r>
      <w:r w:rsidR="000F1289">
        <w:rPr>
          <w:lang w:val="de-DE"/>
        </w:rPr>
        <w:t>W</w:t>
      </w:r>
      <w:r w:rsidRPr="009D4D83">
        <w:rPr>
          <w:lang w:val="de-DE"/>
        </w:rPr>
        <w:t>elche Regelungen gibt es in anderen Ländern, die im Gesundheitswesen im Fall einer Triage Anwendung finden?</w:t>
      </w:r>
      <w:bookmarkEnd w:id="34"/>
    </w:p>
    <w:p w14:paraId="71B5FBF8" w14:textId="77777777" w:rsidR="00A36918" w:rsidRPr="009D4D83" w:rsidRDefault="00A36918" w:rsidP="00A36918">
      <w:pPr>
        <w:rPr>
          <w:lang w:val="de-DE"/>
        </w:rPr>
      </w:pPr>
    </w:p>
    <w:p w14:paraId="32A4BB5D" w14:textId="0EFD5BA1" w:rsidR="002C19A0" w:rsidRPr="009D4D83" w:rsidRDefault="002C19A0" w:rsidP="009D4D83">
      <w:pPr>
        <w:rPr>
          <w:lang w:val="de-DE"/>
        </w:rPr>
      </w:pPr>
      <w:r w:rsidRPr="009D4D83">
        <w:rPr>
          <w:lang w:val="de-DE"/>
        </w:rPr>
        <w:t xml:space="preserve">In mehreren Ländern finden sich Richtlinien nicht-öffentlicher medizinischer Organisationen zum Vorgehen im Fall einer Triage, die sich an Entscheidungsträger richten. Diese Regelungen sind vergleichbar mit den </w:t>
      </w:r>
      <w:r w:rsidR="00A32693">
        <w:rPr>
          <w:lang w:val="de-DE"/>
        </w:rPr>
        <w:t>DIVI-Richtlinien.</w:t>
      </w:r>
      <w:r w:rsidRPr="00A77202">
        <w:rPr>
          <w:rStyle w:val="Funotenzeichen"/>
        </w:rPr>
        <w:footnoteReference w:id="102"/>
      </w:r>
      <w:r w:rsidRPr="009D4D83">
        <w:rPr>
          <w:lang w:val="de-DE"/>
        </w:rPr>
        <w:t xml:space="preserve"> Einigen gemein ist die Abstellung auf die Erfolgsaussichten einer Behandlung, insbesondere mit Rücksicht auf eine Bewertung der individuellen Gebrechlichkeit der Patient*innen anhand der CFS, während andere solche Kriterien für unzulässig erklären.</w:t>
      </w:r>
      <w:r w:rsidR="006140A8" w:rsidRPr="009D4D83">
        <w:rPr>
          <w:lang w:val="de-DE"/>
        </w:rPr>
        <w:t xml:space="preserve"> Internationale Erhebungen</w:t>
      </w:r>
      <w:r w:rsidR="0053178F" w:rsidRPr="009D4D83">
        <w:rPr>
          <w:lang w:val="de-DE"/>
        </w:rPr>
        <w:t xml:space="preserve"> </w:t>
      </w:r>
      <w:r w:rsidR="006140A8" w:rsidRPr="009D4D83">
        <w:rPr>
          <w:lang w:val="de-DE"/>
        </w:rPr>
        <w:t>und Berichtssammlungen</w:t>
      </w:r>
      <w:r w:rsidR="0053178F" w:rsidRPr="00A77202">
        <w:rPr>
          <w:rStyle w:val="Funotenzeichen"/>
        </w:rPr>
        <w:footnoteReference w:id="103"/>
      </w:r>
      <w:r w:rsidR="0053178F" w:rsidRPr="009D4D83">
        <w:rPr>
          <w:lang w:val="de-DE"/>
        </w:rPr>
        <w:t xml:space="preserve"> deuten darauf hin, dass das medizinische Modell von Behinderung auch in der </w:t>
      </w:r>
      <w:r w:rsidR="000F1289">
        <w:rPr>
          <w:lang w:val="de-DE"/>
        </w:rPr>
        <w:t>COVID-19</w:t>
      </w:r>
      <w:r w:rsidR="0053178F" w:rsidRPr="009D4D83">
        <w:rPr>
          <w:lang w:val="de-DE"/>
        </w:rPr>
        <w:t>-Pandemie handlungsleitend für politische Entscheidungsträger*innen und medizinische Fachgesellschaften ist. Der Wechsel zum mensc</w:t>
      </w:r>
      <w:r w:rsidR="00974363" w:rsidRPr="009D4D83">
        <w:rPr>
          <w:lang w:val="de-DE"/>
        </w:rPr>
        <w:t>henrechtlichen Modell von Behinderung und die normativen Vorgaben aus Art.</w:t>
      </w:r>
      <w:r w:rsidR="003D7C8E">
        <w:rPr>
          <w:lang w:val="de-DE"/>
        </w:rPr>
        <w:t xml:space="preserve"> </w:t>
      </w:r>
      <w:r w:rsidR="00974363" w:rsidRPr="009D4D83">
        <w:rPr>
          <w:lang w:val="de-DE"/>
        </w:rPr>
        <w:t>5 (Nichtdiskriminierung), 10 (Leben), 11</w:t>
      </w:r>
      <w:r w:rsidR="003D7C8E">
        <w:rPr>
          <w:lang w:val="de-DE"/>
        </w:rPr>
        <w:t xml:space="preserve"> </w:t>
      </w:r>
      <w:r w:rsidR="00974363" w:rsidRPr="009D4D83">
        <w:rPr>
          <w:lang w:val="de-DE"/>
        </w:rPr>
        <w:t>(humanitäre Krisen), 25 (Gesundheit) UN</w:t>
      </w:r>
      <w:r w:rsidR="003D7C8E">
        <w:rPr>
          <w:lang w:val="de-DE"/>
        </w:rPr>
        <w:t> </w:t>
      </w:r>
      <w:r w:rsidR="00974363" w:rsidRPr="009D4D83">
        <w:rPr>
          <w:lang w:val="de-DE"/>
        </w:rPr>
        <w:t xml:space="preserve">BRK sind in den meisten Ländern in der </w:t>
      </w:r>
      <w:r w:rsidR="003D7C8E">
        <w:rPr>
          <w:lang w:val="de-DE"/>
        </w:rPr>
        <w:t>COVID-19-</w:t>
      </w:r>
      <w:r w:rsidR="00A32693">
        <w:rPr>
          <w:lang w:val="de-DE"/>
        </w:rPr>
        <w:t>Pandemie</w:t>
      </w:r>
      <w:r w:rsidR="00A32693" w:rsidRPr="009D4D83">
        <w:rPr>
          <w:lang w:val="de-DE"/>
        </w:rPr>
        <w:t xml:space="preserve"> </w:t>
      </w:r>
      <w:r w:rsidR="00974363" w:rsidRPr="009D4D83">
        <w:rPr>
          <w:lang w:val="de-DE"/>
        </w:rPr>
        <w:t>noch nicht angekommen. Deshalb sah</w:t>
      </w:r>
      <w:r w:rsidR="003D7C8E">
        <w:rPr>
          <w:lang w:val="de-DE"/>
        </w:rPr>
        <w:t>en</w:t>
      </w:r>
      <w:r w:rsidR="00974363" w:rsidRPr="009D4D83">
        <w:rPr>
          <w:lang w:val="de-DE"/>
        </w:rPr>
        <w:t xml:space="preserve"> sich der Generalsekretär der Vereinten Nationen und die eingangs zitierten Organe und Mandatsträger des UN</w:t>
      </w:r>
      <w:r w:rsidR="003D7C8E">
        <w:rPr>
          <w:lang w:val="de-DE"/>
        </w:rPr>
        <w:t> </w:t>
      </w:r>
      <w:r w:rsidR="00974363" w:rsidRPr="009D4D83">
        <w:rPr>
          <w:lang w:val="de-DE"/>
        </w:rPr>
        <w:t>Menschenrechtssystems sowie die WHO</w:t>
      </w:r>
      <w:r w:rsidR="00974363" w:rsidRPr="00A77202">
        <w:rPr>
          <w:rStyle w:val="Funotenzeichen"/>
        </w:rPr>
        <w:footnoteReference w:id="104"/>
      </w:r>
      <w:r w:rsidR="00974363" w:rsidRPr="009D4D83">
        <w:rPr>
          <w:lang w:val="de-DE"/>
        </w:rPr>
        <w:t xml:space="preserve"> veranlasst, entsprechende Aufrufe und Empfehlungen</w:t>
      </w:r>
      <w:r w:rsidR="00A77202" w:rsidRPr="009D4D83">
        <w:rPr>
          <w:lang w:val="de-DE"/>
        </w:rPr>
        <w:t xml:space="preserve"> zu verabschieden. Angesichts des hohen Ratifikationsstandes der UN</w:t>
      </w:r>
      <w:r w:rsidR="003D7C8E">
        <w:rPr>
          <w:lang w:val="de-DE"/>
        </w:rPr>
        <w:t> </w:t>
      </w:r>
      <w:r w:rsidR="00A77202" w:rsidRPr="009D4D83">
        <w:rPr>
          <w:lang w:val="de-DE"/>
        </w:rPr>
        <w:t>BRK – die mit 182 Vertragsstaaten</w:t>
      </w:r>
      <w:r w:rsidR="00A77202">
        <w:rPr>
          <w:rStyle w:val="Funotenzeichen"/>
        </w:rPr>
        <w:footnoteReference w:id="105"/>
      </w:r>
      <w:r w:rsidR="00A77202" w:rsidRPr="009D4D83">
        <w:rPr>
          <w:lang w:val="de-DE"/>
        </w:rPr>
        <w:t xml:space="preserve"> fast universale Anerkennung gefunden hat</w:t>
      </w:r>
      <w:r w:rsidR="003D7C8E">
        <w:rPr>
          <w:lang w:val="de-DE"/>
        </w:rPr>
        <w:t xml:space="preserve"> –</w:t>
      </w:r>
      <w:r w:rsidR="00A77202" w:rsidRPr="009D4D83">
        <w:rPr>
          <w:lang w:val="de-DE"/>
        </w:rPr>
        <w:t xml:space="preserve"> ist </w:t>
      </w:r>
      <w:r w:rsidR="00F23664" w:rsidRPr="009D4D83">
        <w:rPr>
          <w:lang w:val="de-DE"/>
        </w:rPr>
        <w:t>eine menschenrechtsbasierte in</w:t>
      </w:r>
      <w:r w:rsidR="00092AF8">
        <w:rPr>
          <w:lang w:val="de-DE"/>
        </w:rPr>
        <w:t>k</w:t>
      </w:r>
      <w:r w:rsidR="00F23664" w:rsidRPr="009D4D83">
        <w:rPr>
          <w:lang w:val="de-DE"/>
        </w:rPr>
        <w:t>lusive Corona-Politik der normative international</w:t>
      </w:r>
      <w:r w:rsidR="003D7C8E">
        <w:rPr>
          <w:lang w:val="de-DE"/>
        </w:rPr>
        <w:t>e</w:t>
      </w:r>
      <w:r w:rsidR="00F23664" w:rsidRPr="009D4D83">
        <w:rPr>
          <w:lang w:val="de-DE"/>
        </w:rPr>
        <w:t xml:space="preserve"> Standard. Erste rechtliche Schritte, die durch Behindertenorganisationen in verschiedenen Ländern, unter Berufung auf nationales Antidiskriminierungsrecht und internationalen Menschenrechtsstandard unternommen wurden, haben inzwischen in folgenden Lände</w:t>
      </w:r>
      <w:r w:rsidR="003D7C8E">
        <w:rPr>
          <w:lang w:val="de-DE"/>
        </w:rPr>
        <w:t>r</w:t>
      </w:r>
      <w:r w:rsidR="00F23664" w:rsidRPr="009D4D83">
        <w:rPr>
          <w:lang w:val="de-DE"/>
        </w:rPr>
        <w:t>n zu rechtlichen und politischen Korrekturen geführt.</w:t>
      </w:r>
      <w:r w:rsidR="00F85D8B">
        <w:rPr>
          <w:lang w:val="de-DE"/>
        </w:rPr>
        <w:t xml:space="preserve"> </w:t>
      </w:r>
    </w:p>
    <w:p w14:paraId="74B4B22D" w14:textId="77777777" w:rsidR="002C19A0" w:rsidRPr="009D4D83" w:rsidRDefault="002C19A0" w:rsidP="009D4D83">
      <w:pPr>
        <w:rPr>
          <w:lang w:val="de-DE"/>
        </w:rPr>
      </w:pPr>
    </w:p>
    <w:p w14:paraId="53246EEB" w14:textId="77777777" w:rsidR="002C19A0" w:rsidRPr="009D4D83" w:rsidRDefault="002C19A0" w:rsidP="009D4D83">
      <w:pPr>
        <w:rPr>
          <w:b/>
          <w:bCs/>
          <w:lang w:val="de-DE"/>
        </w:rPr>
      </w:pPr>
      <w:r w:rsidRPr="009D4D83">
        <w:rPr>
          <w:b/>
          <w:bCs/>
          <w:lang w:val="de-DE"/>
        </w:rPr>
        <w:t>Australien</w:t>
      </w:r>
    </w:p>
    <w:p w14:paraId="37C00FE7" w14:textId="422072AC" w:rsidR="002C19A0" w:rsidRPr="009D4D83" w:rsidRDefault="002C19A0" w:rsidP="009D4D83">
      <w:pPr>
        <w:rPr>
          <w:lang w:val="de-DE"/>
        </w:rPr>
      </w:pPr>
      <w:r w:rsidRPr="009D4D83">
        <w:rPr>
          <w:lang w:val="de-DE"/>
        </w:rPr>
        <w:t>Die australische Regierung hat mit dem Advisory Committee for the COVID-19 Response for People With Disability ein Komitee eingeführt, das den Chief Medical Officer über die speziellen medizinischen Bedürfnisse von Menschen mit Behinderungen während der C</w:t>
      </w:r>
      <w:r w:rsidR="003D7C8E">
        <w:rPr>
          <w:lang w:val="de-DE"/>
        </w:rPr>
        <w:t>OVID-19</w:t>
      </w:r>
      <w:r w:rsidRPr="009D4D83">
        <w:rPr>
          <w:lang w:val="de-DE"/>
        </w:rPr>
        <w:t>-Pandemie informiert und berät.</w:t>
      </w:r>
      <w:r w:rsidRPr="00A77202">
        <w:rPr>
          <w:rStyle w:val="Funotenzeichen"/>
        </w:rPr>
        <w:footnoteReference w:id="106"/>
      </w:r>
      <w:r w:rsidRPr="009D4D83">
        <w:rPr>
          <w:lang w:val="de-DE"/>
        </w:rPr>
        <w:t xml:space="preserve"> Darunter fällt auch der Zugang zu Tests, Prävention und Behandlung für Menschen mit Behinderungen.</w:t>
      </w:r>
      <w:r w:rsidRPr="00A77202">
        <w:rPr>
          <w:rStyle w:val="Funotenzeichen"/>
        </w:rPr>
        <w:footnoteReference w:id="107"/>
      </w:r>
      <w:r w:rsidRPr="009D4D83">
        <w:rPr>
          <w:lang w:val="de-DE"/>
        </w:rPr>
        <w:t xml:space="preserve"> Das australische Gesundheitssystem verfügt als Richtlinie zudem über den Management and Operational Plan for People With Disability. Darin ist als Zielsetzung ausdrücklich ein gerechter Zugang zu Behandlung und Intensivbehandlung auch für Menschen mit Behinderungen während der C</w:t>
      </w:r>
      <w:r w:rsidR="003D7C8E">
        <w:rPr>
          <w:lang w:val="de-DE"/>
        </w:rPr>
        <w:t>OVID-19-</w:t>
      </w:r>
      <w:r w:rsidRPr="009D4D83">
        <w:rPr>
          <w:lang w:val="de-DE"/>
        </w:rPr>
        <w:t>Pandemie vorgesehen.</w:t>
      </w:r>
      <w:r w:rsidRPr="00A77202">
        <w:rPr>
          <w:rStyle w:val="Funotenzeichen"/>
        </w:rPr>
        <w:footnoteReference w:id="108"/>
      </w:r>
    </w:p>
    <w:p w14:paraId="6A789B24" w14:textId="77777777" w:rsidR="002C19A0" w:rsidRPr="009D4D83" w:rsidRDefault="002C19A0" w:rsidP="009D4D83">
      <w:pPr>
        <w:rPr>
          <w:b/>
          <w:lang w:val="de-DE"/>
        </w:rPr>
      </w:pPr>
      <w:r w:rsidRPr="009D4D83">
        <w:rPr>
          <w:b/>
          <w:lang w:val="de-DE"/>
        </w:rPr>
        <w:lastRenderedPageBreak/>
        <w:t>Kanada</w:t>
      </w:r>
    </w:p>
    <w:p w14:paraId="2FE4AE96" w14:textId="71DC1808" w:rsidR="002C19A0" w:rsidRPr="009D4D83" w:rsidRDefault="002C19A0" w:rsidP="009D4D83">
      <w:pPr>
        <w:rPr>
          <w:lang w:val="de-DE"/>
        </w:rPr>
      </w:pPr>
      <w:r w:rsidRPr="009D4D83">
        <w:rPr>
          <w:lang w:val="de-DE"/>
        </w:rPr>
        <w:t>Die kanadische Regierung wird im Zusammenhang mit der C</w:t>
      </w:r>
      <w:r w:rsidR="003D7C8E">
        <w:rPr>
          <w:lang w:val="de-DE"/>
        </w:rPr>
        <w:t>OVID-19-</w:t>
      </w:r>
      <w:r w:rsidRPr="009D4D83">
        <w:rPr>
          <w:lang w:val="de-DE"/>
        </w:rPr>
        <w:t>Pandemie zu spezifischen Fragestellungen, Strategien und Maßnahmen von der eigens zu diesem Zweck gegründeten COVID-19 Disability Advisory Group beraten. Dieser gehören unter anderem Menschen mit Behinderungen sowie repräsentative Organisationen an, die die Beachtung der Rechte von Menschen mit Behinderungen bei den Entscheidungen der Regierung sicherstellen sollen.</w:t>
      </w:r>
      <w:r w:rsidRPr="00A77202">
        <w:rPr>
          <w:rStyle w:val="Funotenzeichen"/>
        </w:rPr>
        <w:footnoteReference w:id="109"/>
      </w:r>
    </w:p>
    <w:p w14:paraId="730A89A7" w14:textId="77777777" w:rsidR="002C19A0" w:rsidRPr="009D4D83" w:rsidRDefault="002C19A0" w:rsidP="009D4D83">
      <w:pPr>
        <w:rPr>
          <w:lang w:val="de-DE"/>
        </w:rPr>
      </w:pPr>
    </w:p>
    <w:p w14:paraId="764FD1B6" w14:textId="77777777" w:rsidR="002C19A0" w:rsidRPr="009D4D83" w:rsidRDefault="002C19A0" w:rsidP="009D4D83">
      <w:pPr>
        <w:rPr>
          <w:b/>
          <w:bCs/>
          <w:lang w:val="de-DE"/>
        </w:rPr>
      </w:pPr>
      <w:r w:rsidRPr="009D4D83">
        <w:rPr>
          <w:b/>
          <w:bCs/>
          <w:lang w:val="de-DE"/>
        </w:rPr>
        <w:t>San Marino</w:t>
      </w:r>
    </w:p>
    <w:p w14:paraId="6F2D31AB" w14:textId="2392EC29" w:rsidR="002C19A0" w:rsidRPr="009D4D83" w:rsidRDefault="002C19A0" w:rsidP="009D4D83">
      <w:pPr>
        <w:rPr>
          <w:lang w:val="de-DE"/>
        </w:rPr>
      </w:pPr>
      <w:r w:rsidRPr="009D4D83">
        <w:rPr>
          <w:lang w:val="de-DE"/>
        </w:rPr>
        <w:t>In der Republik San Marino hat das National Bioethics Committee Leitlinien zum Verfahren im Fall einer Triage während der C</w:t>
      </w:r>
      <w:r w:rsidR="003D7C8E">
        <w:rPr>
          <w:lang w:val="de-DE"/>
        </w:rPr>
        <w:t>OVID-19-</w:t>
      </w:r>
      <w:r w:rsidRPr="009D4D83">
        <w:rPr>
          <w:lang w:val="de-DE"/>
        </w:rPr>
        <w:t>Pandemie verfasst, die ausdrücklich verbieten, eine Auswahl von Patient*innen an Kriterien wie einer Behinderung festzumachen. Das Komitee bezeichnet ein solches Vorgehen als inakzeptable Menschenrechtsverletzung.</w:t>
      </w:r>
      <w:r w:rsidRPr="00A77202">
        <w:rPr>
          <w:rStyle w:val="Funotenzeichen"/>
        </w:rPr>
        <w:footnoteReference w:id="110"/>
      </w:r>
    </w:p>
    <w:p w14:paraId="36E16A9F" w14:textId="77777777" w:rsidR="002C19A0" w:rsidRPr="009D4D83" w:rsidRDefault="002C19A0" w:rsidP="002C19A0">
      <w:pPr>
        <w:jc w:val="both"/>
        <w:rPr>
          <w:lang w:val="de-DE"/>
        </w:rPr>
      </w:pPr>
    </w:p>
    <w:p w14:paraId="00C4178E" w14:textId="11428947" w:rsidR="002C19A0" w:rsidRPr="009D4D83" w:rsidRDefault="002C19A0" w:rsidP="009D4D83">
      <w:pPr>
        <w:rPr>
          <w:b/>
          <w:bCs/>
          <w:lang w:val="de-DE"/>
        </w:rPr>
      </w:pPr>
      <w:r w:rsidRPr="009D4D83">
        <w:rPr>
          <w:b/>
          <w:bCs/>
          <w:lang w:val="de-DE"/>
        </w:rPr>
        <w:t>Vereinigte Staaten von Amerika (USA)</w:t>
      </w:r>
    </w:p>
    <w:p w14:paraId="7DC84221" w14:textId="28B0E2E4" w:rsidR="002C19A0" w:rsidRPr="009D4D83" w:rsidRDefault="002C19A0" w:rsidP="009D4D83">
      <w:pPr>
        <w:rPr>
          <w:lang w:val="de-DE"/>
        </w:rPr>
      </w:pPr>
      <w:r w:rsidRPr="009D4D83">
        <w:rPr>
          <w:lang w:val="de-DE"/>
        </w:rPr>
        <w:t>Das Office for Civil Rights des Ministeriums für Gesundheitspflege und Soziale Dienste der Vereinigten Staaten von Amerika hat ein Bulletin mit Richtlinien zur C</w:t>
      </w:r>
      <w:r w:rsidR="003D7C8E">
        <w:rPr>
          <w:lang w:val="de-DE"/>
        </w:rPr>
        <w:t>OVID-19</w:t>
      </w:r>
      <w:r w:rsidRPr="009D4D83">
        <w:rPr>
          <w:lang w:val="de-DE"/>
        </w:rPr>
        <w:t>-Pandemie veröffentlicht. Darin heißt es, dass man Patient*innen nicht aufgrund bestehender oder nicht bestehender Behinderungen oder damit verbundener Wertungen den Zugang zu medizinischer Hilfe versagen dürfe.</w:t>
      </w:r>
      <w:r w:rsidRPr="00A77202">
        <w:rPr>
          <w:rStyle w:val="Funotenzeichen"/>
        </w:rPr>
        <w:footnoteReference w:id="111"/>
      </w:r>
      <w:r w:rsidRPr="009D4D83">
        <w:rPr>
          <w:lang w:val="de-DE"/>
        </w:rPr>
        <w:t xml:space="preserve"> Die Organisation Autistic Self Advocacy Network (ASAN) hat am 03.04.20</w:t>
      </w:r>
      <w:r w:rsidR="003D7C8E">
        <w:rPr>
          <w:lang w:val="de-DE"/>
        </w:rPr>
        <w:t>20</w:t>
      </w:r>
      <w:r w:rsidRPr="009D4D83">
        <w:rPr>
          <w:lang w:val="de-DE"/>
        </w:rPr>
        <w:t xml:space="preserve"> gemeinsam mit anderen Organisationen ein Dokument mit detaillierten Erklärungen, Anleitungen zur Interpretation des Bulletins und weitergehenden Vorschlägen und Anweisungen für die amerikanischen Staaten, Krankenhäuser und andere Entscheidungsträger veröffentlicht</w:t>
      </w:r>
      <w:r w:rsidR="00A32693">
        <w:rPr>
          <w:lang w:val="de-DE"/>
        </w:rPr>
        <w:t>,</w:t>
      </w:r>
      <w:r w:rsidRPr="00A77202">
        <w:rPr>
          <w:rStyle w:val="Funotenzeichen"/>
        </w:rPr>
        <w:footnoteReference w:id="112"/>
      </w:r>
      <w:r w:rsidRPr="009D4D83">
        <w:rPr>
          <w:lang w:val="de-DE"/>
        </w:rPr>
        <w:t xml:space="preserve"> unter anderem fordert die Organisation eine Antidiskriminierungsklausel als Grundlage aller Pläne zur Verteilung medizinischer Ressourcen.</w:t>
      </w:r>
      <w:r w:rsidRPr="00A77202">
        <w:rPr>
          <w:rStyle w:val="Funotenzeichen"/>
        </w:rPr>
        <w:footnoteReference w:id="113"/>
      </w:r>
      <w:r w:rsidRPr="009D4D83">
        <w:rPr>
          <w:lang w:val="de-DE"/>
        </w:rPr>
        <w:t xml:space="preserve"> Aufbauend auf diesem Dokument veröffentlichten die Organisationen am 30.11.20</w:t>
      </w:r>
      <w:r w:rsidR="003D7C8E">
        <w:rPr>
          <w:lang w:val="de-DE"/>
        </w:rPr>
        <w:t>20</w:t>
      </w:r>
      <w:r w:rsidRPr="009D4D83">
        <w:rPr>
          <w:lang w:val="de-DE"/>
        </w:rPr>
        <w:t xml:space="preserve"> ein aktualisiertes Dokument zur Beratung von Entscheidungsträgern, das insbesondere die Vereinbarkeit der aufzustellenden Pläne mit den Gesetzen über die Rechte von Personen mit Behinderungen und andere Bürgerrechte sicherstellen soll.</w:t>
      </w:r>
      <w:r w:rsidRPr="00A77202">
        <w:rPr>
          <w:rStyle w:val="Funotenzeichen"/>
        </w:rPr>
        <w:footnoteReference w:id="114"/>
      </w:r>
    </w:p>
    <w:p w14:paraId="069DD7E4" w14:textId="77777777" w:rsidR="002C19A0" w:rsidRPr="009D4D83" w:rsidRDefault="002C19A0" w:rsidP="009D4D83">
      <w:pPr>
        <w:rPr>
          <w:lang w:val="de-DE"/>
        </w:rPr>
      </w:pPr>
      <w:r w:rsidRPr="009D4D83">
        <w:rPr>
          <w:lang w:val="de-DE"/>
        </w:rPr>
        <w:t>Die Bürgerrechtsorganisation Disability Rights Education &amp; Defense Fund (DREDF) hat darüber hinaus auf zahlreiche US-amerikanische Antidiskriminierungsgesetze, die die kategorische Verwehrung medizinischer Ressourcen aufgrund von Behinderungen und ähnlicher körperlicher Faktoren verbieten (Bsp.: Americans With Disabilities Act), und dazu ergangene Gerichtsurteile aufmerksam gemacht.</w:t>
      </w:r>
      <w:r w:rsidRPr="00A77202">
        <w:rPr>
          <w:rStyle w:val="Funotenzeichen"/>
        </w:rPr>
        <w:footnoteReference w:id="115"/>
      </w:r>
    </w:p>
    <w:p w14:paraId="706FF40E" w14:textId="33BE607A" w:rsidR="002C19A0" w:rsidRPr="009D4D83" w:rsidRDefault="002C19A0" w:rsidP="009D4D83">
      <w:pPr>
        <w:rPr>
          <w:lang w:val="de-DE"/>
        </w:rPr>
      </w:pPr>
    </w:p>
    <w:p w14:paraId="2987F4D3" w14:textId="3CA261C6" w:rsidR="008E60C1" w:rsidRPr="009D4D83" w:rsidRDefault="008E60C1" w:rsidP="009D4D83">
      <w:pPr>
        <w:rPr>
          <w:lang w:val="de-DE"/>
        </w:rPr>
      </w:pPr>
      <w:r w:rsidRPr="009D4D83">
        <w:rPr>
          <w:lang w:val="de-DE"/>
        </w:rPr>
        <w:lastRenderedPageBreak/>
        <w:t>Eine jüngst von der Konrad</w:t>
      </w:r>
      <w:r w:rsidR="00092AF8">
        <w:rPr>
          <w:lang w:val="de-DE"/>
        </w:rPr>
        <w:t>-</w:t>
      </w:r>
      <w:r w:rsidRPr="009D4D83">
        <w:rPr>
          <w:lang w:val="de-DE"/>
        </w:rPr>
        <w:t>Adenauer</w:t>
      </w:r>
      <w:r w:rsidR="00092AF8">
        <w:rPr>
          <w:lang w:val="de-DE"/>
        </w:rPr>
        <w:t>-</w:t>
      </w:r>
      <w:r w:rsidRPr="009D4D83">
        <w:rPr>
          <w:lang w:val="de-DE"/>
        </w:rPr>
        <w:t xml:space="preserve">Stiftung in neun europäischen Staaten unter führenden Intensivmediziner*innen durchgeführte Erhebung hat ergeben, dass die </w:t>
      </w:r>
      <w:r w:rsidR="003D7C8E">
        <w:rPr>
          <w:lang w:val="de-DE"/>
        </w:rPr>
        <w:t>E</w:t>
      </w:r>
      <w:r w:rsidRPr="009D4D83">
        <w:rPr>
          <w:lang w:val="de-DE"/>
        </w:rPr>
        <w:t>x-post</w:t>
      </w:r>
      <w:r w:rsidR="003D7C8E">
        <w:rPr>
          <w:lang w:val="de-DE"/>
        </w:rPr>
        <w:t>-</w:t>
      </w:r>
      <w:r w:rsidRPr="009D4D83">
        <w:rPr>
          <w:lang w:val="de-DE"/>
        </w:rPr>
        <w:t>Triage mehrheitlich für unzulässig erachtet wird und die fachmedizinischen Richtlinien in Deutschland und Schweden hier insoweit eine Ausnahme bilden.</w:t>
      </w:r>
      <w:r>
        <w:rPr>
          <w:rStyle w:val="Funotenzeichen"/>
        </w:rPr>
        <w:footnoteReference w:id="116"/>
      </w:r>
      <w:r w:rsidRPr="009D4D83">
        <w:rPr>
          <w:lang w:val="de-DE"/>
        </w:rPr>
        <w:t xml:space="preserve"> Als weiterer Befund dieser aktuellen</w:t>
      </w:r>
      <w:r w:rsidR="008C29A7" w:rsidRPr="009D4D83">
        <w:rPr>
          <w:lang w:val="de-DE"/>
        </w:rPr>
        <w:t xml:space="preserve"> deutschen</w:t>
      </w:r>
      <w:r w:rsidRPr="009D4D83">
        <w:rPr>
          <w:lang w:val="de-DE"/>
        </w:rPr>
        <w:t xml:space="preserve"> Studie ist festzuhalten, dass es in den wenigsten Ländern bisher gesetzliche Regelungen zur Frage der Triage in der C</w:t>
      </w:r>
      <w:r w:rsidR="003D7C8E">
        <w:rPr>
          <w:lang w:val="de-DE"/>
        </w:rPr>
        <w:t>OVID-19-</w:t>
      </w:r>
      <w:r w:rsidRPr="009D4D83">
        <w:rPr>
          <w:lang w:val="de-DE"/>
        </w:rPr>
        <w:t xml:space="preserve">Pandemie gibt und die Länder sich insoweit in einem dynamischen Lernprozess befinden, in dem die Sensibilität für medizin-ethische und rechtliche Fragen </w:t>
      </w:r>
      <w:r w:rsidR="009A7DFD" w:rsidRPr="009D4D83">
        <w:rPr>
          <w:lang w:val="de-DE"/>
        </w:rPr>
        <w:t>beständig wächst.</w:t>
      </w:r>
      <w:r w:rsidR="009A7DFD">
        <w:rPr>
          <w:rStyle w:val="Funotenzeichen"/>
        </w:rPr>
        <w:footnoteReference w:id="117"/>
      </w:r>
      <w:r w:rsidR="009A7DFD" w:rsidRPr="009D4D83">
        <w:rPr>
          <w:lang w:val="de-DE"/>
        </w:rPr>
        <w:t xml:space="preserve"> Aus Sicht von BODYS ist dabei zu hoffen, dass sich insbesondere das Bew</w:t>
      </w:r>
      <w:r w:rsidR="009339A9" w:rsidRPr="009D4D83">
        <w:rPr>
          <w:lang w:val="de-DE"/>
        </w:rPr>
        <w:t>usstsein fü</w:t>
      </w:r>
      <w:r w:rsidR="009A7DFD" w:rsidRPr="009D4D83">
        <w:rPr>
          <w:lang w:val="de-DE"/>
        </w:rPr>
        <w:t>r das menschenrechtliche Modell von Behinderung und d</w:t>
      </w:r>
      <w:r w:rsidR="003D7C8E">
        <w:rPr>
          <w:lang w:val="de-DE"/>
        </w:rPr>
        <w:t>i</w:t>
      </w:r>
      <w:r w:rsidR="009A7DFD" w:rsidRPr="009D4D83">
        <w:rPr>
          <w:lang w:val="de-DE"/>
        </w:rPr>
        <w:t>e Vorgaben der UN</w:t>
      </w:r>
      <w:r w:rsidR="003D7C8E">
        <w:rPr>
          <w:lang w:val="de-DE"/>
        </w:rPr>
        <w:t> </w:t>
      </w:r>
      <w:r w:rsidR="009A7DFD" w:rsidRPr="009D4D83">
        <w:rPr>
          <w:lang w:val="de-DE"/>
        </w:rPr>
        <w:t>BRK schärft.</w:t>
      </w:r>
    </w:p>
    <w:p w14:paraId="49D2558C" w14:textId="77777777" w:rsidR="002C19A0" w:rsidRPr="009D4D83" w:rsidRDefault="002C19A0" w:rsidP="002C19A0">
      <w:pPr>
        <w:jc w:val="both"/>
        <w:rPr>
          <w:sz w:val="24"/>
          <w:szCs w:val="24"/>
          <w:lang w:val="de-DE"/>
        </w:rPr>
      </w:pPr>
    </w:p>
    <w:p w14:paraId="68660A13" w14:textId="37A9282E" w:rsidR="00AE3CCB" w:rsidRPr="009D4D83" w:rsidRDefault="00AE3CCB" w:rsidP="009D4D83">
      <w:pPr>
        <w:pStyle w:val="berschrift2"/>
        <w:numPr>
          <w:ilvl w:val="1"/>
          <w:numId w:val="36"/>
        </w:numPr>
      </w:pPr>
      <w:bookmarkStart w:id="36" w:name="_Toc58604748"/>
      <w:r w:rsidRPr="009D4D83">
        <w:rPr>
          <w:b/>
          <w:bCs/>
          <w:lang w:val="de-DE"/>
        </w:rPr>
        <w:t>Frage Neun des BVerfG</w:t>
      </w:r>
      <w:r w:rsidRPr="009D4D83">
        <w:rPr>
          <w:lang w:val="de-DE"/>
        </w:rPr>
        <w:t>: Sollte die Triage in Deutschland gesetzlich geregelt werden? Welche Vor</w:t>
      </w:r>
      <w:r w:rsidR="00C21E33" w:rsidRPr="009D4D83">
        <w:rPr>
          <w:lang w:val="de-DE"/>
        </w:rPr>
        <w:t xml:space="preserve">- </w:t>
      </w:r>
      <w:r w:rsidRPr="009D4D83">
        <w:rPr>
          <w:lang w:val="de-DE"/>
        </w:rPr>
        <w:t>bzw. Nachteile wären damit verbunden?</w:t>
      </w:r>
      <w:bookmarkEnd w:id="36"/>
    </w:p>
    <w:p w14:paraId="6F7745B9" w14:textId="0DE0EBDF" w:rsidR="008C29A7" w:rsidRDefault="008C29A7" w:rsidP="008C29A7"/>
    <w:p w14:paraId="222481CD" w14:textId="1B49B1EB" w:rsidR="00884875" w:rsidRPr="009D4D83" w:rsidRDefault="00B275A1" w:rsidP="008C29A7">
      <w:pPr>
        <w:rPr>
          <w:lang w:val="de-DE"/>
        </w:rPr>
      </w:pPr>
      <w:r>
        <w:rPr>
          <w:lang w:val="de-DE"/>
        </w:rPr>
        <w:t>Eine gesetzliche Regelung der Triage würde de</w:t>
      </w:r>
      <w:r w:rsidR="003A2122">
        <w:rPr>
          <w:lang w:val="de-DE"/>
        </w:rPr>
        <w:t>n</w:t>
      </w:r>
      <w:r>
        <w:rPr>
          <w:lang w:val="de-DE"/>
        </w:rPr>
        <w:t xml:space="preserve"> Pflegeteams auf den Intensivstationen der Krankenhäuser mehr Rechtssicherheit geben und sie z.T. auch entlasten. </w:t>
      </w:r>
      <w:r w:rsidR="00D8505D" w:rsidRPr="009D4D83">
        <w:rPr>
          <w:lang w:val="de-DE"/>
        </w:rPr>
        <w:t>Eine gesetzliche Grundlage für Priorisierungsentscheidungen bei der (intensiv-)medizinischen Behandlung im Rahme</w:t>
      </w:r>
      <w:r w:rsidR="003A2122">
        <w:rPr>
          <w:lang w:val="de-DE"/>
        </w:rPr>
        <w:t>n</w:t>
      </w:r>
      <w:r w:rsidR="00D8505D" w:rsidRPr="009D4D83">
        <w:rPr>
          <w:lang w:val="de-DE"/>
        </w:rPr>
        <w:t xml:space="preserve"> der C</w:t>
      </w:r>
      <w:r w:rsidR="003D7C8E">
        <w:rPr>
          <w:lang w:val="de-DE"/>
        </w:rPr>
        <w:t>OVID-19</w:t>
      </w:r>
      <w:r w:rsidR="00D8505D" w:rsidRPr="009D4D83">
        <w:rPr>
          <w:lang w:val="de-DE"/>
        </w:rPr>
        <w:t xml:space="preserve">-Pandemie ist </w:t>
      </w:r>
      <w:r>
        <w:rPr>
          <w:lang w:val="de-DE"/>
        </w:rPr>
        <w:t xml:space="preserve">zudem </w:t>
      </w:r>
      <w:r w:rsidR="00D8505D" w:rsidRPr="009D4D83">
        <w:rPr>
          <w:lang w:val="de-DE"/>
        </w:rPr>
        <w:t xml:space="preserve">bereits </w:t>
      </w:r>
      <w:r w:rsidR="00653530" w:rsidRPr="009D4D83">
        <w:rPr>
          <w:lang w:val="de-DE"/>
        </w:rPr>
        <w:t>nach dem rechtsstaatlichen Vorbehalt des G</w:t>
      </w:r>
      <w:r w:rsidR="00CC35C1">
        <w:rPr>
          <w:lang w:val="de-DE"/>
        </w:rPr>
        <w:t>rundg</w:t>
      </w:r>
      <w:r w:rsidR="00653530" w:rsidRPr="009D4D83">
        <w:rPr>
          <w:lang w:val="de-DE"/>
        </w:rPr>
        <w:t xml:space="preserve">esetzes nach Art. 20 Abs. </w:t>
      </w:r>
      <w:r w:rsidR="00E504E9">
        <w:rPr>
          <w:lang w:val="de-DE"/>
        </w:rPr>
        <w:t xml:space="preserve">3 </w:t>
      </w:r>
      <w:r w:rsidR="00653530" w:rsidRPr="009D4D83">
        <w:rPr>
          <w:lang w:val="de-DE"/>
        </w:rPr>
        <w:t>und der daraus entwickelten Wesentlichkeitsrechtsprechung</w:t>
      </w:r>
      <w:r w:rsidR="00D8505D" w:rsidRPr="009D4D83">
        <w:rPr>
          <w:lang w:val="de-DE"/>
        </w:rPr>
        <w:t xml:space="preserve"> erforderlich. Danach hat die Legislative die wesentlichen </w:t>
      </w:r>
      <w:r w:rsidR="00653530" w:rsidRPr="009D4D83">
        <w:rPr>
          <w:lang w:val="de-DE"/>
        </w:rPr>
        <w:t>Regelungen</w:t>
      </w:r>
      <w:r w:rsidR="00D8505D" w:rsidRPr="009D4D83">
        <w:rPr>
          <w:lang w:val="de-DE"/>
        </w:rPr>
        <w:t xml:space="preserve"> </w:t>
      </w:r>
      <w:r w:rsidR="00653530" w:rsidRPr="009D4D83">
        <w:rPr>
          <w:lang w:val="de-DE"/>
        </w:rPr>
        <w:t>für</w:t>
      </w:r>
      <w:r w:rsidR="00D8505D" w:rsidRPr="009D4D83">
        <w:rPr>
          <w:lang w:val="de-DE"/>
        </w:rPr>
        <w:t xml:space="preserve"> </w:t>
      </w:r>
      <w:r w:rsidR="00653530" w:rsidRPr="009D4D83">
        <w:rPr>
          <w:lang w:val="de-DE"/>
        </w:rPr>
        <w:t>die Grundrechtsverwirklichung</w:t>
      </w:r>
      <w:r w:rsidR="00D8505D" w:rsidRPr="009D4D83">
        <w:rPr>
          <w:lang w:val="de-DE"/>
        </w:rPr>
        <w:t xml:space="preserve"> selbst </w:t>
      </w:r>
      <w:r w:rsidR="00653530" w:rsidRPr="009D4D83">
        <w:rPr>
          <w:lang w:val="de-DE"/>
        </w:rPr>
        <w:t xml:space="preserve">und durch Gesetz </w:t>
      </w:r>
      <w:r w:rsidR="00D8505D" w:rsidRPr="009D4D83">
        <w:rPr>
          <w:lang w:val="de-DE"/>
        </w:rPr>
        <w:t>zu treffen</w:t>
      </w:r>
      <w:r w:rsidR="00653530" w:rsidRPr="009D4D83">
        <w:rPr>
          <w:lang w:val="de-DE"/>
        </w:rPr>
        <w:t>.</w:t>
      </w:r>
      <w:r w:rsidR="00D8505D" w:rsidRPr="009D4D83">
        <w:rPr>
          <w:lang w:val="de-DE"/>
        </w:rPr>
        <w:t xml:space="preserve"> </w:t>
      </w:r>
      <w:r w:rsidR="00653530" w:rsidRPr="009D4D83">
        <w:rPr>
          <w:lang w:val="de-DE"/>
        </w:rPr>
        <w:t xml:space="preserve">Sie darf die </w:t>
      </w:r>
      <w:r w:rsidR="00B01EA1" w:rsidRPr="009D4D83">
        <w:rPr>
          <w:lang w:val="de-DE"/>
        </w:rPr>
        <w:t>Regelungen, soweit sie staatlicher Kodifizierung zugänglich sind,</w:t>
      </w:r>
      <w:r w:rsidR="00D8505D" w:rsidRPr="009D4D83">
        <w:rPr>
          <w:lang w:val="de-DE"/>
        </w:rPr>
        <w:t xml:space="preserve"> nicht der Exekutive, der Verwaltung oder anderen öffentl</w:t>
      </w:r>
      <w:r w:rsidR="003A2122">
        <w:rPr>
          <w:lang w:val="de-DE"/>
        </w:rPr>
        <w:t>i</w:t>
      </w:r>
      <w:r w:rsidR="00D8505D" w:rsidRPr="009D4D83">
        <w:rPr>
          <w:lang w:val="de-DE"/>
        </w:rPr>
        <w:t>chen oder privaten Institutionen oder Organisationen überlassen.</w:t>
      </w:r>
      <w:r w:rsidR="00B01EA1">
        <w:rPr>
          <w:rStyle w:val="Funotenzeichen"/>
        </w:rPr>
        <w:footnoteReference w:id="118"/>
      </w:r>
      <w:r w:rsidR="00D8505D" w:rsidRPr="009D4D83">
        <w:rPr>
          <w:lang w:val="de-DE"/>
        </w:rPr>
        <w:t xml:space="preserve"> In den Numerus</w:t>
      </w:r>
      <w:r w:rsidR="00EF029D">
        <w:rPr>
          <w:lang w:val="de-DE"/>
        </w:rPr>
        <w:t>-</w:t>
      </w:r>
      <w:r w:rsidR="00D8505D" w:rsidRPr="009D4D83">
        <w:rPr>
          <w:lang w:val="de-DE"/>
        </w:rPr>
        <w:t>Clausus</w:t>
      </w:r>
      <w:r w:rsidR="00EF029D">
        <w:rPr>
          <w:lang w:val="de-DE"/>
        </w:rPr>
        <w:t>-</w:t>
      </w:r>
      <w:r w:rsidR="00D8505D" w:rsidRPr="009D4D83">
        <w:rPr>
          <w:lang w:val="de-DE"/>
        </w:rPr>
        <w:t>Ents</w:t>
      </w:r>
      <w:r w:rsidR="00CE7803" w:rsidRPr="009D4D83">
        <w:rPr>
          <w:lang w:val="de-DE"/>
        </w:rPr>
        <w:t>cheidungen des BVerfG</w:t>
      </w:r>
      <w:r w:rsidR="00D8505D">
        <w:rPr>
          <w:rStyle w:val="Funotenzeichen"/>
        </w:rPr>
        <w:footnoteReference w:id="119"/>
      </w:r>
      <w:r w:rsidR="00D8505D" w:rsidRPr="009D4D83">
        <w:rPr>
          <w:lang w:val="de-DE"/>
        </w:rPr>
        <w:t xml:space="preserve"> wurde </w:t>
      </w:r>
      <w:r w:rsidR="00653530" w:rsidRPr="009D4D83">
        <w:rPr>
          <w:lang w:val="de-DE"/>
        </w:rPr>
        <w:t>die</w:t>
      </w:r>
      <w:r w:rsidR="00E504E9">
        <w:rPr>
          <w:lang w:val="de-DE"/>
        </w:rPr>
        <w:t>se</w:t>
      </w:r>
      <w:r w:rsidR="00653530" w:rsidRPr="009D4D83">
        <w:rPr>
          <w:lang w:val="de-DE"/>
        </w:rPr>
        <w:t xml:space="preserve"> </w:t>
      </w:r>
      <w:r w:rsidR="00D8505D" w:rsidRPr="009D4D83">
        <w:rPr>
          <w:lang w:val="de-DE"/>
        </w:rPr>
        <w:t xml:space="preserve">Wesentlichkeitstheorie im Hinblick auf die </w:t>
      </w:r>
      <w:r w:rsidR="00EF029D">
        <w:rPr>
          <w:lang w:val="de-DE"/>
        </w:rPr>
        <w:t>„</w:t>
      </w:r>
      <w:r w:rsidR="00D8505D" w:rsidRPr="009D4D83">
        <w:rPr>
          <w:lang w:val="de-DE"/>
        </w:rPr>
        <w:t>Verteilung von Lebenschancen</w:t>
      </w:r>
      <w:r w:rsidR="00EF029D">
        <w:rPr>
          <w:lang w:val="de-DE"/>
        </w:rPr>
        <w:t>“</w:t>
      </w:r>
      <w:r w:rsidR="00D8505D" w:rsidRPr="009D4D83">
        <w:rPr>
          <w:lang w:val="de-DE"/>
        </w:rPr>
        <w:t xml:space="preserve"> im Kontext der Vergabe von Studienplätzen entwickelt. </w:t>
      </w:r>
      <w:r w:rsidR="00884875" w:rsidRPr="009D4D83">
        <w:rPr>
          <w:lang w:val="de-DE"/>
        </w:rPr>
        <w:t>Da es bei der Triage nicht nur um die Verteilung von Lebensverwirklichungschancen</w:t>
      </w:r>
      <w:r w:rsidR="00092AF8">
        <w:rPr>
          <w:lang w:val="de-DE"/>
        </w:rPr>
        <w:t>,</w:t>
      </w:r>
      <w:r w:rsidR="00884875" w:rsidRPr="009D4D83">
        <w:rPr>
          <w:lang w:val="de-DE"/>
        </w:rPr>
        <w:t xml:space="preserve"> sondern um das Überleben und damit um fundamentale Rechte, wie das Recht auf Leben (</w:t>
      </w:r>
      <w:r w:rsidR="001F2237" w:rsidRPr="001F2237">
        <w:rPr>
          <w:rStyle w:val="satz"/>
          <w:lang w:val="de-DE"/>
        </w:rPr>
        <w:t>gem. Art. 1 Abs. 1, Art. 2 Abs. 1 S. 1, Art. 20 Abs. 1 GG iVm Art. 10 und 11 UN BRK</w:t>
      </w:r>
      <w:r w:rsidR="00884875" w:rsidRPr="009D4D83">
        <w:rPr>
          <w:lang w:val="de-DE"/>
        </w:rPr>
        <w:t>), auf Schutz vor Diskriminierung (</w:t>
      </w:r>
      <w:r w:rsidR="001F2237" w:rsidRPr="001F2237">
        <w:rPr>
          <w:rStyle w:val="satz"/>
          <w:lang w:val="de-DE"/>
        </w:rPr>
        <w:t>Art. 3 Abs. 3 GG iVm Art. 5 Abs. 2 und 3 UN BRK</w:t>
      </w:r>
      <w:r w:rsidR="001F2237" w:rsidRPr="009D4D83">
        <w:rPr>
          <w:lang w:val="de-DE"/>
        </w:rPr>
        <w:t xml:space="preserve"> </w:t>
      </w:r>
      <w:r w:rsidR="00884875" w:rsidRPr="009D4D83">
        <w:rPr>
          <w:lang w:val="de-DE"/>
        </w:rPr>
        <w:t>) und auf das Teilhaberecht auf chancengleiche Teilhabe an der medizinischen Versorgung (</w:t>
      </w:r>
      <w:r w:rsidR="001F2237" w:rsidRPr="001F2237">
        <w:rPr>
          <w:rStyle w:val="satz"/>
          <w:lang w:val="de-DE"/>
        </w:rPr>
        <w:t>Art. 2 Abs. 2 GG iVm Art. 25 lit. a) und lit. f) UN BRK iVm § 39 SGB V)</w:t>
      </w:r>
      <w:r w:rsidR="00884875" w:rsidRPr="009D4D83">
        <w:rPr>
          <w:lang w:val="de-DE"/>
        </w:rPr>
        <w:t xml:space="preserve"> geht</w:t>
      </w:r>
      <w:r w:rsidR="00CE7803" w:rsidRPr="009D4D83">
        <w:rPr>
          <w:lang w:val="de-DE"/>
        </w:rPr>
        <w:t>, müssen die wesentlichen Entscheidungen über Art und Ausma</w:t>
      </w:r>
      <w:r w:rsidR="00092AF8">
        <w:rPr>
          <w:lang w:val="de-DE"/>
        </w:rPr>
        <w:t>ß</w:t>
      </w:r>
      <w:r w:rsidR="00CE7803" w:rsidRPr="009D4D83">
        <w:rPr>
          <w:lang w:val="de-DE"/>
        </w:rPr>
        <w:t xml:space="preserve"> der Priorisierung, über die zulässigen </w:t>
      </w:r>
      <w:r w:rsidR="00B01EA1" w:rsidRPr="009D4D83">
        <w:rPr>
          <w:lang w:val="de-DE"/>
        </w:rPr>
        <w:t>Auswahlk</w:t>
      </w:r>
      <w:r w:rsidR="00CE7803" w:rsidRPr="009D4D83">
        <w:rPr>
          <w:lang w:val="de-DE"/>
        </w:rPr>
        <w:t>riterien</w:t>
      </w:r>
      <w:r w:rsidR="00B01EA1" w:rsidRPr="009D4D83">
        <w:rPr>
          <w:lang w:val="de-DE"/>
        </w:rPr>
        <w:t xml:space="preserve"> und deren Rangverhältnis, ihre </w:t>
      </w:r>
      <w:r w:rsidR="00CE7803" w:rsidRPr="009D4D83">
        <w:rPr>
          <w:lang w:val="de-DE"/>
        </w:rPr>
        <w:t>Grenzen und über das Verfahren durch die Gesetzgebung selbst getroffen werden.</w:t>
      </w:r>
    </w:p>
    <w:p w14:paraId="27C58D96" w14:textId="72AD15C4" w:rsidR="00CE7803" w:rsidRPr="009D4D83" w:rsidRDefault="00CE7803" w:rsidP="008C29A7">
      <w:pPr>
        <w:rPr>
          <w:lang w:val="de-DE"/>
        </w:rPr>
      </w:pPr>
    </w:p>
    <w:p w14:paraId="78EBD094" w14:textId="6059F425" w:rsidR="00CC3F3E" w:rsidRPr="009D4D83" w:rsidRDefault="00CE7803" w:rsidP="008C29A7">
      <w:pPr>
        <w:rPr>
          <w:lang w:val="de-DE"/>
        </w:rPr>
      </w:pPr>
      <w:r w:rsidRPr="009D4D83">
        <w:rPr>
          <w:lang w:val="de-DE"/>
        </w:rPr>
        <w:t>Bereits im Rahmen der Allokation von Organen in der Transplantationsmedizin wird dies angemahnt.</w:t>
      </w:r>
      <w:r w:rsidR="009B68D7" w:rsidRPr="009D4D83">
        <w:rPr>
          <w:lang w:val="de-DE"/>
        </w:rPr>
        <w:t xml:space="preserve"> Nach dem Transplantationsgesetz erfolgt die Allokation von Organen durch eine Vermittlungsstelle, die vom Spitzenverband Bund der Krankenkassen, der Bundesärztekammer und der Deutschen Krankenhausgesellschaft beauftragt wurde (Art. 12 Abs. 1 S.1 TPG)</w:t>
      </w:r>
      <w:r w:rsidR="00092AF8">
        <w:rPr>
          <w:lang w:val="de-DE"/>
        </w:rPr>
        <w:t>.</w:t>
      </w:r>
      <w:r w:rsidR="009B68D7" w:rsidRPr="009D4D83">
        <w:rPr>
          <w:lang w:val="de-DE"/>
        </w:rPr>
        <w:t xml:space="preserve"> Sie vermittelt die Organe </w:t>
      </w:r>
      <w:r w:rsidR="00092AF8">
        <w:rPr>
          <w:lang w:val="de-DE"/>
        </w:rPr>
        <w:t>„</w:t>
      </w:r>
      <w:r w:rsidR="009B68D7" w:rsidRPr="009D4D83">
        <w:rPr>
          <w:lang w:val="de-DE"/>
        </w:rPr>
        <w:t>nach Regeln, die dem Stand der Erkenntnisse der medizinischen Wissenschaft entsprechen, insbesondere nach Erfolgsaussicht</w:t>
      </w:r>
      <w:r w:rsidR="00653530" w:rsidRPr="009D4D83">
        <w:rPr>
          <w:lang w:val="de-DE"/>
        </w:rPr>
        <w:t xml:space="preserve"> und Dringlichkeit für geeignete Patienten”.</w:t>
      </w:r>
      <w:r w:rsidR="00CC3F3E" w:rsidRPr="009D4D83">
        <w:rPr>
          <w:lang w:val="de-DE"/>
        </w:rPr>
        <w:t xml:space="preserve"> </w:t>
      </w:r>
      <w:r w:rsidR="00653530" w:rsidRPr="009D4D83">
        <w:rPr>
          <w:lang w:val="de-DE"/>
        </w:rPr>
        <w:t>Seit geraumer Zeit wird diskutiert, dass diese gesetzliche Grundlage nicht de</w:t>
      </w:r>
      <w:r w:rsidR="00B01EA1" w:rsidRPr="009D4D83">
        <w:rPr>
          <w:lang w:val="de-DE"/>
        </w:rPr>
        <w:t>n Anforderungen des Vorbehalts des Gesetzes genügt.</w:t>
      </w:r>
      <w:r w:rsidR="00B01EA1">
        <w:rPr>
          <w:rStyle w:val="Funotenzeichen"/>
        </w:rPr>
        <w:footnoteReference w:id="120"/>
      </w:r>
      <w:r w:rsidR="00F85D8B">
        <w:rPr>
          <w:lang w:val="de-DE"/>
        </w:rPr>
        <w:t xml:space="preserve"> </w:t>
      </w:r>
    </w:p>
    <w:p w14:paraId="2048A4E3" w14:textId="307AD685" w:rsidR="000C3B97" w:rsidRPr="009D4D83" w:rsidRDefault="000C3B97" w:rsidP="000C3B97">
      <w:pPr>
        <w:rPr>
          <w:rFonts w:eastAsia="Calibri" w:cs="Arial"/>
          <w:lang w:val="de-DE"/>
        </w:rPr>
      </w:pPr>
      <w:r w:rsidRPr="009D4D83">
        <w:rPr>
          <w:lang w:val="de-DE"/>
        </w:rPr>
        <w:t xml:space="preserve">Den Stand der Erkenntnisse der medizinischen Wissenschaft iSd § 12 TPG stellt die </w:t>
      </w:r>
      <w:r w:rsidRPr="009D4D83">
        <w:rPr>
          <w:lang w:val="de-DE"/>
        </w:rPr>
        <w:lastRenderedPageBreak/>
        <w:t xml:space="preserve">Bundesärztekammer (BÄK) in Richtlinien fest, unter anderem zu den Regeln </w:t>
      </w:r>
      <w:r w:rsidRPr="00CC3F3E">
        <w:rPr>
          <w:rFonts w:eastAsia="Calibri" w:cs="Arial"/>
          <w:lang w:val="de-DE"/>
        </w:rPr>
        <w:t xml:space="preserve">zur Aufnahme in die Warteliste nach § 10 Abs. 2 S. 1 Nr. 2 TPG (§ 16 Abs. 1 S. 1 Nr. 2 TPG) und zu den Regeln zur Organvermittlung nach § 12 Abs. 3 S. 1 TPG (§ 16 Abs. 1 S. 1 Nr. 5 TPG). </w:t>
      </w:r>
      <w:r w:rsidRPr="009D4D83">
        <w:rPr>
          <w:rFonts w:eastAsia="Calibri" w:cs="Arial"/>
          <w:lang w:val="de-DE"/>
        </w:rPr>
        <w:t>Problematisch ist dabei insbesondere, dass die B</w:t>
      </w:r>
      <w:r w:rsidR="00A574E3">
        <w:rPr>
          <w:rFonts w:eastAsia="Calibri" w:cs="Arial"/>
          <w:lang w:val="de-DE"/>
        </w:rPr>
        <w:t>ÄK</w:t>
      </w:r>
      <w:r w:rsidRPr="009D4D83">
        <w:rPr>
          <w:rFonts w:eastAsia="Calibri" w:cs="Arial"/>
          <w:lang w:val="de-DE"/>
        </w:rPr>
        <w:t xml:space="preserve"> dabei nicht nur medizinische Fragestellungen behandelt, sondern auch ein </w:t>
      </w:r>
      <w:r w:rsidR="00A574E3">
        <w:rPr>
          <w:rFonts w:eastAsia="Calibri" w:cs="Arial"/>
          <w:lang w:val="de-DE"/>
        </w:rPr>
        <w:t>„</w:t>
      </w:r>
      <w:r w:rsidRPr="009D4D83">
        <w:rPr>
          <w:rFonts w:eastAsia="Calibri" w:cs="Arial"/>
          <w:lang w:val="de-DE"/>
        </w:rPr>
        <w:t>normative[s] Werte[n] und Abwäge[n]</w:t>
      </w:r>
      <w:r w:rsidR="00A574E3">
        <w:rPr>
          <w:rFonts w:eastAsia="Calibri" w:cs="Arial"/>
          <w:lang w:val="de-DE"/>
        </w:rPr>
        <w:t>“</w:t>
      </w:r>
      <w:r w:rsidRPr="000C3B97">
        <w:rPr>
          <w:rStyle w:val="Funotenzeichen"/>
          <w:rFonts w:eastAsia="Calibri" w:cs="Arial"/>
          <w:lang w:val="de-DE"/>
        </w:rPr>
        <w:footnoteReference w:id="121"/>
      </w:r>
      <w:r w:rsidRPr="009D4D83">
        <w:rPr>
          <w:rFonts w:eastAsia="Calibri" w:cs="Arial"/>
          <w:lang w:val="de-DE"/>
        </w:rPr>
        <w:t xml:space="preserve"> über die Zuteilung von </w:t>
      </w:r>
      <w:r w:rsidR="008C5242">
        <w:rPr>
          <w:rFonts w:eastAsia="Calibri" w:cs="Arial"/>
          <w:lang w:val="de-DE"/>
        </w:rPr>
        <w:t>„</w:t>
      </w:r>
      <w:r w:rsidRPr="009D4D83">
        <w:rPr>
          <w:rFonts w:eastAsia="Calibri" w:cs="Arial"/>
          <w:lang w:val="de-DE"/>
        </w:rPr>
        <w:t>knappen Gesundheits- und Lebenschancen</w:t>
      </w:r>
      <w:r w:rsidR="00A574E3">
        <w:rPr>
          <w:rFonts w:eastAsia="Calibri" w:cs="Arial"/>
          <w:lang w:val="de-DE"/>
        </w:rPr>
        <w:t xml:space="preserve">“ </w:t>
      </w:r>
      <w:r w:rsidRPr="009D4D83">
        <w:rPr>
          <w:rFonts w:eastAsia="Calibri" w:cs="Arial"/>
          <w:lang w:val="de-DE"/>
        </w:rPr>
        <w:t xml:space="preserve">vornimmt. Darin ist eine </w:t>
      </w:r>
      <w:r w:rsidR="00A574E3">
        <w:rPr>
          <w:rFonts w:eastAsia="Calibri" w:cs="Arial"/>
          <w:lang w:val="de-DE"/>
        </w:rPr>
        <w:t>„</w:t>
      </w:r>
      <w:r w:rsidRPr="009D4D83">
        <w:rPr>
          <w:rFonts w:eastAsia="Calibri" w:cs="Arial"/>
          <w:lang w:val="de-DE"/>
        </w:rPr>
        <w:t>Ausübung öffentlicher Gewalt</w:t>
      </w:r>
      <w:r w:rsidR="00A574E3">
        <w:rPr>
          <w:rFonts w:eastAsia="Calibri" w:cs="Arial"/>
          <w:lang w:val="de-DE"/>
        </w:rPr>
        <w:t>“</w:t>
      </w:r>
      <w:r w:rsidRPr="000C3B97">
        <w:rPr>
          <w:rStyle w:val="Funotenzeichen"/>
          <w:rFonts w:eastAsia="Calibri" w:cs="Arial"/>
          <w:lang w:val="de-DE"/>
        </w:rPr>
        <w:footnoteReference w:id="122"/>
      </w:r>
      <w:r w:rsidRPr="009D4D83">
        <w:rPr>
          <w:rFonts w:eastAsia="Calibri" w:cs="Arial"/>
          <w:lang w:val="de-DE"/>
        </w:rPr>
        <w:t xml:space="preserve"> vergleichbar mit einer </w:t>
      </w:r>
      <w:r w:rsidR="00294A51">
        <w:rPr>
          <w:rFonts w:eastAsia="Calibri" w:cs="Arial"/>
          <w:lang w:val="de-DE"/>
        </w:rPr>
        <w:t>„</w:t>
      </w:r>
      <w:r w:rsidRPr="009D4D83">
        <w:rPr>
          <w:rFonts w:eastAsia="Calibri" w:cs="Arial"/>
          <w:lang w:val="de-DE"/>
        </w:rPr>
        <w:t>Beleihung durch die gesetzliche Ermächtigung zu exekutiver Rechtsetzung</w:t>
      </w:r>
      <w:r w:rsidR="00A574E3">
        <w:rPr>
          <w:rFonts w:eastAsia="Calibri" w:cs="Arial"/>
          <w:lang w:val="de-DE"/>
        </w:rPr>
        <w:t>“</w:t>
      </w:r>
      <w:r w:rsidRPr="000C3B97">
        <w:rPr>
          <w:rStyle w:val="Funotenzeichen"/>
          <w:rFonts w:eastAsia="Calibri" w:cs="Arial"/>
          <w:lang w:val="de-DE"/>
        </w:rPr>
        <w:footnoteReference w:id="123"/>
      </w:r>
      <w:r w:rsidRPr="009D4D83">
        <w:rPr>
          <w:rFonts w:eastAsia="Calibri" w:cs="Arial"/>
          <w:lang w:val="de-DE"/>
        </w:rPr>
        <w:t xml:space="preserve"> zu sehen. Insbesondere aufgrund des Umstands, dass der Gesetzgeber im TPG keine Angaben zur Gewichtung der Kriterien</w:t>
      </w:r>
      <w:r w:rsidR="00A574E3">
        <w:rPr>
          <w:rFonts w:eastAsia="Calibri" w:cs="Arial"/>
          <w:lang w:val="de-DE"/>
        </w:rPr>
        <w:t xml:space="preserve"> „</w:t>
      </w:r>
      <w:r w:rsidRPr="009D4D83">
        <w:rPr>
          <w:rFonts w:eastAsia="Calibri" w:cs="Arial"/>
          <w:lang w:val="de-DE"/>
        </w:rPr>
        <w:t>Erfolgsaussicht</w:t>
      </w:r>
      <w:r w:rsidR="00A574E3">
        <w:rPr>
          <w:rFonts w:eastAsia="Calibri" w:cs="Arial"/>
          <w:lang w:val="de-DE"/>
        </w:rPr>
        <w:t>“</w:t>
      </w:r>
      <w:r w:rsidRPr="009D4D83">
        <w:rPr>
          <w:rFonts w:eastAsia="Calibri" w:cs="Arial"/>
          <w:lang w:val="de-DE"/>
        </w:rPr>
        <w:t xml:space="preserve"> und</w:t>
      </w:r>
      <w:r w:rsidR="00A574E3">
        <w:rPr>
          <w:rFonts w:eastAsia="Calibri" w:cs="Arial"/>
          <w:lang w:val="de-DE"/>
        </w:rPr>
        <w:t xml:space="preserve"> „</w:t>
      </w:r>
      <w:r w:rsidRPr="009D4D83">
        <w:rPr>
          <w:rFonts w:eastAsia="Calibri" w:cs="Arial"/>
          <w:lang w:val="de-DE"/>
        </w:rPr>
        <w:t>Dringlichkeit</w:t>
      </w:r>
      <w:r w:rsidR="00A574E3">
        <w:rPr>
          <w:rFonts w:eastAsia="Calibri" w:cs="Arial"/>
          <w:lang w:val="de-DE"/>
        </w:rPr>
        <w:t>“</w:t>
      </w:r>
      <w:r w:rsidRPr="009D4D83">
        <w:rPr>
          <w:rFonts w:eastAsia="Calibri" w:cs="Arial"/>
          <w:lang w:val="de-DE"/>
        </w:rPr>
        <w:t xml:space="preserve"> gemacht hat, steht der BÄK somit ein erheblicher Bewertungsspielraum zu; sie tritt dementsprechend an die Stelle des Gesetzgebers, ihre Richtlinien entfalten eine ähnliche Wirkung wie Rechtsnormen.</w:t>
      </w:r>
      <w:r w:rsidRPr="000C3B97">
        <w:rPr>
          <w:rStyle w:val="Funotenzeichen"/>
          <w:rFonts w:eastAsia="Calibri" w:cs="Arial"/>
          <w:lang w:val="de-DE"/>
        </w:rPr>
        <w:footnoteReference w:id="124"/>
      </w:r>
    </w:p>
    <w:p w14:paraId="1DEA57EE" w14:textId="73848BB3" w:rsidR="000C3B97" w:rsidRPr="009D4D83" w:rsidRDefault="000C3B97" w:rsidP="000C3B97">
      <w:pPr>
        <w:rPr>
          <w:rFonts w:eastAsia="Calibri" w:cs="Arial"/>
          <w:lang w:val="de-DE"/>
        </w:rPr>
      </w:pPr>
      <w:r w:rsidRPr="009D4D83">
        <w:rPr>
          <w:rFonts w:eastAsia="Calibri" w:cs="Arial"/>
          <w:lang w:val="de-DE"/>
        </w:rPr>
        <w:t>Die Regeln in den Richtlinien berühren die Grundrechte der betroffenen Patient</w:t>
      </w:r>
      <w:r w:rsidR="00A574E3">
        <w:rPr>
          <w:rFonts w:eastAsia="Calibri" w:cs="Arial"/>
          <w:lang w:val="de-DE"/>
        </w:rPr>
        <w:t>*inn</w:t>
      </w:r>
      <w:r w:rsidRPr="009D4D83">
        <w:rPr>
          <w:rFonts w:eastAsia="Calibri" w:cs="Arial"/>
          <w:lang w:val="de-DE"/>
        </w:rPr>
        <w:t>en jedoch in besonders intensiver Weise. Mithin verstößt gerade § 12 Abs. 3 S. 1 i.V.m. § 16 Abs. 1 S. 1 Nr. 5 TPG gegen den Vorbehalt des Gesetzes nach der Wesentlichkeitstheorie sowie die Notwendigkeit demokratischer Legitimation.</w:t>
      </w:r>
      <w:r w:rsidRPr="000C3B97">
        <w:rPr>
          <w:rStyle w:val="Funotenzeichen"/>
          <w:rFonts w:eastAsia="Calibri" w:cs="Arial"/>
          <w:lang w:val="de-DE"/>
        </w:rPr>
        <w:footnoteReference w:id="125"/>
      </w:r>
      <w:r w:rsidRPr="009D4D83">
        <w:rPr>
          <w:rFonts w:eastAsia="Calibri" w:cs="Arial"/>
          <w:lang w:val="de-DE"/>
        </w:rPr>
        <w:t xml:space="preserve"> Auch die Ausgestaltung des Verfahrens zum Erlass von Richtlinien durch die BÄK hätte aus diesem Grund einer gesetzlichen Normierung bedurft.</w:t>
      </w:r>
      <w:r w:rsidRPr="000C3B97">
        <w:rPr>
          <w:rStyle w:val="Funotenzeichen"/>
          <w:rFonts w:eastAsia="Calibri" w:cs="Arial"/>
          <w:lang w:val="de-DE"/>
        </w:rPr>
        <w:footnoteReference w:id="126"/>
      </w:r>
    </w:p>
    <w:p w14:paraId="222F444D" w14:textId="77777777" w:rsidR="000C3B97" w:rsidRPr="009D4D83" w:rsidRDefault="000C3B97" w:rsidP="008C29A7">
      <w:pPr>
        <w:rPr>
          <w:lang w:val="de-DE"/>
        </w:rPr>
      </w:pPr>
    </w:p>
    <w:p w14:paraId="34879F57" w14:textId="3431CBB8" w:rsidR="00CC3F3E" w:rsidRDefault="00D8363F" w:rsidP="00CC3F3E">
      <w:pPr>
        <w:rPr>
          <w:rFonts w:eastAsia="Calibri" w:cs="Arial"/>
          <w:lang w:val="de-DE"/>
        </w:rPr>
      </w:pPr>
      <w:r w:rsidRPr="009D4D83">
        <w:rPr>
          <w:lang w:val="de-DE"/>
        </w:rPr>
        <w:t>Auch aus dem Gedanken der Diskriminierungsschutzpflicht des Staates aus Art. 3 Abs. 3 S. 2 GG iVM Art 5 Abs.</w:t>
      </w:r>
      <w:r w:rsidR="00FA7A08">
        <w:rPr>
          <w:lang w:val="de-DE"/>
        </w:rPr>
        <w:t xml:space="preserve"> 2</w:t>
      </w:r>
      <w:r w:rsidRPr="009D4D83">
        <w:rPr>
          <w:lang w:val="de-DE"/>
        </w:rPr>
        <w:t xml:space="preserve"> und Art. 25 </w:t>
      </w:r>
      <w:r w:rsidR="00FA7A08">
        <w:rPr>
          <w:lang w:val="de-DE"/>
        </w:rPr>
        <w:t>lit. f)</w:t>
      </w:r>
      <w:r w:rsidRPr="009D4D83">
        <w:rPr>
          <w:lang w:val="de-DE"/>
        </w:rPr>
        <w:t xml:space="preserve"> UN</w:t>
      </w:r>
      <w:r w:rsidR="00A574E3">
        <w:rPr>
          <w:lang w:val="de-DE"/>
        </w:rPr>
        <w:t> </w:t>
      </w:r>
      <w:r w:rsidRPr="009D4D83">
        <w:rPr>
          <w:lang w:val="de-DE"/>
        </w:rPr>
        <w:t>BRK gebietet sich eine gesetzliche Regelung der Triage. Das ergibt sich zum einen aus dem soziologischen Befund der strukturellen Benachteiligung von behinderten Menschen im deutschen Gesundheitssystem.</w:t>
      </w:r>
      <w:r>
        <w:rPr>
          <w:rStyle w:val="Funotenzeichen"/>
        </w:rPr>
        <w:footnoteReference w:id="127"/>
      </w:r>
      <w:r w:rsidRPr="009D4D83">
        <w:rPr>
          <w:lang w:val="de-DE"/>
        </w:rPr>
        <w:t xml:space="preserve"> Es ergibt sich aber auch aus den bisherigen Erfahrungen</w:t>
      </w:r>
      <w:r w:rsidR="000C3B97" w:rsidRPr="009D4D83">
        <w:rPr>
          <w:lang w:val="de-DE"/>
        </w:rPr>
        <w:t xml:space="preserve"> mit Allokationskriterien, die in Deutschland in </w:t>
      </w:r>
      <w:r w:rsidR="00294A51">
        <w:rPr>
          <w:lang w:val="de-DE"/>
        </w:rPr>
        <w:t>„</w:t>
      </w:r>
      <w:r w:rsidR="000C3B97" w:rsidRPr="009D4D83">
        <w:rPr>
          <w:lang w:val="de-DE"/>
        </w:rPr>
        <w:t>ärztlicher Selbstverwaltung</w:t>
      </w:r>
      <w:r w:rsidR="00A574E3">
        <w:rPr>
          <w:lang w:val="de-DE"/>
        </w:rPr>
        <w:t>“</w:t>
      </w:r>
      <w:r w:rsidR="000C3B97" w:rsidRPr="009D4D83">
        <w:rPr>
          <w:lang w:val="de-DE"/>
        </w:rPr>
        <w:t xml:space="preserve"> aufgestellt wurden.</w:t>
      </w:r>
      <w:r w:rsidR="00CC3F3E" w:rsidRPr="00CC3F3E">
        <w:rPr>
          <w:rFonts w:eastAsia="Calibri" w:cs="Arial"/>
          <w:lang w:val="de-DE"/>
        </w:rPr>
        <w:t xml:space="preserve"> Schau</w:t>
      </w:r>
      <w:r w:rsidR="000C3B97">
        <w:rPr>
          <w:rFonts w:eastAsia="Calibri" w:cs="Arial"/>
          <w:lang w:val="de-DE"/>
        </w:rPr>
        <w:t>t man sich etwa die</w:t>
      </w:r>
      <w:r>
        <w:rPr>
          <w:rFonts w:eastAsia="Calibri" w:cs="Arial"/>
          <w:lang w:val="de-DE"/>
        </w:rPr>
        <w:t xml:space="preserve"> Richtlinien</w:t>
      </w:r>
      <w:r w:rsidR="000C3B97">
        <w:rPr>
          <w:rFonts w:eastAsia="Calibri" w:cs="Arial"/>
          <w:lang w:val="de-DE"/>
        </w:rPr>
        <w:t xml:space="preserve"> der B</w:t>
      </w:r>
      <w:r w:rsidR="00A574E3">
        <w:rPr>
          <w:rFonts w:eastAsia="Calibri" w:cs="Arial"/>
          <w:lang w:val="de-DE"/>
        </w:rPr>
        <w:t>ÄK</w:t>
      </w:r>
      <w:r w:rsidR="000C3B97">
        <w:rPr>
          <w:rFonts w:eastAsia="Calibri" w:cs="Arial"/>
          <w:lang w:val="de-DE"/>
        </w:rPr>
        <w:t xml:space="preserve"> über Aufnahmen in die Wartelisten für Organallokation</w:t>
      </w:r>
      <w:r>
        <w:rPr>
          <w:rFonts w:eastAsia="Calibri" w:cs="Arial"/>
          <w:lang w:val="de-DE"/>
        </w:rPr>
        <w:t xml:space="preserve"> im Hinblick auf die Situation behinderter und chonisch kranker Menschen genauer</w:t>
      </w:r>
      <w:r w:rsidR="000C3B97">
        <w:rPr>
          <w:rFonts w:eastAsia="Calibri" w:cs="Arial"/>
          <w:lang w:val="de-DE"/>
        </w:rPr>
        <w:t xml:space="preserve"> an, kommt man nicht umhin, auch darin mittelbare Benachteiligungen behinderter und chronisch kranker Menschen </w:t>
      </w:r>
      <w:r w:rsidR="00C46821">
        <w:rPr>
          <w:rFonts w:eastAsia="Calibri" w:cs="Arial"/>
          <w:lang w:val="de-DE"/>
        </w:rPr>
        <w:t>zu entdecken</w:t>
      </w:r>
      <w:r w:rsidR="000C3B97">
        <w:rPr>
          <w:rFonts w:eastAsia="Calibri" w:cs="Arial"/>
          <w:lang w:val="de-DE"/>
        </w:rPr>
        <w:t>.</w:t>
      </w:r>
    </w:p>
    <w:p w14:paraId="75611799" w14:textId="77777777" w:rsidR="000027DE" w:rsidRDefault="000027DE" w:rsidP="00CC3F3E">
      <w:pPr>
        <w:rPr>
          <w:rFonts w:eastAsia="Calibri" w:cs="Arial"/>
          <w:lang w:val="de-DE"/>
        </w:rPr>
      </w:pPr>
    </w:p>
    <w:p w14:paraId="2FFE72E6" w14:textId="4F10B0AF" w:rsidR="000C3B97" w:rsidRPr="009D4D83" w:rsidRDefault="000C3B97" w:rsidP="000C3B97">
      <w:pPr>
        <w:rPr>
          <w:rFonts w:eastAsia="Calibri" w:cs="Arial"/>
          <w:lang w:val="de-DE"/>
        </w:rPr>
      </w:pPr>
      <w:r w:rsidRPr="009D4D83">
        <w:rPr>
          <w:rFonts w:eastAsia="Calibri" w:cs="Arial"/>
          <w:lang w:val="de-DE"/>
        </w:rPr>
        <w:t>Bereits das in § 10 Abs. 3 S. 1 TPG festgelegte und in den Richtlinien der BÄK aufgegriffene Kriterium der Erfolgsaussicht einer Transplantation für die Aufnahme in die Warteliste kann zu Diskriminierungen führen.</w:t>
      </w:r>
      <w:r w:rsidR="009F0A5C">
        <w:rPr>
          <w:rStyle w:val="Funotenzeichen"/>
          <w:rFonts w:eastAsia="Calibri" w:cs="Arial"/>
        </w:rPr>
        <w:footnoteReference w:id="128"/>
      </w:r>
      <w:r w:rsidRPr="009D4D83">
        <w:rPr>
          <w:rFonts w:eastAsia="Calibri" w:cs="Arial"/>
          <w:lang w:val="de-DE"/>
        </w:rPr>
        <w:t xml:space="preserve"> Nach A.I.6. der jeweiligen Richtlinien</w:t>
      </w:r>
      <w:r w:rsidRPr="009F0A5C">
        <w:rPr>
          <w:rStyle w:val="Funotenzeichen"/>
          <w:rFonts w:eastAsia="Calibri" w:cs="Arial"/>
          <w:lang w:val="de-DE"/>
        </w:rPr>
        <w:footnoteReference w:id="129"/>
      </w:r>
      <w:r w:rsidRPr="009D4D83">
        <w:rPr>
          <w:rFonts w:eastAsia="Calibri" w:cs="Arial"/>
          <w:lang w:val="de-DE"/>
        </w:rPr>
        <w:t xml:space="preserve"> richtet sich die Aufnahme unter anderem danach, ob der gewünschte Erfolg zu erwarten sei. Dieser bestehe unter anderem im längerfristigen Überleben de</w:t>
      </w:r>
      <w:r w:rsidR="00A574E3">
        <w:rPr>
          <w:rFonts w:eastAsia="Calibri" w:cs="Arial"/>
          <w:lang w:val="de-DE"/>
        </w:rPr>
        <w:t>r</w:t>
      </w:r>
      <w:r w:rsidRPr="009D4D83">
        <w:rPr>
          <w:rFonts w:eastAsia="Calibri" w:cs="Arial"/>
          <w:lang w:val="de-DE"/>
        </w:rPr>
        <w:t xml:space="preserve"> Patient</w:t>
      </w:r>
      <w:r w:rsidR="00294A51">
        <w:rPr>
          <w:rFonts w:eastAsia="Calibri" w:cs="Arial"/>
          <w:lang w:val="de-DE"/>
        </w:rPr>
        <w:t>*inn</w:t>
      </w:r>
      <w:r w:rsidRPr="009D4D83">
        <w:rPr>
          <w:rFonts w:eastAsia="Calibri" w:cs="Arial"/>
          <w:lang w:val="de-DE"/>
        </w:rPr>
        <w:t>en sowie einer verbesserten Lebensqualität. Eine Abstellung auf diese Punkte ist jedoch aus zwei Gründen bedenklich: Erstens haben grundsätzlich alle Patient</w:t>
      </w:r>
      <w:r w:rsidR="00A574E3">
        <w:rPr>
          <w:rFonts w:eastAsia="Calibri" w:cs="Arial"/>
          <w:lang w:val="de-DE"/>
        </w:rPr>
        <w:t>*inn</w:t>
      </w:r>
      <w:r w:rsidRPr="009D4D83">
        <w:rPr>
          <w:rFonts w:eastAsia="Calibri" w:cs="Arial"/>
          <w:lang w:val="de-DE"/>
        </w:rPr>
        <w:t xml:space="preserve">en, bei denen eine Transplantation medizinisch indiziert ist, das Recht auf Zugang </w:t>
      </w:r>
      <w:r w:rsidRPr="009D4D83">
        <w:rPr>
          <w:rFonts w:eastAsia="Calibri" w:cs="Arial"/>
          <w:lang w:val="de-DE"/>
        </w:rPr>
        <w:lastRenderedPageBreak/>
        <w:t>zur Warteliste,</w:t>
      </w:r>
      <w:r w:rsidRPr="009F0A5C">
        <w:rPr>
          <w:rStyle w:val="Funotenzeichen"/>
          <w:rFonts w:eastAsia="Calibri" w:cs="Arial"/>
          <w:lang w:val="de-DE"/>
        </w:rPr>
        <w:footnoteReference w:id="130"/>
      </w:r>
      <w:r w:rsidRPr="009D4D83">
        <w:rPr>
          <w:rFonts w:eastAsia="Calibri" w:cs="Arial"/>
          <w:lang w:val="de-DE"/>
        </w:rPr>
        <w:t xml:space="preserve"> zweitens folgt aus Art. 2 Abs. 2 S. 1 GG eine </w:t>
      </w:r>
      <w:r w:rsidR="00A574E3">
        <w:rPr>
          <w:rFonts w:eastAsia="Calibri" w:cs="Arial"/>
          <w:lang w:val="de-DE"/>
        </w:rPr>
        <w:t>„</w:t>
      </w:r>
      <w:r w:rsidRPr="009D4D83">
        <w:rPr>
          <w:rFonts w:eastAsia="Calibri" w:cs="Arial"/>
          <w:lang w:val="de-DE"/>
        </w:rPr>
        <w:t>Lebenswertindifferenz</w:t>
      </w:r>
      <w:r w:rsidR="00A574E3">
        <w:rPr>
          <w:rFonts w:eastAsia="Calibri" w:cs="Arial"/>
          <w:lang w:val="de-DE"/>
        </w:rPr>
        <w:t>“</w:t>
      </w:r>
      <w:r w:rsidRPr="009F0A5C">
        <w:rPr>
          <w:rStyle w:val="Funotenzeichen"/>
          <w:rFonts w:eastAsia="Calibri" w:cs="Arial"/>
          <w:lang w:val="de-DE"/>
        </w:rPr>
        <w:footnoteReference w:id="131"/>
      </w:r>
      <w:r w:rsidRPr="009D4D83">
        <w:rPr>
          <w:rFonts w:eastAsia="Calibri" w:cs="Arial"/>
          <w:lang w:val="de-DE"/>
        </w:rPr>
        <w:t>, die eine Beurteilung mehrerer Patient</w:t>
      </w:r>
      <w:r w:rsidR="00A574E3">
        <w:rPr>
          <w:rFonts w:eastAsia="Calibri" w:cs="Arial"/>
          <w:lang w:val="de-DE"/>
        </w:rPr>
        <w:t>*inn</w:t>
      </w:r>
      <w:r w:rsidRPr="009D4D83">
        <w:rPr>
          <w:rFonts w:eastAsia="Calibri" w:cs="Arial"/>
          <w:lang w:val="de-DE"/>
        </w:rPr>
        <w:t>en nach ihrem vermeintlichen Lebenswert verbietet.</w:t>
      </w:r>
    </w:p>
    <w:p w14:paraId="03BE4662" w14:textId="77777777" w:rsidR="000C3B97" w:rsidRPr="009D4D83" w:rsidRDefault="000C3B97" w:rsidP="00CC3F3E">
      <w:pPr>
        <w:rPr>
          <w:rFonts w:cs="Arial"/>
          <w:lang w:val="de-DE"/>
        </w:rPr>
      </w:pPr>
    </w:p>
    <w:p w14:paraId="1AA0EA61" w14:textId="1541DDA1" w:rsidR="009F0A5C" w:rsidRPr="009D4D83" w:rsidRDefault="009F0A5C" w:rsidP="009F0A5C">
      <w:pPr>
        <w:rPr>
          <w:rFonts w:eastAsia="Calibri" w:cs="Arial"/>
          <w:lang w:val="de-DE"/>
        </w:rPr>
      </w:pPr>
      <w:r w:rsidRPr="009D4D83">
        <w:rPr>
          <w:rFonts w:eastAsia="Calibri" w:cs="Arial"/>
          <w:lang w:val="de-DE"/>
        </w:rPr>
        <w:t>Darüber hinaus enthalten die Richtlinien für die Wartelistenführung und Organvermittlung der BÄK weitere mittelbar diskriminierende Vorgaben. So sehen die Richtlinien jeweils in A.I.4. sog. Kontraindikationen einer Organtransplantation vor, die einer Aufnahme in die Warteliste entgegenstehen können.</w:t>
      </w:r>
      <w:r w:rsidRPr="009F0A5C">
        <w:rPr>
          <w:rStyle w:val="Funotenzeichen"/>
          <w:rFonts w:eastAsia="Calibri" w:cs="Arial"/>
          <w:lang w:val="de-DE"/>
        </w:rPr>
        <w:footnoteReference w:id="132"/>
      </w:r>
      <w:r w:rsidRPr="009D4D83">
        <w:rPr>
          <w:rFonts w:eastAsia="Calibri" w:cs="Arial"/>
          <w:lang w:val="de-DE"/>
        </w:rPr>
        <w:t xml:space="preserve"> Diese sollen insbesondere im Falle einer erheblichen Erhöhung des Operationsrisikos oder einer Infragestellung des längerfristigen Erfolgs der Transplantation vorliegen. Ein Grund dafür soll etwa eine schwerwiegende Erkrankung anderer Organe sein.</w:t>
      </w:r>
      <w:r w:rsidRPr="009F0A5C">
        <w:rPr>
          <w:rStyle w:val="Funotenzeichen"/>
          <w:rFonts w:eastAsia="Calibri" w:cs="Arial"/>
          <w:lang w:val="de-DE"/>
        </w:rPr>
        <w:footnoteReference w:id="133"/>
      </w:r>
      <w:r w:rsidRPr="009D4D83">
        <w:rPr>
          <w:rFonts w:eastAsia="Calibri" w:cs="Arial"/>
          <w:lang w:val="de-DE"/>
        </w:rPr>
        <w:t xml:space="preserve"> Diese Richtlinien sind daher vergleichbar mit den DIVI-Richtlinien, </w:t>
      </w:r>
      <w:r w:rsidR="00E504E9">
        <w:rPr>
          <w:rFonts w:eastAsia="Calibri" w:cs="Arial"/>
          <w:lang w:val="de-DE"/>
        </w:rPr>
        <w:t>indem sie</w:t>
      </w:r>
      <w:r w:rsidRPr="009D4D83">
        <w:rPr>
          <w:rFonts w:eastAsia="Calibri" w:cs="Arial"/>
          <w:lang w:val="de-DE"/>
        </w:rPr>
        <w:t xml:space="preserve"> mittelbar gegen behinderte und chronisch kranke Transplantationskandidat*innen diskriminieren.</w:t>
      </w:r>
      <w:r>
        <w:rPr>
          <w:rStyle w:val="Funotenzeichen"/>
          <w:rFonts w:eastAsia="Calibri" w:cs="Arial"/>
        </w:rPr>
        <w:footnoteReference w:id="134"/>
      </w:r>
    </w:p>
    <w:p w14:paraId="0DAA7DAD" w14:textId="66373419" w:rsidR="00287D02" w:rsidRPr="009D4D83" w:rsidRDefault="00287D02" w:rsidP="009F0A5C">
      <w:pPr>
        <w:rPr>
          <w:rFonts w:eastAsia="Calibri" w:cs="Arial"/>
          <w:lang w:val="de-DE"/>
        </w:rPr>
      </w:pPr>
      <w:r w:rsidRPr="009D4D83">
        <w:rPr>
          <w:rFonts w:eastAsia="Calibri" w:cs="Arial"/>
          <w:lang w:val="de-DE"/>
        </w:rPr>
        <w:t xml:space="preserve">Problematisch ist auch ein weiteres Kriterium in den Richtlinien, die sog. Compliance; diese meint die </w:t>
      </w:r>
      <w:r w:rsidR="003B319C">
        <w:rPr>
          <w:rFonts w:eastAsia="Calibri" w:cs="Arial"/>
          <w:lang w:val="de-DE"/>
        </w:rPr>
        <w:t>„</w:t>
      </w:r>
      <w:r w:rsidRPr="009D4D83">
        <w:rPr>
          <w:rFonts w:eastAsia="Calibri" w:cs="Arial"/>
          <w:lang w:val="de-DE"/>
        </w:rPr>
        <w:t>Bereitschaft und Fähigkeit, an den erforderlichen Vor- und Nachuntersuchungen und -behandlungen mitzuwirken</w:t>
      </w:r>
      <w:r w:rsidR="003B319C">
        <w:rPr>
          <w:rFonts w:eastAsia="Calibri" w:cs="Arial"/>
          <w:lang w:val="de-DE"/>
        </w:rPr>
        <w:t>“</w:t>
      </w:r>
      <w:r w:rsidRPr="00287D02">
        <w:rPr>
          <w:rStyle w:val="Funotenzeichen"/>
          <w:rFonts w:eastAsia="Calibri" w:cs="Arial"/>
          <w:lang w:val="de-DE"/>
        </w:rPr>
        <w:footnoteReference w:id="135"/>
      </w:r>
      <w:r w:rsidRPr="009D4D83">
        <w:rPr>
          <w:rFonts w:eastAsia="Calibri" w:cs="Arial"/>
          <w:lang w:val="de-DE"/>
        </w:rPr>
        <w:t>. Eine anhaltend fehlende Compliance soll einen Ausschluss der Transplantation bedeuten. Ein Mangel an Compliance kann schon durch sprachliche Schwierigkeiten bedingt sein.</w:t>
      </w:r>
      <w:r w:rsidRPr="00287D02">
        <w:rPr>
          <w:rStyle w:val="Funotenzeichen"/>
          <w:rFonts w:eastAsia="Calibri" w:cs="Arial"/>
          <w:lang w:val="de-DE"/>
        </w:rPr>
        <w:footnoteReference w:id="136"/>
      </w:r>
      <w:r w:rsidRPr="009D4D83">
        <w:rPr>
          <w:rFonts w:eastAsia="Calibri" w:cs="Arial"/>
          <w:lang w:val="de-DE"/>
        </w:rPr>
        <w:t xml:space="preserve"> Auch diese Vorgaben diskriminieren be</w:t>
      </w:r>
      <w:r w:rsidR="00E504E9">
        <w:rPr>
          <w:rFonts w:eastAsia="Calibri" w:cs="Arial"/>
          <w:lang w:val="de-DE"/>
        </w:rPr>
        <w:t>hinderte Menschen mittelbar.</w:t>
      </w:r>
    </w:p>
    <w:p w14:paraId="10DE9D73" w14:textId="732948FD" w:rsidR="00A32A68" w:rsidRPr="009D4D83" w:rsidRDefault="00A32A68" w:rsidP="008C29A7">
      <w:pPr>
        <w:rPr>
          <w:rFonts w:cs="Arial"/>
          <w:lang w:val="de-DE"/>
        </w:rPr>
      </w:pPr>
    </w:p>
    <w:p w14:paraId="11E20AC6" w14:textId="7014D460" w:rsidR="00A32A68" w:rsidRPr="009D4D83" w:rsidRDefault="00A32A68" w:rsidP="008C29A7">
      <w:pPr>
        <w:rPr>
          <w:rFonts w:cs="Arial"/>
          <w:lang w:val="de-DE"/>
        </w:rPr>
      </w:pPr>
      <w:r w:rsidRPr="009D4D83">
        <w:rPr>
          <w:rFonts w:cs="Arial"/>
          <w:lang w:val="de-DE"/>
        </w:rPr>
        <w:t>Eine weiterer Grund, warum die Triage gesetzlich geregelt werden sollte, ist die Schutzpflicht des Staates aus Art. 2 Abs. 2 S.1 iVm Art. 1 Abs. 1 S.</w:t>
      </w:r>
      <w:r w:rsidR="003B319C">
        <w:rPr>
          <w:rFonts w:cs="Arial"/>
          <w:lang w:val="de-DE"/>
        </w:rPr>
        <w:t xml:space="preserve"> </w:t>
      </w:r>
      <w:r w:rsidRPr="009D4D83">
        <w:rPr>
          <w:rFonts w:cs="Arial"/>
          <w:lang w:val="de-DE"/>
        </w:rPr>
        <w:t>1 GG</w:t>
      </w:r>
      <w:r w:rsidR="003B319C">
        <w:rPr>
          <w:rFonts w:cs="Arial"/>
          <w:lang w:val="de-DE"/>
        </w:rPr>
        <w:t>.</w:t>
      </w:r>
      <w:r>
        <w:rPr>
          <w:rStyle w:val="Funotenzeichen"/>
          <w:rFonts w:cs="Arial"/>
        </w:rPr>
        <w:footnoteReference w:id="137"/>
      </w:r>
      <w:r w:rsidR="0067641E" w:rsidRPr="009D4D83">
        <w:rPr>
          <w:rFonts w:cs="Arial"/>
          <w:lang w:val="de-DE"/>
        </w:rPr>
        <w:t xml:space="preserve"> Angesichts der Tatsache, dass vermehrt in medizinischen und juristischen Expert*innenkreisen mehr oder weniger utilitaristische Erwägungen zur Rechtfertigung des Gebots der Maximierung der Zahl der Überlebenden zu Lasten der individuellen Menschenrechte vorgetragen werden,</w:t>
      </w:r>
      <w:r w:rsidR="0067641E">
        <w:rPr>
          <w:rStyle w:val="Funotenzeichen"/>
          <w:rFonts w:cs="Arial"/>
        </w:rPr>
        <w:footnoteReference w:id="138"/>
      </w:r>
      <w:r w:rsidR="00E975BF" w:rsidRPr="009D4D83">
        <w:rPr>
          <w:rFonts w:cs="Arial"/>
          <w:lang w:val="de-DE"/>
        </w:rPr>
        <w:t xml:space="preserve"> wäre ein menschenrechtsbasiertes </w:t>
      </w:r>
      <w:r w:rsidR="003B319C">
        <w:rPr>
          <w:rFonts w:cs="Arial"/>
          <w:lang w:val="de-DE"/>
        </w:rPr>
        <w:t>„</w:t>
      </w:r>
      <w:r w:rsidR="00E975BF" w:rsidRPr="009D4D83">
        <w:rPr>
          <w:rFonts w:cs="Arial"/>
          <w:lang w:val="de-DE"/>
        </w:rPr>
        <w:t>Triage</w:t>
      </w:r>
      <w:r w:rsidR="003B319C">
        <w:rPr>
          <w:rFonts w:cs="Arial"/>
          <w:lang w:val="de-DE"/>
        </w:rPr>
        <w:t>“</w:t>
      </w:r>
      <w:r w:rsidR="00E975BF" w:rsidRPr="009D4D83">
        <w:rPr>
          <w:rFonts w:cs="Arial"/>
          <w:lang w:val="de-DE"/>
        </w:rPr>
        <w:t>-Gesetz ein wichtiger Beitrag zum Lebensschutz behinderter Menschen und anderer vulnerabler Gruppen.</w:t>
      </w:r>
    </w:p>
    <w:p w14:paraId="4F6A2082" w14:textId="4C765FA9" w:rsidR="00D8505D" w:rsidRPr="009D4D83" w:rsidRDefault="00D8505D" w:rsidP="00D8505D">
      <w:pPr>
        <w:tabs>
          <w:tab w:val="left" w:pos="2810"/>
        </w:tabs>
        <w:rPr>
          <w:lang w:val="de-DE"/>
        </w:rPr>
      </w:pPr>
      <w:r w:rsidRPr="009D4D83">
        <w:rPr>
          <w:lang w:val="de-DE"/>
        </w:rPr>
        <w:tab/>
      </w:r>
    </w:p>
    <w:p w14:paraId="77846265" w14:textId="47086C95" w:rsidR="00253128" w:rsidRPr="009D4D83" w:rsidRDefault="00E975BF" w:rsidP="00212115">
      <w:pPr>
        <w:rPr>
          <w:lang w:val="de-DE"/>
        </w:rPr>
      </w:pPr>
      <w:r w:rsidRPr="009D4D83">
        <w:rPr>
          <w:lang w:val="de-DE"/>
        </w:rPr>
        <w:t xml:space="preserve">Auch der </w:t>
      </w:r>
      <w:r w:rsidR="00253128" w:rsidRPr="009D4D83">
        <w:rPr>
          <w:lang w:val="de-DE"/>
        </w:rPr>
        <w:t>Diskriminierungs</w:t>
      </w:r>
      <w:r w:rsidR="005F1E16" w:rsidRPr="009D4D83">
        <w:rPr>
          <w:lang w:val="de-DE"/>
        </w:rPr>
        <w:t xml:space="preserve">schutzauftrag aus Art. 3 </w:t>
      </w:r>
      <w:r w:rsidRPr="009D4D83">
        <w:rPr>
          <w:lang w:val="de-DE"/>
        </w:rPr>
        <w:t>A</w:t>
      </w:r>
      <w:r w:rsidR="005F1E16" w:rsidRPr="009D4D83">
        <w:rPr>
          <w:lang w:val="de-DE"/>
        </w:rPr>
        <w:t>bs.</w:t>
      </w:r>
      <w:r w:rsidR="003B319C">
        <w:rPr>
          <w:lang w:val="de-DE"/>
        </w:rPr>
        <w:t xml:space="preserve"> </w:t>
      </w:r>
      <w:r w:rsidR="005F1E16" w:rsidRPr="009D4D83">
        <w:rPr>
          <w:lang w:val="de-DE"/>
        </w:rPr>
        <w:t>3</w:t>
      </w:r>
      <w:r w:rsidR="00253128" w:rsidRPr="009D4D83">
        <w:rPr>
          <w:lang w:val="de-DE"/>
        </w:rPr>
        <w:t xml:space="preserve"> S.</w:t>
      </w:r>
      <w:r w:rsidR="003B319C">
        <w:rPr>
          <w:lang w:val="de-DE"/>
        </w:rPr>
        <w:t xml:space="preserve"> </w:t>
      </w:r>
      <w:r w:rsidR="00253128" w:rsidRPr="009D4D83">
        <w:rPr>
          <w:lang w:val="de-DE"/>
        </w:rPr>
        <w:t>2</w:t>
      </w:r>
      <w:r w:rsidR="005F1E16" w:rsidRPr="009D4D83">
        <w:rPr>
          <w:lang w:val="de-DE"/>
        </w:rPr>
        <w:t xml:space="preserve"> GG iVM</w:t>
      </w:r>
      <w:r w:rsidR="00253128" w:rsidRPr="009D4D83">
        <w:rPr>
          <w:lang w:val="de-DE"/>
        </w:rPr>
        <w:t xml:space="preserve"> Art. 5 Abs. 2 und </w:t>
      </w:r>
      <w:r w:rsidR="005F1E16" w:rsidRPr="009D4D83">
        <w:rPr>
          <w:lang w:val="de-DE"/>
        </w:rPr>
        <w:t>Art. 25 lit</w:t>
      </w:r>
      <w:r w:rsidRPr="009D4D83">
        <w:rPr>
          <w:lang w:val="de-DE"/>
        </w:rPr>
        <w:t>.</w:t>
      </w:r>
      <w:r w:rsidR="003B319C">
        <w:rPr>
          <w:lang w:val="de-DE"/>
        </w:rPr>
        <w:t> </w:t>
      </w:r>
      <w:r w:rsidR="005F1E16" w:rsidRPr="009D4D83">
        <w:rPr>
          <w:lang w:val="de-DE"/>
        </w:rPr>
        <w:t>f</w:t>
      </w:r>
      <w:r w:rsidRPr="009D4D83">
        <w:rPr>
          <w:lang w:val="de-DE"/>
        </w:rPr>
        <w:t>)</w:t>
      </w:r>
      <w:r w:rsidR="005F1E16" w:rsidRPr="009D4D83">
        <w:rPr>
          <w:lang w:val="de-DE"/>
        </w:rPr>
        <w:t xml:space="preserve"> UN</w:t>
      </w:r>
      <w:r w:rsidR="003B319C">
        <w:rPr>
          <w:lang w:val="de-DE"/>
        </w:rPr>
        <w:t> </w:t>
      </w:r>
      <w:r w:rsidR="005F1E16" w:rsidRPr="009D4D83">
        <w:rPr>
          <w:lang w:val="de-DE"/>
        </w:rPr>
        <w:t>BRK</w:t>
      </w:r>
      <w:r w:rsidRPr="009D4D83">
        <w:rPr>
          <w:lang w:val="de-DE"/>
        </w:rPr>
        <w:t xml:space="preserve"> spricht für eine gesetzliche Regelung der Triage. </w:t>
      </w:r>
      <w:r w:rsidR="00896743" w:rsidRPr="009D4D83">
        <w:rPr>
          <w:lang w:val="de-DE"/>
        </w:rPr>
        <w:t>Soweit die Meinung vertreten wird, aus dem Völkerrecht könne keine Antidiskriminierungsschutzpflicht der Legislative abgeleitet werden,</w:t>
      </w:r>
      <w:r w:rsidR="00896743">
        <w:rPr>
          <w:rStyle w:val="Funotenzeichen"/>
        </w:rPr>
        <w:footnoteReference w:id="139"/>
      </w:r>
      <w:r w:rsidR="00253128" w:rsidRPr="009D4D83">
        <w:rPr>
          <w:lang w:val="de-DE"/>
        </w:rPr>
        <w:t xml:space="preserve"> so ist dem entgegenzuhalten, dass jedenfalls die UN</w:t>
      </w:r>
      <w:r w:rsidR="003B319C">
        <w:rPr>
          <w:lang w:val="de-DE"/>
        </w:rPr>
        <w:t> </w:t>
      </w:r>
      <w:r w:rsidR="00253128" w:rsidRPr="009D4D83">
        <w:rPr>
          <w:lang w:val="de-DE"/>
        </w:rPr>
        <w:t xml:space="preserve">BRK klare Schutzaufgaben an die Legislative erteilt. Nach Art. 4 Abs. 1 lit. a), </w:t>
      </w:r>
      <w:r w:rsidR="00325D18" w:rsidRPr="009D4D83">
        <w:rPr>
          <w:lang w:val="de-DE"/>
        </w:rPr>
        <w:t>d) und e)</w:t>
      </w:r>
      <w:r w:rsidR="00253128" w:rsidRPr="009D4D83">
        <w:rPr>
          <w:lang w:val="de-DE"/>
        </w:rPr>
        <w:t xml:space="preserve"> UN</w:t>
      </w:r>
      <w:r w:rsidR="003B319C">
        <w:rPr>
          <w:lang w:val="de-DE"/>
        </w:rPr>
        <w:t> </w:t>
      </w:r>
      <w:r w:rsidR="00253128" w:rsidRPr="009D4D83">
        <w:rPr>
          <w:lang w:val="de-DE"/>
        </w:rPr>
        <w:t>BRK hat sich Deutschland verpflichtet, alle geeigneten Gesetzgebungsmaßnahmen zur Umsetzung der in der UN</w:t>
      </w:r>
      <w:r w:rsidR="003B319C">
        <w:rPr>
          <w:lang w:val="de-DE"/>
        </w:rPr>
        <w:t> </w:t>
      </w:r>
      <w:r w:rsidR="00253128" w:rsidRPr="009D4D83">
        <w:rPr>
          <w:lang w:val="de-DE"/>
        </w:rPr>
        <w:t>BRK anerkannten Rechte zu treffen</w:t>
      </w:r>
      <w:r w:rsidR="00325D18" w:rsidRPr="009D4D83">
        <w:rPr>
          <w:lang w:val="de-DE"/>
        </w:rPr>
        <w:t>; dafür Sorge zu tragen</w:t>
      </w:r>
      <w:r w:rsidR="00294A51">
        <w:rPr>
          <w:lang w:val="de-DE"/>
        </w:rPr>
        <w:t>,</w:t>
      </w:r>
      <w:r w:rsidR="00325D18" w:rsidRPr="009D4D83">
        <w:rPr>
          <w:lang w:val="de-DE"/>
        </w:rPr>
        <w:t xml:space="preserve"> dass die staatlichen Behörden und öffentlichen Einrichtungen im Einklang mit der UN</w:t>
      </w:r>
      <w:r w:rsidR="003B319C">
        <w:rPr>
          <w:lang w:val="de-DE"/>
        </w:rPr>
        <w:t> </w:t>
      </w:r>
      <w:r w:rsidR="00325D18" w:rsidRPr="009D4D83">
        <w:rPr>
          <w:lang w:val="de-DE"/>
        </w:rPr>
        <w:t xml:space="preserve">BRK handeln und alle geeigneten Maßnahmen zur </w:t>
      </w:r>
      <w:r w:rsidR="00325D18" w:rsidRPr="009D4D83">
        <w:rPr>
          <w:lang w:val="de-DE"/>
        </w:rPr>
        <w:lastRenderedPageBreak/>
        <w:t>Beseitigung der Diskriminierung aufgrund von Behinderung durch Personen, Organisationen oder private Unternehmen zu ergreifen. Nach Art.</w:t>
      </w:r>
      <w:r w:rsidR="003B319C">
        <w:rPr>
          <w:lang w:val="de-DE"/>
        </w:rPr>
        <w:t xml:space="preserve"> </w:t>
      </w:r>
      <w:r w:rsidR="00325D18" w:rsidRPr="009D4D83">
        <w:rPr>
          <w:lang w:val="de-DE"/>
        </w:rPr>
        <w:t>5 Abs.</w:t>
      </w:r>
      <w:r w:rsidR="003B319C">
        <w:rPr>
          <w:lang w:val="de-DE"/>
        </w:rPr>
        <w:t xml:space="preserve"> </w:t>
      </w:r>
      <w:r w:rsidR="00325D18" w:rsidRPr="009D4D83">
        <w:rPr>
          <w:lang w:val="de-DE"/>
        </w:rPr>
        <w:t>2 UN</w:t>
      </w:r>
      <w:r w:rsidR="003B319C">
        <w:rPr>
          <w:lang w:val="de-DE"/>
        </w:rPr>
        <w:t> </w:t>
      </w:r>
      <w:r w:rsidR="00325D18" w:rsidRPr="009D4D83">
        <w:rPr>
          <w:lang w:val="de-DE"/>
        </w:rPr>
        <w:t>BRK ist Deutschland verpflichtet, jede Diskriminierung aufgrund von Behinderung zu verbieten und gleichen wirksamen Schutz vor Diskriminierung, gleichviel aus welchen Gründen</w:t>
      </w:r>
      <w:r w:rsidR="003B319C">
        <w:rPr>
          <w:lang w:val="de-DE"/>
        </w:rPr>
        <w:t>,</w:t>
      </w:r>
      <w:r w:rsidR="00325D18" w:rsidRPr="009D4D83">
        <w:rPr>
          <w:lang w:val="de-DE"/>
        </w:rPr>
        <w:t xml:space="preserve"> zu garantieren. Insbesondere verbietet Art.</w:t>
      </w:r>
      <w:r w:rsidR="003B319C">
        <w:rPr>
          <w:lang w:val="de-DE"/>
        </w:rPr>
        <w:t xml:space="preserve"> </w:t>
      </w:r>
      <w:r w:rsidR="00325D18" w:rsidRPr="009D4D83">
        <w:rPr>
          <w:lang w:val="de-DE"/>
        </w:rPr>
        <w:t>25 lit.</w:t>
      </w:r>
      <w:r w:rsidR="003B319C">
        <w:rPr>
          <w:lang w:val="de-DE"/>
        </w:rPr>
        <w:t> </w:t>
      </w:r>
      <w:r w:rsidR="00325D18" w:rsidRPr="009D4D83">
        <w:rPr>
          <w:lang w:val="de-DE"/>
        </w:rPr>
        <w:t>f) UN</w:t>
      </w:r>
      <w:r w:rsidR="003B319C">
        <w:rPr>
          <w:lang w:val="de-DE"/>
        </w:rPr>
        <w:t> </w:t>
      </w:r>
      <w:r w:rsidR="00325D18" w:rsidRPr="009D4D83">
        <w:rPr>
          <w:lang w:val="de-DE"/>
        </w:rPr>
        <w:t>BRK jede Diskriminierung beim Zugang zu Gesundheitsdiensten und verpflichtet zur Verhinderung diskriminierender Vorenthaltung von Gesundhei</w:t>
      </w:r>
      <w:r w:rsidR="003B319C">
        <w:rPr>
          <w:lang w:val="de-DE"/>
        </w:rPr>
        <w:t>t</w:t>
      </w:r>
      <w:r w:rsidR="00325D18" w:rsidRPr="009D4D83">
        <w:rPr>
          <w:lang w:val="de-DE"/>
        </w:rPr>
        <w:t xml:space="preserve">sleistungen aufgrund von Behinderung. Damit ergeben sich aus dem Völkerrecht </w:t>
      </w:r>
      <w:r w:rsidR="000B5286" w:rsidRPr="009D4D83">
        <w:rPr>
          <w:lang w:val="de-DE"/>
        </w:rPr>
        <w:t>sehr wohl eindeutige antidiskriminierungsrechtliche Vorgaben für die Triage.</w:t>
      </w:r>
      <w:r w:rsidR="000B5286">
        <w:rPr>
          <w:rStyle w:val="Funotenzeichen"/>
        </w:rPr>
        <w:footnoteReference w:id="140"/>
      </w:r>
    </w:p>
    <w:p w14:paraId="42155C88" w14:textId="0C79D055" w:rsidR="000B5286" w:rsidRPr="009D4D83" w:rsidRDefault="000B5286" w:rsidP="00212115">
      <w:pPr>
        <w:rPr>
          <w:lang w:val="de-DE"/>
        </w:rPr>
      </w:pPr>
    </w:p>
    <w:p w14:paraId="73058607" w14:textId="2A875839" w:rsidR="006031D1" w:rsidRPr="009D4D83" w:rsidRDefault="000B5286" w:rsidP="00212115">
      <w:pPr>
        <w:rPr>
          <w:lang w:val="de-DE"/>
        </w:rPr>
      </w:pPr>
      <w:r w:rsidRPr="009D4D83">
        <w:rPr>
          <w:lang w:val="de-DE"/>
        </w:rPr>
        <w:t>Zudem lässt sich eine Schutzpflicht aus Art.</w:t>
      </w:r>
      <w:r w:rsidR="003B319C">
        <w:rPr>
          <w:lang w:val="de-DE"/>
        </w:rPr>
        <w:t xml:space="preserve"> </w:t>
      </w:r>
      <w:r w:rsidRPr="009D4D83">
        <w:rPr>
          <w:lang w:val="de-DE"/>
        </w:rPr>
        <w:t>3 Abs.</w:t>
      </w:r>
      <w:r w:rsidR="003B319C">
        <w:rPr>
          <w:lang w:val="de-DE"/>
        </w:rPr>
        <w:t xml:space="preserve"> </w:t>
      </w:r>
      <w:r w:rsidRPr="009D4D83">
        <w:rPr>
          <w:lang w:val="de-DE"/>
        </w:rPr>
        <w:t>3 GG aus der besonderen historischen Verantwortung der deutschen Legislative herleiten.</w:t>
      </w:r>
      <w:r>
        <w:rPr>
          <w:rStyle w:val="Funotenzeichen"/>
        </w:rPr>
        <w:footnoteReference w:id="141"/>
      </w:r>
      <w:r w:rsidRPr="009D4D83">
        <w:rPr>
          <w:lang w:val="de-DE"/>
        </w:rPr>
        <w:t xml:space="preserve"> Denn ohne Zweifel ist dieser Absatz unserer Verfassung </w:t>
      </w:r>
      <w:r w:rsidR="00AA0F3F" w:rsidRPr="009D4D83">
        <w:rPr>
          <w:lang w:val="de-DE"/>
        </w:rPr>
        <w:t xml:space="preserve">eine Antwort auf die Menschenrechtsverletzungen durch den Nationalsozialismus; für die Kategorie Behinderung wurde dieses Bekenntnis zum </w:t>
      </w:r>
      <w:r w:rsidR="003B319C">
        <w:rPr>
          <w:lang w:val="de-DE"/>
        </w:rPr>
        <w:t>„</w:t>
      </w:r>
      <w:r w:rsidR="00AA0F3F" w:rsidRPr="009D4D83">
        <w:rPr>
          <w:lang w:val="de-DE"/>
        </w:rPr>
        <w:t>Nie wieder</w:t>
      </w:r>
      <w:r w:rsidR="003B319C">
        <w:rPr>
          <w:lang w:val="de-DE"/>
        </w:rPr>
        <w:t>“</w:t>
      </w:r>
      <w:r w:rsidR="00AA0F3F" w:rsidRPr="009D4D83">
        <w:rPr>
          <w:lang w:val="de-DE"/>
        </w:rPr>
        <w:t xml:space="preserve"> zwar erst durch die Verfassungsrevision 1994 nach der Wiedervereinigung nachgeholt, jedoch die Ansiedelung des Benachteiligungsverbots gerade in diesem bestimmten Absatz der Nichtdiskriminierungsklausel des Art.</w:t>
      </w:r>
      <w:r w:rsidR="003B319C">
        <w:rPr>
          <w:lang w:val="de-DE"/>
        </w:rPr>
        <w:t xml:space="preserve"> </w:t>
      </w:r>
      <w:r w:rsidR="00AA0F3F" w:rsidRPr="009D4D83">
        <w:rPr>
          <w:lang w:val="de-DE"/>
        </w:rPr>
        <w:t>3 GG findet auch in diesem historischen Bezug seine Begründung.</w:t>
      </w:r>
      <w:r w:rsidR="00AA0F3F">
        <w:rPr>
          <w:rStyle w:val="Funotenzeichen"/>
        </w:rPr>
        <w:footnoteReference w:id="142"/>
      </w:r>
      <w:r w:rsidR="00AA0F3F" w:rsidRPr="009D4D83">
        <w:rPr>
          <w:lang w:val="de-DE"/>
        </w:rPr>
        <w:t xml:space="preserve"> </w:t>
      </w:r>
      <w:r w:rsidR="006031D1" w:rsidRPr="009D4D83">
        <w:rPr>
          <w:lang w:val="de-DE"/>
        </w:rPr>
        <w:t>Die NS</w:t>
      </w:r>
      <w:r w:rsidR="003B319C">
        <w:rPr>
          <w:lang w:val="de-DE"/>
        </w:rPr>
        <w:t>-</w:t>
      </w:r>
      <w:r w:rsidR="006031D1" w:rsidRPr="009D4D83">
        <w:rPr>
          <w:lang w:val="de-DE"/>
        </w:rPr>
        <w:t xml:space="preserve">Verbrechen an behinderten Menschen bestanden neben der massenhaften Zwangssterilisation und Ermordung gerade darin, das eugenische Bild von einem Leben mit Behinderung als </w:t>
      </w:r>
      <w:r w:rsidR="003B319C">
        <w:rPr>
          <w:lang w:val="de-DE"/>
        </w:rPr>
        <w:t>„</w:t>
      </w:r>
      <w:r w:rsidR="006031D1" w:rsidRPr="009D4D83">
        <w:rPr>
          <w:lang w:val="de-DE"/>
        </w:rPr>
        <w:t>lebensunwert</w:t>
      </w:r>
      <w:r w:rsidR="003B319C">
        <w:rPr>
          <w:lang w:val="de-DE"/>
        </w:rPr>
        <w:t>“</w:t>
      </w:r>
      <w:r w:rsidR="006031D1" w:rsidRPr="009D4D83">
        <w:rPr>
          <w:lang w:val="de-DE"/>
        </w:rPr>
        <w:t xml:space="preserve"> kulturell zu verfestigen. Es ist Teil des deutschen medizinischen Modells von Behinderung, das sich in ableistischen</w:t>
      </w:r>
      <w:r w:rsidR="00E466E0">
        <w:rPr>
          <w:rStyle w:val="Funotenzeichen"/>
          <w:lang w:val="de-DE"/>
        </w:rPr>
        <w:footnoteReference w:id="143"/>
      </w:r>
      <w:r w:rsidR="006031D1" w:rsidRPr="009D4D83">
        <w:rPr>
          <w:lang w:val="de-DE"/>
        </w:rPr>
        <w:t xml:space="preserve"> Verhaltensweisen mitunter Ausdruck verleiht. In Triage-Situationen darf dieses Bild, wenn man schon Pri</w:t>
      </w:r>
      <w:r w:rsidR="001C058F">
        <w:rPr>
          <w:lang w:val="de-DE"/>
        </w:rPr>
        <w:t>o</w:t>
      </w:r>
      <w:r w:rsidR="006031D1" w:rsidRPr="009D4D83">
        <w:rPr>
          <w:lang w:val="de-DE"/>
        </w:rPr>
        <w:t>risierungsentscheidungen zulassen möchte, aber nie wieder eine Rolle spielen! Dafür wäre</w:t>
      </w:r>
      <w:r w:rsidR="001C058F">
        <w:rPr>
          <w:lang w:val="de-DE"/>
        </w:rPr>
        <w:t>n</w:t>
      </w:r>
      <w:r w:rsidR="006031D1" w:rsidRPr="009D4D83">
        <w:rPr>
          <w:lang w:val="de-DE"/>
        </w:rPr>
        <w:t xml:space="preserve"> ein ausdrückliches gesetzliches Verbot der </w:t>
      </w:r>
      <w:r w:rsidR="001C058F">
        <w:rPr>
          <w:lang w:val="de-DE"/>
        </w:rPr>
        <w:t>E</w:t>
      </w:r>
      <w:r w:rsidR="006031D1" w:rsidRPr="009D4D83">
        <w:rPr>
          <w:lang w:val="de-DE"/>
        </w:rPr>
        <w:t>x-post-Triage sowie der Anwendung des Erfolgskriteriums und ein klares antidiskriminierungsrechtliches Schutzgebot notwendig.</w:t>
      </w:r>
    </w:p>
    <w:p w14:paraId="456CAE1F" w14:textId="6CB17FB3" w:rsidR="00626265" w:rsidRPr="009D4D83" w:rsidRDefault="00626265" w:rsidP="00212115">
      <w:pPr>
        <w:rPr>
          <w:lang w:val="de-DE"/>
        </w:rPr>
      </w:pPr>
    </w:p>
    <w:p w14:paraId="3A508D4E" w14:textId="224734EB" w:rsidR="003119AB" w:rsidRPr="009D4D83" w:rsidRDefault="00626265" w:rsidP="00212115">
      <w:pPr>
        <w:rPr>
          <w:lang w:val="de-DE"/>
        </w:rPr>
      </w:pPr>
      <w:r w:rsidRPr="009D4D83">
        <w:rPr>
          <w:lang w:val="de-DE"/>
        </w:rPr>
        <w:t>Jedoch könnte sich aus der historischen Verantwortung in Deutschland zugleich auch ein Gegenargument gegen eine gesetzliche Regelung von Triagesituationen ableiten lassen. Denn eine gese</w:t>
      </w:r>
      <w:r w:rsidR="00933171">
        <w:rPr>
          <w:lang w:val="de-DE"/>
        </w:rPr>
        <w:t>t</w:t>
      </w:r>
      <w:r w:rsidRPr="009D4D83">
        <w:rPr>
          <w:lang w:val="de-DE"/>
        </w:rPr>
        <w:t>zliche Grundlage für Priorisierungsentscheidungen in der medizinischen Versorgung in Pandemie</w:t>
      </w:r>
      <w:r w:rsidR="00933171">
        <w:rPr>
          <w:lang w:val="de-DE"/>
        </w:rPr>
        <w:t>-Z</w:t>
      </w:r>
      <w:r w:rsidRPr="009D4D83">
        <w:rPr>
          <w:lang w:val="de-DE"/>
        </w:rPr>
        <w:t>eiten setzt voraus, das</w:t>
      </w:r>
      <w:r w:rsidR="00933171">
        <w:rPr>
          <w:lang w:val="de-DE"/>
        </w:rPr>
        <w:t>s</w:t>
      </w:r>
      <w:r w:rsidRPr="009D4D83">
        <w:rPr>
          <w:lang w:val="de-DE"/>
        </w:rPr>
        <w:t xml:space="preserve"> </w:t>
      </w:r>
      <w:r w:rsidR="00A31335">
        <w:rPr>
          <w:lang w:val="de-DE"/>
        </w:rPr>
        <w:t>Priorisierung</w:t>
      </w:r>
      <w:r w:rsidRPr="009D4D83">
        <w:rPr>
          <w:lang w:val="de-DE"/>
        </w:rPr>
        <w:t xml:space="preserve">en grundsätzlich </w:t>
      </w:r>
      <w:r w:rsidR="00072820" w:rsidRPr="009D4D83">
        <w:rPr>
          <w:lang w:val="de-DE"/>
        </w:rPr>
        <w:t>akzeptiert</w:t>
      </w:r>
      <w:r w:rsidRPr="009D4D83">
        <w:rPr>
          <w:lang w:val="de-DE"/>
        </w:rPr>
        <w:t xml:space="preserve"> werden. Zwar könnte die Legislative auch ein absolutes Verbot von Triageentscheidungen verabschieden, doch ist das eher unwahrscheinlich und wohl im Hinblick auf das medizinische Personal, das den Pandemie-Alltag bewältigen muss</w:t>
      </w:r>
      <w:r w:rsidR="00072820" w:rsidRPr="009D4D83">
        <w:rPr>
          <w:lang w:val="de-DE"/>
        </w:rPr>
        <w:t>,</w:t>
      </w:r>
      <w:r w:rsidRPr="009D4D83">
        <w:rPr>
          <w:lang w:val="de-DE"/>
        </w:rPr>
        <w:t xml:space="preserve"> auch nicht gerechtfertigt.</w:t>
      </w:r>
      <w:r w:rsidR="00BE74F7" w:rsidRPr="009D4D83">
        <w:rPr>
          <w:lang w:val="de-DE"/>
        </w:rPr>
        <w:t xml:space="preserve"> Es ist</w:t>
      </w:r>
      <w:r w:rsidR="000F1289">
        <w:rPr>
          <w:lang w:val="de-DE"/>
        </w:rPr>
        <w:t xml:space="preserve"> </w:t>
      </w:r>
      <w:r w:rsidR="00BE74F7" w:rsidRPr="009D4D83">
        <w:rPr>
          <w:lang w:val="de-DE"/>
        </w:rPr>
        <w:t>– angesichts der derzeitigen Zusammensetzung des Bundestages, in dem auch völkisch-nationalistische P</w:t>
      </w:r>
      <w:r w:rsidR="00477AE8" w:rsidRPr="009D4D83">
        <w:rPr>
          <w:lang w:val="de-DE"/>
        </w:rPr>
        <w:t>arteien vertreten sind</w:t>
      </w:r>
      <w:r w:rsidR="00294A51">
        <w:rPr>
          <w:lang w:val="de-DE"/>
        </w:rPr>
        <w:t xml:space="preserve"> –</w:t>
      </w:r>
      <w:r w:rsidR="00BE74F7" w:rsidRPr="009D4D83">
        <w:rPr>
          <w:lang w:val="de-DE"/>
        </w:rPr>
        <w:t xml:space="preserve"> nicht</w:t>
      </w:r>
      <w:r w:rsidRPr="009D4D83">
        <w:rPr>
          <w:lang w:val="de-DE"/>
        </w:rPr>
        <w:t xml:space="preserve"> </w:t>
      </w:r>
      <w:r w:rsidR="00BE74F7" w:rsidRPr="009D4D83">
        <w:rPr>
          <w:lang w:val="de-DE"/>
        </w:rPr>
        <w:t xml:space="preserve">ausgemacht, dass ein Triage-Gesetz </w:t>
      </w:r>
      <w:r w:rsidR="00C46821">
        <w:rPr>
          <w:lang w:val="de-DE"/>
        </w:rPr>
        <w:t>alle menschenrechtliche</w:t>
      </w:r>
      <w:r w:rsidR="00185011">
        <w:rPr>
          <w:lang w:val="de-DE"/>
        </w:rPr>
        <w:t>n</w:t>
      </w:r>
      <w:r w:rsidR="00C46821">
        <w:rPr>
          <w:lang w:val="de-DE"/>
        </w:rPr>
        <w:t xml:space="preserve"> Vorgaben </w:t>
      </w:r>
      <w:r w:rsidR="00843EA7">
        <w:rPr>
          <w:lang w:val="de-DE"/>
        </w:rPr>
        <w:t>erfüllen wird</w:t>
      </w:r>
      <w:r w:rsidR="00BE74F7" w:rsidRPr="009D4D83">
        <w:rPr>
          <w:lang w:val="de-DE"/>
        </w:rPr>
        <w:t>. Zwar könnte hiergegen wiederum Rechtsschutz gesucht werden, aber das Gegenargument des Dammbruch</w:t>
      </w:r>
      <w:r w:rsidR="000F1289">
        <w:rPr>
          <w:lang w:val="de-DE"/>
        </w:rPr>
        <w:t>-E</w:t>
      </w:r>
      <w:r w:rsidR="00BE74F7" w:rsidRPr="009D4D83">
        <w:rPr>
          <w:lang w:val="de-DE"/>
        </w:rPr>
        <w:t xml:space="preserve">ffekts bleibt bestehen. </w:t>
      </w:r>
      <w:r w:rsidR="00072820" w:rsidRPr="009D4D83">
        <w:rPr>
          <w:lang w:val="de-DE"/>
        </w:rPr>
        <w:t>E</w:t>
      </w:r>
      <w:r w:rsidR="00BE74F7" w:rsidRPr="009D4D83">
        <w:rPr>
          <w:lang w:val="de-DE"/>
        </w:rPr>
        <w:t xml:space="preserve">infache Gesetze unterliegen nicht der Ewigkeitsgarantie des Art. 79 Abs. 3 GG. Sie können jederzeit wieder geändert werden, sodass vielleicht zu späteren Zeiten die </w:t>
      </w:r>
      <w:r w:rsidR="000F1289">
        <w:rPr>
          <w:lang w:val="de-DE"/>
        </w:rPr>
        <w:t>E</w:t>
      </w:r>
      <w:r w:rsidR="00BE74F7" w:rsidRPr="009D4D83">
        <w:rPr>
          <w:lang w:val="de-DE"/>
        </w:rPr>
        <w:t>x-post-Triage dann doch zugelassen w</w:t>
      </w:r>
      <w:r w:rsidR="00FC0013">
        <w:rPr>
          <w:lang w:val="de-DE"/>
        </w:rPr>
        <w:t>ü</w:t>
      </w:r>
      <w:r w:rsidR="00BE74F7" w:rsidRPr="009D4D83">
        <w:rPr>
          <w:lang w:val="de-DE"/>
        </w:rPr>
        <w:t>rd</w:t>
      </w:r>
      <w:r w:rsidR="00FC0013">
        <w:rPr>
          <w:lang w:val="de-DE"/>
        </w:rPr>
        <w:t>e</w:t>
      </w:r>
      <w:r w:rsidR="00BE74F7" w:rsidRPr="009D4D83">
        <w:rPr>
          <w:lang w:val="de-DE"/>
        </w:rPr>
        <w:t>.</w:t>
      </w:r>
      <w:r w:rsidR="001C0FAD">
        <w:rPr>
          <w:rStyle w:val="Funotenzeichen"/>
          <w:lang w:val="de-DE"/>
        </w:rPr>
        <w:footnoteReference w:id="144"/>
      </w:r>
      <w:r w:rsidR="00BE74F7" w:rsidRPr="009D4D83">
        <w:rPr>
          <w:lang w:val="de-DE"/>
        </w:rPr>
        <w:t xml:space="preserve"> Gerade die Erfahrungen mit den gesetzlichen Regelungen der Gen- und Reproduktionstechnologien haben gezeigt, wie Dammbruch</w:t>
      </w:r>
      <w:r w:rsidR="008C3FF5">
        <w:rPr>
          <w:lang w:val="de-DE"/>
        </w:rPr>
        <w:t>-E</w:t>
      </w:r>
      <w:r w:rsidR="00BE74F7" w:rsidRPr="009D4D83">
        <w:rPr>
          <w:lang w:val="de-DE"/>
        </w:rPr>
        <w:t xml:space="preserve">ffekte </w:t>
      </w:r>
      <w:r w:rsidR="00072820" w:rsidRPr="009D4D83">
        <w:rPr>
          <w:lang w:val="de-DE"/>
        </w:rPr>
        <w:t xml:space="preserve">sich </w:t>
      </w:r>
      <w:r w:rsidR="00BE74F7" w:rsidRPr="009D4D83">
        <w:rPr>
          <w:lang w:val="de-DE"/>
        </w:rPr>
        <w:t xml:space="preserve">durch die Macht des Faktischen auch in legislative Maßnahmen niederschlagen. </w:t>
      </w:r>
      <w:r w:rsidR="00072820" w:rsidRPr="009D4D83">
        <w:rPr>
          <w:lang w:val="de-DE"/>
        </w:rPr>
        <w:t xml:space="preserve">Auch im Hinblick auf die seit Dekaden andauernde Diskussion über </w:t>
      </w:r>
      <w:r w:rsidR="00072820" w:rsidRPr="009D4D83">
        <w:rPr>
          <w:lang w:val="de-DE"/>
        </w:rPr>
        <w:lastRenderedPageBreak/>
        <w:t>Rationierungen im Gesundheitswesen ist der Dammbruch</w:t>
      </w:r>
      <w:r w:rsidR="000F1289">
        <w:rPr>
          <w:lang w:val="de-DE"/>
        </w:rPr>
        <w:t>-E</w:t>
      </w:r>
      <w:r w:rsidR="00072820" w:rsidRPr="009D4D83">
        <w:rPr>
          <w:lang w:val="de-DE"/>
        </w:rPr>
        <w:t xml:space="preserve">ffekt ein gewichtiges Gegenargument. </w:t>
      </w:r>
      <w:r w:rsidR="0042459F" w:rsidRPr="009D4D83">
        <w:rPr>
          <w:lang w:val="de-DE"/>
        </w:rPr>
        <w:t xml:space="preserve">Die </w:t>
      </w:r>
      <w:r w:rsidR="000F1289">
        <w:rPr>
          <w:lang w:val="de-DE"/>
        </w:rPr>
        <w:t>„</w:t>
      </w:r>
      <w:r w:rsidR="0042459F" w:rsidRPr="009D4D83">
        <w:rPr>
          <w:lang w:val="de-DE"/>
        </w:rPr>
        <w:t>Kostenexplosion</w:t>
      </w:r>
      <w:r w:rsidR="000F1289">
        <w:rPr>
          <w:lang w:val="de-DE"/>
        </w:rPr>
        <w:t>“</w:t>
      </w:r>
      <w:r w:rsidR="0042459F" w:rsidRPr="009D4D83">
        <w:rPr>
          <w:lang w:val="de-DE"/>
        </w:rPr>
        <w:t xml:space="preserve"> im Gesundheitswesen wird turnusmäßig </w:t>
      </w:r>
      <w:r w:rsidR="006307BB" w:rsidRPr="009D4D83">
        <w:rPr>
          <w:lang w:val="de-DE"/>
        </w:rPr>
        <w:t>beschworen, um Rationierung von Gesundheitsleistungen</w:t>
      </w:r>
      <w:r w:rsidR="000F1289">
        <w:rPr>
          <w:lang w:val="de-DE"/>
        </w:rPr>
        <w:t>,</w:t>
      </w:r>
      <w:r w:rsidR="000B3BC7">
        <w:rPr>
          <w:rStyle w:val="Funotenzeichen"/>
        </w:rPr>
        <w:footnoteReference w:id="145"/>
      </w:r>
      <w:r w:rsidR="006307BB" w:rsidRPr="009D4D83">
        <w:rPr>
          <w:lang w:val="de-DE"/>
        </w:rPr>
        <w:t xml:space="preserve"> von denen behinderte und chronisch kranke Menschen besonders betroffen sind, zur Diskussion zu stellen. Ein Beispiel aus jüngerer Zeit ist die Diskussion um das </w:t>
      </w:r>
      <w:r w:rsidR="000B3BC7" w:rsidRPr="009D4D83">
        <w:rPr>
          <w:lang w:val="de-DE"/>
        </w:rPr>
        <w:t>Intensivpflege- und Rehabilitationsstärkungsgesetz GKV-IPReG,</w:t>
      </w:r>
      <w:r w:rsidR="000B3BC7">
        <w:rPr>
          <w:rStyle w:val="Funotenzeichen"/>
        </w:rPr>
        <w:footnoteReference w:id="146"/>
      </w:r>
      <w:r w:rsidR="000B3BC7" w:rsidRPr="009D4D83">
        <w:rPr>
          <w:lang w:val="de-DE"/>
        </w:rPr>
        <w:t xml:space="preserve"> in der es u.a. um die Kosten der ambulanten Beatmung von Intensivpflegepatient*innen ging. </w:t>
      </w:r>
    </w:p>
    <w:p w14:paraId="5005FE97" w14:textId="77777777" w:rsidR="003119AB" w:rsidRPr="009D4D83" w:rsidRDefault="003119AB" w:rsidP="00212115">
      <w:pPr>
        <w:rPr>
          <w:lang w:val="de-DE"/>
        </w:rPr>
      </w:pPr>
    </w:p>
    <w:p w14:paraId="317AF3E1" w14:textId="627D0B65" w:rsidR="003119AB" w:rsidRPr="009D4D83" w:rsidRDefault="000B3BC7" w:rsidP="00212115">
      <w:pPr>
        <w:rPr>
          <w:lang w:val="de-DE"/>
        </w:rPr>
      </w:pPr>
      <w:r w:rsidRPr="009D4D83">
        <w:rPr>
          <w:lang w:val="de-DE"/>
        </w:rPr>
        <w:t>Ein Triage-Gesetz könnte also auch für die Alltagsmedizin außerhalb von P</w:t>
      </w:r>
      <w:r w:rsidR="003119AB" w:rsidRPr="009D4D83">
        <w:rPr>
          <w:lang w:val="de-DE"/>
        </w:rPr>
        <w:t>an</w:t>
      </w:r>
      <w:r w:rsidRPr="009D4D83">
        <w:rPr>
          <w:lang w:val="de-DE"/>
        </w:rPr>
        <w:t>demie-Zeiten</w:t>
      </w:r>
      <w:r w:rsidR="003119AB" w:rsidRPr="009D4D83">
        <w:rPr>
          <w:lang w:val="de-DE"/>
        </w:rPr>
        <w:t xml:space="preserve"> einen Dammbruch-Effekt für Rationierungen im Gesundheitswesen haben. Ein solches Szenario ist vor dem Hintergrund der mit der </w:t>
      </w:r>
      <w:r w:rsidR="008C3FF5">
        <w:rPr>
          <w:lang w:val="de-DE"/>
        </w:rPr>
        <w:t>COVID-19-</w:t>
      </w:r>
      <w:r w:rsidR="003119AB" w:rsidRPr="009D4D83">
        <w:rPr>
          <w:lang w:val="de-DE"/>
        </w:rPr>
        <w:t xml:space="preserve">Pandemie verursachten Kosten für Staat und Gesellschaft nicht unrealistisch. Die enormen Staatsverschuldungen, die gegenwärtig zur Bekämpfung der Pandemie aufgenommen werden, müssen in absehbarer nachpandemischer Zukunft wieder eingespart werden. </w:t>
      </w:r>
      <w:r w:rsidR="00B95D8E" w:rsidRPr="009D4D83">
        <w:rPr>
          <w:lang w:val="de-DE"/>
        </w:rPr>
        <w:t xml:space="preserve">Jedoch ist eine gesetzliche Regelung der Triage auch im Hinblick auf diese Entwicklung angezeigt, da auch dann gilt, </w:t>
      </w:r>
      <w:r w:rsidR="00F67535" w:rsidRPr="009D4D83">
        <w:rPr>
          <w:lang w:val="de-DE"/>
        </w:rPr>
        <w:t xml:space="preserve">dass </w:t>
      </w:r>
      <w:r w:rsidR="00B95D8E" w:rsidRPr="009D4D83">
        <w:rPr>
          <w:lang w:val="de-DE"/>
        </w:rPr>
        <w:t>die wesentlichen Entscheidungen demokratisch und rechtsstaatlich vom Pa</w:t>
      </w:r>
      <w:r w:rsidR="008C3FF5">
        <w:rPr>
          <w:lang w:val="de-DE"/>
        </w:rPr>
        <w:t>r</w:t>
      </w:r>
      <w:r w:rsidR="00B95D8E" w:rsidRPr="009D4D83">
        <w:rPr>
          <w:lang w:val="de-DE"/>
        </w:rPr>
        <w:t>lament verantwortet werden</w:t>
      </w:r>
      <w:r w:rsidR="00933171" w:rsidRPr="00933171">
        <w:rPr>
          <w:lang w:val="de-DE"/>
        </w:rPr>
        <w:t xml:space="preserve"> </w:t>
      </w:r>
      <w:r w:rsidR="00933171" w:rsidRPr="00E9191D">
        <w:rPr>
          <w:lang w:val="de-DE"/>
        </w:rPr>
        <w:t>müssen</w:t>
      </w:r>
      <w:r w:rsidR="00B95D8E" w:rsidRPr="009D4D83">
        <w:rPr>
          <w:lang w:val="de-DE"/>
        </w:rPr>
        <w:t xml:space="preserve">. Die vorliegende Triage-VB bietet Anlass, die maßgeblichen menschenrechtlichen und insbesondere antidiskriminierungsrechtlichen </w:t>
      </w:r>
      <w:r w:rsidR="00F67535" w:rsidRPr="009D4D83">
        <w:rPr>
          <w:lang w:val="de-DE"/>
        </w:rPr>
        <w:t>Vorgaben</w:t>
      </w:r>
      <w:r w:rsidR="00B95D8E" w:rsidRPr="009D4D83">
        <w:rPr>
          <w:lang w:val="de-DE"/>
        </w:rPr>
        <w:t xml:space="preserve"> für </w:t>
      </w:r>
      <w:r w:rsidR="00F67535" w:rsidRPr="009D4D83">
        <w:rPr>
          <w:lang w:val="de-DE"/>
        </w:rPr>
        <w:t>diese Entwicklung zu stärken.</w:t>
      </w:r>
    </w:p>
    <w:p w14:paraId="684285AB" w14:textId="73605383" w:rsidR="00F67535" w:rsidRPr="009D4D83" w:rsidRDefault="00F67535" w:rsidP="00212115">
      <w:pPr>
        <w:rPr>
          <w:lang w:val="de-DE"/>
        </w:rPr>
      </w:pPr>
    </w:p>
    <w:p w14:paraId="035896CF" w14:textId="77777777" w:rsidR="00F67535" w:rsidRPr="009D4D83" w:rsidRDefault="00F67535" w:rsidP="00F67535">
      <w:pPr>
        <w:ind w:left="709" w:hanging="709"/>
        <w:jc w:val="both"/>
        <w:rPr>
          <w:lang w:val="de-DE"/>
        </w:rPr>
      </w:pPr>
      <w:r w:rsidRPr="009D4D83">
        <w:rPr>
          <w:lang w:val="de-DE"/>
        </w:rPr>
        <w:t>Die aktuellen wissenschaftlichen und politischen Debatten um die Klimaentwicklung und weitere</w:t>
      </w:r>
    </w:p>
    <w:p w14:paraId="2672B343" w14:textId="77777777" w:rsidR="00F67535" w:rsidRPr="009D4D83" w:rsidRDefault="00F67535" w:rsidP="00F67535">
      <w:pPr>
        <w:ind w:left="709" w:hanging="709"/>
        <w:jc w:val="both"/>
        <w:rPr>
          <w:lang w:val="de-DE"/>
        </w:rPr>
      </w:pPr>
      <w:r w:rsidRPr="009D4D83">
        <w:rPr>
          <w:lang w:val="de-DE"/>
        </w:rPr>
        <w:t>geopolitische Prozesse deuten darauf hin, dass humanitäre Katastrophen zunehmen werden.</w:t>
      </w:r>
    </w:p>
    <w:p w14:paraId="174A5347" w14:textId="5AA95489" w:rsidR="00B759A1" w:rsidRPr="009D4D83" w:rsidRDefault="00F67535" w:rsidP="00F67535">
      <w:pPr>
        <w:ind w:left="709" w:hanging="709"/>
        <w:rPr>
          <w:lang w:val="de-DE"/>
        </w:rPr>
      </w:pPr>
      <w:r w:rsidRPr="009D4D83">
        <w:rPr>
          <w:lang w:val="de-DE"/>
        </w:rPr>
        <w:t xml:space="preserve">Sowohl mit der </w:t>
      </w:r>
      <w:r w:rsidR="00B759A1" w:rsidRPr="009D4D83">
        <w:rPr>
          <w:lang w:val="de-DE"/>
        </w:rPr>
        <w:t xml:space="preserve">2015 verabschiedeten </w:t>
      </w:r>
      <w:r w:rsidRPr="009D4D83">
        <w:rPr>
          <w:lang w:val="de-DE"/>
        </w:rPr>
        <w:t>Agenda 2030 der Ve</w:t>
      </w:r>
      <w:r w:rsidR="00933171">
        <w:rPr>
          <w:lang w:val="de-DE"/>
        </w:rPr>
        <w:t>re</w:t>
      </w:r>
      <w:r w:rsidRPr="009D4D83">
        <w:rPr>
          <w:lang w:val="de-DE"/>
        </w:rPr>
        <w:t xml:space="preserve">inten Nationen und </w:t>
      </w:r>
      <w:r w:rsidR="00B759A1" w:rsidRPr="009D4D83">
        <w:rPr>
          <w:lang w:val="de-DE"/>
        </w:rPr>
        <w:t>den darin</w:t>
      </w:r>
    </w:p>
    <w:p w14:paraId="159BC061" w14:textId="6583C364" w:rsidR="00942B6B" w:rsidRPr="009D4D83" w:rsidRDefault="00294A51" w:rsidP="00F67535">
      <w:pPr>
        <w:ind w:left="709" w:hanging="709"/>
        <w:rPr>
          <w:lang w:val="de-DE"/>
        </w:rPr>
      </w:pPr>
      <w:r>
        <w:rPr>
          <w:lang w:val="de-DE"/>
        </w:rPr>
        <w:t>e</w:t>
      </w:r>
      <w:r w:rsidR="00F67535" w:rsidRPr="009D4D83">
        <w:rPr>
          <w:lang w:val="de-DE"/>
        </w:rPr>
        <w:t>nthaltenen</w:t>
      </w:r>
      <w:r w:rsidR="00B759A1" w:rsidRPr="009D4D83">
        <w:rPr>
          <w:lang w:val="de-DE"/>
        </w:rPr>
        <w:t xml:space="preserve"> </w:t>
      </w:r>
      <w:r w:rsidR="00F67535" w:rsidRPr="009D4D83">
        <w:rPr>
          <w:lang w:val="de-DE"/>
        </w:rPr>
        <w:t>Nachhaltigkeitszielen</w:t>
      </w:r>
      <w:r w:rsidR="00942B6B">
        <w:rPr>
          <w:rStyle w:val="Funotenzeichen"/>
        </w:rPr>
        <w:footnoteReference w:id="147"/>
      </w:r>
      <w:r w:rsidR="00F67535" w:rsidRPr="009D4D83">
        <w:rPr>
          <w:lang w:val="de-DE"/>
        </w:rPr>
        <w:t xml:space="preserve"> als auch mit</w:t>
      </w:r>
      <w:r w:rsidR="00B759A1" w:rsidRPr="009D4D83">
        <w:rPr>
          <w:lang w:val="de-DE"/>
        </w:rPr>
        <w:t xml:space="preserve"> dem 2016 vorgelegten</w:t>
      </w:r>
      <w:r w:rsidR="00F67535" w:rsidRPr="009D4D83">
        <w:rPr>
          <w:lang w:val="de-DE"/>
        </w:rPr>
        <w:t xml:space="preserve"> Entwurf </w:t>
      </w:r>
      <w:r w:rsidR="00B759A1" w:rsidRPr="009D4D83">
        <w:rPr>
          <w:lang w:val="de-DE"/>
        </w:rPr>
        <w:t xml:space="preserve">der </w:t>
      </w:r>
    </w:p>
    <w:p w14:paraId="29DDF909" w14:textId="77777777" w:rsidR="00942B6B" w:rsidRPr="009D4D83" w:rsidRDefault="00942B6B" w:rsidP="00F67535">
      <w:pPr>
        <w:ind w:left="709" w:hanging="709"/>
        <w:rPr>
          <w:lang w:val="de-DE"/>
        </w:rPr>
      </w:pPr>
      <w:r w:rsidRPr="009D4D83">
        <w:rPr>
          <w:lang w:val="de-DE"/>
        </w:rPr>
        <w:t>V</w:t>
      </w:r>
      <w:r w:rsidR="00B759A1" w:rsidRPr="009D4D83">
        <w:rPr>
          <w:lang w:val="de-DE"/>
        </w:rPr>
        <w:t>ölkerrechtskommission der</w:t>
      </w:r>
      <w:r w:rsidRPr="009D4D83">
        <w:rPr>
          <w:lang w:val="de-DE"/>
        </w:rPr>
        <w:t xml:space="preserve"> </w:t>
      </w:r>
      <w:r w:rsidR="00B759A1" w:rsidRPr="009D4D83">
        <w:rPr>
          <w:lang w:val="de-DE"/>
        </w:rPr>
        <w:t>Vereinten Nationen für ein Rechtsinstrument</w:t>
      </w:r>
      <w:r w:rsidR="00F67535" w:rsidRPr="009D4D83">
        <w:rPr>
          <w:lang w:val="de-DE"/>
        </w:rPr>
        <w:t xml:space="preserve"> über den Schutz von</w:t>
      </w:r>
    </w:p>
    <w:p w14:paraId="2582EE96" w14:textId="0AEBC440" w:rsidR="00942B6B" w:rsidRPr="009D4D83" w:rsidRDefault="00F67535" w:rsidP="00F67535">
      <w:pPr>
        <w:ind w:left="709" w:hanging="709"/>
        <w:rPr>
          <w:lang w:val="de-DE"/>
        </w:rPr>
      </w:pPr>
      <w:r w:rsidRPr="009D4D83">
        <w:rPr>
          <w:lang w:val="de-DE"/>
        </w:rPr>
        <w:t>Personen im Katastrophenfall</w:t>
      </w:r>
      <w:bookmarkStart w:id="37" w:name="_Ref58429952"/>
      <w:r w:rsidR="00C3019E">
        <w:rPr>
          <w:rStyle w:val="Funotenzeichen"/>
        </w:rPr>
        <w:footnoteReference w:id="148"/>
      </w:r>
      <w:bookmarkEnd w:id="37"/>
      <w:r w:rsidR="00B759A1" w:rsidRPr="009D4D83">
        <w:rPr>
          <w:lang w:val="de-DE"/>
        </w:rPr>
        <w:t xml:space="preserve"> wurden international die Weichen für moderne </w:t>
      </w:r>
    </w:p>
    <w:p w14:paraId="4C56E5C0" w14:textId="15887B0D" w:rsidR="00942B6B" w:rsidRPr="009D4D83" w:rsidRDefault="00942B6B" w:rsidP="00F67535">
      <w:pPr>
        <w:ind w:left="709" w:hanging="709"/>
        <w:rPr>
          <w:lang w:val="de-DE"/>
        </w:rPr>
      </w:pPr>
      <w:r w:rsidRPr="009D4D83">
        <w:rPr>
          <w:lang w:val="de-DE"/>
        </w:rPr>
        <w:t>R</w:t>
      </w:r>
      <w:r w:rsidR="00B759A1" w:rsidRPr="009D4D83">
        <w:rPr>
          <w:lang w:val="de-DE"/>
        </w:rPr>
        <w:t xml:space="preserve">echtsentwicklungen bereits gestellt. In beiden Dokumenten wird dem </w:t>
      </w:r>
    </w:p>
    <w:p w14:paraId="5B1DAAB0" w14:textId="4A5C0F6D" w:rsidR="00942B6B" w:rsidRPr="009D4D83" w:rsidRDefault="00942B6B" w:rsidP="00F67535">
      <w:pPr>
        <w:ind w:left="709" w:hanging="709"/>
        <w:rPr>
          <w:lang w:val="de-DE"/>
        </w:rPr>
      </w:pPr>
      <w:r w:rsidRPr="009D4D83">
        <w:rPr>
          <w:lang w:val="de-DE"/>
        </w:rPr>
        <w:t>A</w:t>
      </w:r>
      <w:r w:rsidR="00B759A1" w:rsidRPr="009D4D83">
        <w:rPr>
          <w:lang w:val="de-DE"/>
        </w:rPr>
        <w:t>ntidiskriminierungsprinzip, wie den Menschenrechten insgesamt</w:t>
      </w:r>
      <w:r w:rsidR="00933171">
        <w:rPr>
          <w:lang w:val="de-DE"/>
        </w:rPr>
        <w:t>,</w:t>
      </w:r>
      <w:r w:rsidR="00B759A1" w:rsidRPr="009D4D83">
        <w:rPr>
          <w:lang w:val="de-DE"/>
        </w:rPr>
        <w:t xml:space="preserve"> eine herausragende Rolle </w:t>
      </w:r>
    </w:p>
    <w:p w14:paraId="1E3BC1DE" w14:textId="0F4F712E" w:rsidR="00942B6B" w:rsidRPr="009D4D83" w:rsidRDefault="00942B6B" w:rsidP="00F67535">
      <w:pPr>
        <w:ind w:left="709" w:hanging="709"/>
        <w:rPr>
          <w:lang w:val="de-DE"/>
        </w:rPr>
      </w:pPr>
      <w:r w:rsidRPr="009D4D83">
        <w:rPr>
          <w:lang w:val="de-DE"/>
        </w:rPr>
        <w:t>z</w:t>
      </w:r>
      <w:r w:rsidR="00B759A1" w:rsidRPr="009D4D83">
        <w:rPr>
          <w:lang w:val="de-DE"/>
        </w:rPr>
        <w:t>ugewiesen.</w:t>
      </w:r>
      <w:r w:rsidR="00C3019E">
        <w:rPr>
          <w:rStyle w:val="Funotenzeichen"/>
        </w:rPr>
        <w:footnoteReference w:id="149"/>
      </w:r>
      <w:r w:rsidR="00B759A1" w:rsidRPr="009D4D83">
        <w:rPr>
          <w:lang w:val="de-DE"/>
        </w:rPr>
        <w:t xml:space="preserve"> Die Völkerrechtskommission verweist in ihrem Bericht zudem auf die UN</w:t>
      </w:r>
      <w:r w:rsidR="00933171">
        <w:rPr>
          <w:lang w:val="de-DE"/>
        </w:rPr>
        <w:t> </w:t>
      </w:r>
      <w:r w:rsidR="00B759A1" w:rsidRPr="009D4D83">
        <w:rPr>
          <w:lang w:val="de-DE"/>
        </w:rPr>
        <w:t xml:space="preserve">BRK als </w:t>
      </w:r>
    </w:p>
    <w:p w14:paraId="5170C7BE" w14:textId="75B5B4C5" w:rsidR="00F67535" w:rsidRPr="009D4D83" w:rsidRDefault="00942B6B" w:rsidP="009D4D83">
      <w:pPr>
        <w:rPr>
          <w:lang w:val="de-DE"/>
        </w:rPr>
      </w:pPr>
      <w:r w:rsidRPr="009D4D83">
        <w:rPr>
          <w:lang w:val="de-DE"/>
        </w:rPr>
        <w:t>B</w:t>
      </w:r>
      <w:r w:rsidR="00B759A1" w:rsidRPr="009D4D83">
        <w:rPr>
          <w:lang w:val="de-DE"/>
        </w:rPr>
        <w:t xml:space="preserve">eispiel für modernes Völkerrecht, das auf Katastrophen bereits </w:t>
      </w:r>
      <w:r w:rsidR="008E14FF" w:rsidRPr="009D4D83">
        <w:rPr>
          <w:lang w:val="de-DE"/>
        </w:rPr>
        <w:t xml:space="preserve">angemessen </w:t>
      </w:r>
      <w:r w:rsidR="00B759A1" w:rsidRPr="009D4D83">
        <w:rPr>
          <w:lang w:val="de-DE"/>
        </w:rPr>
        <w:t>reagiert.</w:t>
      </w:r>
      <w:r w:rsidR="008E14FF">
        <w:rPr>
          <w:rStyle w:val="Funotenzeichen"/>
        </w:rPr>
        <w:footnoteReference w:id="150"/>
      </w:r>
      <w:r w:rsidR="00B759A1" w:rsidRPr="009D4D83">
        <w:rPr>
          <w:lang w:val="de-DE"/>
        </w:rPr>
        <w:t xml:space="preserve"> </w:t>
      </w:r>
      <w:r w:rsidRPr="009D4D83">
        <w:rPr>
          <w:lang w:val="de-DE"/>
        </w:rPr>
        <w:t>Auch diese internationale</w:t>
      </w:r>
      <w:r w:rsidR="00DD3BA6">
        <w:rPr>
          <w:lang w:val="de-DE"/>
        </w:rPr>
        <w:t xml:space="preserve"> </w:t>
      </w:r>
      <w:r w:rsidR="00C3019E" w:rsidRPr="009D4D83">
        <w:rPr>
          <w:lang w:val="de-DE"/>
        </w:rPr>
        <w:t>Rechtse</w:t>
      </w:r>
      <w:r w:rsidRPr="009D4D83">
        <w:rPr>
          <w:lang w:val="de-DE"/>
        </w:rPr>
        <w:t>ntwicklung spricht dafür, die Rechtsfragen der Triage jetzt dem P</w:t>
      </w:r>
      <w:r w:rsidR="00C3019E" w:rsidRPr="009D4D83">
        <w:rPr>
          <w:lang w:val="de-DE"/>
        </w:rPr>
        <w:t xml:space="preserve">arlament zu </w:t>
      </w:r>
      <w:r w:rsidRPr="009D4D83">
        <w:rPr>
          <w:lang w:val="de-DE"/>
        </w:rPr>
        <w:t>überantworten.</w:t>
      </w:r>
      <w:r w:rsidR="00C3019E" w:rsidRPr="009D4D83">
        <w:rPr>
          <w:lang w:val="de-DE"/>
        </w:rPr>
        <w:t xml:space="preserve"> </w:t>
      </w:r>
    </w:p>
    <w:p w14:paraId="00FC7335" w14:textId="5DC846C9" w:rsidR="00C3019E" w:rsidRPr="009D4D83" w:rsidRDefault="00C3019E" w:rsidP="00942B6B">
      <w:pPr>
        <w:ind w:left="709" w:hanging="709"/>
        <w:rPr>
          <w:lang w:val="de-DE"/>
        </w:rPr>
      </w:pPr>
    </w:p>
    <w:p w14:paraId="67506608" w14:textId="28D34CE8" w:rsidR="00C3019E" w:rsidRDefault="00C3019E" w:rsidP="009D4D83">
      <w:pPr>
        <w:rPr>
          <w:lang w:val="de-DE"/>
        </w:rPr>
      </w:pPr>
      <w:r w:rsidRPr="009D4D83">
        <w:rPr>
          <w:lang w:val="de-DE"/>
        </w:rPr>
        <w:t>Dabei wären allerdings nicht nur die materiellen</w:t>
      </w:r>
      <w:r w:rsidR="00294A51">
        <w:rPr>
          <w:lang w:val="de-DE"/>
        </w:rPr>
        <w:t>,</w:t>
      </w:r>
      <w:r w:rsidRPr="009D4D83">
        <w:rPr>
          <w:lang w:val="de-DE"/>
        </w:rPr>
        <w:t xml:space="preserve"> sondern auch die formellen Vorgaben der UN</w:t>
      </w:r>
      <w:r w:rsidR="00933171">
        <w:rPr>
          <w:lang w:val="de-DE"/>
        </w:rPr>
        <w:t> </w:t>
      </w:r>
      <w:r w:rsidRPr="009D4D83">
        <w:rPr>
          <w:lang w:val="de-DE"/>
        </w:rPr>
        <w:t>BRK zu beachten. Nach Art. 4 Abs. 3 UN</w:t>
      </w:r>
      <w:r w:rsidR="00933171">
        <w:rPr>
          <w:lang w:val="de-DE"/>
        </w:rPr>
        <w:t> </w:t>
      </w:r>
      <w:r w:rsidRPr="009D4D83">
        <w:rPr>
          <w:lang w:val="de-DE"/>
        </w:rPr>
        <w:t>BRK und Art. 33 Abs. 3 UN</w:t>
      </w:r>
      <w:r w:rsidR="00933171">
        <w:rPr>
          <w:lang w:val="de-DE"/>
        </w:rPr>
        <w:t> </w:t>
      </w:r>
      <w:r w:rsidRPr="009D4D83">
        <w:rPr>
          <w:lang w:val="de-DE"/>
        </w:rPr>
        <w:t>BRK ist die Zivilgesellschaft, und hier insbesondere die Selbstvertretungsorganisationen der behinderten Menschen</w:t>
      </w:r>
      <w:r w:rsidR="00933171">
        <w:rPr>
          <w:lang w:val="de-DE"/>
        </w:rPr>
        <w:t>,</w:t>
      </w:r>
      <w:r w:rsidRPr="009D4D83">
        <w:rPr>
          <w:lang w:val="de-DE"/>
        </w:rPr>
        <w:t xml:space="preserve"> bei allen Maßnahmen der Implementierung und Überwachung der UN</w:t>
      </w:r>
      <w:r w:rsidR="00933171">
        <w:rPr>
          <w:lang w:val="de-DE"/>
        </w:rPr>
        <w:t> </w:t>
      </w:r>
      <w:r w:rsidRPr="009D4D83">
        <w:rPr>
          <w:lang w:val="de-DE"/>
        </w:rPr>
        <w:t xml:space="preserve">BRK </w:t>
      </w:r>
      <w:r w:rsidR="008E14FF" w:rsidRPr="009D4D83">
        <w:rPr>
          <w:lang w:val="de-DE"/>
        </w:rPr>
        <w:t xml:space="preserve">effektiv zu </w:t>
      </w:r>
      <w:r w:rsidR="008E14FF" w:rsidRPr="009D4D83">
        <w:rPr>
          <w:lang w:val="de-DE"/>
        </w:rPr>
        <w:lastRenderedPageBreak/>
        <w:t>beteiligen. Der UN</w:t>
      </w:r>
      <w:r w:rsidR="00933171">
        <w:rPr>
          <w:lang w:val="de-DE"/>
        </w:rPr>
        <w:t> </w:t>
      </w:r>
      <w:r w:rsidR="008E14FF" w:rsidRPr="009D4D83">
        <w:rPr>
          <w:lang w:val="de-DE"/>
        </w:rPr>
        <w:t>BRK</w:t>
      </w:r>
      <w:r w:rsidR="00933171">
        <w:rPr>
          <w:lang w:val="de-DE"/>
        </w:rPr>
        <w:t>-</w:t>
      </w:r>
      <w:r w:rsidR="008E14FF" w:rsidRPr="009D4D83">
        <w:rPr>
          <w:lang w:val="de-DE"/>
        </w:rPr>
        <w:t>Fachausschuss hat hierzu in seiner Allgemeinen Bemerkung Nr. 7 von 2018 ausführliche Empfehlungen zur effektiven Partizipation auch in Gesetzesverfahren verabschiedet.</w:t>
      </w:r>
      <w:r w:rsidR="008E14FF">
        <w:rPr>
          <w:rStyle w:val="Funotenzeichen"/>
        </w:rPr>
        <w:footnoteReference w:id="151"/>
      </w:r>
    </w:p>
    <w:p w14:paraId="4D3A31BA" w14:textId="77777777" w:rsidR="000027DE" w:rsidRPr="009D4D83" w:rsidRDefault="000027DE" w:rsidP="009D4D83">
      <w:pPr>
        <w:rPr>
          <w:lang w:val="de-DE"/>
        </w:rPr>
      </w:pPr>
    </w:p>
    <w:p w14:paraId="40F37220" w14:textId="722B0E42" w:rsidR="00212115" w:rsidRPr="009D4D83" w:rsidRDefault="008E14FF" w:rsidP="0017161E">
      <w:pPr>
        <w:rPr>
          <w:lang w:val="de-DE"/>
        </w:rPr>
      </w:pPr>
      <w:r w:rsidRPr="009D4D83">
        <w:rPr>
          <w:lang w:val="de-DE"/>
        </w:rPr>
        <w:t xml:space="preserve">Abschließend sei noch auf die Frage der Regulierbarkeit der Materie durch Gesetz eingegangen. </w:t>
      </w:r>
      <w:r w:rsidR="00292D24" w:rsidRPr="009D4D83">
        <w:rPr>
          <w:lang w:val="de-DE"/>
        </w:rPr>
        <w:t>In de</w:t>
      </w:r>
      <w:r w:rsidR="001C0FAD">
        <w:rPr>
          <w:lang w:val="de-DE"/>
        </w:rPr>
        <w:t>r</w:t>
      </w:r>
      <w:r w:rsidR="00292D24" w:rsidRPr="009D4D83">
        <w:rPr>
          <w:lang w:val="de-DE"/>
        </w:rPr>
        <w:t xml:space="preserve"> Kalkar-Entscheidung</w:t>
      </w:r>
      <w:r w:rsidR="003C0E7C">
        <w:rPr>
          <w:rStyle w:val="Funotenzeichen"/>
        </w:rPr>
        <w:footnoteReference w:id="152"/>
      </w:r>
      <w:r w:rsidR="00292D24" w:rsidRPr="009D4D83">
        <w:rPr>
          <w:lang w:val="de-DE"/>
        </w:rPr>
        <w:t xml:space="preserve"> entwickelte das Bundesverfassungsgericht das Gebot des dynamischen Grund</w:t>
      </w:r>
      <w:r w:rsidR="00313862">
        <w:rPr>
          <w:lang w:val="de-DE"/>
        </w:rPr>
        <w:t>rechts</w:t>
      </w:r>
      <w:r w:rsidR="00292D24" w:rsidRPr="009D4D83">
        <w:rPr>
          <w:lang w:val="de-DE"/>
        </w:rPr>
        <w:t>schutzes für den Fall, das</w:t>
      </w:r>
      <w:r w:rsidR="00933171">
        <w:rPr>
          <w:lang w:val="de-DE"/>
        </w:rPr>
        <w:t>s</w:t>
      </w:r>
      <w:r w:rsidR="00292D24" w:rsidRPr="009D4D83">
        <w:rPr>
          <w:lang w:val="de-DE"/>
        </w:rPr>
        <w:t xml:space="preserve"> die geregelte Materie besonders schnellen Änderungen unterliegt. Danach kann legislative Zurückhaltung unter Verweis auf unbestimmte Rechtsbegriffe, wie etwa </w:t>
      </w:r>
      <w:r w:rsidR="00294A51">
        <w:rPr>
          <w:lang w:val="de-DE"/>
        </w:rPr>
        <w:t>„</w:t>
      </w:r>
      <w:r w:rsidR="00292D24" w:rsidRPr="009D4D83">
        <w:rPr>
          <w:lang w:val="de-DE"/>
        </w:rPr>
        <w:t>Stand der Wissenschaft und Technik</w:t>
      </w:r>
      <w:r w:rsidR="00933171">
        <w:rPr>
          <w:lang w:val="de-DE"/>
        </w:rPr>
        <w:t>“</w:t>
      </w:r>
      <w:r w:rsidR="00313862">
        <w:rPr>
          <w:lang w:val="de-DE"/>
        </w:rPr>
        <w:t>,</w:t>
      </w:r>
      <w:r w:rsidR="00292D24" w:rsidRPr="009D4D83">
        <w:rPr>
          <w:lang w:val="de-DE"/>
        </w:rPr>
        <w:t xml:space="preserve"> geboten sein, um damit der Exekutive </w:t>
      </w:r>
      <w:r w:rsidR="003C0E7C" w:rsidRPr="009D4D83">
        <w:rPr>
          <w:lang w:val="de-DE"/>
        </w:rPr>
        <w:t>die bestmögliche Gefahrenabwehr und Risikovorsorge zu ermöglichen.</w:t>
      </w:r>
      <w:r w:rsidR="003C0E7C">
        <w:rPr>
          <w:rStyle w:val="Funotenzeichen"/>
        </w:rPr>
        <w:footnoteReference w:id="153"/>
      </w:r>
      <w:r w:rsidR="003C0E7C" w:rsidRPr="009D4D83">
        <w:rPr>
          <w:lang w:val="de-DE"/>
        </w:rPr>
        <w:t xml:space="preserve"> Das Gebot des dynamischen Grundrechtsschutzes könnte also gegen eine gesetzliche Regelung der Triage sprechen, wenn anzunehmen ist, dass sich die der C</w:t>
      </w:r>
      <w:r w:rsidR="00933171">
        <w:rPr>
          <w:lang w:val="de-DE"/>
        </w:rPr>
        <w:t>OVID-19</w:t>
      </w:r>
      <w:r w:rsidR="003C0E7C" w:rsidRPr="009D4D83">
        <w:rPr>
          <w:lang w:val="de-DE"/>
        </w:rPr>
        <w:t>-Pandemie inhärenten dynamischen Entwicklungen einer gesetzlichen Regelung entzöge</w:t>
      </w:r>
      <w:r w:rsidR="00933171">
        <w:rPr>
          <w:lang w:val="de-DE"/>
        </w:rPr>
        <w:t>n</w:t>
      </w:r>
      <w:r w:rsidR="003C0E7C" w:rsidRPr="009D4D83">
        <w:rPr>
          <w:lang w:val="de-DE"/>
        </w:rPr>
        <w:t>. Dem ist jedoch nicht so, denn die zu regelnden Fragen bei der Triage sind zunächst normative Fragen und keine medizinwissenschaftliche</w:t>
      </w:r>
      <w:r w:rsidR="00933171">
        <w:rPr>
          <w:lang w:val="de-DE"/>
        </w:rPr>
        <w:t>n</w:t>
      </w:r>
      <w:r w:rsidR="003C0E7C" w:rsidRPr="009D4D83">
        <w:rPr>
          <w:lang w:val="de-DE"/>
        </w:rPr>
        <w:t xml:space="preserve"> </w:t>
      </w:r>
      <w:r w:rsidR="0017161E" w:rsidRPr="009D4D83">
        <w:rPr>
          <w:lang w:val="de-DE"/>
        </w:rPr>
        <w:t>Probleme, für die Mediziner*innen vorrangig zuständig sind.</w:t>
      </w:r>
      <w:r w:rsidR="0017161E">
        <w:rPr>
          <w:rStyle w:val="Funotenzeichen"/>
        </w:rPr>
        <w:footnoteReference w:id="154"/>
      </w:r>
      <w:r w:rsidR="0017161E" w:rsidRPr="009D4D83">
        <w:rPr>
          <w:lang w:val="de-DE"/>
        </w:rPr>
        <w:t xml:space="preserve"> Für die Frage, welche Patient*innen am dringlichsten der Behandlung bedürfen, ist medizinische Kompetenz erforderlich, nicht jedoch für die Frage, welche normativen Kriterien in </w:t>
      </w:r>
      <w:r w:rsidR="00933171">
        <w:rPr>
          <w:lang w:val="de-DE"/>
        </w:rPr>
        <w:t>„</w:t>
      </w:r>
      <w:r w:rsidR="0017161E" w:rsidRPr="009D4D83">
        <w:rPr>
          <w:lang w:val="de-DE"/>
        </w:rPr>
        <w:t>tragischen Knappheitssituationen der medizinischen Versorgung</w:t>
      </w:r>
      <w:r w:rsidR="00933171">
        <w:rPr>
          <w:lang w:val="de-DE"/>
        </w:rPr>
        <w:t>“</w:t>
      </w:r>
      <w:r w:rsidR="0017161E">
        <w:rPr>
          <w:rStyle w:val="Funotenzeichen"/>
        </w:rPr>
        <w:footnoteReference w:id="155"/>
      </w:r>
      <w:r w:rsidR="0017161E" w:rsidRPr="009D4D83">
        <w:rPr>
          <w:lang w:val="de-DE"/>
        </w:rPr>
        <w:t xml:space="preserve"> gelten sollen. Auch das Gebot des dynamischen Grundrechtsschutzes steht damit einer gesetzlichen Regelung der Triage nicht im Wege. </w:t>
      </w:r>
    </w:p>
    <w:p w14:paraId="2A71F0E9" w14:textId="77777777" w:rsidR="00877790" w:rsidRPr="002F558E" w:rsidRDefault="00877790" w:rsidP="009D4D83">
      <w:pPr>
        <w:rPr>
          <w:lang w:val="de-DE"/>
        </w:rPr>
      </w:pPr>
    </w:p>
    <w:p w14:paraId="7033DE14" w14:textId="3595D208" w:rsidR="00877790" w:rsidRPr="009D4D83" w:rsidRDefault="00877790" w:rsidP="009D4D83">
      <w:pPr>
        <w:pStyle w:val="berschrift1"/>
        <w:numPr>
          <w:ilvl w:val="0"/>
          <w:numId w:val="36"/>
        </w:numPr>
      </w:pPr>
      <w:bookmarkStart w:id="38" w:name="_Toc58604749"/>
      <w:r w:rsidRPr="009D4D83">
        <w:rPr>
          <w:lang w:val="de-DE"/>
        </w:rPr>
        <w:t>Fazit</w:t>
      </w:r>
      <w:bookmarkEnd w:id="38"/>
    </w:p>
    <w:p w14:paraId="4FA7504D" w14:textId="5FC06979" w:rsidR="00A3313A" w:rsidRPr="009D4D83" w:rsidRDefault="00A3313A" w:rsidP="00A3313A">
      <w:pPr>
        <w:rPr>
          <w:lang w:val="de-DE"/>
        </w:rPr>
      </w:pPr>
    </w:p>
    <w:p w14:paraId="739B2776" w14:textId="79E4202E" w:rsidR="00A3313A" w:rsidRPr="009D4D83" w:rsidRDefault="00A3313A">
      <w:pPr>
        <w:rPr>
          <w:lang w:val="de-DE"/>
        </w:rPr>
      </w:pPr>
      <w:r w:rsidRPr="009D4D83">
        <w:rPr>
          <w:lang w:val="de-DE"/>
        </w:rPr>
        <w:t xml:space="preserve">Zusammenfassend lassen sich die hier erörterten Fragen wie folgt beantworten: </w:t>
      </w:r>
    </w:p>
    <w:p w14:paraId="3FB377BA" w14:textId="2C0FDC08" w:rsidR="003B425E" w:rsidRPr="009D4D83" w:rsidRDefault="003B425E">
      <w:pPr>
        <w:rPr>
          <w:lang w:val="de-DE"/>
        </w:rPr>
      </w:pPr>
    </w:p>
    <w:p w14:paraId="7E030C3C" w14:textId="7C428705" w:rsidR="003B425E" w:rsidRPr="009D4D83" w:rsidRDefault="003B425E" w:rsidP="009D4D83">
      <w:pPr>
        <w:rPr>
          <w:lang w:val="de-DE"/>
        </w:rPr>
      </w:pPr>
      <w:r w:rsidRPr="009D4D83">
        <w:rPr>
          <w:b/>
          <w:bCs/>
          <w:lang w:val="de-DE"/>
        </w:rPr>
        <w:t xml:space="preserve">Frage </w:t>
      </w:r>
      <w:r w:rsidR="00933171">
        <w:rPr>
          <w:b/>
          <w:bCs/>
          <w:lang w:val="de-DE"/>
        </w:rPr>
        <w:t>Sechs des BVerfG</w:t>
      </w:r>
      <w:r w:rsidRPr="009D4D83">
        <w:rPr>
          <w:lang w:val="de-DE"/>
        </w:rPr>
        <w:t>: Welche gesetzlichen Vorgaben (z.B. aus dem Berufsrecht, Verwaltungsrecht oder Strafrecht) binden die Praxis bislang bei solchen</w:t>
      </w:r>
      <w:r w:rsidRPr="009D4D83">
        <w:rPr>
          <w:spacing w:val="-7"/>
          <w:lang w:val="de-DE"/>
        </w:rPr>
        <w:t xml:space="preserve"> </w:t>
      </w:r>
      <w:r w:rsidRPr="009D4D83">
        <w:rPr>
          <w:lang w:val="de-DE"/>
        </w:rPr>
        <w:t>Entscheidungen?</w:t>
      </w:r>
    </w:p>
    <w:p w14:paraId="4C86DF49" w14:textId="07C3E64D" w:rsidR="003B425E" w:rsidRPr="009D4D83" w:rsidRDefault="003B425E" w:rsidP="009D4D83">
      <w:pPr>
        <w:rPr>
          <w:lang w:val="de-DE"/>
        </w:rPr>
      </w:pPr>
    </w:p>
    <w:p w14:paraId="75191136" w14:textId="045ECA8F" w:rsidR="003B425E" w:rsidRPr="009D4D83" w:rsidRDefault="003B425E" w:rsidP="009D4D83">
      <w:pPr>
        <w:rPr>
          <w:lang w:val="de-DE"/>
        </w:rPr>
      </w:pPr>
      <w:r w:rsidRPr="009D4D83">
        <w:rPr>
          <w:lang w:val="de-DE"/>
        </w:rPr>
        <w:t xml:space="preserve">Sowohl auf einfachgesetzlicher Ebene als auch auf verfassungs- und völkerrechtlicher Ebene sind insbesondere die Vorgaben des Antidiskriminierungsrechts und des Strafrechts zu beachten. Das Strafrecht verbietet die sog. </w:t>
      </w:r>
      <w:r w:rsidR="001774CB">
        <w:rPr>
          <w:lang w:val="de-DE"/>
        </w:rPr>
        <w:t>E</w:t>
      </w:r>
      <w:r w:rsidRPr="009D4D83">
        <w:rPr>
          <w:lang w:val="de-DE"/>
        </w:rPr>
        <w:t>x-post-Triage. Die UN</w:t>
      </w:r>
      <w:r w:rsidR="001774CB">
        <w:rPr>
          <w:lang w:val="de-DE"/>
        </w:rPr>
        <w:t> </w:t>
      </w:r>
      <w:r w:rsidRPr="009D4D83">
        <w:rPr>
          <w:lang w:val="de-DE"/>
        </w:rPr>
        <w:t>BRK gebietet einen Paradigmenwechsel vom medizinischen zum menschenrechtlichen Modell von Behinderung, nach dem Behinderung nicht mit Leid und minderer Lebensqualität gleichgesetzt w</w:t>
      </w:r>
      <w:r w:rsidR="001774CB">
        <w:rPr>
          <w:lang w:val="de-DE"/>
        </w:rPr>
        <w:t>i</w:t>
      </w:r>
      <w:r w:rsidRPr="009D4D83">
        <w:rPr>
          <w:lang w:val="de-DE"/>
        </w:rPr>
        <w:t>rd. Das Antidiskriminierungsrecht gebietet einen umfassenden Schutz vor Benachteiligung behinderter Menschen bei Priorisierungsentscheidungen in tragischen Knappheitssituationen in der medizinischen Versorgung während der C</w:t>
      </w:r>
      <w:r w:rsidR="001774CB">
        <w:rPr>
          <w:lang w:val="de-DE"/>
        </w:rPr>
        <w:t>OVID-19</w:t>
      </w:r>
      <w:r w:rsidRPr="009D4D83">
        <w:rPr>
          <w:lang w:val="de-DE"/>
        </w:rPr>
        <w:t>-Pandemie und anderer Katastrophenfälle.</w:t>
      </w:r>
    </w:p>
    <w:p w14:paraId="71956EA7" w14:textId="77777777" w:rsidR="003B425E" w:rsidRPr="009D4D83" w:rsidRDefault="003B425E" w:rsidP="009D4D83">
      <w:pPr>
        <w:rPr>
          <w:lang w:val="de-DE"/>
        </w:rPr>
      </w:pPr>
    </w:p>
    <w:p w14:paraId="55F9513B" w14:textId="262197E8" w:rsidR="003B425E" w:rsidRPr="009D4D83" w:rsidRDefault="00933171" w:rsidP="009D4D83">
      <w:pPr>
        <w:rPr>
          <w:lang w:val="de-DE"/>
        </w:rPr>
      </w:pPr>
      <w:r w:rsidRPr="00E9191D">
        <w:rPr>
          <w:b/>
          <w:bCs/>
          <w:color w:val="302F2F"/>
          <w:lang w:val="de-DE"/>
        </w:rPr>
        <w:t xml:space="preserve">Frage </w:t>
      </w:r>
      <w:r>
        <w:rPr>
          <w:b/>
          <w:bCs/>
          <w:color w:val="302F2F"/>
          <w:lang w:val="de-DE"/>
        </w:rPr>
        <w:t>Sieben des BVerfG</w:t>
      </w:r>
      <w:r w:rsidR="003B425E" w:rsidRPr="009D4D83">
        <w:rPr>
          <w:lang w:val="de-DE"/>
        </w:rPr>
        <w:t xml:space="preserve">: Welchen Stellenwert hat die klinische Erfolgsaussicht der Behandlung bei der Triage? Welche Rolle spielen Behinderungen und chronische Vorerkrankungen bei dieser Entscheidung? Wäre es denkbar, das Kriterium der Erfolgsaussicht durch ein anderes Kriterium zu </w:t>
      </w:r>
      <w:r w:rsidR="003B425E" w:rsidRPr="009D4D83">
        <w:rPr>
          <w:lang w:val="de-DE"/>
        </w:rPr>
        <w:lastRenderedPageBreak/>
        <w:t>ersetzen oder genauer zu fassen</w:t>
      </w:r>
      <w:r w:rsidR="001774CB">
        <w:rPr>
          <w:lang w:val="de-DE"/>
        </w:rPr>
        <w:t>,</w:t>
      </w:r>
      <w:r w:rsidR="003B425E" w:rsidRPr="009D4D83">
        <w:rPr>
          <w:lang w:val="de-DE"/>
        </w:rPr>
        <w:t xml:space="preserve"> das den Bedürfnissen aller Behandlungsbedürftigen gerecht wird?</w:t>
      </w:r>
    </w:p>
    <w:p w14:paraId="150386A6" w14:textId="34B51F80" w:rsidR="00DA6F46" w:rsidRPr="009D4D83" w:rsidRDefault="00DA6F46" w:rsidP="009D4D83">
      <w:pPr>
        <w:rPr>
          <w:lang w:val="de-DE"/>
        </w:rPr>
      </w:pPr>
    </w:p>
    <w:p w14:paraId="23864F63" w14:textId="6FBE2DAF" w:rsidR="00DA6F46" w:rsidRPr="009D4D83" w:rsidRDefault="00DA6F46" w:rsidP="009D4D83">
      <w:pPr>
        <w:rPr>
          <w:lang w:val="de-DE"/>
        </w:rPr>
      </w:pPr>
      <w:r w:rsidRPr="009D4D83">
        <w:rPr>
          <w:lang w:val="de-DE"/>
        </w:rPr>
        <w:t>Die Anwendung des Kriteriums der klinischen Erfolgsaussichten der Behandlung bei der Triage führt tendenziell zu einer mittelbaren Diskriminierung behinderte</w:t>
      </w:r>
      <w:r w:rsidR="001774CB">
        <w:rPr>
          <w:lang w:val="de-DE"/>
        </w:rPr>
        <w:t>r</w:t>
      </w:r>
      <w:r w:rsidRPr="009D4D83">
        <w:rPr>
          <w:lang w:val="de-DE"/>
        </w:rPr>
        <w:t xml:space="preserve"> und chronisch kranke</w:t>
      </w:r>
      <w:r w:rsidR="001774CB">
        <w:rPr>
          <w:lang w:val="de-DE"/>
        </w:rPr>
        <w:t>r</w:t>
      </w:r>
      <w:r w:rsidRPr="009D4D83">
        <w:rPr>
          <w:lang w:val="de-DE"/>
        </w:rPr>
        <w:t xml:space="preserve"> Menschen. Es sollte daher keine Anwendung finden. Es könnte stattdessen durch das Kriterium der Dringlichkeit </w:t>
      </w:r>
      <w:r w:rsidR="0024073A" w:rsidRPr="009D4D83">
        <w:rPr>
          <w:lang w:val="de-DE"/>
        </w:rPr>
        <w:t xml:space="preserve">sowie durch das Kriterium der Antidiskriminierung </w:t>
      </w:r>
      <w:r w:rsidRPr="009D4D83">
        <w:rPr>
          <w:lang w:val="de-DE"/>
        </w:rPr>
        <w:t>ersetzt werden und für unentscheidbare Pattsituationen könnten (pluralistisch</w:t>
      </w:r>
      <w:r w:rsidR="001774CB">
        <w:rPr>
          <w:lang w:val="de-DE"/>
        </w:rPr>
        <w:t>-</w:t>
      </w:r>
      <w:r w:rsidRPr="009D4D83">
        <w:rPr>
          <w:lang w:val="de-DE"/>
        </w:rPr>
        <w:t>inklusive) Randomisierungskriterien entwickelt werden.</w:t>
      </w:r>
    </w:p>
    <w:p w14:paraId="474403C0" w14:textId="77777777" w:rsidR="00DA6F46" w:rsidRPr="009D4D83" w:rsidRDefault="00DA6F46" w:rsidP="009D4D83">
      <w:pPr>
        <w:rPr>
          <w:lang w:val="de-DE"/>
        </w:rPr>
      </w:pPr>
    </w:p>
    <w:p w14:paraId="58AE32F4" w14:textId="6DEB93D3" w:rsidR="003B425E" w:rsidRPr="009D4D83" w:rsidRDefault="00933171" w:rsidP="009D4D83">
      <w:pPr>
        <w:rPr>
          <w:lang w:val="de-DE"/>
        </w:rPr>
      </w:pPr>
      <w:r w:rsidRPr="009D4D83">
        <w:rPr>
          <w:b/>
          <w:bCs/>
          <w:lang w:val="de-DE"/>
        </w:rPr>
        <w:t>Frage Acht des BVerfG</w:t>
      </w:r>
      <w:r w:rsidR="003B425E" w:rsidRPr="009D4D83">
        <w:rPr>
          <w:lang w:val="de-DE"/>
        </w:rPr>
        <w:t>: Welche Regelungen gibt es in anderen Ländern, die im Gesundheitswesen im Fall einer Triage Anwendung finden?</w:t>
      </w:r>
    </w:p>
    <w:p w14:paraId="59971F47" w14:textId="56DD5BB1" w:rsidR="00DA6F46" w:rsidRPr="009D4D83" w:rsidRDefault="00DA6F46" w:rsidP="009D4D83">
      <w:pPr>
        <w:rPr>
          <w:lang w:val="de-DE"/>
        </w:rPr>
      </w:pPr>
    </w:p>
    <w:p w14:paraId="051367E0" w14:textId="71320594" w:rsidR="00DA6F46" w:rsidRPr="009D4D83" w:rsidRDefault="00DA6F46" w:rsidP="009D4D83">
      <w:pPr>
        <w:rPr>
          <w:lang w:val="de-DE"/>
        </w:rPr>
      </w:pPr>
      <w:r w:rsidRPr="009D4D83">
        <w:rPr>
          <w:lang w:val="de-DE"/>
        </w:rPr>
        <w:t xml:space="preserve">Auch in anderen Ländern finden sich kaum brauchbare gute Beispiele für (gesetzliche) Regelungen. Im Gegenteil, </w:t>
      </w:r>
      <w:r w:rsidR="00313862">
        <w:rPr>
          <w:lang w:val="de-DE"/>
        </w:rPr>
        <w:t xml:space="preserve">es </w:t>
      </w:r>
      <w:r w:rsidRPr="009D4D83">
        <w:rPr>
          <w:lang w:val="de-DE"/>
        </w:rPr>
        <w:t>lässt sich in vielen Ländern eine diskriminierende, an utilitarist</w:t>
      </w:r>
      <w:r w:rsidR="001774CB">
        <w:rPr>
          <w:lang w:val="de-DE"/>
        </w:rPr>
        <w:t>isch</w:t>
      </w:r>
      <w:r w:rsidRPr="009D4D83">
        <w:rPr>
          <w:lang w:val="de-DE"/>
        </w:rPr>
        <w:t>en Prinzipien</w:t>
      </w:r>
      <w:r w:rsidR="0024073A" w:rsidRPr="009D4D83">
        <w:rPr>
          <w:lang w:val="de-DE"/>
        </w:rPr>
        <w:t xml:space="preserve"> orientierte Praxis feststellen. Das hat auf internationaler Ebene dazu geführt, dass der Generalsekretär der Vereinten Nationen dringende Empfehlungen zur Beachtung des Antidiskriminierungsgrundsatzes im Hinblick auf behinderte Menschen gerade in Triage</w:t>
      </w:r>
      <w:r w:rsidR="001774CB">
        <w:rPr>
          <w:lang w:val="de-DE"/>
        </w:rPr>
        <w:t>-</w:t>
      </w:r>
      <w:r w:rsidR="0024073A" w:rsidRPr="009D4D83">
        <w:rPr>
          <w:lang w:val="de-DE"/>
        </w:rPr>
        <w:t xml:space="preserve">Situationen erlassen hat. </w:t>
      </w:r>
      <w:r w:rsidR="00C6083B">
        <w:rPr>
          <w:lang w:val="de-DE"/>
        </w:rPr>
        <w:t>Am 18. Mai 2020</w:t>
      </w:r>
      <w:r w:rsidR="00C6083B" w:rsidRPr="009D4D83">
        <w:rPr>
          <w:lang w:val="de-DE"/>
        </w:rPr>
        <w:t xml:space="preserve"> </w:t>
      </w:r>
      <w:r w:rsidR="0024073A" w:rsidRPr="009D4D83">
        <w:rPr>
          <w:lang w:val="de-DE"/>
        </w:rPr>
        <w:t>haben sich 138 Mitgliedsstaaten, unter ihnen Deutschland, öffentlich</w:t>
      </w:r>
      <w:r w:rsidR="00C6083B" w:rsidRPr="00C6083B">
        <w:rPr>
          <w:lang w:val="de-DE"/>
        </w:rPr>
        <w:t xml:space="preserve"> </w:t>
      </w:r>
      <w:r w:rsidR="00C6083B">
        <w:rPr>
          <w:lang w:val="de-DE"/>
        </w:rPr>
        <w:t>z</w:t>
      </w:r>
      <w:r w:rsidR="00C6083B" w:rsidRPr="009D4D83">
        <w:rPr>
          <w:lang w:val="de-DE"/>
        </w:rPr>
        <w:t>u diese</w:t>
      </w:r>
      <w:r w:rsidR="008D0D5F">
        <w:rPr>
          <w:lang w:val="de-DE"/>
        </w:rPr>
        <w:t>n</w:t>
      </w:r>
      <w:r w:rsidR="00C6083B" w:rsidRPr="009D4D83">
        <w:rPr>
          <w:lang w:val="de-DE"/>
        </w:rPr>
        <w:t xml:space="preserve"> Empfehlungen</w:t>
      </w:r>
      <w:r w:rsidR="0024073A" w:rsidRPr="009D4D83">
        <w:rPr>
          <w:lang w:val="de-DE"/>
        </w:rPr>
        <w:t xml:space="preserve"> bekannt. Bemerkenswert ist auch, da</w:t>
      </w:r>
      <w:r w:rsidR="008C2CA7" w:rsidRPr="009D4D83">
        <w:rPr>
          <w:lang w:val="de-DE"/>
        </w:rPr>
        <w:t>s</w:t>
      </w:r>
      <w:r w:rsidR="0024073A" w:rsidRPr="009D4D83">
        <w:rPr>
          <w:lang w:val="de-DE"/>
        </w:rPr>
        <w:t>s in einigen Ländern Behinderten- und Bürgerrechtsorganisationen unter Berufung auf Antidiskriminieru</w:t>
      </w:r>
      <w:r w:rsidR="001774CB">
        <w:rPr>
          <w:lang w:val="de-DE"/>
        </w:rPr>
        <w:t>n</w:t>
      </w:r>
      <w:r w:rsidR="0024073A" w:rsidRPr="009D4D83">
        <w:rPr>
          <w:lang w:val="de-DE"/>
        </w:rPr>
        <w:t>gsrecht und d</w:t>
      </w:r>
      <w:r w:rsidR="001774CB">
        <w:rPr>
          <w:lang w:val="de-DE"/>
        </w:rPr>
        <w:t>ie</w:t>
      </w:r>
      <w:r w:rsidR="0024073A" w:rsidRPr="009D4D83">
        <w:rPr>
          <w:lang w:val="de-DE"/>
        </w:rPr>
        <w:t xml:space="preserve"> UN</w:t>
      </w:r>
      <w:r w:rsidR="001774CB">
        <w:rPr>
          <w:lang w:val="de-DE"/>
        </w:rPr>
        <w:t> </w:t>
      </w:r>
      <w:r w:rsidR="0024073A" w:rsidRPr="009D4D83">
        <w:rPr>
          <w:lang w:val="de-DE"/>
        </w:rPr>
        <w:t xml:space="preserve">BRK </w:t>
      </w:r>
      <w:r w:rsidR="008C2CA7" w:rsidRPr="009D4D83">
        <w:rPr>
          <w:lang w:val="de-DE"/>
        </w:rPr>
        <w:t xml:space="preserve">bereits erfolgreich </w:t>
      </w:r>
      <w:r w:rsidR="0024073A" w:rsidRPr="009D4D83">
        <w:rPr>
          <w:lang w:val="de-DE"/>
        </w:rPr>
        <w:t>Rechtsschutz</w:t>
      </w:r>
      <w:r w:rsidR="008C2CA7" w:rsidRPr="009D4D83">
        <w:rPr>
          <w:lang w:val="de-DE"/>
        </w:rPr>
        <w:t xml:space="preserve"> gesucht haben.</w:t>
      </w:r>
    </w:p>
    <w:p w14:paraId="524537B4" w14:textId="77777777" w:rsidR="00DA6F46" w:rsidRPr="009D4D83" w:rsidRDefault="00DA6F46" w:rsidP="003B425E">
      <w:pPr>
        <w:pStyle w:val="KeinLeerraum"/>
        <w:widowControl/>
        <w:rPr>
          <w:lang w:val="de-DE"/>
        </w:rPr>
      </w:pPr>
    </w:p>
    <w:p w14:paraId="2DE59169" w14:textId="6BBE77A7" w:rsidR="003B425E" w:rsidRPr="00313862" w:rsidRDefault="00933171" w:rsidP="003B425E">
      <w:pPr>
        <w:pStyle w:val="KeinLeerraum"/>
        <w:widowControl/>
        <w:rPr>
          <w:lang w:val="de-DE"/>
        </w:rPr>
      </w:pPr>
      <w:r w:rsidRPr="00CE3882">
        <w:rPr>
          <w:b/>
          <w:bCs/>
          <w:lang w:val="de-DE"/>
        </w:rPr>
        <w:t xml:space="preserve">Frage </w:t>
      </w:r>
      <w:r w:rsidR="001774CB" w:rsidRPr="00CE3882">
        <w:rPr>
          <w:b/>
          <w:bCs/>
          <w:lang w:val="de-DE"/>
        </w:rPr>
        <w:t>Neun</w:t>
      </w:r>
      <w:r w:rsidRPr="00CE3882">
        <w:rPr>
          <w:b/>
          <w:bCs/>
          <w:lang w:val="de-DE"/>
        </w:rPr>
        <w:t xml:space="preserve"> des BVerfG</w:t>
      </w:r>
      <w:r w:rsidR="003B425E" w:rsidRPr="00CE3882">
        <w:rPr>
          <w:lang w:val="de-DE"/>
        </w:rPr>
        <w:t>: Sollte die Triage in Deutschland gesetzlich geregelt werden?</w:t>
      </w:r>
      <w:r w:rsidR="00F85D8B" w:rsidRPr="00CE3882">
        <w:rPr>
          <w:lang w:val="de-DE"/>
        </w:rPr>
        <w:t xml:space="preserve"> </w:t>
      </w:r>
      <w:r w:rsidR="003B425E" w:rsidRPr="00CE3882">
        <w:rPr>
          <w:lang w:val="de-DE"/>
        </w:rPr>
        <w:t>Welche Vor­ bzw. Nachteile wären damit verbunden?</w:t>
      </w:r>
    </w:p>
    <w:p w14:paraId="7778DFDE" w14:textId="37DB1655" w:rsidR="003B425E" w:rsidRPr="00313862" w:rsidRDefault="003B425E" w:rsidP="00A3313A">
      <w:pPr>
        <w:rPr>
          <w:lang w:val="de-DE"/>
        </w:rPr>
      </w:pPr>
    </w:p>
    <w:p w14:paraId="6AF48C19" w14:textId="0F24B807" w:rsidR="008C2CA7" w:rsidRPr="009D4D83" w:rsidRDefault="008C2CA7" w:rsidP="00A3313A">
      <w:pPr>
        <w:rPr>
          <w:lang w:val="de-DE"/>
        </w:rPr>
      </w:pPr>
      <w:r w:rsidRPr="009D4D83">
        <w:rPr>
          <w:lang w:val="de-DE"/>
        </w:rPr>
        <w:t xml:space="preserve">Der Vorbehalt </w:t>
      </w:r>
      <w:r w:rsidR="00EF5461" w:rsidRPr="00662EC2">
        <w:rPr>
          <w:lang w:val="de-DE"/>
        </w:rPr>
        <w:t>des Gese</w:t>
      </w:r>
      <w:r w:rsidR="00EF5461">
        <w:rPr>
          <w:lang w:val="de-DE"/>
        </w:rPr>
        <w:t>t</w:t>
      </w:r>
      <w:r w:rsidR="00EF5461" w:rsidRPr="00662EC2">
        <w:rPr>
          <w:lang w:val="de-DE"/>
        </w:rPr>
        <w:t>zes</w:t>
      </w:r>
      <w:r w:rsidRPr="009D4D83">
        <w:rPr>
          <w:lang w:val="de-DE"/>
        </w:rPr>
        <w:t xml:space="preserve"> aus Art. 20 Abs.</w:t>
      </w:r>
      <w:r w:rsidR="001774CB">
        <w:rPr>
          <w:lang w:val="de-DE"/>
        </w:rPr>
        <w:t xml:space="preserve"> </w:t>
      </w:r>
      <w:r w:rsidR="00C6083B">
        <w:rPr>
          <w:lang w:val="de-DE"/>
        </w:rPr>
        <w:t>3</w:t>
      </w:r>
      <w:r w:rsidRPr="009D4D83">
        <w:rPr>
          <w:lang w:val="de-DE"/>
        </w:rPr>
        <w:t xml:space="preserve"> GG insbesondere unter Berücksichtigung der Wesentlichkeitsrechtsprechung des BVerfG gebietet, dass die normativen Fragen der Triage dem demokratischen Parlament überantwortet werden. Auch die Schutzpflicht des Staates aus Art. 1 Abs.</w:t>
      </w:r>
      <w:r w:rsidR="001774CB">
        <w:rPr>
          <w:lang w:val="de-DE"/>
        </w:rPr>
        <w:t xml:space="preserve"> </w:t>
      </w:r>
      <w:r w:rsidRPr="009D4D83">
        <w:rPr>
          <w:lang w:val="de-DE"/>
        </w:rPr>
        <w:t>1 iV</w:t>
      </w:r>
      <w:r w:rsidR="001774CB">
        <w:rPr>
          <w:lang w:val="de-DE"/>
        </w:rPr>
        <w:t>m</w:t>
      </w:r>
      <w:r w:rsidRPr="009D4D83">
        <w:rPr>
          <w:lang w:val="de-DE"/>
        </w:rPr>
        <w:t xml:space="preserve"> Art. 2 Abs.</w:t>
      </w:r>
      <w:r w:rsidR="001774CB">
        <w:rPr>
          <w:lang w:val="de-DE"/>
        </w:rPr>
        <w:t xml:space="preserve"> </w:t>
      </w:r>
      <w:r w:rsidRPr="009D4D83">
        <w:rPr>
          <w:lang w:val="de-DE"/>
        </w:rPr>
        <w:t>2 S.</w:t>
      </w:r>
      <w:r w:rsidR="001774CB">
        <w:rPr>
          <w:lang w:val="de-DE"/>
        </w:rPr>
        <w:t xml:space="preserve"> </w:t>
      </w:r>
      <w:r w:rsidRPr="009D4D83">
        <w:rPr>
          <w:lang w:val="de-DE"/>
        </w:rPr>
        <w:t xml:space="preserve">1 GG </w:t>
      </w:r>
      <w:r w:rsidR="00C6083B">
        <w:rPr>
          <w:lang w:val="de-DE"/>
        </w:rPr>
        <w:t xml:space="preserve">iVm Art. 10 und 11 UN BRK </w:t>
      </w:r>
      <w:r w:rsidRPr="009D4D83">
        <w:rPr>
          <w:lang w:val="de-DE"/>
        </w:rPr>
        <w:t>gebietet legislatives Handeln. Zudem besteht eine konkrete Pflicht zum Diskriminierungsschutz aus Art. 3 Abs.</w:t>
      </w:r>
      <w:r w:rsidR="001774CB">
        <w:rPr>
          <w:lang w:val="de-DE"/>
        </w:rPr>
        <w:t xml:space="preserve"> </w:t>
      </w:r>
      <w:r w:rsidRPr="009D4D83">
        <w:rPr>
          <w:lang w:val="de-DE"/>
        </w:rPr>
        <w:t>3 S.</w:t>
      </w:r>
      <w:r w:rsidR="001774CB">
        <w:rPr>
          <w:lang w:val="de-DE"/>
        </w:rPr>
        <w:t xml:space="preserve"> </w:t>
      </w:r>
      <w:r w:rsidRPr="009D4D83">
        <w:rPr>
          <w:lang w:val="de-DE"/>
        </w:rPr>
        <w:t>2 GG iVm Art. 5 Abs. 2 und 25 lit. f</w:t>
      </w:r>
      <w:r w:rsidR="001774CB">
        <w:rPr>
          <w:lang w:val="de-DE"/>
        </w:rPr>
        <w:t>)</w:t>
      </w:r>
      <w:r w:rsidRPr="009D4D83">
        <w:rPr>
          <w:lang w:val="de-DE"/>
        </w:rPr>
        <w:t xml:space="preserve"> UN</w:t>
      </w:r>
      <w:r w:rsidR="001774CB">
        <w:rPr>
          <w:lang w:val="de-DE"/>
        </w:rPr>
        <w:t> </w:t>
      </w:r>
      <w:r w:rsidRPr="009D4D83">
        <w:rPr>
          <w:lang w:val="de-DE"/>
        </w:rPr>
        <w:t>BRK.</w:t>
      </w:r>
    </w:p>
    <w:p w14:paraId="19E43F77" w14:textId="15AD1FCE" w:rsidR="00845265" w:rsidRPr="009D4D83" w:rsidRDefault="00845265" w:rsidP="00A3313A">
      <w:pPr>
        <w:rPr>
          <w:lang w:val="de-DE"/>
        </w:rPr>
      </w:pPr>
    </w:p>
    <w:p w14:paraId="33AAE159" w14:textId="4571789F" w:rsidR="0077586E" w:rsidRDefault="0077586E">
      <w:pPr>
        <w:rPr>
          <w:lang w:val="de-DE"/>
        </w:rPr>
      </w:pPr>
      <w:r w:rsidRPr="009D4D83">
        <w:rPr>
          <w:lang w:val="de-DE"/>
        </w:rPr>
        <w:t>Ein Nachteil könnte in einem möglichen Dammbruch</w:t>
      </w:r>
      <w:r w:rsidR="001774CB">
        <w:rPr>
          <w:lang w:val="de-DE"/>
        </w:rPr>
        <w:t>-E</w:t>
      </w:r>
      <w:r w:rsidRPr="009D4D83">
        <w:rPr>
          <w:lang w:val="de-DE"/>
        </w:rPr>
        <w:t>ffekt</w:t>
      </w:r>
      <w:r w:rsidR="001774CB">
        <w:rPr>
          <w:lang w:val="de-DE"/>
        </w:rPr>
        <w:t xml:space="preserve"> liegen</w:t>
      </w:r>
      <w:r w:rsidRPr="009D4D83">
        <w:rPr>
          <w:lang w:val="de-DE"/>
        </w:rPr>
        <w:t>, den eine gesetzliche Akzeptanz von Priorisierungsmaßnahmen in der Medizin haben könnte. Das gilt sowohl im Hinblick auf Rationierungsfragen in der Alltagsmedizin als auch im Hinblick auf zukünftige Katastrophenfälle. Angesichts der internationalen Vorgaben der UN</w:t>
      </w:r>
      <w:r w:rsidR="001774CB">
        <w:rPr>
          <w:lang w:val="de-DE"/>
        </w:rPr>
        <w:t> </w:t>
      </w:r>
      <w:r w:rsidRPr="009D4D83">
        <w:rPr>
          <w:lang w:val="de-DE"/>
        </w:rPr>
        <w:t xml:space="preserve">Nachhaltigkeitsziele der Agenda 2030 sowie der Entwurfsarbeiten der Völkerrechtskommission an Schutzvorschriften für Menschen in Katastrophenfällen erscheint die Beschäftigung mit diesen Fragen jedoch ohnehin als Zukunftsaufgabe der Legislative. </w:t>
      </w:r>
      <w:r w:rsidR="004D02CA">
        <w:rPr>
          <w:lang w:val="de-DE"/>
        </w:rPr>
        <w:t xml:space="preserve"> </w:t>
      </w:r>
    </w:p>
    <w:p w14:paraId="3E7E599F" w14:textId="77777777" w:rsidR="0077586E" w:rsidRPr="009D4D83" w:rsidRDefault="0077586E" w:rsidP="00A3313A">
      <w:pPr>
        <w:rPr>
          <w:lang w:val="de-DE"/>
        </w:rPr>
      </w:pPr>
    </w:p>
    <w:p w14:paraId="2DA9DF34" w14:textId="445F886C" w:rsidR="00845265" w:rsidRPr="009D4D83" w:rsidRDefault="00845265" w:rsidP="00A3313A">
      <w:pPr>
        <w:rPr>
          <w:lang w:val="de-DE"/>
        </w:rPr>
      </w:pPr>
      <w:r w:rsidRPr="009D4D83">
        <w:rPr>
          <w:lang w:val="de-DE"/>
        </w:rPr>
        <w:t>Der Vorteil einer gesetzlichen Regelung läge in der Möglichkeit, damit auch der historischen Verantwortung des deutschen Staates für den Menschenrechtsschutz für behinderte Menschen Ausdruc</w:t>
      </w:r>
      <w:r w:rsidR="001774CB">
        <w:rPr>
          <w:lang w:val="de-DE"/>
        </w:rPr>
        <w:t>k</w:t>
      </w:r>
      <w:r w:rsidRPr="009D4D83">
        <w:rPr>
          <w:lang w:val="de-DE"/>
        </w:rPr>
        <w:t xml:space="preserve"> zu verleihen und de</w:t>
      </w:r>
      <w:r w:rsidR="001774CB">
        <w:rPr>
          <w:lang w:val="de-DE"/>
        </w:rPr>
        <w:t>n</w:t>
      </w:r>
      <w:r w:rsidRPr="009D4D83">
        <w:rPr>
          <w:lang w:val="de-DE"/>
        </w:rPr>
        <w:t xml:space="preserve"> von der UN</w:t>
      </w:r>
      <w:r w:rsidR="001774CB">
        <w:rPr>
          <w:lang w:val="de-DE"/>
        </w:rPr>
        <w:t> </w:t>
      </w:r>
      <w:r w:rsidRPr="009D4D83">
        <w:rPr>
          <w:lang w:val="de-DE"/>
        </w:rPr>
        <w:t xml:space="preserve">BRK geforderten Paradigmenwechsel vom medizinischen zum menschenrechtlichen Modell von Behinderung auch in der medizinischen Versorgung zu fördern. Eine gesetzliche Regelung, die unter Beachtung des effektiven Partizipationsgebotes aus Art. 4 </w:t>
      </w:r>
      <w:r w:rsidR="001774CB">
        <w:rPr>
          <w:lang w:val="de-DE"/>
        </w:rPr>
        <w:t>A</w:t>
      </w:r>
      <w:r w:rsidRPr="009D4D83">
        <w:rPr>
          <w:lang w:val="de-DE"/>
        </w:rPr>
        <w:t>bs. 3 und Art. 33 Abs. 3 UN</w:t>
      </w:r>
      <w:r w:rsidR="001774CB">
        <w:rPr>
          <w:lang w:val="de-DE"/>
        </w:rPr>
        <w:t> </w:t>
      </w:r>
      <w:r w:rsidRPr="009D4D83">
        <w:rPr>
          <w:lang w:val="de-DE"/>
        </w:rPr>
        <w:t>BRK zustande käme, würde zudem die Möglichkeit eröffnen, den Diskurs um Fragen der Triage demokratisch-inklusiv zu gestalten.</w:t>
      </w:r>
    </w:p>
    <w:p w14:paraId="7CAE1426" w14:textId="3B0DBAAD" w:rsidR="00845265" w:rsidRPr="009D4D83" w:rsidRDefault="00845265" w:rsidP="00A3313A">
      <w:pPr>
        <w:rPr>
          <w:lang w:val="de-DE"/>
        </w:rPr>
      </w:pPr>
    </w:p>
    <w:p w14:paraId="01E64F63" w14:textId="5AE67E09" w:rsidR="008D0D5F" w:rsidRDefault="008D0D5F" w:rsidP="00AD2693">
      <w:pPr>
        <w:rPr>
          <w:lang w:val="de-DE"/>
        </w:rPr>
      </w:pPr>
    </w:p>
    <w:p w14:paraId="163975F4" w14:textId="672141CD" w:rsidR="00A3313A" w:rsidRDefault="00AD2693" w:rsidP="00AD2693">
      <w:pPr>
        <w:rPr>
          <w:lang w:val="de-DE"/>
        </w:rPr>
      </w:pPr>
      <w:r w:rsidRPr="00AD2693">
        <w:rPr>
          <w:lang w:val="de-DE"/>
        </w:rPr>
        <w:t>Prof.</w:t>
      </w:r>
      <w:r>
        <w:rPr>
          <w:lang w:val="de-DE"/>
        </w:rPr>
        <w:t xml:space="preserve"> Dr.</w:t>
      </w:r>
      <w:r w:rsidR="00F85D8B">
        <w:rPr>
          <w:lang w:val="de-DE"/>
        </w:rPr>
        <w:t xml:space="preserve"> </w:t>
      </w:r>
      <w:r w:rsidRPr="00AD2693">
        <w:rPr>
          <w:lang w:val="de-DE"/>
        </w:rPr>
        <w:t xml:space="preserve">Theresia Degener &amp; </w:t>
      </w:r>
      <w:r>
        <w:rPr>
          <w:lang w:val="de-DE"/>
        </w:rPr>
        <w:t xml:space="preserve">Prof. Dr. </w:t>
      </w:r>
      <w:r w:rsidRPr="00AD2693">
        <w:rPr>
          <w:lang w:val="de-DE"/>
        </w:rPr>
        <w:t>Kathrin Römisch</w:t>
      </w:r>
    </w:p>
    <w:sectPr w:rsidR="00A3313A" w:rsidSect="004E26DF">
      <w:headerReference w:type="even" r:id="rId8"/>
      <w:headerReference w:type="default" r:id="rId9"/>
      <w:footerReference w:type="even" r:id="rId10"/>
      <w:footerReference w:type="default" r:id="rId11"/>
      <w:headerReference w:type="first" r:id="rId12"/>
      <w:footerReference w:type="first" r:id="rId13"/>
      <w:pgSz w:w="11906" w:h="16838"/>
      <w:pgMar w:top="2552"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F0EC17" w14:textId="77777777" w:rsidR="00112FCE" w:rsidRDefault="00112FCE" w:rsidP="00232F94">
      <w:r>
        <w:separator/>
      </w:r>
    </w:p>
  </w:endnote>
  <w:endnote w:type="continuationSeparator" w:id="0">
    <w:p w14:paraId="0187D985" w14:textId="77777777" w:rsidR="00112FCE" w:rsidRDefault="00112FCE" w:rsidP="00232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09C57E" w14:textId="77777777" w:rsidR="004347F7" w:rsidRDefault="004347F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14437314"/>
      <w:docPartObj>
        <w:docPartGallery w:val="Page Numbers (Bottom of Page)"/>
        <w:docPartUnique/>
      </w:docPartObj>
    </w:sdtPr>
    <w:sdtEndPr/>
    <w:sdtContent>
      <w:p w14:paraId="0024A49A" w14:textId="370A9742" w:rsidR="00BA21B4" w:rsidRDefault="00BA21B4">
        <w:pPr>
          <w:pStyle w:val="Fuzeile"/>
          <w:jc w:val="right"/>
        </w:pPr>
        <w:r>
          <w:fldChar w:fldCharType="begin"/>
        </w:r>
        <w:r>
          <w:instrText>PAGE   \* MERGEFORMAT</w:instrText>
        </w:r>
        <w:r>
          <w:fldChar w:fldCharType="separate"/>
        </w:r>
        <w:r w:rsidRPr="00382C50">
          <w:rPr>
            <w:noProof/>
            <w:lang w:val="de-DE"/>
          </w:rPr>
          <w:t>6</w:t>
        </w:r>
        <w:r>
          <w:fldChar w:fldCharType="end"/>
        </w:r>
      </w:p>
    </w:sdtContent>
  </w:sdt>
  <w:p w14:paraId="49F9348F" w14:textId="77777777" w:rsidR="00BA21B4" w:rsidRDefault="00BA21B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67B69" w14:textId="77777777" w:rsidR="004347F7" w:rsidRDefault="004347F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49E16A" w14:textId="77777777" w:rsidR="00112FCE" w:rsidRDefault="00112FCE" w:rsidP="00232F94">
      <w:r>
        <w:separator/>
      </w:r>
    </w:p>
  </w:footnote>
  <w:footnote w:type="continuationSeparator" w:id="0">
    <w:p w14:paraId="42FE2C94" w14:textId="77777777" w:rsidR="00112FCE" w:rsidRDefault="00112FCE" w:rsidP="00232F94">
      <w:r>
        <w:continuationSeparator/>
      </w:r>
    </w:p>
  </w:footnote>
  <w:footnote w:id="1">
    <w:p w14:paraId="6DBA395F" w14:textId="35D8C9EA" w:rsidR="00BA21B4" w:rsidRPr="005A4664" w:rsidRDefault="00BA21B4" w:rsidP="00A74069">
      <w:pPr>
        <w:pStyle w:val="Funotentext"/>
        <w:rPr>
          <w:lang w:val="de-DE"/>
        </w:rPr>
      </w:pPr>
      <w:r>
        <w:rPr>
          <w:rStyle w:val="Funotenzeichen"/>
        </w:rPr>
        <w:footnoteRef/>
      </w:r>
      <w:r w:rsidRPr="009D4D83">
        <w:rPr>
          <w:lang w:val="de-DE"/>
        </w:rPr>
        <w:t xml:space="preserve"> </w:t>
      </w:r>
      <w:r w:rsidRPr="009D4D83">
        <w:rPr>
          <w:i/>
          <w:iCs/>
          <w:lang w:val="de-DE"/>
        </w:rPr>
        <w:t>BODYS</w:t>
      </w:r>
      <w:r w:rsidRPr="009D4D83">
        <w:rPr>
          <w:lang w:val="de-DE"/>
        </w:rPr>
        <w:t>, Inklusion in Zeiten der Katastrophen-Medizin,</w:t>
      </w:r>
      <w:r>
        <w:rPr>
          <w:lang w:val="de-DE"/>
        </w:rPr>
        <w:t xml:space="preserve"> 14.4.2020,</w:t>
      </w:r>
      <w:r w:rsidRPr="009D4D83">
        <w:rPr>
          <w:lang w:val="de-DE"/>
        </w:rPr>
        <w:t xml:space="preserve"> online: </w:t>
      </w:r>
      <w:hyperlink r:id="rId1" w:history="1">
        <w:r w:rsidRPr="009D4D83">
          <w:rPr>
            <w:lang w:val="de-DE"/>
          </w:rPr>
          <w:t>https://www.bodys-wissen.de/bodys-publikationen.html</w:t>
        </w:r>
      </w:hyperlink>
      <w:r w:rsidRPr="009D4D83">
        <w:rPr>
          <w:lang w:val="de-DE"/>
        </w:rPr>
        <w:t xml:space="preserve"> </w:t>
      </w:r>
      <w:r w:rsidRPr="002F558E">
        <w:rPr>
          <w:lang w:val="de-DE"/>
        </w:rPr>
        <w:t>(Aufruf: 10.12.2020)</w:t>
      </w:r>
      <w:r w:rsidRPr="009D4D83">
        <w:rPr>
          <w:lang w:val="de-DE"/>
        </w:rPr>
        <w:t>.</w:t>
      </w:r>
    </w:p>
  </w:footnote>
  <w:footnote w:id="2">
    <w:p w14:paraId="1C37D206" w14:textId="383DDE18" w:rsidR="00BA21B4" w:rsidRPr="009D4D83" w:rsidRDefault="00BA21B4" w:rsidP="00A74069">
      <w:pPr>
        <w:pStyle w:val="Funotentext"/>
        <w:rPr>
          <w:lang w:val="de-DE"/>
        </w:rPr>
      </w:pPr>
      <w:r>
        <w:rPr>
          <w:rStyle w:val="Funotenzeichen"/>
        </w:rPr>
        <w:footnoteRef/>
      </w:r>
      <w:r w:rsidRPr="00475CB6">
        <w:rPr>
          <w:lang w:val="de-DE"/>
        </w:rPr>
        <w:t xml:space="preserve"> </w:t>
      </w:r>
      <w:sdt>
        <w:sdtPr>
          <w:alias w:val="To edit, see citavi.com/edit"/>
          <w:tag w:val="CitaviPlaceholder#96cc9be8-fcc1-4ce3-adb2-cb8d55025c75"/>
          <w:id w:val="-1047912810"/>
          <w:placeholder>
            <w:docPart w:val="2B2AFE3A51864178BC89AD70EA396D2A"/>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ODE5OGRkLTQ1ZDMtNDAyNS1hMGJkLTYzYjI2MDFmMWIyMyIsIlJhbmdlTGVuZ3RoIjo2MSwiUmVmZXJlbmNlSWQiOiJjNWMxMjY0Zi0wYmU4LTQ2MmMtYWQ2MS1kMjJkYzlkZWQxMGE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xLjIwMjAiLCJBdXRob3JzIjpbeyIkaWQiOiI0IiwiJHR5cGUiOiJTd2lzc0FjYWRlbWljLkNpdGF2aS5QZXJzb24sIFN3aXNzQWNhZGVtaWMuQ2l0YXZpIiwiTGFzdE5hbWUiOiJESVZJIiwiUHJvdGVjdGVkIjpmYWxzZSwiU2V4IjowLCJDcmVhdGVkQnkiOiJfVGhlcmVzaWEgRGVnZW5lciIsIkNyZWF0ZWRPbiI6IjIwMjAtMTEtMjVUMTg6MTY6NDQiLCJNb2RpZmllZEJ5IjoiX1RoZXJlc2lhIERlZ2VuZXIiLCJJZCI6IjBkNWUzZTAzLTQwNDktNDQyMy04NDgxLTZkNDVkOTM5ZWY3OCIsIk1vZGlmaWVkT24iOiIyMDIwLTExLTI1VDE4OjE2OjQ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Z2thZmZjbGsuanBnIiwiVXJpU3RyaW5nIjoiYzVjMTI2NGYtMGJlOC00NjJjLWFkNjEtZDIyZGM5ZGVk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hd21mLm9yZy9sZWl0bGluaWVuL2RldGFpbC9sbC8wNDAtMDEzLmh0bWwiLCJVcmlTdHJpbmciOiJodHRwczovL3d3dy5hd21mLm9yZy9sZWl0bGluaWVuL2RldGFpbC9sbC8wNDAtMDE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SW5oYWx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DEuIEhpbnRlcmdydW5k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DIuIEFsbGdlbWVpbmUgR3J1bmRzXFwnZTR0emUgZGVyIEVudHNjaGVpZHVuZ3NmaW5k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DIuMS4gSW5kaXZpZHVlbGxlLCBwYXRpZW50ZW56ZW50cmllcnRlIEVudHNjaGVpZHVuZ3NncnVuZGxhZ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yLjIuIFp1c1xcJ2U0dHpsaWNoZSBFbnRzY2hlaWR1bmdzZ3J1bmRsYWdlbiBiZWkgUmVzc291cmNlbm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zLiBWZXJmYWhyZW4gdW5kIEtyaXRlcmllbiBmXFwnZmNyIFByaW9yaXNpZXJ1bmdzZW50c2NoZWlkdW5nZW4gYmVpIFJlc3NvdXJjZW5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DMuMS4gVmVyZmFocmVuIGRlciBFbnRzY2hlaWR1bmdzZmluZHVu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My4yLiBLcml0ZXJpZW4gZlxcJ2ZjciBQcmlvcmlzaWVydW5nc2VudHNjaGVpZHVuZ2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My4yLjEuIEVudHNjaGVpZHVuZ2VuIFxcJ2ZjYmVyIGRpZSBBdWZuYWhtZSBhdWYgZGllIEludGVuc2l2c3Rh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i4yLiBFbnRzY2hlaWR1bmdlbiBcXCdmY2JlciBUaGVyYXBpZXppZWxcXCdlNG5kZXJ1bmcgYmVpIGxhdWZlbmRlciBpbnRlbnNpdm1lZGl6aW5pc2NoZXIgQmVoYW5kbHVuZyAoUmUtRXZhbHVhdGlvbil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DMuMy4gV2VpdGVyZSBmXFwnZmNyIGRpZSBQcmlvcmlzaWVydW5nIHJlbGV2YW50ZSBFbnRzY2hlaWR1bmdzc2l0dWF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zLjMuMS4gUHJcXCdlNGtsaW5pc2NoZSBFbnRzY2hlaWR1bmdlbiAoei5CLiBBbHRlbi0gdW5kIFBmbGVnZWhlaW1lK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y4yLiBFbnRzY2hlaWR1bmdlbiBhdWYgZGVyIEFsbGdlbWVpbnN0YXRpb2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NC4gVW50ZXJzdFxcJ2ZjdHp1bmdzYW5nZWJvdGUgZlxcJ2ZjciBhbGxlIE1pdGFyYmVpdGVuZ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EhpbndlaXNlIHp1ciBBdXNhcmJlaXR1bmcgZGllc2VyIEVtcGZlaGx1bmdlbn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w:instrText>
          </w:r>
          <w:r w:rsidRPr="00F61F7E">
            <w:rPr>
              <w:lang w:val="de-DE"/>
            </w:rPr>
            <w:instrText>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}</w:instrText>
          </w:r>
          <w:r>
            <w:fldChar w:fldCharType="separate"/>
          </w:r>
          <w:r w:rsidRPr="009D4D83">
            <w:rPr>
              <w:i/>
              <w:iCs/>
              <w:lang w:val="de-DE"/>
            </w:rPr>
            <w:t>DIVI</w:t>
          </w:r>
          <w:r w:rsidRPr="009D4D83">
            <w:rPr>
              <w:lang w:val="de-DE"/>
            </w:rPr>
            <w:t xml:space="preserve">, Entscheidungen über die Zuteilung intensivmedizinischer Ressourcen im Kontext der COVID-19-Pandemie – Klinisch-ethische Empfehlungen, 17.4.2020, online: https://www.awmf.org/leitlinien/detail/ll/040-013.html </w:t>
          </w:r>
          <w:r w:rsidRPr="002F558E">
            <w:rPr>
              <w:lang w:val="de-DE"/>
            </w:rPr>
            <w:t>(Aufruf: 10.12.2020)</w:t>
          </w:r>
          <w:r w:rsidRPr="009D4D83">
            <w:rPr>
              <w:lang w:val="de-DE"/>
            </w:rPr>
            <w:t>.</w:t>
          </w:r>
          <w:r>
            <w:fldChar w:fldCharType="end"/>
          </w:r>
        </w:sdtContent>
      </w:sdt>
    </w:p>
  </w:footnote>
  <w:footnote w:id="3">
    <w:p w14:paraId="2480E1DC" w14:textId="6D91674B" w:rsidR="00BA21B4" w:rsidRPr="00436474" w:rsidRDefault="00BA21B4" w:rsidP="00A74069">
      <w:pPr>
        <w:pStyle w:val="Funotentext"/>
        <w:rPr>
          <w:lang w:val="de-DE"/>
        </w:rPr>
      </w:pPr>
      <w:r>
        <w:rPr>
          <w:rStyle w:val="Funotenzeichen"/>
        </w:rPr>
        <w:footnoteRef/>
      </w:r>
      <w:r w:rsidRPr="002A1EFA">
        <w:rPr>
          <w:lang w:val="de-DE"/>
        </w:rPr>
        <w:t xml:space="preserve"> </w:t>
      </w:r>
      <w:sdt>
        <w:sdtPr>
          <w:alias w:val="To edit, see citavi.com/edit"/>
          <w:tag w:val="CitaviPlaceholder#e6a076af-3369-4e89-a47e-88347dd31a25"/>
          <w:id w:val="-2018684847"/>
          <w:placeholder>
            <w:docPart w:val="2B2AFE3A51864178BC89AD70EA396D2A"/>
          </w:placeholder>
        </w:sdtPr>
        <w:sdtEndPr>
          <w:rPr>
            <w:lang w:val="de-DE"/>
          </w:rPr>
        </w:sdtEndPr>
        <w:sdtContent>
          <w:r w:rsidRPr="009D4D83">
            <w:rPr>
              <w:i/>
              <w:iCs/>
              <w:lang w:val="de-DE"/>
            </w:rPr>
            <w:t>Deutsches Institut für Menschenrechte</w:t>
          </w:r>
          <w:r w:rsidRPr="009D4D83">
            <w:rPr>
              <w:iCs/>
              <w:lang w:val="de-DE"/>
            </w:rPr>
            <w:t>,</w:t>
          </w:r>
          <w:r>
            <w:rPr>
              <w:lang w:val="de-DE"/>
            </w:rPr>
            <w:t xml:space="preserve"> </w:t>
          </w:r>
          <w:r w:rsidRPr="009D4D83">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JhMjBkLTIwMGEtNGI1Yi1iODUwLWNkYWI0YTNiODU4NCIsIlJhbmdlTGVuZ3RoIjozMywiUmVmZXJlbmNlSWQiOiI0OTQyZjkyYi0yOWM2LTRmMGEtOTFiMy00MjYxNTdmMGMxNWE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NvdmVyUGF0aCI6eyIkaWQiOiI0IiwiJHR5cGUiOiJTd2lzc0FjYWRlbWljLkNpdGF2aS5MaW5rZWRSZXNvdXJjZSwgU3dpc3NBY2FkZW1pYy5DaXRhdmkiLCJMaW5rZWRSZXNvdXJjZVR5cGUiOjIsIk9yaWdpbmFsU3RyaW5nIjoiQzpcXFVzZXJzXFxVc2VyXFxBcHBEYXRhXFxMb2NhbFxcVGVtcFxcNGs1Y2hrdWEuanBnIiwiVXJpU3RyaW5nIjoiNDk0MmY5MmItMjljNi00ZjBhLTkxYjMtNDI2MTU3ZjBjMTVh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}</w:instrText>
          </w:r>
          <w:r w:rsidRPr="009D4D83">
            <w:rPr>
              <w:lang w:val="de-DE"/>
            </w:rPr>
            <w:fldChar w:fldCharType="separate"/>
          </w:r>
          <w:r w:rsidRPr="009D4D83">
            <w:rPr>
              <w:lang w:val="de-DE"/>
            </w:rPr>
            <w:t>Corona-Krise, 2. Aufl., 31.3.2020, online: https://www.institut-fuer-menschenrechte.de/publikationen/detail/corona-krise-menschenrechte-muessen-das-politische-handeln-leiten</w:t>
          </w:r>
          <w:r>
            <w:rPr>
              <w:lang w:val="de-DE"/>
            </w:rPr>
            <w:t xml:space="preserve"> </w:t>
          </w:r>
          <w:r w:rsidRPr="002F558E">
            <w:rPr>
              <w:lang w:val="de-DE"/>
            </w:rPr>
            <w:t>(Aufruf: 10.12.2020)</w:t>
          </w:r>
          <w:r>
            <w:rPr>
              <w:lang w:val="de-DE"/>
            </w:rPr>
            <w:t>.</w:t>
          </w:r>
          <w:r w:rsidRPr="009D4D83">
            <w:rPr>
              <w:lang w:val="de-DE"/>
            </w:rPr>
            <w:fldChar w:fldCharType="end"/>
          </w:r>
        </w:sdtContent>
      </w:sdt>
    </w:p>
  </w:footnote>
  <w:footnote w:id="4">
    <w:p w14:paraId="7F6578CE" w14:textId="5E50B1C4" w:rsidR="00BA21B4" w:rsidRPr="00436474" w:rsidRDefault="00BA21B4" w:rsidP="00A74069">
      <w:pPr>
        <w:pStyle w:val="Funotentext"/>
        <w:rPr>
          <w:lang w:val="de-DE"/>
        </w:rPr>
      </w:pPr>
      <w:r>
        <w:rPr>
          <w:rStyle w:val="Funotenzeichen"/>
        </w:rPr>
        <w:footnoteRef/>
      </w:r>
      <w:r>
        <w:rPr>
          <w:lang w:val="de-DE"/>
        </w:rPr>
        <w:t xml:space="preserve"> </w:t>
      </w:r>
      <w:r w:rsidRPr="009D4D83">
        <w:rPr>
          <w:i/>
          <w:iCs/>
          <w:lang w:val="de-DE"/>
        </w:rPr>
        <w:t>Beauftragter der Bundesregierung für die Belange von Menschen mit Behinderungen</w:t>
      </w:r>
      <w:r>
        <w:rPr>
          <w:lang w:val="de-DE"/>
        </w:rPr>
        <w:t xml:space="preserve">, </w:t>
      </w:r>
      <w:r w:rsidRPr="002F558E">
        <w:rPr>
          <w:lang w:val="de-DE"/>
        </w:rPr>
        <w:t>Gefahren durch mangelhafte Notfallinformationen: Mehr Barrierefreiheit notwendig</w:t>
      </w:r>
      <w:r>
        <w:rPr>
          <w:lang w:val="de-DE"/>
        </w:rPr>
        <w:t xml:space="preserve">, 9.3.2020, online: </w:t>
      </w:r>
      <w:hyperlink r:id="rId2" w:history="1">
        <w:r w:rsidRPr="002F558E">
          <w:rPr>
            <w:lang w:val="de-DE"/>
          </w:rPr>
          <w:t>https://www.behindertenbeauftragter.de/SharedDocs/Pressemitteilungen/DE/2020/PM6_Barrierefrei_f%C3%BCr_alle.html</w:t>
        </w:r>
      </w:hyperlink>
      <w:r>
        <w:rPr>
          <w:lang w:val="de-DE"/>
        </w:rPr>
        <w:t xml:space="preserve"> </w:t>
      </w:r>
      <w:r w:rsidRPr="002F558E">
        <w:rPr>
          <w:lang w:val="de-DE"/>
        </w:rPr>
        <w:t>(Aufruf: 10.12.2020)</w:t>
      </w:r>
      <w:r>
        <w:rPr>
          <w:lang w:val="de-DE"/>
        </w:rPr>
        <w:t>.</w:t>
      </w:r>
    </w:p>
  </w:footnote>
  <w:footnote w:id="5">
    <w:p w14:paraId="72D86667" w14:textId="6D6FC917" w:rsidR="00BA21B4" w:rsidRPr="009D4D83" w:rsidRDefault="00BA21B4" w:rsidP="00A74069">
      <w:pPr>
        <w:pStyle w:val="Funotentext"/>
        <w:rPr>
          <w:noProof/>
        </w:rPr>
      </w:pPr>
      <w:r>
        <w:rPr>
          <w:rStyle w:val="Funotenzeichen"/>
        </w:rPr>
        <w:footnoteRef/>
      </w:r>
      <w:r w:rsidRPr="002A1EFA">
        <w:rPr>
          <w:lang w:val="de-DE"/>
        </w:rPr>
        <w:t xml:space="preserve"> </w:t>
      </w:r>
      <w:sdt>
        <w:sdtPr>
          <w:alias w:val="To edit, see citavi.com/edit"/>
          <w:tag w:val="CitaviPlaceholder#28f91448-3579-45c8-b341-e7a4158f28d0"/>
          <w:id w:val="-2079578014"/>
          <w:placeholder>
            <w:docPart w:val="2B2AFE3A51864178BC89AD70EA396D2A"/>
          </w:placeholder>
        </w:sdtPr>
        <w:sdtEndPr>
          <w:rPr>
            <w:noProof/>
          </w:r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jRjOGJlLTQzOTgtNDc3Zi04OGJlLTQ2NDYyMWFiZjI1YSIsIlJhbmdlTGVuZ3RoIjoxMDIsIlJlZmVyZW5jZUlkIjoiNGZhZjQzOTMtNThhMS00NDYwLWIxNDAtYzRkZDM0Y2RiM2ZjIiwiUmVmZXJlbmNlIjp7IiRpZCI6Ij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xOC4xMS4yMDIwIiwiQXV0aG9ycyI6W3siJGlkIjoiNCIsIiR0eXBlIjoiU3dpc3NBY2FkZW1pYy5DaXRhdmkuUGVyc29uLCBTd2lzc0FjYWRlbWljLkNpdGF2aSIsIkxhc3ROYW1lIjoiVW5pdGVkIE5hdGlvbnMgU2VjcmV0YXJ5IEdlbmVyYWwiLCJQcm90ZWN0ZWQiOmZhbHNlLCJTZXgiOjAsIkNyZWF0ZWRCeSI6Il9UaGVyZXNpYSBEZWdlbmVyIiwiQ3JlYXRlZE9uIjoiMjAyMC0xMS0xOFQwOToxNjo0MiIsIk1vZGlmaWVkQnkiOiJfVGhlcmVzaWEgRGVnZW5lciIsIklkIjoiNTVlYmMzMGItMmRmZC00ZjkyLWJlZDItOWRjZGMxYmEwYzg2IiwiTW9kaWZpZWRPbiI6IjIwMjAtMTEtMThUMDk6MTY6ND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ieWJrdnFzYi5qcGciLCJVcmlTdHJpbmciOiI0ZmFmNDM5My01OGExLTQ0NjAtYjE0MC1jNGRkMzRjZGIzZmM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doby5pbnQvcHVibGljYXRpb25zL20vaXRlbS9wb2xpY3ktYnJpZWYtb2YtdGhlLXVuLXNlY3JldGFyeS1nZW5lcmFsLWEtZGlzYWJpbGl0eS1pbmNsdXNpdmUtcmVzcG9uc2UtdG8tY292aWQtMTkiLCJVcmlTdHJpbmciOiJodHRwczovL3d3dy53aG8uaW50L3B1YmxpY2F0aW9ucy9tL2l0ZW0vcG9saWN5LWJyaWVmLW9mLXRoZS11bi1zZWNyZXRhcnktZ2VuZXJhbC1hLWRpc2FiaWxpdHktaW5jbHVzaXZlLXJlc3BvbnNlLXRvLWNvdmlkLTE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jb21wcmVzc1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jk5Njc2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jk5Njc2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iOTk2NzY1MWNkYmZhYmU3ZWMwMDAwMDBhNTAxMDAwMDEzMDAwMDAwMDAwMDAwMDAwMDAwMDAwMDAwMDAwMDAwMDAwMDViNDM2ZjZlNzQ2NTZlNzQ1ZjU0Nzk3MDY1NzM1ZDJlNzg2ZDZjNTA0YjAxMDIyZDAwMTQwMDAwMDAwODAwYjk5Njc2NTEwOWMzYjhjYmJiMDAwMDAwMmEwMTAwMDAwYjAwMDAwMDAwMDAwMDAwMDAwMDAwMDAwMDAwMWQwMTAwMDA1ZjcyNjU2YzczMmYyZTcyNjU2YzczNTA0YjAxMDIyZDAwMTQwMDAwMDAwODAwYjk5Njc2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}</w:instrText>
          </w:r>
          <w:r>
            <w:rPr>
              <w:noProof/>
            </w:rPr>
            <w:fldChar w:fldCharType="separate"/>
          </w:r>
          <w:r w:rsidRPr="009D4D83">
            <w:rPr>
              <w:i/>
              <w:iCs/>
              <w:noProof/>
            </w:rPr>
            <w:t>United Nations Secretary General</w:t>
          </w:r>
          <w:r w:rsidRPr="009D4D83">
            <w:rPr>
              <w:noProof/>
            </w:rPr>
            <w:t xml:space="preserve">, </w:t>
          </w:r>
          <w:r w:rsidRPr="00A74069">
            <w:rPr>
              <w:noProof/>
            </w:rPr>
            <w:t>Policy Brief: A Disability-Inclusive Response to COVID-19, Ma</w:t>
          </w:r>
          <w:r>
            <w:rPr>
              <w:noProof/>
            </w:rPr>
            <w:t>i</w:t>
          </w:r>
          <w:r w:rsidRPr="00A74069">
            <w:rPr>
              <w:noProof/>
            </w:rPr>
            <w:t xml:space="preserve"> 2020</w:t>
          </w:r>
          <w:r>
            <w:rPr>
              <w:noProof/>
            </w:rPr>
            <w:t xml:space="preserve">, online: </w:t>
          </w:r>
          <w:r w:rsidRPr="009D4D83">
            <w:t>https://www.who.int/publications/m/item/policy-brief-of-the-un-secretary-general-a-disability-inclusive-response-to-covid-19</w:t>
          </w:r>
          <w:r>
            <w:t xml:space="preserve"> </w:t>
          </w:r>
          <w:r w:rsidRPr="009D4D83">
            <w:rPr>
              <w:noProof/>
            </w:rPr>
            <w:t>(Aufruf: 10.12.2020)</w:t>
          </w:r>
          <w:r w:rsidRPr="00A74069">
            <w:rPr>
              <w:noProof/>
            </w:rPr>
            <w:t>.</w:t>
          </w:r>
          <w:r>
            <w:rPr>
              <w:noProof/>
            </w:rPr>
            <w:fldChar w:fldCharType="end"/>
          </w:r>
        </w:sdtContent>
      </w:sdt>
    </w:p>
  </w:footnote>
  <w:footnote w:id="6">
    <w:p w14:paraId="72DD6916" w14:textId="78821FB4" w:rsidR="00BA21B4" w:rsidRPr="00475CB6" w:rsidRDefault="00BA21B4" w:rsidP="00A74069">
      <w:pPr>
        <w:pStyle w:val="Funotentext"/>
        <w:rPr>
          <w:lang w:val="en-GB"/>
        </w:rPr>
      </w:pPr>
      <w:r>
        <w:rPr>
          <w:rStyle w:val="Funotenzeichen"/>
        </w:rPr>
        <w:footnoteRef/>
      </w:r>
      <w:r>
        <w:t xml:space="preserve"> </w:t>
      </w:r>
      <w:sdt>
        <w:sdtPr>
          <w:alias w:val="To edit, see citavi.com/edit"/>
          <w:tag w:val="CitaviPlaceholder#ccb7ba69-bbb6-4d59-8ecb-e1eed11ab617"/>
          <w:id w:val="-1598786508"/>
          <w:placeholder>
            <w:docPart w:val="2B2AFE3A51864178BC89AD70EA396D2A"/>
          </w:placeholder>
        </w:sdtPr>
        <w:sdtEndPr/>
        <w:sdtContent>
          <w:r>
            <w:rPr>
              <w:i/>
              <w:noProof/>
            </w:rPr>
            <w:fldChar w:fldCharType="begin"/>
          </w:r>
          <w:r>
            <w:rPr>
              <w: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E1YTc0LThmYjQtNDc3Yy05MDE3LTlmNjE4ZWNmYzJiZCIsIlJhbmdlTGVuZ3RoIjo5NSwiUmVmZXJlbmNlSWQiOiI0ZmFmNDM5My01OGExLTQ0NjAtYjE0MC1jNGRkMzRjZGIz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E4LjExLjIwMjAiLCJBdXRob3JzIjpbeyIkaWQiOiI3IiwiJHR5cGUiOiJTd2lzc0FjYWRlbWljLkNpdGF2aS5QZXJzb24sIFN3aXNzQWNhZGVtaWMuQ2l0YXZpIiwiTGFzdE5hbWUiOiJVbml0ZWQgTmF0aW9ucyBTZWNyZXRhcnkgR2VuZXJhbCIsIlByb3RlY3RlZCI6ZmFsc2UsIlNleCI6MCwiQ3JlYXRlZEJ5IjoiX1RoZXJlc2lhIERlZ2VuZXIiLCJDcmVhdGVkT24iOiIyMDIwLTExLTE4VDA5OjE2OjQyIiwiTW9kaWZpZWRCeSI6Il9UaGVyZXNpYSBEZWdlbmVyIiwiSWQiOiI1NWViYzMwYi0yZGZkLTRmOTItYmVkMi05ZGNkYzFiYTBjODYiLCJNb2RpZmllZE9uIjoiMjAyMC0xMS0xOFQwOToxNjo0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GJ5Ymt2cXNiLmpwZyIsIlVyaVN0cmluZyI6IjRmYWY0MzkzLTU4YTEtNDQ2MC1iMTQwLWM0ZGQzNGNkYjNm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hvLmludC9wdWJsaWNhdGlvbnMvbS9pdGVtL3BvbGljeS1icmllZi1vZi10aGUtdW4tc2VjcmV0YXJ5LWdlbmVyYWwtYS1kaXNhYmlsaXR5LWluY2x1c2l2ZS1yZXNwb25zZS10by1jb3ZpZC0xOSIsIlVyaVN0cmluZyI6Imh0dHBzOi8vd3d3Lndoby5pbnQvcHVibGljYXRpb25zL20vaXRlbS9wb2xpY3ktYnJpZWYtb2YtdGhlLXVuLXNlY3JldGFyeS1nZW5lcmFsLWEtZGlzYWJpbGl0eS1pbmNsdXNpdmUtcmVzcG9uc2UtdG8tY292aWQt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}</w:instrText>
          </w:r>
          <w:r>
            <w:rPr>
              <w:i/>
              <w:noProof/>
            </w:rPr>
            <w:fldChar w:fldCharType="separate"/>
          </w:r>
          <w:r w:rsidRPr="009D7017">
            <w:rPr>
              <w:i/>
              <w:noProof/>
            </w:rPr>
            <w:t>United Nations Secretary General</w:t>
          </w:r>
          <w:r w:rsidRPr="009739ED">
            <w:rPr>
              <w:i/>
              <w:iCs/>
              <w:noProof/>
            </w:rPr>
            <w:t>,</w:t>
          </w:r>
          <w:r w:rsidRPr="009D4D83">
            <w:rPr>
              <w:iCs/>
              <w:noProof/>
            </w:rPr>
            <w:t xml:space="preserve"> </w:t>
          </w:r>
          <w:r>
            <w:rPr>
              <w:iCs/>
              <w:noProof/>
            </w:rPr>
            <w:t>a.a.O. Fn. 5, S.</w:t>
          </w:r>
          <w:r w:rsidRPr="009D4D83">
            <w:rPr>
              <w:iCs/>
              <w:noProof/>
            </w:rPr>
            <w:t xml:space="preserve"> 4</w:t>
          </w:r>
          <w:r>
            <w:rPr>
              <w:i/>
              <w:noProof/>
            </w:rPr>
            <w:t>.</w:t>
          </w:r>
          <w:r>
            <w:rPr>
              <w:noProof/>
            </w:rPr>
            <w:fldChar w:fldCharType="end"/>
          </w:r>
        </w:sdtContent>
      </w:sdt>
    </w:p>
  </w:footnote>
  <w:footnote w:id="7">
    <w:p w14:paraId="331571F2" w14:textId="2A8FBC2D" w:rsidR="00BA21B4" w:rsidRPr="00475CB6" w:rsidRDefault="00BA21B4" w:rsidP="00A74069">
      <w:pPr>
        <w:pStyle w:val="Funotentext"/>
        <w:rPr>
          <w:lang w:val="en-GB"/>
        </w:rPr>
      </w:pPr>
      <w:r>
        <w:rPr>
          <w:rStyle w:val="Funotenzeichen"/>
        </w:rPr>
        <w:footnoteRef/>
      </w:r>
      <w:r>
        <w:t xml:space="preserve"> </w:t>
      </w:r>
      <w:sdt>
        <w:sdtPr>
          <w:alias w:val="To edit, see citavi.com/edit"/>
          <w:tag w:val="CitaviPlaceholder#bf8fe6bf-32b5-4954-ab47-8c0e3c358346"/>
          <w:id w:val="-883090532"/>
          <w:placeholder>
            <w:docPart w:val="2B2AFE3A51864178BC89AD70EA396D2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jcwNTI5LTUwNzctNGIwYS1hYjFjLWY0MmJhMzY2MWJkYSIsIlJhbmdlTGVuZ3RoIjo5NSwiUmVmZXJlbmNlSWQiOiI0ZmFmNDM5My01OGExLTQ0NjAtYjE0MC1jNGRkMzRjZGIz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E4LjExLjIwMjAiLCJBdXRob3JzIjpbeyIkaWQiOiI3IiwiJHR5cGUiOiJTd2lzc0FjYWRlbWljLkNpdGF2aS5QZXJzb24sIFN3aXNzQWNhZGVtaWMuQ2l0YXZpIiwiTGFzdE5hbWUiOiJVbml0ZWQgTmF0aW9ucyBTZWNyZXRhcnkgR2VuZXJhbCIsIlByb3RlY3RlZCI6ZmFsc2UsIlNleCI6MCwiQ3JlYXRlZEJ5IjoiX1RoZXJlc2lhIERlZ2VuZXIiLCJDcmVhdGVkT24iOiIyMDIwLTExLTE4VDA5OjE2OjQyIiwiTW9kaWZpZWRCeSI6Il9UaGVyZXNpYSBEZWdlbmVyIiwiSWQiOiI1NWViYzMwYi0yZGZkLTRmOTItYmVkMi05ZGNkYzFiYTBjODYiLCJNb2RpZmllZE9uIjoiMjAyMC0xMS0xOFQwOToxNjo0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GJ5Ymt2cXNiLmpwZyIsIlVyaVN0cmluZyI6IjRmYWY0MzkzLTU4YTEtNDQ2MC1iMTQwLWM0ZGQzNGNkYjNm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hvLmludC9wdWJsaWNhdGlvbnMvbS9pdGVtL3BvbGljeS1icmllZi1vZi10aGUtdW4tc2VjcmV0YXJ5LWdlbmVyYWwtYS1kaXNhYmlsaXR5LWluY2x1c2l2ZS1yZXNwb25zZS10by1jb3ZpZC0xOSIsIlVyaVN0cmluZyI6Imh0dHBzOi8vd3d3Lndoby5pbnQvcHVibGljYXRpb25zL20vaXRlbS9wb2xpY3ktYnJpZWYtb2YtdGhlLXVuLXNlY3JldGFyeS1nZW5lcmFsLWEtZGlzYWJpbGl0eS1pbmNsdXNpdmUtcmVzcG9uc2UtdG8tY292aWQt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}</w:instrText>
          </w:r>
          <w:r>
            <w:rPr>
              <w:noProof/>
            </w:rPr>
            <w:fldChar w:fldCharType="separate"/>
          </w:r>
          <w:r w:rsidRPr="00A74069">
            <w:rPr>
              <w:i/>
              <w:noProof/>
            </w:rPr>
            <w:t>United Nations Secretary General</w:t>
          </w:r>
          <w:r w:rsidRPr="009D4D83">
            <w:rPr>
              <w:noProof/>
            </w:rPr>
            <w:t>,</w:t>
          </w:r>
          <w:r w:rsidRPr="00A74069">
            <w:rPr>
              <w:i/>
              <w:noProof/>
            </w:rPr>
            <w:t xml:space="preserve"> </w:t>
          </w:r>
          <w:r w:rsidRPr="009D4D83">
            <w:rPr>
              <w:noProof/>
            </w:rPr>
            <w:t>a.a.O</w:t>
          </w:r>
          <w:r>
            <w:rPr>
              <w:noProof/>
            </w:rPr>
            <w:t>. Fn. 5, S.</w:t>
          </w:r>
          <w:r w:rsidRPr="00A74069">
            <w:rPr>
              <w:noProof/>
            </w:rPr>
            <w:t xml:space="preserve"> 4.</w:t>
          </w:r>
          <w:r>
            <w:rPr>
              <w:noProof/>
            </w:rPr>
            <w:fldChar w:fldCharType="end"/>
          </w:r>
        </w:sdtContent>
      </w:sdt>
    </w:p>
  </w:footnote>
  <w:footnote w:id="8">
    <w:p w14:paraId="58C11B9E" w14:textId="7F9FE5A5" w:rsidR="00BA21B4" w:rsidRPr="002A1EFA" w:rsidRDefault="00BA21B4" w:rsidP="00A74069">
      <w:pPr>
        <w:pStyle w:val="Funotentext"/>
        <w:rPr>
          <w:lang w:val="en-GB"/>
        </w:rPr>
      </w:pPr>
      <w:r>
        <w:rPr>
          <w:rStyle w:val="Funotenzeichen"/>
        </w:rPr>
        <w:footnoteRef/>
      </w:r>
      <w:r>
        <w:t xml:space="preserve"> </w:t>
      </w:r>
      <w:sdt>
        <w:sdtPr>
          <w:alias w:val="To edit, see citavi.com/edit"/>
          <w:tag w:val="CitaviPlaceholder#4ae3bb0d-64cf-4e76-9c8e-a84b1b544825"/>
          <w:id w:val="-1403601806"/>
          <w:placeholder>
            <w:docPart w:val="2D720AA0F4CA48EEAB3A925B3A9DAB0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ZmM5Mjc1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ZmM5Mjc1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mYzkyNzU1MWNkYmZhYmU3ZWMwMDAwMDBhNTAxMDAwMDEzMDAwMDAwMDAwMDAwMDAwMDAwMDAwMDAwMDAwMDAwMDAwMDViNDM2ZjZlNzQ2NTZlNzQ1ZjU0Nzk3MDY1NzM1ZDJlNzg2ZDZjNTA0YjAxMDIyZDAwMTQwMDAwMDAwODAwZmM5Mjc1NTEwOWMzYjhjYmJiMDAwMDAwMmEwMTAwMDAwYjAwMDAwMDAwMDAwMDAwMDAwMDAwMDAwMDAwMWQwMTAwMDA1ZjcyNjU2YzczMmYyZTcyNjU2YzczNTA0YjAxMDIyZDAwMTQwMDAwMDAwODAwZmM5Mjc1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d3d3LmNvdmlkLWRybS5vcmciLCJVcmlTdHJpbmciOiJodHRwczovL2NvdmlkLWRybS5vcmcvYXNzZXRzL2RvY3VtZW50cy9EaXNhYmlsaXR5LVJpZ2h0cy1EdXJpbmctdGhlLVBhbmRlbWljLXJlcG9ydC13ZW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}</w:instrText>
          </w:r>
          <w:r>
            <w:rPr>
              <w:noProof/>
            </w:rPr>
            <w:fldChar w:fldCharType="separate"/>
          </w:r>
          <w:r w:rsidRPr="00A74069">
            <w:rPr>
              <w:i/>
              <w:noProof/>
            </w:rPr>
            <w:t>Brennan,</w:t>
          </w:r>
          <w:r>
            <w:rPr>
              <w:i/>
              <w:noProof/>
            </w:rPr>
            <w:t xml:space="preserve"> Ciara S.</w:t>
          </w:r>
          <w:r w:rsidRPr="009D4D83">
            <w:rPr>
              <w:noProof/>
            </w:rPr>
            <w:t>,</w:t>
          </w:r>
          <w:r w:rsidRPr="00A74069">
            <w:rPr>
              <w:i/>
              <w:noProof/>
            </w:rPr>
            <w:t xml:space="preserve"> </w:t>
          </w:r>
          <w:r w:rsidRPr="00A74069">
            <w:rPr>
              <w:noProof/>
            </w:rPr>
            <w:t>Disability rights during the pandemic, 22</w:t>
          </w:r>
          <w:r>
            <w:rPr>
              <w:noProof/>
            </w:rPr>
            <w:t>.10.</w:t>
          </w:r>
          <w:r w:rsidRPr="00A74069">
            <w:rPr>
              <w:noProof/>
            </w:rPr>
            <w:t>2020</w:t>
          </w:r>
          <w:r>
            <w:rPr>
              <w:noProof/>
            </w:rPr>
            <w:fldChar w:fldCharType="end"/>
          </w:r>
          <w:r>
            <w:rPr>
              <w:noProof/>
            </w:rPr>
            <w:t>, hrsg. v. Validity Foundation et al</w:t>
          </w:r>
          <w:r w:rsidRPr="002A1EFA">
            <w:rPr>
              <w:noProof/>
              <w:lang w:val="en-GB"/>
            </w:rPr>
            <w:t>.</w:t>
          </w:r>
        </w:sdtContent>
      </w:sdt>
      <w:r w:rsidRPr="002A1EFA">
        <w:rPr>
          <w:lang w:val="en-GB"/>
        </w:rPr>
        <w:t xml:space="preserve"> </w:t>
      </w:r>
      <w:r>
        <w:rPr>
          <w:lang w:val="en-GB"/>
        </w:rPr>
        <w:t>Dem</w:t>
      </w:r>
      <w:r w:rsidRPr="002A1EFA">
        <w:rPr>
          <w:lang w:val="en-GB"/>
        </w:rPr>
        <w:t xml:space="preserve"> Konsortium gehören</w:t>
      </w:r>
      <w:r>
        <w:rPr>
          <w:lang w:val="en-GB"/>
        </w:rPr>
        <w:t xml:space="preserve"> an</w:t>
      </w:r>
      <w:r w:rsidRPr="002A1EFA">
        <w:rPr>
          <w:lang w:val="en-GB"/>
        </w:rPr>
        <w:t>: Disability Rights International, International Disability Alliance, ENIL, Centre for Human Rights (University of</w:t>
      </w:r>
      <w:r>
        <w:rPr>
          <w:lang w:val="en-GB"/>
        </w:rPr>
        <w:t xml:space="preserve"> Pretoria), Validity, Disability Rights Fund, Disability Rights Advocacy Fund, IDDC.</w:t>
      </w:r>
    </w:p>
  </w:footnote>
  <w:footnote w:id="9">
    <w:p w14:paraId="034D59EA" w14:textId="4E350215" w:rsidR="00BA21B4" w:rsidRPr="00E31EC6" w:rsidRDefault="00BA21B4" w:rsidP="00A74069">
      <w:pPr>
        <w:pStyle w:val="Funotentext"/>
        <w:rPr>
          <w:lang w:val="de-DE"/>
        </w:rPr>
      </w:pPr>
      <w:r>
        <w:rPr>
          <w:rStyle w:val="Funotenzeichen"/>
        </w:rPr>
        <w:footnoteRef/>
      </w:r>
      <w:r w:rsidRPr="00E31EC6">
        <w:rPr>
          <w:lang w:val="de-DE"/>
        </w:rPr>
        <w:t xml:space="preserve"> </w:t>
      </w:r>
      <w:r w:rsidRPr="00E31EC6">
        <w:rPr>
          <w:i/>
          <w:iCs/>
          <w:lang w:val="de-DE"/>
        </w:rPr>
        <w:t>Brennan</w:t>
      </w:r>
      <w:r w:rsidRPr="009D4D83">
        <w:rPr>
          <w:iCs/>
          <w:lang w:val="de-DE"/>
        </w:rPr>
        <w:t>,</w:t>
      </w:r>
      <w:r w:rsidRPr="00E31EC6">
        <w:rPr>
          <w:i/>
          <w:iCs/>
          <w:lang w:val="de-DE"/>
        </w:rPr>
        <w:t xml:space="preserve"> </w:t>
      </w:r>
      <w:r w:rsidRPr="00E31EC6">
        <w:rPr>
          <w:lang w:val="de-DE"/>
        </w:rPr>
        <w:t xml:space="preserve">a.a.O. Fn. </w:t>
      </w:r>
      <w:r>
        <w:rPr>
          <w:lang w:val="de-DE"/>
        </w:rPr>
        <w:fldChar w:fldCharType="begin"/>
      </w:r>
      <w:r w:rsidRPr="00E31EC6">
        <w:rPr>
          <w:lang w:val="de-DE"/>
        </w:rPr>
        <w:instrText xml:space="preserve"> NOTEREF _Ref58326594 \h </w:instrText>
      </w:r>
      <w:r>
        <w:rPr>
          <w:lang w:val="de-DE"/>
        </w:rPr>
      </w:r>
      <w:r>
        <w:rPr>
          <w:lang w:val="de-DE"/>
        </w:rPr>
        <w:fldChar w:fldCharType="separate"/>
      </w:r>
      <w:r>
        <w:rPr>
          <w:lang w:val="de-DE"/>
        </w:rPr>
        <w:t>8</w:t>
      </w:r>
      <w:r>
        <w:rPr>
          <w:lang w:val="de-DE"/>
        </w:rPr>
        <w:fldChar w:fldCharType="end"/>
      </w:r>
      <w:r w:rsidRPr="00E31EC6">
        <w:rPr>
          <w:lang w:val="de-DE"/>
        </w:rPr>
        <w:t>, S. 41f.</w:t>
      </w:r>
    </w:p>
  </w:footnote>
  <w:footnote w:id="10">
    <w:p w14:paraId="497F0D7F" w14:textId="60B2B838" w:rsidR="00BA21B4" w:rsidRPr="009D4D83" w:rsidRDefault="00BA21B4" w:rsidP="00A74069">
      <w:pPr>
        <w:pStyle w:val="Funotentext"/>
        <w:rPr>
          <w:lang w:val="en-GB"/>
        </w:rPr>
      </w:pPr>
      <w:r>
        <w:rPr>
          <w:rStyle w:val="Funotenzeichen"/>
        </w:rPr>
        <w:footnoteRef/>
      </w:r>
      <w:r w:rsidRPr="00475CB6">
        <w:rPr>
          <w:lang w:val="de-DE"/>
        </w:rPr>
        <w:t xml:space="preserve"> Von den insgesamt 2152 Berichten kamen 225 aus Deutschland. </w:t>
      </w:r>
      <w:sdt>
        <w:sdtPr>
          <w:alias w:val="To edit, see citavi.com/edit"/>
          <w:tag w:val="CitaviPlaceholder#9415e678-ebc4-44e1-bc90-0b9dea09d501"/>
          <w:id w:val="1227485687"/>
          <w:placeholder>
            <w:docPart w:val="2D720AA0F4CA48EEAB3A925B3A9DAB0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DgxY2ZlLTIxMzctNDMwNy05ZGRjLTA5YzkyZjJmYjY2YiIsIlJhbmdlTGVuZ3RoIjo1MywiUmVmZXJlbmNlSWQiOiIwZGU4Y2EyOC05NjdhLTQyODUtOTM1NS03YWVkN2M2NjU5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ZmM5Mjc1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ZmM5Mjc1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mYzkyNzU1MWNkYmZhYmU3ZWMwMDAwMDBhNTAxMDAwMDEzMDAwMDAwMDAwMDAwMDAwMDAwMDAwMDAwMDAwMDAwMDAwMDViNDM2ZjZlNzQ2NTZlNzQ1ZjU0Nzk3MDY1NzM1ZDJlNzg2ZDZjNTA0YjAxMDIyZDAwMTQwMDAwMDAwODAwZmM5Mjc1NTEwOWMzYjhjYmJiMDAwMDAwMmEwMTAwMDAwYjAwMDAwMDAwMDAwMDAwMDAwMDAwMDAwMDAwMWQwMTAwMDA1ZjcyNjU2YzczMmYyZTcyNjU2YzczNTA0YjAxMDIyZDAwMTQwMDAwMDAwODAwZmM5Mjc1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d3d3LmNvdmlkLWRybS5vcmciLCJVcmlTdHJpbmciOiJodHRwczovL2NvdmlkLWRybS5vcmcvYXNzZXRzL2RvY3VtZW50cy9EaXNhYmlsaXR5LVJpZ2h0cy1EdXJpbmctdGhlLVBhbmRlbWljLXJlcG9ydC13ZW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}</w:instrText>
          </w:r>
          <w:r>
            <w:rPr>
              <w:noProof/>
            </w:rPr>
            <w:fldChar w:fldCharType="separate"/>
          </w:r>
          <w:r w:rsidRPr="009D4D83">
            <w:rPr>
              <w:i/>
              <w:noProof/>
              <w:lang w:val="en-GB"/>
            </w:rPr>
            <w:t>Brennan</w:t>
          </w:r>
          <w:r w:rsidRPr="009D4D83">
            <w:rPr>
              <w:noProof/>
              <w:lang w:val="en-GB"/>
            </w:rPr>
            <w:t>,</w:t>
          </w:r>
          <w:r w:rsidRPr="009D4D83">
            <w:rPr>
              <w:i/>
              <w:noProof/>
              <w:lang w:val="en-GB"/>
            </w:rPr>
            <w:t xml:space="preserve"> </w:t>
          </w:r>
          <w:r w:rsidRPr="009D4D83">
            <w:rPr>
              <w:noProof/>
              <w:lang w:val="en-GB"/>
            </w:rPr>
            <w:t xml:space="preserve">a.a.O. Fn. 8, </w:t>
          </w:r>
          <w:r>
            <w:rPr>
              <w:noProof/>
              <w:lang w:val="en-GB"/>
            </w:rPr>
            <w:t xml:space="preserve">S. </w:t>
          </w:r>
          <w:r w:rsidRPr="009D4D83">
            <w:rPr>
              <w:noProof/>
              <w:lang w:val="en-GB"/>
            </w:rPr>
            <w:t>7,</w:t>
          </w:r>
          <w:r>
            <w:rPr>
              <w:noProof/>
              <w:lang w:val="en-GB"/>
            </w:rPr>
            <w:t xml:space="preserve"> </w:t>
          </w:r>
          <w:r w:rsidRPr="009D4D83">
            <w:rPr>
              <w:noProof/>
              <w:lang w:val="en-GB"/>
            </w:rPr>
            <w:t>20.</w:t>
          </w:r>
          <w:r>
            <w:rPr>
              <w:noProof/>
            </w:rPr>
            <w:fldChar w:fldCharType="end"/>
          </w:r>
        </w:sdtContent>
      </w:sdt>
    </w:p>
  </w:footnote>
  <w:footnote w:id="11">
    <w:p w14:paraId="2A35906A" w14:textId="48729588" w:rsidR="00BA21B4" w:rsidRPr="002A1EFA" w:rsidRDefault="00BA21B4" w:rsidP="00A74069">
      <w:pPr>
        <w:pStyle w:val="Funotentext"/>
        <w:rPr>
          <w:lang w:val="en-GB"/>
        </w:rPr>
      </w:pPr>
      <w:r>
        <w:rPr>
          <w:rStyle w:val="Funotenzeichen"/>
        </w:rPr>
        <w:footnoteRef/>
      </w:r>
      <w:r>
        <w:t xml:space="preserve"> </w:t>
      </w:r>
      <w:sdt>
        <w:sdtPr>
          <w:alias w:val="To edit, see citavi.com/edit"/>
          <w:tag w:val="CitaviPlaceholder#0848e97c-8feb-40ed-89d9-cf32344bb3ea"/>
          <w:id w:val="1312526596"/>
          <w:placeholder>
            <w:docPart w:val="2B2AFE3A51864178BC89AD70EA396D2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NjNDVjZWEtOTA2NC00NjVhLWFmOTYtN2E4ZTIzZDEzMDhjIiwiSWQiOiJkOGZlMTkyZC04NmE4LTRmMjItOGM2ZC0wOTJhM2U3ZGVkZjIiLCJSYW5nZUxlbmd0aCI6OTUsIlJlZmVyZW5jZUlkIjoiNGZhZjQzOTMtNThhMS00NDYwLWIxNDAtYzRkZDM0Y2RiM2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xOC4xMS4yMDIwIiwiQXV0aG9ycyI6W3siJGlkIjoiNyIsIiR0eXBlIjoiU3dpc3NBY2FkZW1pYy5DaXRhdmkuUGVyc29uLCBTd2lzc0FjYWRlbWljLkNpdGF2aSIsIkxhc3ROYW1lIjoiVW5pdGVkIE5hdGlvbnMgU2VjcmV0YXJ5IEdlbmVyYWwiLCJQcm90ZWN0ZWQiOmZhbHNlLCJTZXgiOjAsIkNyZWF0ZWRCeSI6Il9UaGVyZXNpYSBEZWdlbmVyIiwiQ3JlYXRlZE9uIjoiMjAyMC0xMS0xOFQwOToxNjo0MiIsIk1vZGlmaWVkQnkiOiJfVGhlcmVzaWEgRGVnZW5lciIsIklkIjoiNTVlYmMzMGItMmRmZC00ZjkyLWJlZDItOWRjZGMxYmEwYzg2IiwiTW9kaWZpZWRPbiI6IjIwMjAtMTEtMThUMDk6MTY6N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ieWJrdnFzYi5qcGciLCJVcmlTdHJpbmciOiI0ZmFmNDM5My01OGExLTQ0NjAtYjE0MC1jNGRkMzRjZGIz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doby5pbnQvcHVibGljYXRpb25zL20vaXRlbS9wb2xpY3ktYnJpZWYtb2YtdGhlLXVuLXNlY3JldGFyeS1nZW5lcmFsLWEtZGlzYWJpbGl0eS1pbmNsdXNpdmUtcmVzcG9uc2UtdG8tY292aWQtMTkiLCJVcmlTdHJpbmciOiJodHRwczovL3d3dy53aG8uaW50L3B1YmxpY2F0aW9ucy9tL2l0ZW0vcG9saWN5LWJyaWVmLW9mLXRoZS11bi1zZWNyZXRhcnktZ2VuZXJhbC1hLWRpc2FiaWxpdHktaW5jbHVzaXZlLXJlc3BvbnNlLXRvLWNvdmlkLT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jb21wcmVzc1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jk5Njc2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jk5Njc2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iOTk2NzY1MWNkYmZhYmU3ZWMwMDAwMDBhNTAxMDAwMDEzMDAwMDAwMDAwMDAwMDAwMDAwMDAwMDAwMDAwMDAwMDAwMDViNDM2ZjZlNzQ2NTZlNzQ1ZjU0Nzk3MDY1NzM1ZDJlNzg2ZDZjNTA0YjAxMDIyZDAwMTQwMDAwMDAwODAwYjk5Njc2NTEwOWMzYjhjYmJiMDAwMDAwMmEwMTAwMDAwYjAwMDAwMDAwMDAwMDAwMDAwMDAwMDAwMDAwMWQwMTAwMDA1ZjcyNjU2YzczMmYyZTcyNjU2YzczNTA0YjAxMDIyZDAwMTQwMDAwMDAwODAwYjk5Njc2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}</w:instrText>
          </w:r>
          <w:r>
            <w:rPr>
              <w:noProof/>
            </w:rPr>
            <w:fldChar w:fldCharType="separate"/>
          </w:r>
          <w:r w:rsidRPr="00A74069">
            <w:rPr>
              <w:i/>
              <w:noProof/>
            </w:rPr>
            <w:t>United Nations Secretary General</w:t>
          </w:r>
          <w:r w:rsidRPr="009D4D83">
            <w:rPr>
              <w:noProof/>
            </w:rPr>
            <w:t>,</w:t>
          </w:r>
          <w:r w:rsidRPr="00A74069">
            <w:rPr>
              <w:i/>
              <w:noProof/>
            </w:rPr>
            <w:t xml:space="preserve"> </w:t>
          </w:r>
          <w:r>
            <w:rPr>
              <w:noProof/>
            </w:rPr>
            <w:t>a.a.O. Fn. 5</w:t>
          </w:r>
          <w:r w:rsidRPr="00A74069">
            <w:rPr>
              <w:noProof/>
            </w:rPr>
            <w:t xml:space="preserve">, </w:t>
          </w:r>
          <w:r>
            <w:rPr>
              <w:noProof/>
            </w:rPr>
            <w:t xml:space="preserve">S. </w:t>
          </w:r>
          <w:r w:rsidRPr="00A74069">
            <w:rPr>
              <w:noProof/>
            </w:rPr>
            <w:t>5</w:t>
          </w:r>
          <w:r>
            <w:rPr>
              <w:noProof/>
            </w:rPr>
            <w:fldChar w:fldCharType="end"/>
          </w:r>
          <w:r>
            <w:rPr>
              <w:noProof/>
            </w:rPr>
            <w:t xml:space="preserve"> (Hervorh. im Original).</w:t>
          </w:r>
        </w:sdtContent>
      </w:sdt>
    </w:p>
  </w:footnote>
  <w:footnote w:id="12">
    <w:p w14:paraId="63F203BA" w14:textId="77CC9D3D" w:rsidR="00BA21B4" w:rsidRPr="00475CB6" w:rsidRDefault="00BA21B4" w:rsidP="00A74069">
      <w:pPr>
        <w:pStyle w:val="Funotentext"/>
        <w:rPr>
          <w:lang w:val="en-GB"/>
        </w:rPr>
      </w:pPr>
      <w:r>
        <w:rPr>
          <w:rStyle w:val="Funotenzeichen"/>
        </w:rPr>
        <w:footnoteRef/>
      </w:r>
      <w:r>
        <w:t xml:space="preserve"> </w:t>
      </w:r>
      <w:sdt>
        <w:sdtPr>
          <w:alias w:val="To edit, see citavi.com/edit"/>
          <w:tag w:val="CitaviPlaceholder#18919f4c-8353-4b9d-9fec-993730ba7767"/>
          <w:id w:val="2018491581"/>
          <w:placeholder>
            <w:docPart w:val="2B2AFE3A51864178BC89AD70EA396D2A"/>
          </w:placeholder>
        </w:sdtPr>
        <w:sdtEndPr/>
        <w:sdtContent>
          <w:r>
            <w:rPr>
              <w:i/>
              <w:noProof/>
            </w:rPr>
            <w:t>United Nations Secretary General</w:t>
          </w:r>
          <w:r w:rsidRPr="009D4D83">
            <w:rPr>
              <w:noProof/>
            </w:rPr>
            <w:t>,</w:t>
          </w:r>
          <w:r>
            <w:rPr>
              <w:i/>
              <w:noProof/>
            </w:rPr>
            <w:t xml:space="preserve"> </w:t>
          </w:r>
          <w:r>
            <w:rPr>
              <w:iCs/>
              <w:noProof/>
            </w:rPr>
            <w:t>a</w:t>
          </w:r>
          <w:r>
            <w:t xml:space="preserve">.a.O. Fn. </w:t>
          </w:r>
          <w:r>
            <w:fldChar w:fldCharType="begin"/>
          </w:r>
          <w:r>
            <w:instrText xml:space="preserve"> NOTEREF _Ref58326512 \h </w:instrText>
          </w:r>
          <w:r>
            <w:fldChar w:fldCharType="separate"/>
          </w:r>
          <w:r>
            <w:t>5</w:t>
          </w:r>
          <w:r>
            <w:fldChar w:fldCharType="end"/>
          </w:r>
          <w:r>
            <w:t>, S. 2.</w:t>
          </w:r>
        </w:sdtContent>
      </w:sdt>
    </w:p>
  </w:footnote>
  <w:footnote w:id="13">
    <w:p w14:paraId="5685F2E0" w14:textId="4FE8AFAF" w:rsidR="00BA21B4" w:rsidRPr="00475CB6" w:rsidRDefault="00BA21B4" w:rsidP="00A74069">
      <w:pPr>
        <w:pStyle w:val="Funotentext"/>
        <w:rPr>
          <w:lang w:val="en-GB"/>
        </w:rPr>
      </w:pPr>
      <w:r>
        <w:rPr>
          <w:rStyle w:val="Funotenzeichen"/>
        </w:rPr>
        <w:footnoteRef/>
      </w:r>
      <w:r>
        <w:t xml:space="preserve"> </w:t>
      </w:r>
      <w:sdt>
        <w:sdtPr>
          <w:alias w:val="To edit, see citavi.com/edit"/>
          <w:tag w:val="CitaviPlaceholder#5979ab3b-f9d9-4a74-95e2-b4492232c6eb"/>
          <w:id w:val="-209269211"/>
          <w:placeholder>
            <w:docPart w:val="2B2AFE3A51864178BC89AD70EA396D2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dkMDc2OWUtNmY3Zi00YzAxLWEwZjEtMGEyMDVjY2M3ZGFmIiwiSWQiOiIxNjczZTI4OC05MzUxLTQ4MWItOWQwZC1lMzI3YTllZDlhNTciLCJSYW5nZUxlbmd0aCI6OTEsIlJlZmVyZW5jZUlkIjoiZjQwZGEzZjktOGE0NC00YTZmLWE2ODAtYTdjNDFiODdhYzI5IiwiUXVvdGF0aW9uVHlwZSI6MSwiUmVmZXJlbmNlIjp7IiRpZCI6Ij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xOC4gTm92LiAyMDIwIiwiQXV0aG9ycyI6W10sIkNpdGF0aW9uS2V5VXBkYXRlVHlwZSI6MCwiQ29sbGFib3JhdG9ycyI6W10sIkNvdmVyUGF0aCI6eyIkaWQiOiI0IiwiJHR5cGUiOiJTd2lzc0FjYWRlbWljLkNpdGF2aS5MaW5rZWRSZXNvdXJjZSwgU3dpc3NBY2FkZW1pYy5DaXRhdmkiLCJMaW5rZWRSZXNvdXJjZVR5cGUiOjIsIk9yaWdpbmFsU3RyaW5nIjoiQzpcXFVzZXJzXFxEZWdlbmVyXFxBcHBEYXRhXFxMb2NhbFxcVGVtcFxcNTV4cTRqMHUuanBnIiwiVXJpU3RyaW5nIjoiZjQwZGEzZjktOGE0NC00YTZmLWE2ODAtYTdjNDFiODdhYzI5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1bi5vcmcvZGV2ZWxvcG1lbnQvZGVzYS9kaXNhYmlsaXRpZXMvd3AtY29udGVudC91cGxvYWRzL3NpdGVzLzE1LzIwMjAvMDUvSm9pbnQtc3RhdGVtZW50LURpc2FiaWxpdHktaW5jbHVzaXZlLXJlc3BvbnNlLXRvLUNPVklELTE5LnBkZiIsIlVyaVN0cmluZyI6Imh0dHBzOi8vd3d3LnVuLm9yZy9kZXZlbG9wbWVudC9kZXNhL2Rpc2FiaWxpdGllcy93cC1jb250ZW50L3VwbG9hZHMvc2l0ZXMvMTUvMjAyMC8wNS9Kb2ludC1zdGF0ZW1lbnQtRGlzYWJpbGl0eS1pbmNsdXNpdmUtcmVzcG9uc2UtdG8tQ09WSUQtMTk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}</w:instrText>
          </w:r>
          <w:r>
            <w:rPr>
              <w:noProof/>
            </w:rPr>
            <w:fldChar w:fldCharType="separate"/>
          </w:r>
          <w:r>
            <w:rPr>
              <w:noProof/>
            </w:rPr>
            <w:t xml:space="preserve">“Disability-inclusive response to COVID-19 – Towards a better future for all”, 18.5.2020, online: </w:t>
          </w:r>
          <w:r w:rsidRPr="009D4D83">
            <w:rPr>
              <w:noProof/>
            </w:rPr>
            <w:t>https://www.un.org/development/desa/disabilities/wp-content/uploads/sites/15/2020/05/Joint-statement-Disability-inclusive-response-to-COVID-19.pdf</w:t>
          </w:r>
          <w:r>
            <w:rPr>
              <w:noProof/>
            </w:rPr>
            <w:t xml:space="preserve"> </w:t>
          </w:r>
          <w:r w:rsidRPr="009D4D83">
            <w:rPr>
              <w:noProof/>
            </w:rPr>
            <w:t>(Aufruf: 10.12.2020)</w:t>
          </w:r>
          <w:r>
            <w:rPr>
              <w:noProof/>
            </w:rPr>
            <w:t>.</w:t>
          </w:r>
          <w:r>
            <w:rPr>
              <w:noProof/>
            </w:rPr>
            <w:fldChar w:fldCharType="end"/>
          </w:r>
        </w:sdtContent>
      </w:sdt>
    </w:p>
  </w:footnote>
  <w:footnote w:id="14">
    <w:p w14:paraId="6BC36253" w14:textId="4C160A19" w:rsidR="00BA21B4" w:rsidRPr="004A5C56" w:rsidRDefault="00BA21B4" w:rsidP="00A74069">
      <w:pPr>
        <w:pStyle w:val="Funotentext"/>
        <w:rPr>
          <w:lang w:val="de-DE"/>
        </w:rPr>
      </w:pPr>
      <w:r>
        <w:rPr>
          <w:rStyle w:val="Funotenzeichen"/>
        </w:rPr>
        <w:footnoteRef/>
      </w:r>
      <w:r>
        <w:t xml:space="preserve"> </w:t>
      </w:r>
      <w:sdt>
        <w:sdtPr>
          <w:alias w:val="To edit, see citavi.com/edit"/>
          <w:tag w:val="CitaviPlaceholder#0ec58ea8-3aa6-43f1-a4c6-3eb785eeeb67"/>
          <w:id w:val="-85085036"/>
          <w:placeholder>
            <w:docPart w:val="2B2AFE3A51864178BC89AD70EA396D2A"/>
          </w:placeholder>
        </w:sdtPr>
        <w:sdtEndPr/>
        <w:sdtContent>
          <w:r>
            <w:rPr>
              <w:i/>
              <w:iCs/>
            </w:rPr>
            <w:t xml:space="preserve">World Health Organization,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BmZGQ0LWE2NDctNDc5ZC1hMTMzLTIzM2Q1ZDk1MDIwNyIsIlJhbmdlTGVuZ3RoIjo3MCwiUmVmZXJlbmNlSWQiOiIzMzdjNDViOC00MTVhLTQ4MTQtYmI3Mi02MTU0MzFkYzNjMDEiLCJSZWZlcmVuY2UiOnsiJGlkIjoiMyIsIiR0eXBlIjoiU3dpc3NBY2FkZW1pYy5DaXRhdmkuUmVmZXJlbmNlLCBTd2lzc0FjYWRlbWljLkNpdGF2aSIsIkFic3RyYWN0IjoiRGlzYWJpbGl0eSBjb25zaWRlcmF0aW9ucyBkdXJpbmcgdGhlIENPVklELTE5IG91dGJyZWFr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EaXNhYmlsaXR5IGNvbnNpZGVyYXRpb25zIGR1cmluZyB0aGUgQ09WSUQtMTkgb3V0YnJlYWt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IuMTEuMjAyMCIsIkF1dGhvcnMiOltdLCJDaXRhdGlvbktleVVwZGF0ZVR5cGUiOjAsIkNvbGxhYm9yYXRvcnMiOltdLCJDb3ZlclBhdGgiOnsiJGlkIjoiNCIsIiR0eXBlIjoiU3dpc3NBY2FkZW1pYy5DaXRhdmkuTGlua2VkUmVzb3VyY2UsIFN3aXNzQWNhZGVtaWMuQ2l0YXZpIiwiTGlua2VkUmVzb3VyY2VUeXBlIjoyLCJPcmlnaW5hbFN0cmluZyI6IkM6XFxVc2Vyc1xcVXNlclxcQXBwRGF0YVxcTG9jYWxcXFRlbXBcXDRpcGRua3MxLmpwZyIsIlVyaVN0cmluZyI6IjMzN2M0NWI4LTQxNWEtNDgxNC1iYjcyLTYxNTQzMWRjM2MwM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3B1YmxpY2F0aW9ucy9pL2l0ZW0vV0hPLTIwMTktbkNvVi1EaXNhYmlsaXR5LTIwMjAtMSIsIlVyaVN0cmluZyI6Imh0dHBzOi8vd3d3Lndoby5pbnQvcHVibGljYXRpb25zL2kvaXRlbS9XSE8tMjAxOS1uQ29WLURpc2FiaWxpdHktMjAyMC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}</w:instrText>
          </w:r>
          <w:r>
            <w:rPr>
              <w:noProof/>
            </w:rPr>
            <w:fldChar w:fldCharType="separate"/>
          </w:r>
          <w:r>
            <w:rPr>
              <w:noProof/>
            </w:rPr>
            <w:t>Disability considerations during the Covid-19 outbreak, 26.3.2020.</w:t>
          </w:r>
          <w:r>
            <w:rPr>
              <w:noProof/>
            </w:rPr>
            <w:fldChar w:fldCharType="end"/>
          </w:r>
        </w:sdtContent>
      </w:sdt>
    </w:p>
  </w:footnote>
  <w:footnote w:id="15">
    <w:p w14:paraId="419FFA05" w14:textId="3A468589" w:rsidR="00BA21B4" w:rsidRPr="002A1EFA" w:rsidRDefault="00BA21B4" w:rsidP="00A74069">
      <w:pPr>
        <w:pStyle w:val="Funotentext"/>
        <w:rPr>
          <w:lang w:val="en-GB"/>
        </w:rPr>
      </w:pPr>
      <w:r>
        <w:rPr>
          <w:rStyle w:val="Funotenzeichen"/>
        </w:rPr>
        <w:footnoteRef/>
      </w:r>
      <w:r>
        <w:t xml:space="preserve"> </w:t>
      </w:r>
      <w:sdt>
        <w:sdtPr>
          <w:alias w:val="To edit, see citavi.com/edit"/>
          <w:tag w:val="CitaviPlaceholder#32b4d7f0-ee16-4c8c-b089-c1090b416d1b"/>
          <w:id w:val="1030678238"/>
          <w:placeholder>
            <w:docPart w:val="2B2AFE3A51864178BC89AD70EA396D2A"/>
          </w:placeholder>
        </w:sdtPr>
        <w:sdtEndPr>
          <w:rPr>
            <w:noProof/>
          </w:r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g1YjcwLWU0YmYtNDZkMy04MWNiLWM1ZjlhYjgwNDYwOCIsIlJhbmdlTGVuZ3RoIjoxMjgsIlJlZmVyZW5jZUlkIjoiMGEzYjYzYmMtNjg3MC00MWQ4LTg5MjgtODUzMmY3OTZkZmE0IiwiUmVmZXJlbmNlIjp7IiRpZCI6Ij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aGNoci5vcmcvRU4vTmV3c0V2ZW50cy9QYWdlcy9EaXNwbGF5TmV3cy5hc3B4P05ld3NJRD0yNTc2NSZMYW5nSUQ9RSIsIlVyaVN0cmluZyI6Imh0dHBzOi8vd3d3Lm9oY2hyLm9yZy9FTi9OZXdzRXZlbnRzL1BhZ2VzL0Rpc3BsYXlOZXdzLmFzcHg/TmV3c0lEPTI1NzY1JkxhbmdJRD1F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}</w:instrText>
          </w:r>
          <w:r>
            <w:rPr>
              <w:noProof/>
            </w:rPr>
            <w:fldChar w:fldCharType="separate"/>
          </w:r>
          <w:r w:rsidRPr="009D4D83">
            <w:rPr>
              <w:i/>
              <w:iCs/>
              <w:noProof/>
            </w:rPr>
            <w:t>Basharu, Danlami, Cisternas Reyes, María Soledad</w:t>
          </w:r>
          <w:r>
            <w:rPr>
              <w:noProof/>
            </w:rPr>
            <w:t xml:space="preserve">, </w:t>
          </w:r>
          <w:r w:rsidRPr="00891D54">
            <w:rPr>
              <w:noProof/>
            </w:rPr>
            <w:t>Joint Statement: Persons with Disabilities and COVID-19</w:t>
          </w:r>
          <w:r>
            <w:rPr>
              <w:noProof/>
            </w:rPr>
            <w:t>, online:</w:t>
          </w:r>
          <w:r w:rsidRPr="009D4D83">
            <w:rPr>
              <w:noProof/>
            </w:rPr>
            <w:t xml:space="preserve"> </w:t>
          </w:r>
          <w:r w:rsidRPr="00A74069">
            <w:rPr>
              <w:noProof/>
            </w:rPr>
            <w:t>https://www.ohchr.org/EN/NewsEvents/Pages/DisplayNews.aspx?NewsID=25765&amp;</w:t>
          </w:r>
          <w:r>
            <w:rPr>
              <w:noProof/>
            </w:rPr>
            <w:t xml:space="preserve"> </w:t>
          </w:r>
          <w:r w:rsidRPr="00A74069">
            <w:rPr>
              <w:noProof/>
            </w:rPr>
            <w:t>LangID=E</w:t>
          </w:r>
          <w:r>
            <w:rPr>
              <w:noProof/>
            </w:rPr>
            <w:t xml:space="preserve"> </w:t>
          </w:r>
          <w:r w:rsidRPr="009D4D83">
            <w:rPr>
              <w:noProof/>
            </w:rPr>
            <w:t>(Aufruf: 10.12.2020)</w:t>
          </w:r>
          <w:r w:rsidRPr="00A74069">
            <w:rPr>
              <w:noProof/>
            </w:rPr>
            <w:t>.</w:t>
          </w:r>
          <w:r>
            <w:rPr>
              <w:noProof/>
            </w:rPr>
            <w:fldChar w:fldCharType="end"/>
          </w:r>
        </w:sdtContent>
      </w:sdt>
    </w:p>
  </w:footnote>
  <w:footnote w:id="16">
    <w:p w14:paraId="31477300" w14:textId="69098DF2" w:rsidR="00BA21B4" w:rsidRPr="009D4D83" w:rsidRDefault="00BA21B4" w:rsidP="00A74069">
      <w:pPr>
        <w:pStyle w:val="Funotentext"/>
        <w:rPr>
          <w:lang w:val="de-DE"/>
        </w:rPr>
      </w:pPr>
      <w:r>
        <w:rPr>
          <w:rStyle w:val="Funotenzeichen"/>
        </w:rPr>
        <w:footnoteRef/>
      </w:r>
      <w:r w:rsidRPr="002A1EFA">
        <w:rPr>
          <w:lang w:val="en-GB"/>
        </w:rPr>
        <w:t xml:space="preserve"> </w:t>
      </w:r>
      <w:sdt>
        <w:sdtPr>
          <w:alias w:val="To edit, see citavi.com/edit"/>
          <w:tag w:val="CitaviPlaceholder#151d93b2-b536-48e1-8db1-c85759ebe727"/>
          <w:id w:val="-213501967"/>
          <w:placeholder>
            <w:docPart w:val="2B2AFE3A51864178BC89AD70EA396D2A"/>
          </w:placeholder>
        </w:sdtPr>
        <w:sdtEndPr/>
        <w:sdtContent>
          <w:r>
            <w:rPr>
              <w:noProof/>
            </w:rPr>
            <w:fldChar w:fldCharType="begin"/>
          </w:r>
          <w:r>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OGMzZmZmLWE4NTItNDQxZS1iYmE5LWMwMTUyNjY5NTczMCIsIlJhbmdlTGVuZ3RoIjo0MywiUmVmZXJlbmNlSWQiOiI3ZWIyYzE2My0zNDNmLTRmZjEtYTExMC1hZjg2MzM5YzNi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YXRhbGluYSBEZXZhbmRhcyBBZ3VpbGFyIiwiUHJvdGVjdGVkIjpmYWxzZSwiU2V4IjowLCJDcmVhdGVkQnkiOiJfVGhlcmVzaWEgRGVnZW5lciIsIkNyZWF0ZWRPbiI6IjIwMjAtMTEtMTdUMTc6MzM6MTQiLCJNb2RpZmllZEJ5IjoiX1RoZXJlc2lhIERlZ2VuZXIiLCJJZCI6Ijc0NTdhNzJjLWM4M2UtNGRlOC1hZmQ3LWJjNmRkNWU0YTI0NCIsIk1vZGlmaWVkT24iOiIyMDIwLTExLTE3VDE3OjMzOjE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XpqMnBxcXcuanBnIiwiVXJpU3RyaW5nIjoiN2ViMmMxNjMtMzQzZi00ZmYxLWExMTAtYWY4NjMzOWMzYjNi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}</w:instrText>
          </w:r>
          <w:r>
            <w:rPr>
              <w:noProof/>
            </w:rPr>
            <w:fldChar w:fldCharType="separate"/>
          </w:r>
          <w:r w:rsidRPr="009D4D83">
            <w:rPr>
              <w:i/>
              <w:noProof/>
              <w:lang w:val="de-DE"/>
            </w:rPr>
            <w:t>Devandas Aguilar</w:t>
          </w:r>
          <w:r>
            <w:rPr>
              <w:i/>
              <w:noProof/>
              <w:lang w:val="de-DE"/>
            </w:rPr>
            <w:t xml:space="preserve">, </w:t>
          </w:r>
          <w:r w:rsidRPr="004E1340">
            <w:rPr>
              <w:i/>
              <w:noProof/>
              <w:lang w:val="de-DE"/>
            </w:rPr>
            <w:t>Catalina</w:t>
          </w:r>
          <w:r>
            <w:rPr>
              <w:noProof/>
              <w:lang w:val="de-DE"/>
            </w:rPr>
            <w:t xml:space="preserve">, </w:t>
          </w:r>
          <w:r w:rsidRPr="00891D54">
            <w:rPr>
              <w:noProof/>
              <w:lang w:val="de-DE"/>
            </w:rPr>
            <w:t>Statement of Catalina Devandas Aguilar</w:t>
          </w:r>
          <w:r>
            <w:rPr>
              <w:noProof/>
              <w:lang w:val="de-DE"/>
            </w:rPr>
            <w:t xml:space="preserve">, </w:t>
          </w:r>
          <w:r w:rsidRPr="009D4D83">
            <w:rPr>
              <w:noProof/>
              <w:lang w:val="de-DE"/>
            </w:rPr>
            <w:t>STAT.0121.0001.0002, 10</w:t>
          </w:r>
          <w:r>
            <w:rPr>
              <w:noProof/>
              <w:lang w:val="de-DE"/>
            </w:rPr>
            <w:t>.8.</w:t>
          </w:r>
          <w:r w:rsidRPr="009D4D83">
            <w:rPr>
              <w:noProof/>
              <w:lang w:val="de-DE"/>
            </w:rPr>
            <w:t>2020.</w:t>
          </w:r>
          <w:r>
            <w:rPr>
              <w:noProof/>
            </w:rPr>
            <w:fldChar w:fldCharType="end"/>
          </w:r>
        </w:sdtContent>
      </w:sdt>
    </w:p>
  </w:footnote>
  <w:footnote w:id="17">
    <w:p w14:paraId="1D139108" w14:textId="77777777" w:rsidR="00BA21B4" w:rsidRPr="002A1EFA" w:rsidRDefault="00BA21B4" w:rsidP="00A74069">
      <w:pPr>
        <w:pStyle w:val="Funotentext"/>
        <w:rPr>
          <w:lang w:val="de-DE"/>
        </w:rPr>
      </w:pPr>
      <w:r>
        <w:rPr>
          <w:rStyle w:val="Funotenzeichen"/>
        </w:rPr>
        <w:footnoteRef/>
      </w:r>
      <w:r w:rsidRPr="002A1EFA">
        <w:rPr>
          <w:lang w:val="de-DE"/>
        </w:rPr>
        <w:t xml:space="preserve"> </w:t>
      </w:r>
      <w:r w:rsidRPr="002A1EFA">
        <w:rPr>
          <w:rFonts w:cs="Arial"/>
          <w:lang w:val="de-DE"/>
        </w:rPr>
        <w:t>Vgl. auch BVerfG, Beschluss vom 30.1.2020 – 2 BvR 1005/18 (Blindenführhund)</w:t>
      </w:r>
      <w:r>
        <w:rPr>
          <w:rFonts w:cs="Arial"/>
          <w:lang w:val="de-DE"/>
        </w:rPr>
        <w:t>,</w:t>
      </w:r>
      <w:r w:rsidRPr="002A1EFA">
        <w:rPr>
          <w:rFonts w:cs="Arial"/>
          <w:lang w:val="de-DE"/>
        </w:rPr>
        <w:t xml:space="preserve"> NJW 2020,</w:t>
      </w:r>
      <w:r>
        <w:rPr>
          <w:rFonts w:cs="Arial"/>
          <w:lang w:val="de-DE"/>
        </w:rPr>
        <w:t xml:space="preserve"> </w:t>
      </w:r>
      <w:r w:rsidRPr="002A1EFA">
        <w:rPr>
          <w:rFonts w:cs="Arial"/>
          <w:lang w:val="de-DE"/>
        </w:rPr>
        <w:t>1282 (1283)</w:t>
      </w:r>
      <w:r>
        <w:rPr>
          <w:rFonts w:cs="Arial"/>
          <w:lang w:val="de-DE"/>
        </w:rPr>
        <w:t>.</w:t>
      </w:r>
    </w:p>
  </w:footnote>
  <w:footnote w:id="18">
    <w:p w14:paraId="12AFA511" w14:textId="45EBFAF8" w:rsidR="00BA21B4" w:rsidRPr="006A035D" w:rsidRDefault="00BA21B4" w:rsidP="00A74069">
      <w:pPr>
        <w:pStyle w:val="Funotentext"/>
        <w:rPr>
          <w:lang w:val="de-DE"/>
        </w:rPr>
      </w:pPr>
      <w:r>
        <w:rPr>
          <w:rStyle w:val="Funotenzeichen"/>
        </w:rPr>
        <w:footnoteRef/>
      </w:r>
      <w:r>
        <w:t xml:space="preserve"> </w:t>
      </w:r>
      <w:sdt>
        <w:sdtPr>
          <w:alias w:val="To edit, see citavi.com/edit"/>
          <w:tag w:val="CitaviPlaceholder#01ddd863-b790-46fe-93cf-c09eca5c1d27"/>
          <w:id w:val="1929307572"/>
          <w:placeholder>
            <w:docPart w:val="2B2AFE3A51864178BC89AD70EA396D2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Rmlyc3ROYW1lIjoiVGhlcmVzaWEiLCJMYXN0TmFtZSI6IkRlZ2VuZXIiLCJQcm90ZWN0ZWQiOmZhbHNlLCJTZXgiOjEsIkNyZWF0ZWRCeSI6Il9VbmJla2FubnQiLCJDcmVhdGVkT24iOiIyMDE5LTAxLTI1VDA3OjMxOjEzIiwiTW9kaWZpZWRCeSI6Il9UaGVyZSIsIklkIjoiNThlOGRlZmMtMDg3OS00ZDBlLTg2ZTQtNjlhMmQ3MGE3NWFhIiwiTW9kaWZpZWRPbiI6IjIwMTktMDQtMzBUMDA6MDc6MT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8L24+XHJcbiAgPGluPnRydWU8L2luPlxyXG4gIDxvcz40MTwvb3M+XHJcbiAgPHBzPjQxPC9wcz5cclxuPC9zcD5cclxuPGVwPlxyXG4gIDxuPjU5PC9uPlxyXG4gIDxpbj50cnVlPC9pbj5cclxuICA8b3M+NTk8L29zPlxyXG4gIDxwcz41OTwvcHM+XHJcbjwvZXA+XHJcbjxvcz40MS01OTwvb3M+IiwiUGFyZW50UmVmZXJlbmNlIjp7IiRpZCI6Ijk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dLCJDaXRhdGlvbktleVVwZGF0ZVR5cGUiOjAsIkNvbGxhYm9yYXRvcnMiOltdLCJDb3ZlclBhdGgiOnsiJGlkIjoiMTAiLCIkdHlwZSI6IlN3aXNzQWNhZGVtaWMuQ2l0YXZpLkxpbmtlZFJlc291cmNlLCBTd2lzc0FjYWRlbWljLkNpdGF2aSIsIkxpbmtlZFJlc291cmNlVHlwZSI6MiwiVXJpU3RyaW5nIjoiYTEyMmU2ZWUtY2RmZC00ODNiLThiOGQtNzFlNjAwMGJhMmU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}</w:instrText>
          </w:r>
          <w:r>
            <w:rPr>
              <w:noProof/>
            </w:rPr>
            <w:fldChar w:fldCharType="separate"/>
          </w:r>
          <w:r w:rsidRPr="009D4D83">
            <w:rPr>
              <w:i/>
              <w:noProof/>
              <w:lang w:val="en-GB"/>
            </w:rPr>
            <w:t>Degener</w:t>
          </w:r>
          <w:r w:rsidRPr="009D4D83">
            <w:rPr>
              <w:noProof/>
              <w:lang w:val="en-GB"/>
            </w:rPr>
            <w:t>,</w:t>
          </w:r>
          <w:r w:rsidRPr="009D4D83">
            <w:rPr>
              <w:i/>
              <w:noProof/>
              <w:lang w:val="en-GB"/>
            </w:rPr>
            <w:t xml:space="preserve"> Theresia</w:t>
          </w:r>
          <w:r w:rsidRPr="009D4D83">
            <w:rPr>
              <w:noProof/>
              <w:lang w:val="en-GB"/>
            </w:rPr>
            <w:t>, A New Human Rights Model of Disability</w:t>
          </w:r>
          <w:r>
            <w:rPr>
              <w:noProof/>
              <w:lang w:val="en-GB"/>
            </w:rPr>
            <w:t>,</w:t>
          </w:r>
          <w:r w:rsidRPr="009D4D83">
            <w:rPr>
              <w:noProof/>
              <w:lang w:val="en-GB"/>
            </w:rPr>
            <w:t xml:space="preserve"> in: </w:t>
          </w:r>
          <w:r w:rsidRPr="00551789">
            <w:rPr>
              <w:noProof/>
              <w:lang w:val="en-GB"/>
            </w:rPr>
            <w:t>The United Nations Convention on the Rights of Persons with Disabilities</w:t>
          </w:r>
          <w:r>
            <w:rPr>
              <w:noProof/>
              <w:lang w:val="en-GB"/>
            </w:rPr>
            <w:t xml:space="preserve"> - A Commentary, hrsg. v. </w:t>
          </w:r>
          <w:r w:rsidRPr="009D4D83">
            <w:rPr>
              <w:iCs/>
              <w:noProof/>
              <w:lang w:val="en-GB"/>
            </w:rPr>
            <w:t>Valentina Della Fina et al.</w:t>
          </w:r>
          <w:r>
            <w:rPr>
              <w:noProof/>
              <w:lang w:val="en-GB"/>
            </w:rPr>
            <w:t>, Cham</w:t>
          </w:r>
          <w:r w:rsidRPr="009D4D83">
            <w:rPr>
              <w:i/>
              <w:noProof/>
              <w:lang w:val="en-GB"/>
            </w:rPr>
            <w:t xml:space="preserve"> </w:t>
          </w:r>
          <w:r w:rsidRPr="009D4D83">
            <w:rPr>
              <w:noProof/>
              <w:lang w:val="en-GB"/>
            </w:rPr>
            <w:t xml:space="preserve">2017, </w:t>
          </w:r>
          <w:r>
            <w:rPr>
              <w:noProof/>
              <w:lang w:val="en-GB"/>
            </w:rPr>
            <w:t xml:space="preserve">S. </w:t>
          </w:r>
          <w:r w:rsidRPr="009D4D83">
            <w:rPr>
              <w:noProof/>
              <w:lang w:val="en-GB"/>
            </w:rPr>
            <w:t xml:space="preserve">41; </w:t>
          </w:r>
          <w:r w:rsidRPr="009D4D83">
            <w:rPr>
              <w:i/>
              <w:noProof/>
              <w:lang w:val="en-GB"/>
            </w:rPr>
            <w:t>Degener</w:t>
          </w:r>
          <w:r w:rsidRPr="009D4D83">
            <w:rPr>
              <w:noProof/>
              <w:lang w:val="en-GB"/>
            </w:rPr>
            <w:t>,</w:t>
          </w:r>
          <w:r>
            <w:rPr>
              <w:i/>
              <w:noProof/>
              <w:lang w:val="en-GB"/>
            </w:rPr>
            <w:t xml:space="preserve"> Theresia</w:t>
          </w:r>
          <w:r>
            <w:rPr>
              <w:noProof/>
              <w:lang w:val="en-GB"/>
            </w:rPr>
            <w:t xml:space="preserve">, </w:t>
          </w:r>
          <w:r w:rsidRPr="00B87E26">
            <w:rPr>
              <w:noProof/>
              <w:lang w:val="en-GB"/>
            </w:rPr>
            <w:t>Die UN Behindertenrechtskonvention – Ansatz einer inklusiven Menschenrechtstheorie</w:t>
          </w:r>
          <w:r>
            <w:rPr>
              <w:noProof/>
              <w:lang w:val="en-GB"/>
            </w:rPr>
            <w:t>,</w:t>
          </w:r>
          <w:r w:rsidRPr="009D4D83">
            <w:rPr>
              <w:noProof/>
              <w:lang w:val="en-GB"/>
            </w:rPr>
            <w:t xml:space="preserve"> in: </w:t>
          </w:r>
          <w:r w:rsidRPr="006A035D">
            <w:rPr>
              <w:noProof/>
              <w:lang w:val="en-GB"/>
            </w:rPr>
            <w:t xml:space="preserve">Jahrbuch des öffentlichen Rechts der Gegenwart. </w:t>
          </w:r>
          <w:r w:rsidRPr="009D4D83">
            <w:rPr>
              <w:noProof/>
              <w:lang w:val="de-DE"/>
            </w:rPr>
            <w:t>Neue Folge, hrsg. v. Susanne Baer et al., Tübingen</w:t>
          </w:r>
          <w:r w:rsidRPr="009D4D83">
            <w:rPr>
              <w:i/>
              <w:noProof/>
              <w:lang w:val="de-DE"/>
            </w:rPr>
            <w:t xml:space="preserve"> </w:t>
          </w:r>
          <w:r w:rsidRPr="009D4D83">
            <w:rPr>
              <w:noProof/>
              <w:lang w:val="de-DE"/>
            </w:rPr>
            <w:t>2019, S. 501.</w:t>
          </w:r>
          <w:r>
            <w:rPr>
              <w:noProof/>
            </w:rPr>
            <w:fldChar w:fldCharType="end"/>
          </w:r>
        </w:sdtContent>
      </w:sdt>
    </w:p>
  </w:footnote>
  <w:footnote w:id="19">
    <w:p w14:paraId="775C49C0" w14:textId="40F2E429" w:rsidR="00BA21B4" w:rsidRPr="00475CB6" w:rsidRDefault="00BA21B4" w:rsidP="00A74069">
      <w:pPr>
        <w:pStyle w:val="Funotentext"/>
        <w:rPr>
          <w:lang w:val="en-GB"/>
        </w:rPr>
      </w:pPr>
      <w:r>
        <w:rPr>
          <w:rStyle w:val="Funotenzeichen"/>
        </w:rPr>
        <w:footnoteRef/>
      </w:r>
      <w:r w:rsidRPr="006A035D">
        <w:rPr>
          <w:lang w:val="de-DE"/>
        </w:rPr>
        <w:t xml:space="preserve"> </w:t>
      </w:r>
      <w:sdt>
        <w:sdtPr>
          <w:rPr>
            <w:noProof/>
            <w:lang w:val="en-GB"/>
          </w:rPr>
          <w:alias w:val="To edit, see citavi.com/edit"/>
          <w:tag w:val="CitaviPlaceholder#0d052e4c-aca3-497f-9ecf-94201e45335f"/>
          <w:id w:val="-215348555"/>
          <w:placeholder>
            <w:docPart w:val="2B2AFE3A51864178BC89AD70EA396D2A"/>
          </w:placeholder>
        </w:sdtPr>
        <w:sdtEndPr/>
        <w:sdtContent>
          <w:r w:rsidRPr="009D4D83">
            <w:rPr>
              <w:noProof/>
              <w:lang w:val="en-GB"/>
            </w:rPr>
            <w:fldChar w:fldCharType="begin"/>
          </w:r>
          <w:r>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DY0NTY5LTMwNjEtNGNkNi04YjliLTA2ZDEzYWQ1YjRiOSIsIlJhbmdlTGVuZ3RoIjoxMjAsIlJlZmVyZW5jZUlkIjoiNDI4NTE0NWItMDJlYi00NDVmLTgxMTItMjVkOWU1NjEwZj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BYnMuIDgtMTEiLCJTdGFydFBhZ2UiOnsiJGlkIjoiNSIsIiR0eXBlIjoiU3dpc3NBY2FkZW1pYy5QYWdlTnVtYmVyLCBTd2lzc0FjYWRlbWljIiwiSXNGdWxseU51bWVyaWMiOmZhbHNlLCJOdW1iZXIiOjgsIk51bWJlcmluZ1R5cGUiOjAsIk51bWVyYWxTeXN0ZW0iOi0xLCJPcmlnaW5hbFN0cmluZyI6IkFicy4gOC0xMSIsIlByZXR0eVN0cmluZyI6IkFicy4gOC0xMS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oY2hyLm9yZy9lbi9ocmJvZGllcy9jcnBkL3BhZ2VzL2djLmFzcHgiLCJVcmlTdHJpbmciOiJodHRwczovL3d3dy5vaGNoci5vcmcvZW4vaHJib2RpZXMvY3JwZC9wYWdlcy9nYy5hc3B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}</w:instrText>
          </w:r>
          <w:r w:rsidRPr="009D4D83">
            <w:rPr>
              <w:noProof/>
              <w:lang w:val="en-GB"/>
            </w:rPr>
            <w:fldChar w:fldCharType="separate"/>
          </w:r>
          <w:r w:rsidRPr="009D4D83">
            <w:rPr>
              <w:i/>
              <w:iCs/>
              <w:noProof/>
              <w:lang w:val="en-GB"/>
            </w:rPr>
            <w:t>United Nations Committee on the Right of Persons with Disabilities</w:t>
          </w:r>
          <w:r w:rsidRPr="009D4D83">
            <w:rPr>
              <w:noProof/>
              <w:lang w:val="en-GB"/>
            </w:rPr>
            <w:t>, General comment No. 6 (2018) on equality and non-discrimination, CRPD/C/GC/6, 26.4.2018, online: https://www.ohchr.org/en/hrbodies/ crpd/pages/gc.aspx</w:t>
          </w:r>
          <w:r w:rsidRPr="009D4D83">
            <w:rPr>
              <w:noProof/>
              <w:lang w:val="en-GB"/>
            </w:rPr>
            <w:fldChar w:fldCharType="end"/>
          </w:r>
          <w:r w:rsidRPr="009D4D83">
            <w:rPr>
              <w:noProof/>
              <w:lang w:val="en-GB"/>
            </w:rPr>
            <w:t xml:space="preserve"> </w:t>
          </w:r>
          <w:r w:rsidRPr="009D4D83">
            <w:rPr>
              <w:noProof/>
            </w:rPr>
            <w:t>(Aufruf: 10.12.2020)</w:t>
          </w:r>
        </w:sdtContent>
      </w:sdt>
      <w:r w:rsidRPr="009D4D83">
        <w:rPr>
          <w:noProof/>
          <w:lang w:val="en-GB"/>
        </w:rPr>
        <w:t>.</w:t>
      </w:r>
    </w:p>
  </w:footnote>
  <w:footnote w:id="20">
    <w:p w14:paraId="2A863D04" w14:textId="0967F5F3" w:rsidR="00BA21B4" w:rsidRPr="009D4D83" w:rsidRDefault="00BA21B4" w:rsidP="00A74069">
      <w:pPr>
        <w:pStyle w:val="Funotentext"/>
        <w:rPr>
          <w:lang w:val="en-GB"/>
        </w:rPr>
      </w:pPr>
      <w:r>
        <w:rPr>
          <w:rStyle w:val="Funotenzeichen"/>
        </w:rPr>
        <w:footnoteRef/>
      </w:r>
      <w:r>
        <w:t xml:space="preserve"> </w:t>
      </w:r>
      <w:sdt>
        <w:sdtPr>
          <w:alias w:val="To edit, see citavi.com/edit"/>
          <w:tag w:val="CitaviPlaceholder#776813b6-4944-4466-8edd-fec5eccc70f7"/>
          <w:id w:val="1529910710"/>
          <w:placeholder>
            <w:docPart w:val="2B2AFE3A51864178BC89AD70EA396D2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ExMDBmLWJiZWItNGRjZS05ZDNjLWFlYmE3NGEyNDdmZCIsIlJhbmdlTGVuZ3RoIjo2MSwiUmVmZXJlbmNlSWQiOiJiZWM2NTc4Yy1jMDVlLTQ2M2ItOTU2OC0wZmM3NmM1NmZi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1IGZmIiwiU3RhcnRQYWdlIjp7IiRpZCI6IjUiLCIkdHlwZSI6IlN3aXNzQWNhZGVtaWMuUGFnZU51bWJlciwgU3dpc3NBY2FkZW1pYyIsIklzRnVsbHlOdW1lcmljIjpmYWxzZSwiTnVtYmVyIjo1NSwiTnVtYmVyaW5nVHlwZSI6MCwiTnVtZXJhbFN5c3RlbSI6LTEsIk9yaWdpbmFsU3RyaW5nIjoiNTUgZmYiLCJQcmV0dHlTdHJpbmciOiI1NSBmZi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MYXN0TmFtZSI6IldvcmxkIEhlYWx0aCBPcmdhbml6YXRpb24iLCJQcm90ZWN0ZWQiOmZhbHNlLCJTZXgiOjAsIkNyZWF0ZWRCeSI6Il9OYXRhbGlhIENvc2FjayIsIkNyZWF0ZWRPbiI6IjIwMjAtMTEtMTVUMTI6NDM6NDkiLCJNb2RpZmllZEJ5IjoiX05hdGFsaWEgQ29zYWNrIiwiSWQiOiIxYmVjZWNlMC0yOGJkLTQ1OTQtYWVjOC1jYTk2NDM0ZDcwYjIiLCJNb2RpZmllZE9uIjoiMjAyMC0xMS0xNVQxMjo0Mz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iZWM2NTc4Yy1jMDVlLTQ2M2ItOTU2OC0wZmM3NmM1NmZiMz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OTI0MDY4NjM2NiI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2hxbGliZG9jLndoby5pbnQvcHVibGljYXRpb25zLzIwMTEvOTc4OTI0MDY4NTIxNV9lbmcucGRmIiwiVXJpU3RyaW5nIjoiaHR0cDovL3docWxpYmRvYy53aG8uaW50L3B1YmxpY2F0aW9ucy8yMDExLzk3ODkyNDA2ODUyMTVfZW5n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NoYXB0ZXIgMS4gVW5kZXJzdGFuZGluZyBkaXNhYmlsaXR5LiAgV2hhdCBpcyBkaXNhYmlsaXR5P3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EaXNhYmlsaXR5IGFuZCBodW1hbiByaWdodHN9e1xccnRsY2hcXGFmM1xcYWZzMThcXGx0cmNoXFxmczE4XFxsYW5nMTAzM1xcbGFuZ25wMTAzM1xcbGFuZ2ZlMTAzM1xcbGFuZ2ZlbnAxMDMz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clxuXFxsdHJjaFxcZnMxOFxcbGFuZzEwMzNcXGxhbmducDEwMzNcXGxhbmdmZTEwMzNcXGxhbmdmZW5wMTAzM1xcbG9jaFxcYWYzXFxkYmNoXFxhZjNcXGhpY2hcXGYzXFxpbnNyc2lkMTA5NzYwNjIgRGlzYWJpbGl0eSBhbmQgZGV2ZWxvcG1lbnQuICAyLiBEaXNhYmlsaXR5OiBhIGdsb2JhbCBwaWN0dXJlLiAgTWVhc3VyaW5nIGRpc2FiaWxpdHl9e1xccnRsY2hcXGFmM1xcYWZzMThcXGx0cmNoXFxmczE4XFxsYW5nMTAzM1xcbGFuZ25wMTAzM1xcbGFuZ2ZlMTAzM1xcbGFuZ2ZlbnAxMDMz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clxuXFxsdHJjaFxcZnMxOFxcbGFuZzEwMzNcXGxhbmducDEwMzNcXGxhbmdmZTEwMzNcXGxhbmdmZW5wMTAzM1xcbG9jaFxcYWYzXFxkYmNoXFxhZjNcXGhpY2hcXGYzXFxpbnNyc2lkMTA5NzYwNjIgUHJldmFsZW5jZSBvZiBkaXNhYmlsaXR5OiBkaWZmaWN1bHRpZXMgaW4gZnVuY3Rpb25pbmd9e1xccnRsY2hcXGFmM1xcYWZzMThcXGx0cmNoXFxmczE4XFxsYW5nMTAzM1xcbGFuZ25wMTAzM1xcbGFuZ2ZlMTAzM1xcbGFuZ2ZlbnAxMDMz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SGVhbHRoIGNvbmRpdGlvbnN9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EZW1vZ3JhcGhpY3N9e1xyXG5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clxuXFxsb2NoXFxhZjNcXGRiY2hcXGFmM1xcaGljaFxcZjN7XFxydGxjaFxcYWYzXFxhbGFuZzEwMjVcXGFmczE4XFxsdHJjaFxcZnMxOFxcbGFuZzEwMzNcXGxhbmducDEwMzNcXGxhbmdmZTEwMzNcXGxhbmdmZW5wMTAzM1xcbG9jaFxcYWYzXFxkYmNoXFxhZjNcXGhpY2hcXGYzXFxpbnNyc2lkMTA5NzYwNjIgVGhlIGVudmlyb25tZW50fXtcXHJ0bGNoXFxhZjNcXGFmczE4XFxsdHJjaFxcZnMxOFxcbGFuZzEwMzNcXGxhbmducDEwMzNcXGxhbmdmZTEwMzNcXGxhbmdmZW5wMTAzM1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ERpc2FiaWxpdHkgYW5kIHBvdmVydHl9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OZWVkcyBmb3Igc2VydmljZXMgYW5kIGFzc2lzdGFuY2V9XHJcbn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clxuXFxsb2NoXFxhZjNcXGRiY2hcXGFmM1xcaGljaFxcZjN7XFxydGxjaFxcYWYzXFxhbGFuZzEwMjVcXGFmczE4XFxsdHJjaFxcZnMxOFxcbGFuZzEwMzNcXGxhbmducDEwMzNcXGxhbmdmZTEwMzNcXGxhbmdmZW5wMTAzM1xcbG9jaFxcYWYzXFxkYmNoXFxhZjNcXGhpY2hcXGYzXFxpbnNyc2lkMTA5NzYwNjIgQ29zdHMgb2YgZGlzYWJpbGl0eX17XFxydGxjaFxcYWYzXFxhZnMxOFxcbHRyY2hcXGZzMThcXGxhbmcxMDMzXFxsYW5nbnAxMDMzXFxsYW5nZmUxMDMzXFxsYW5nZmVucDEwMzN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BDb25jbHVzaW9uIGFuZCByZWNvbW1lbmRhdGlvbnMuICAzLiBHZW5lcmFsIGhlYWx0aCBjYXJlLiAgVW5kZXJzdGFuZGluZyB0aGUgaGVhbHRoIG9mIHBlb3BsZSB3aXRoIGRpc2FiaWxpdGllc317XFxydGxjaFxcYWYzXFxhZnMxOFxcbHRyY2hcXGZzMThcXGxhbmcxMDMzXFxsYW5nbnAxMDMzXFxsYW5nZmUxMDMzXFxsYW5nZmVucDEwMzN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BBZGRyZXNzaW5nIGJhcnJpZXJzIHRvIGhlYWx0aCBjYXJlfX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Q29uY2x1c2lvbiBhbmQgcmVjb21tZW5kYXRpb25zLiAgNC4gUmVoYWJpbGl0YXRpb24uICBVbmRlcnN0YW5kaW5nIHJlaGFiaWxpdGF0aW9ufVxyXG57XFxydGxjaFxcYWYzXFxhZnMxOFxcbHRyY2hcXGZzMThcXGxhbmcxMDMzXFxsYW5nbnAxMDMzXFxsYW5nZmUxMDMzXFxsYW5nZmVucDEwMzN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HJcblxcbG9jaFxcYWYzXFxkYmNoXFxhZjNcXGhpY2hcXGYze1xccnRsY2hcXGFmM1xcYWxhbmcxMDI1XFxhZnMxOFxcbHRyY2hcXGZzMThcXGxhbmcxMDMzXFxsYW5nbnAxMDMzXFxsYW5nZmUxMDMzXFxsYW5nZmVucDEwMzNcXGxvY2hcXGFmM1xcZGJjaFxcYWYzXFxoaWNoXFxmM1xcaW5zcnNpZDEwOTc2MDYyIEFkZHJlc3NpbmcgYmFycmllcnMgdG8gcmVoYWJpbGl0YXRpb259e1xccnRsY2hcXGFmM1xcYWZzMThcXGx0cmNoXFxmczE4XFxsYW5nMTAzM1xcbGFuZ25wMTAzM1xcbGFuZ2ZlMTAzM1xcbGFuZ2ZlbnAxMDMz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clxuXFxsdHJjaFxcZnMxOFxcbGFuZzEwMzNcXGxhbmducDEwMzNcXGxhbmdmZTEwMzNcXGxhbmdmZW5wMTAzM1xcbG9jaFxcYWYzXFxkYmNoXFxhZjNcXGhpY2hcXGYzXFxpbnNyc2lkMTA5NzYwNjIgUmVmb3JtaW5nIHBvbGljaWVzLCBsYXdzLCBhbmQgZGVsaXZlcnkgc3lzdGVtc317XFxydGxjaFxcYWYzXFxhZnMxOFxcbHRyY2hcXGZzMThcXGxhbmcxMDMzXFxsYW5nbnAxMDMzXFxsYW5nZmUxMDMzXFxsYW5nZmVucDEwMzN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BEZXZlbG9waW5nIGZ1bmRpbmcgbWVjaGFuaXNtcyBmb3IgcmVoYWJpbGl0YXRpb259e1xccnRsY2hcXGFmM1xcYWZzMThcXGx0cmNoXFxmczE4XFxsYW5nMTAzM1xcbGFuZ25wMTAzM1xcbGFuZ2ZlMTAzM1xcbGFuZ2ZlbnAxMDMz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JbmNyZWFzaW5nIGh1bWFuIHJlc291cmNlcyBmb3IgcmVoYWJpbGl0YXRpb259XHJcbn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clxuXFxsb2NoXFxhZjNcXGRiY2hcXGFmM1xcaGljaFxcZjN7XFxydGxjaFxcYWYzXFxhbGFuZzEwMjVcXGFmczE4XFxsdHJjaFxcZnMxOFxcbGFuZzEwMzNcXGxhbmducDEwMzNcXGxhbmdmZTEwMzNcXGxhbmdmZW5wMTAzM1xcbG9jaFxcYWYzXFxkYmNoXFxhZjNcXGhpY2hcXGYzXFxpbnNyc2lkMTA5NzYwNjIgRXhwYW5kaW5nIGFuZCBkZWNlbnRyYWxpemluZyBzZXJ2aWNlIGRlbGl2ZXJ5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EluY3JlYXNpbmcgdGhlIHVzZSBhbmQgYWZmb3JkYWJpbGl0eSBvZiB0ZWNobm9sb2d5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EV4cGFuZGluZyByZXNlYXJjaCBhbmQgZXZpZGVuY2UtYmFzZWQgcHJhY3RpY2V9e1xccnRsY2hcXGFmM1xcYWZzMThcXGx0cmNoXFxmczE4XFxsYW5nMTAzM1xcbGFuZ25wMTAzM1xcbGFuZ2ZlMTAzM1xcbGFuZ2ZlbnAxMDMz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Db25jbHVzaW9uIGFuZCByZWNvbW1lbmRhdGlvbnMuICA1LiAgQXNzaXN0YW5jZSBhbmQgc3VwcG9ydC4gIFVuZGVyc3RhbmRpbmcgYXNzaXN0YW5jZSBhbmQgc3VwcG9ydH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CYXJyaWVycyB0byBhc3Npc3RhbmNlIGFuZCBzdXBwb3J0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EFkZHJlc3NpbmcgdGhlIGJhcnJpZXJzIHRvIGFzc2lzdGFuY2UgYW5kIHN1cHBvcnR9e1xccnRsY2hcXGFmM1xcYWZzMThcXGx0cmNoXFxmczE4XFxsYW5nMTAzM1xcbGFuZ25wMTAzM1xcbGFuZ2ZlMTAzM1xcbGFuZ2ZlbnAxMDMz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Q29uY2x1c2lvbiBhbmQgcmVjb21tZW5kYXRpb25zLiAgNi4gIEVuYWJsaW5nIGVudmlyb25tZW50cy4gIFVuZGVyc3RhbmRpbmcgYWNjZXNzIHRvIHBoeXNpY2FsIGFuZCBpbmZvcm1hdGlvbiBlbnZpcm9ubWVudHN9e1xccnRsY2hcXGFmM1xcYWZzMThcXGx0cmNoXFxmczE4XFxsYW5nMTAzM1xcbGFuZ25wMTAzM1xcbGFuZ2ZlMTAzM1xcbGFuZ2ZlbnAxMDMz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QWRkcmVzc2luZyB0aGUgYmFycmllcnMgaW4gYnVpbGRpbmdzIGFuZCByb2Fkc317XFxydGxjaFxcYWYzXFxhZnMxOFxcbHRyY2hcXGZzMThcXGxhbmcxMDMzXFxsYW5nbnAxMDMzXFxsYW5nZmUxMDMzXFxsYW5nZmVucDEwMzN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FkZHJlc3NpbmcgdGhlIGJhcnJpZXJzIGluIHB1YmxpYyB0cmFuc3BvcnRhdGlvb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CYXJyaWVycyB0byBpbmZvcm1hdGlvbiBhbmQgY29tbXVuaWNhdGlvbn17XFxydGxjaFxcYWYzXFxhZnMxOFxcbHRyY2hcXGZzMThcXGxhbmcxMDMzXFxsYW5nbnAxMDMzXFxsYW5nZmUxMDMzXFxsYW5nZmVucDEwMzN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yXG5cXGx0cmNoXFxmczE4XFxsYW5nMTAzM1xcbGFuZ25wMTAzM1xcbGFuZ2ZlMTAzM1xcbGFuZ2ZlbnAxMDMzXFxsb2NoXFxhZjNcXGRiY2hcXGFmM1xcaGljaFxcZjNcXGluc3JzaWQxMDk3NjA2MiBBZGRyZXNzaW5nIHRoZSBiYXJyaWVycyB0byBpbmZvcm1hdGlvbiBhbmQgdGVjaG5vbG9neX17XFxydGxjaFxcYWYzXFxhZnMxOFxcbHRyY2hcXGZzMThcXGxhbmcxMDMzXFxsYW5nbnAxMDMzXFxsYW5nZmUxMDMzXFxsYW5nZmVucDEwMzN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BDb25jbHVzaW9uIGFuZCByZWNvbW1lbmRhdGlvbnMuICA3LiAgRWR1Y2F0aW9uLiAgRWR1Y2F0aW9uYWwgcGFydGljaXBhdGlvbiBhbmQgY2hpbGRyZW4gd2l0aCBkaXNhYmlsaXR5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FVuZGVyc3RhbmRpbmcgZWR1Y2F0aW9uIGFuZCBkaXNhYmlsaXR5fXtcXHJ0bGNoXFxhZjNcXGFmczE4XFxsdHJjaFxcZnMxOFxcbGFuZzEwMzNcXGxhbmducDEwMzNcXGxhbmdmZTEwMzNcXGxhbmdmZW5wMTAzM1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QmFycmllcnMgdG8gZWR1Y2F0aW9uIGZvciBjaGlsZHJlbiB3aXRoIGRpc2FiaWxpdGllc3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BZGRyZXNzaW5nIGJhcnJpZXJzIHRvIGVkdWNhdGlvbn17XFxydGxjaFxcYWYzXFxhZnMxOFxcbHRyY2hcXGZzMThcXGxhbmcxMDMzXFxsYW5nbnAxMDMzXFxsYW5nZmUxMDMzXFxsYW5nZmVucDEwMzN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yXG5cXGx0cmNoXFxmczE4XFxsYW5nMTAzM1xcbGFuZ25wMTAzM1xcbGFuZ2ZlMTAzM1xcbGFuZ2ZlbnAxMDMzXFxsb2NoXFxhZjNcXGRiY2hcXGFmM1xcaGljaFxcZjNcXGluc3JzaWQxMDk3NjA2MiBDb25jbHVzaW9uIGFuZCByZWNvbW1lbmRhdGlvbnMuICA4LiAgV29yayBhbmQgZW1wbG95bWVudC4gIFVuZGVyc3RhbmRpbmcgbGFib3VyIG1hcmtldHN9e1xccnRsY2hcXGFmM1xcYWZzMThcXGx0cmNoXFxmczE4XFxsYW5nMTAzM1xcbGFuZ25wMTAzM1xcbGFuZ2ZlMTAzM1xcbGFuZ2ZlbnAxMDMz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clxuXFxsdHJjaFxcZnMxOFxcbGFuZzEwMzNcXGxhbmducDEwMzNcXGxhbmdmZTEwMzNcXGxhbmdmZW5wMTAzM1xcbG9jaFxcYWYzXFxkYmNoXFxhZjNcXGhpY2hcXGYzXFxpbnNyc2lkMTA5NzYwNjIgQmFycmllcnMgdG8gZW50ZXJpbmcgdGhlIGxhYm91ciBtYXJrZXR9e1xccnRsY2hcXGFmM1xcYWZzMThcXGx0cmNoXFxmczE4XFxsYW5nMTAzM1xcbGFuZ25wMTAzM1xcbGFuZ2ZlMTAzM1xcbGFuZ2ZlbnAxMDMz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QWRkcmVzc2luZyB0aGUgYmFycmllcnMgdG8gd29yayBhbmQgZW1wbG95bWVudH17XFxydGxjaFxcYWYzXFxhZnMxOFxcbHRyY2hcXGZzMThcXGxhbmcxMDMzXFxsYW5nbnAxMDMzXFxsYW5nZmUxMDMzXFxsYW5nZmVucDEwMzN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NvbmNsdXNpb24gYW5kIHJlY29tbWVuZGF0aW9ucy4gIDkuICBUaGUgd2F5IGZvcndhcmQ6IHJlY29tbWVuZGF0aW9ucy4gIERpc2FiaWxpdHk6IGEgZ2xvYmFsIGNvbmNlcm59XHJcbn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clxuXFxsb2NoXFxhZjNcXGRiY2hcXGFmM1xcaGljaFxcZjN7XFxydGxjaFxcYWYzXFxhbGFuZzEwMjVcXGFmczE4XFxsdHJjaFxcZnMxOFxcbGFuZzEwMzNcXGxhbmducDEwMzNcXGxhbmdmZTEwMzNcXGxhbmdmZW5wMTAzM1xcbG9jaFxcYWYzXFxkYmNoXFxhZjNcXGhpY2hcXGYzXFxpbnNyc2lkMTA5NzYwNjIgUmVjb21tZW5kYXRpb25zfXtcXHJ0bGNoXFxhZjNcXGFmczE4XFxsdHJjaFxcZnMxOFxcbGFuZzEwMzNcXGxhbmducDEwMzNcXGxhbmdmZTEwMzNcXGxhbmdmZW5wMTAzM1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ENvbmNsdXNpb24uLn1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}</w:instrText>
          </w:r>
          <w:r>
            <w:rPr>
              <w:noProof/>
            </w:rPr>
            <w:fldChar w:fldCharType="separate"/>
          </w:r>
          <w:r w:rsidRPr="009739ED">
            <w:rPr>
              <w:i/>
              <w:iCs/>
              <w:noProof/>
            </w:rPr>
            <w:t>World Health Organization</w:t>
          </w:r>
          <w:r w:rsidRPr="009D4D83">
            <w:rPr>
              <w:noProof/>
            </w:rPr>
            <w:t xml:space="preserve">, </w:t>
          </w:r>
          <w:r w:rsidRPr="00A74069">
            <w:rPr>
              <w:noProof/>
            </w:rPr>
            <w:t>World report on disability,</w:t>
          </w:r>
          <w:r>
            <w:rPr>
              <w:noProof/>
            </w:rPr>
            <w:t xml:space="preserve"> Genf 2011, S.</w:t>
          </w:r>
          <w:r w:rsidRPr="00A74069">
            <w:rPr>
              <w:noProof/>
            </w:rPr>
            <w:t xml:space="preserve"> 55 ff</w:t>
          </w:r>
          <w:r>
            <w:rPr>
              <w:noProof/>
            </w:rPr>
            <w:t xml:space="preserve">. – online: </w:t>
          </w:r>
          <w:r w:rsidRPr="009D4D83">
            <w:rPr>
              <w:noProof/>
            </w:rPr>
            <w:t>http://whqlibdoc.who.int/publications/2011/9789240685215_eng.pdf (Aufruf: 10.12.2020)</w:t>
          </w:r>
          <w:r w:rsidRPr="00A74069">
            <w:rPr>
              <w:noProof/>
            </w:rPr>
            <w:t>.</w:t>
          </w:r>
          <w:r>
            <w:rPr>
              <w:noProof/>
            </w:rPr>
            <w:fldChar w:fldCharType="end"/>
          </w:r>
        </w:sdtContent>
      </w:sdt>
    </w:p>
  </w:footnote>
  <w:footnote w:id="21">
    <w:p w14:paraId="7ADF9C70" w14:textId="2E07C5B9" w:rsidR="00BA21B4" w:rsidRPr="00475CB6" w:rsidRDefault="00BA21B4" w:rsidP="00A74069">
      <w:pPr>
        <w:pStyle w:val="Funotentext"/>
        <w:rPr>
          <w:lang w:val="en-GB"/>
        </w:rPr>
      </w:pPr>
      <w:r>
        <w:rPr>
          <w:rStyle w:val="Funotenzeichen"/>
        </w:rPr>
        <w:footnoteRef/>
      </w:r>
      <w:r>
        <w:t xml:space="preserve"> </w:t>
      </w:r>
      <w:sdt>
        <w:sdtPr>
          <w:alias w:val="To edit, see citavi.com/edit"/>
          <w:tag w:val="CitaviPlaceholder#a82383d8-d626-450c-9946-d68b2222103f"/>
          <w:id w:val="292494929"/>
          <w:placeholder>
            <w:docPart w:val="2B2AFE3A51864178BC89AD70EA396D2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jNiNThiLTI2M2YtNDg3MS05ZWU0LWRmZWM2MDc3Zjc3ZCIsIlJhbmdlTGVuZ3RoIjoxMzAsIlJlZmVyZW5jZUlkIjoiNzEzN2UzODMtMzI4NS00MDQyLWIyM2MtNTMxOGRjNzU4NDZ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SW4gdGhlIHJlcG9ydCwgdGhlIFNwZWNpYWwgUmFwcG9ydGV1ciBvbiB0aGUgcmlnaHRzIG9mIHBlcnNvbnMgd2l0aCBkaXNhYmlsaXRpZXMgZXhhbWluZXMgdGhlIGNoYWxsZW5nZXMgZXhwZXJpZW5jZWQgYnkgcGVyc29ucyB3aXRoIGRpc2FiaWxpdGllcyBpbiB0aGUgZW5qb3ltZW50IG9mIHRoZWlyIHJpZ2h0IHRvIHRoZSBoaWdoZXN0IGF0dGFpbmFibGUgc3RhbmRhcmQgb2YgaGVhbHRoLCBhbmQgcHJvdmlkZXMgZ3VpZGFuY2UgdG8gU3RhdGVzIG9uIGhvdyB0byBwcm9tb3RlIGhlYWx0aC1jYXJlIHNlcnZpY2VzIHRoYXQgYXJlIGluY2x1c2l2ZSBvZiwgYW5kIGFjY2Vzc2libGUgdG8sIHBlcnNvbnMgd2l0aCBkaXNhYmlsaXRpZXM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xhc3ROYW1lIjoiQ2F0YWxpbmEgRGV2YW5kYXMsIFNwZWNpYWwgUmFwcG9ydGV1ciBvbiB0aGUgcmlnaHRzIG9mIHBlcnNvbnMgd2l0aCBkaXNhYmlsaXRpZXMiLCJQcm90ZWN0ZWQiOmZhbHNlLCJTZXgiOjAsIkNyZWF0ZWRCeSI6Il9UaGVyZXNpYSBEZWdlbmVyIiwiQ3JlYXRlZE9uIjoiMjAyMC0xMS0yM1QxOToyMTo0MCIsIk1vZGlmaWVkQnkiOiJfVGhlcmVzaWEgRGVnZW5lciIsIklkIjoiNDQ0ZTYwYzItMzJlOS00Yjg2LWJiNGQtYzlhZDU5ZGJkMjIxIiwiTW9kaWZpZWRPbiI6IjIwMjAtMTEtMjNUMTk6MjE6N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ocmllNWZvYS5qcGciLCJVcmlTdHJpbmciOiI3MTM3ZTM4My0zMjg1LTQwNDItYjIzYy01MzE4ZGM3NTg0Nm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}</w:instrText>
          </w:r>
          <w:r>
            <w:rPr>
              <w:noProof/>
            </w:rPr>
            <w:fldChar w:fldCharType="separate"/>
          </w:r>
          <w:r w:rsidRPr="00A74069">
            <w:rPr>
              <w:i/>
              <w:noProof/>
            </w:rPr>
            <w:t>Devandas,</w:t>
          </w:r>
          <w:r>
            <w:rPr>
              <w:i/>
              <w:noProof/>
            </w:rPr>
            <w:t xml:space="preserve"> </w:t>
          </w:r>
          <w:r w:rsidRPr="00A74069">
            <w:rPr>
              <w:i/>
              <w:noProof/>
            </w:rPr>
            <w:t xml:space="preserve">Catalina </w:t>
          </w:r>
          <w:r>
            <w:rPr>
              <w:i/>
              <w:noProof/>
            </w:rPr>
            <w:t>–</w:t>
          </w:r>
          <w:r w:rsidRPr="00A74069">
            <w:rPr>
              <w:i/>
              <w:noProof/>
            </w:rPr>
            <w:t xml:space="preserve"> Special Rapporteur on the rights of persons with disabilities, </w:t>
          </w:r>
          <w:r w:rsidRPr="00A74069">
            <w:rPr>
              <w:noProof/>
            </w:rPr>
            <w:t>Rights of persons with disabilities,</w:t>
          </w:r>
          <w:r w:rsidRPr="00CB7A65">
            <w:t xml:space="preserve"> </w:t>
          </w:r>
          <w:r w:rsidRPr="00CB7A65">
            <w:rPr>
              <w:noProof/>
            </w:rPr>
            <w:t>A/73/161</w:t>
          </w:r>
          <w:r>
            <w:rPr>
              <w:noProof/>
            </w:rPr>
            <w:t xml:space="preserve">, Genf </w:t>
          </w:r>
          <w:r w:rsidRPr="00A74069">
            <w:rPr>
              <w:noProof/>
            </w:rPr>
            <w:t xml:space="preserve">2018, </w:t>
          </w:r>
          <w:r>
            <w:rPr>
              <w:noProof/>
            </w:rPr>
            <w:t xml:space="preserve">S. </w:t>
          </w:r>
          <w:r w:rsidRPr="00A74069">
            <w:rPr>
              <w:noProof/>
            </w:rPr>
            <w:t>8 ff.</w:t>
          </w:r>
          <w:r>
            <w:rPr>
              <w:noProof/>
            </w:rPr>
            <w:fldChar w:fldCharType="end"/>
          </w:r>
        </w:sdtContent>
      </w:sdt>
    </w:p>
  </w:footnote>
  <w:footnote w:id="22">
    <w:p w14:paraId="6F817AA8" w14:textId="373D2F18" w:rsidR="00BA21B4" w:rsidRPr="00061997" w:rsidRDefault="00BA21B4" w:rsidP="00A74069">
      <w:pPr>
        <w:pStyle w:val="Funotentext"/>
        <w:rPr>
          <w:lang w:val="de-DE"/>
        </w:rPr>
      </w:pPr>
      <w:r>
        <w:rPr>
          <w:rStyle w:val="Funotenzeichen"/>
        </w:rPr>
        <w:footnoteRef/>
      </w:r>
      <w:r>
        <w:t xml:space="preserve"> </w:t>
      </w:r>
      <w:sdt>
        <w:sdtPr>
          <w:alias w:val="To edit, see citavi.com/edit"/>
          <w:tag w:val="CitaviPlaceholder#1219169c-2b86-4192-a12c-2e51af0895da"/>
          <w:id w:val="1710066775"/>
          <w:placeholder>
            <w:docPart w:val="975A671D4C2542E8AB6204ADFF90C93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mUxZDJkLWJlZjctNDllZi04ZGQwLTk1NGEzOGJmNTY3MiIsIlJhbmdlTGVuZ3RoIjoxMDAsIlJlZmVyZW5jZUlkIjoiNDVmNDJmMGItZmY5My00MmYyLTliMzktNWZmMzg5YTY2ZW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TLjUxLTU1IiwiU3RhcnRQYWdlIjp7IiRpZCI6IjUiLCIkdHlwZSI6IlN3aXNzQWNhZGVtaWMuUGFnZU51bWJlciwgU3dpc3NBY2FkZW1pYyIsIklzRnVsbHlOdW1lcmljIjpmYWxzZSwiTnVtYmVyIjo1MSwiTnVtYmVyaW5nVHlwZSI6MCwiTnVtZXJhbFN5c3RlbSI6LTEsIk9yaWdpbmFsU3RyaW5nIjoiUy41MS01NSIsIlByZXR0eVN0cmluZyI6IlMuNTEtNTU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TGFzdE5hbWUiOiJCUksgQWxsaWFueiBlLlYuIiwiUHJvdGVjdGVkIjpmYWxzZSwiU2V4IjowLCJDcmVhdGVkQnkiOiJfdCIsIkNyZWF0ZWRPbiI6IjIwMTUtMDEtMTBUMTc6MDQ6NTAiLCJNb2RpZmllZEJ5IjoiX1RoZXJlIiwiSWQiOiI4OTRkODQ4NC0wMjJmLTQzZTMtOWU3YS03NGVjNWE1NjQ3ZTEiLCJNb2RpZmllZE9uIjoiMjAxOS0wNC0zMFQwMDowNzoxNyIsIlByb2plY3QiOnsiJGlkIjoiOCIsIiR0eXBlIjoiU3dpc3NBY2FkZW1pYy5DaXRhdmkuUHJvamVjdCwgU3dpc3NBY2FkZW1pYy5DaXRhdmk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GluIiwiUHVibGlzaGVycyI6W10sIlF1b3RhdGlvbnMiOltdLCJSZWZlcmVuY2VUeXBlIjoiVW5wdWJsaXNoZWRXb3JrIiwiU2hvcnRUaXRsZSI6IkJSSyBBbGxpYW56IGUuVi4gMjAxMyDigJMgRsO8ciBTZWxic3RiZXN0aW</w:instrText>
          </w:r>
          <w:r w:rsidRPr="00F61F7E">
            <w:rPr>
              <w:noProof/>
              <w:lang w:val="de-DE"/>
            </w:rPr>
            <w:instrText>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}</w:instrText>
          </w:r>
          <w:r>
            <w:rPr>
              <w:noProof/>
            </w:rPr>
            <w:fldChar w:fldCharType="separate"/>
          </w:r>
          <w:r w:rsidRPr="009D4D83">
            <w:rPr>
              <w:i/>
              <w:noProof/>
              <w:lang w:val="de-DE"/>
            </w:rPr>
            <w:t>BRK Allianz e.V.</w:t>
          </w:r>
          <w:r w:rsidRPr="009D4D83">
            <w:rPr>
              <w:noProof/>
              <w:lang w:val="de-DE"/>
            </w:rPr>
            <w:t>,</w:t>
          </w:r>
          <w:r w:rsidRPr="009D4D83">
            <w:rPr>
              <w:i/>
              <w:noProof/>
              <w:lang w:val="de-DE"/>
            </w:rPr>
            <w:t xml:space="preserve"> </w:t>
          </w:r>
          <w:r w:rsidRPr="009D4D83">
            <w:rPr>
              <w:noProof/>
              <w:lang w:val="de-DE"/>
            </w:rPr>
            <w:t>Für Selbstbestimmung, gleiche Rechte, Barrierefreiheit, Inklusion!, 2013, S.</w:t>
          </w:r>
          <w:r>
            <w:rPr>
              <w:noProof/>
              <w:lang w:val="de-DE"/>
            </w:rPr>
            <w:t xml:space="preserve"> </w:t>
          </w:r>
          <w:r w:rsidRPr="009D4D83">
            <w:rPr>
              <w:noProof/>
              <w:lang w:val="de-DE"/>
            </w:rPr>
            <w:t>51</w:t>
          </w:r>
          <w:r>
            <w:rPr>
              <w:noProof/>
              <w:lang w:val="de-DE"/>
            </w:rPr>
            <w:t>–</w:t>
          </w:r>
          <w:r w:rsidRPr="009D4D83">
            <w:rPr>
              <w:noProof/>
              <w:lang w:val="de-DE"/>
            </w:rPr>
            <w:t>55.</w:t>
          </w:r>
          <w:r>
            <w:rPr>
              <w:noProof/>
            </w:rPr>
            <w:fldChar w:fldCharType="end"/>
          </w:r>
        </w:sdtContent>
      </w:sdt>
    </w:p>
  </w:footnote>
  <w:footnote w:id="23">
    <w:p w14:paraId="554B768A" w14:textId="67912FFC" w:rsidR="00BA21B4" w:rsidRPr="00716CCF" w:rsidRDefault="00BA21B4" w:rsidP="00A74069">
      <w:pPr>
        <w:pStyle w:val="Funotentext"/>
        <w:rPr>
          <w:noProof/>
          <w:lang w:val="de-DE"/>
        </w:rPr>
      </w:pPr>
      <w:r>
        <w:rPr>
          <w:rStyle w:val="Funotenzeichen"/>
        </w:rPr>
        <w:footnoteRef/>
      </w:r>
      <w:r w:rsidRPr="009D4D83">
        <w:rPr>
          <w:lang w:val="de-DE"/>
        </w:rPr>
        <w:t xml:space="preserve"> </w:t>
      </w:r>
      <w:sdt>
        <w:sdtPr>
          <w:alias w:val="To edit, see citavi.com/edit"/>
          <w:tag w:val="CitaviPlaceholder#3b22a17b-8bad-4cc4-84aa-c4d8b68c43f8"/>
          <w:id w:val="-1293293567"/>
          <w:placeholder>
            <w:docPart w:val="2B2AFE3A51864178BC89AD70EA396D2A"/>
          </w:placeholder>
        </w:sdtPr>
        <w:sdtEndPr>
          <w:rPr>
            <w:noProof/>
            <w:lang w:val="de-DE"/>
          </w:rPr>
        </w:sdtEndPr>
        <w:sdtContent>
          <w:r w:rsidRPr="009D4D83">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HN0cnVrdHVyZWxsZSBCZW5hY2h0ZWlsaWd1bmc6IHp1Z2FuZyB6dSBJbmZvZHMgdW5kIFNjaHV0em1hc3NuYWhtZW4sIFp1Z2FuIHp1IEtILCBBc3NpdXN0ZW56IGkgS0gsIFNlcnZpY2VsZWlzdCBmIEIsIFRyaWFnZSE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NvcmdlbiBkZXIgT3JnYW5pc2F0aW9uZW4gTGlnYSBTZWxic3R2ZXJ0cmV0dW5nIHVuZCBCLUJlYXVmdHJhZ3RlblxcfkR1c2VsL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RXVyb3AgS29tbWlzc2Fya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QXJ0LiAxMiBTb3ppYWxwYWt0LCBBcnQuIDI1LiwgMTAsIDExIFVOIEJSS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FRyaWFnZSBQcm90b2tvbGwgbVxcJ2Zjc3N0ZSB2ZXJib3RlbiB3ZXJkZW59XHJcbn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TGFzdE5hbWUiOiJNb25pdG9yaW5nLVN0ZWxsZSBVTi1CZWhpbmRlcnRlbnJlY2h0c2tvbnZlbnRpb24iLCJQcm90ZWN0ZWQiOmZhbHNlLCJTZXgiOjAsIkNyZWF0ZWRCeSI6Il9UaGVyZXNpYSBEZWdlbmVyIiwiQ3JlYXRlZE9uIjoiMjAyMC0xMS0yM1QxOTo0MDoyOSIsIk1vZGlmaWVkQnkiOiJfVGhlcmVzaWEgRGVnZW5lciIsIklkIjoiMmQ0NzkwMDEtNjU5ZC00YzU2LTk4NTgtN2ZhYzMzZmRiMjlkIiwiTW9kaWZpZWRPbiI6IjIwMjAtMTEtMjNUMTk6NDA6Mj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RlZ2VuZXJcXEFwcERhdGFcXExvY2FsXFxUZW1wXFx6YmU1Y3Nrai5qcGciLCJVcmlTdHJpbmciOiIzNmUwMTQ2NC1hZTA2LTRmMTMtODIwMy1lY2U2ZDY0Y2Q1YzQ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ZWhlciBrdXJ6IHVuZCBwb2xpdGlzY2h9e1xccnRsY2hcXGFmM1xcYWZzMThcXGx0cmNoXFxmczE4XFxsYW5nMTAzMVxcbGFuZ25wMTAzMVxcbGFuZ2ZlMTAzMVxcbGFuZ2ZlbnAxMDMxXHJcbl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RhcyBSZWNodCBhdWYgZ2VzdW5kaGVpdGxpY2hlIFZlcnNvcmd1bmcgdm9uIE1lbnNjaGVuIG1pdCBCZWhpbmRlcnVuZ2VuIGluIGRlciBDb3JvbmEtUGFuZGVtaWU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xIFZvcmJlbWVya3VuZ2VuI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MiBTdGltbWVuIHVuZCBIaW53ZWlzZSB6dXIgU2l0dWF0aW9uIHZvbiBNZW5zY2hlbiBtaXQgQmVoaW5kZXJ1bmdlbiBpbSBLb250ZXh0IGRlciBDb3JvbmEtS3Jpc2U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YSkgWnVnYW5nIHp1IGdlc3VuZGhlaXRzcmVsZXZhbnRlbiBJbmZvcm1hdGlvbmVuI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GIpIFp1Z2FuZyB6dSBHZXN1bmRoZWl0c2VpbnJpY2h0dW5nZW4gdW5kIC1kaWVuc3RlbiBpbiB1bmQgdHJvdHogQ29yb25hLUtyaXNlI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GMpIFJlY2h0IGF1ZiBBc3Npc3RlbnogYmVpIEtyYW5raGVpdCB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BkKSBHbGVpY2hlcyBSZWNodCBhdWYgaW50ZW5zaXZwZmxlZ2VyaXNjaGUgdW5kIGxlYmVuc3JldHRlbmRlIE1hXFwnZGZuYWhtZW4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zIE1lbnNjaGVucmVjaHRsaWNoZXIgUmVmZXJlbnpyYWhtZW4gZlxcJ2ZjciBNZW5zY2hlbiBtaXQgQmVoaW5kZXJ1bmdlbiBpbiBaZWl0ZW4gZWluZXIgUGFuZGVtaWU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0IEZheml0IH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JbXByZXNzdW19XHJcbn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}</w:instrText>
          </w:r>
          <w:r w:rsidRPr="009D4D83">
            <w:rPr>
              <w:noProof/>
              <w:lang w:val="de-DE"/>
            </w:rPr>
            <w:fldChar w:fldCharType="separate"/>
          </w:r>
          <w:r w:rsidRPr="009D4D83">
            <w:rPr>
              <w:i/>
              <w:iCs/>
              <w:noProof/>
              <w:lang w:val="de-DE"/>
            </w:rPr>
            <w:t>Monitoring-Stelle UN-Behindertenrechtskonvention</w:t>
          </w:r>
          <w:r w:rsidRPr="009D4D83">
            <w:rPr>
              <w:noProof/>
              <w:lang w:val="de-DE"/>
            </w:rPr>
            <w:t>, Das Recht auf gesundheitliche Versorgung von Menschen mit Behinderungen in der Corona-Pandemie, 9.</w:t>
          </w:r>
          <w:r>
            <w:rPr>
              <w:noProof/>
              <w:lang w:val="de-DE"/>
            </w:rPr>
            <w:t>4.</w:t>
          </w:r>
          <w:r w:rsidRPr="009D4D83">
            <w:rPr>
              <w:noProof/>
              <w:lang w:val="de-DE"/>
            </w:rPr>
            <w:t>2020</w:t>
          </w:r>
          <w:r>
            <w:rPr>
              <w:noProof/>
              <w:lang w:val="de-DE"/>
            </w:rPr>
            <w:t xml:space="preserve">, online: </w:t>
          </w:r>
          <w:hyperlink r:id="rId3" w:history="1">
            <w:r w:rsidRPr="009D4D83">
              <w:rPr>
                <w:noProof/>
                <w:lang w:val="de-DE"/>
              </w:rPr>
              <w:t>https://nbn-resolving.org/urn:nbn:de:0168-ssoar-67337-2</w:t>
            </w:r>
          </w:hyperlink>
          <w:r w:rsidRPr="009D4D83">
            <w:rPr>
              <w:noProof/>
              <w:lang w:val="de-DE"/>
            </w:rPr>
            <w:t xml:space="preserve"> </w:t>
          </w:r>
          <w:r w:rsidRPr="002F558E">
            <w:rPr>
              <w:noProof/>
              <w:lang w:val="de-DE"/>
            </w:rPr>
            <w:t>(Aufruf: 10.12.2020)</w:t>
          </w:r>
          <w:r w:rsidRPr="009D4D83">
            <w:rPr>
              <w:noProof/>
              <w:lang w:val="de-DE"/>
            </w:rPr>
            <w:t>.</w:t>
          </w:r>
          <w:r w:rsidRPr="009D4D83">
            <w:rPr>
              <w:noProof/>
              <w:lang w:val="de-DE"/>
            </w:rPr>
            <w:fldChar w:fldCharType="end"/>
          </w:r>
        </w:sdtContent>
      </w:sdt>
    </w:p>
  </w:footnote>
  <w:footnote w:id="24">
    <w:p w14:paraId="4B0F818C" w14:textId="3E09AB3C" w:rsidR="00BA21B4" w:rsidRPr="00716CCF" w:rsidRDefault="00BA21B4" w:rsidP="00A74069">
      <w:pPr>
        <w:rPr>
          <w:sz w:val="20"/>
          <w:szCs w:val="20"/>
          <w:lang w:val="de-DE"/>
        </w:rPr>
      </w:pPr>
      <w:r w:rsidRPr="00716CCF">
        <w:rPr>
          <w:rStyle w:val="Funotenzeichen"/>
          <w:sz w:val="20"/>
          <w:szCs w:val="20"/>
        </w:rPr>
        <w:footnoteRef/>
      </w:r>
      <w:r w:rsidRPr="009D4D83">
        <w:rPr>
          <w:sz w:val="20"/>
          <w:szCs w:val="20"/>
          <w:lang w:val="de-DE"/>
        </w:rPr>
        <w:t xml:space="preserve"> </w:t>
      </w:r>
      <w:r w:rsidRPr="00716CCF">
        <w:rPr>
          <w:rFonts w:eastAsia="Times New Roman" w:cs="Arial"/>
          <w:sz w:val="20"/>
          <w:szCs w:val="20"/>
          <w:lang w:val="de-DE" w:eastAsia="de-DE"/>
        </w:rPr>
        <w:t>BVerfG, Beschluss vom 29.1.2019</w:t>
      </w:r>
      <w:r>
        <w:rPr>
          <w:rFonts w:eastAsia="Times New Roman" w:cs="Arial"/>
          <w:sz w:val="20"/>
          <w:szCs w:val="20"/>
          <w:lang w:val="de-DE" w:eastAsia="de-DE"/>
        </w:rPr>
        <w:t xml:space="preserve"> </w:t>
      </w:r>
      <w:r w:rsidRPr="00716CCF">
        <w:rPr>
          <w:rFonts w:eastAsia="Times New Roman" w:cs="Arial"/>
          <w:sz w:val="20"/>
          <w:szCs w:val="20"/>
          <w:lang w:val="de-DE" w:eastAsia="de-DE"/>
        </w:rPr>
        <w:t>– 2 BvC 62/14</w:t>
      </w:r>
      <w:r>
        <w:rPr>
          <w:rFonts w:eastAsia="Times New Roman" w:cs="Arial"/>
          <w:sz w:val="20"/>
          <w:szCs w:val="20"/>
          <w:lang w:val="de-DE" w:eastAsia="de-DE"/>
        </w:rPr>
        <w:t xml:space="preserve"> (Wahlrechtsausschluss)</w:t>
      </w:r>
      <w:r w:rsidRPr="00716CCF">
        <w:rPr>
          <w:rFonts w:eastAsia="Times New Roman" w:cs="Arial"/>
          <w:sz w:val="20"/>
          <w:szCs w:val="20"/>
          <w:lang w:val="de-DE" w:eastAsia="de-DE"/>
        </w:rPr>
        <w:t>,</w:t>
      </w:r>
      <w:r w:rsidRPr="00716CCF">
        <w:rPr>
          <w:rFonts w:ascii="Segoe UI" w:eastAsia="Times New Roman" w:hAnsi="Segoe UI" w:cs="Segoe UI"/>
          <w:sz w:val="20"/>
          <w:szCs w:val="20"/>
          <w:lang w:val="de-DE" w:eastAsia="de-DE"/>
        </w:rPr>
        <w:t xml:space="preserve"> </w:t>
      </w:r>
      <w:r w:rsidRPr="00716CCF">
        <w:rPr>
          <w:sz w:val="20"/>
          <w:szCs w:val="20"/>
          <w:lang w:val="de-DE"/>
        </w:rPr>
        <w:t>NJW 2019, 1201</w:t>
      </w:r>
      <w:r>
        <w:rPr>
          <w:sz w:val="20"/>
          <w:szCs w:val="20"/>
          <w:lang w:val="de-DE"/>
        </w:rPr>
        <w:t xml:space="preserve"> </w:t>
      </w:r>
      <w:r w:rsidRPr="00716CCF">
        <w:rPr>
          <w:sz w:val="20"/>
          <w:szCs w:val="20"/>
          <w:lang w:val="de-DE"/>
        </w:rPr>
        <w:t xml:space="preserve">(1206); </w:t>
      </w:r>
      <w:sdt>
        <w:sdtPr>
          <w:rPr>
            <w:sz w:val="20"/>
            <w:szCs w:val="20"/>
          </w:rPr>
          <w:alias w:val="To edit, see citavi.com/edit"/>
          <w:tag w:val="CitaviPlaceholder#cf060dad-a6ce-4970-8c9d-be5b0d69a7a4"/>
          <w:id w:val="-39678490"/>
          <w:placeholder>
            <w:docPart w:val="2B2AFE3A51864178BC89AD70EA396D2A"/>
          </w:placeholder>
        </w:sdtPr>
        <w:sdtEndPr/>
        <w:sdtContent>
          <w:r w:rsidRPr="00B71DAF">
            <w:rPr>
              <w:i/>
              <w:iCs/>
              <w:noProof/>
              <w:sz w:val="20"/>
              <w:szCs w:val="20"/>
              <w:lang w:val="de-DE"/>
            </w:rPr>
            <w:t>Maunz/Dürig/Nettesheim</w:t>
          </w:r>
          <w:r w:rsidRPr="00B71DAF">
            <w:rPr>
              <w:iCs/>
              <w:noProof/>
              <w:sz w:val="20"/>
              <w:szCs w:val="20"/>
              <w:lang w:val="de-DE"/>
            </w:rPr>
            <w:t xml:space="preserve">, 91.EL 2020, GG Art. 59 </w:t>
          </w:r>
          <w:r w:rsidRPr="004E04A3">
            <w:rPr>
              <w:noProof/>
              <w:sz w:val="20"/>
              <w:szCs w:val="20"/>
              <w:lang w:val="de-DE"/>
            </w:rPr>
            <w:t>Rn. 93–97</w:t>
          </w:r>
          <w:r w:rsidRPr="009D4D83">
            <w:rPr>
              <w:noProof/>
              <w:sz w:val="20"/>
              <w:szCs w:val="20"/>
              <w:lang w:val="de-DE"/>
            </w:rPr>
            <w:t>.</w:t>
          </w:r>
        </w:sdtContent>
      </w:sdt>
    </w:p>
  </w:footnote>
  <w:footnote w:id="25">
    <w:p w14:paraId="2CE9A38A" w14:textId="3D302A9F" w:rsidR="00BA21B4" w:rsidRPr="00716CCF" w:rsidRDefault="00BA21B4" w:rsidP="00A74069">
      <w:pPr>
        <w:pStyle w:val="Funotentext"/>
        <w:rPr>
          <w:lang w:val="de-DE"/>
        </w:rPr>
      </w:pPr>
      <w:r w:rsidRPr="00716CCF">
        <w:rPr>
          <w:rStyle w:val="Funotenzeichen"/>
        </w:rPr>
        <w:footnoteRef/>
      </w:r>
      <w:r w:rsidRPr="00716CCF">
        <w:rPr>
          <w:lang w:val="de-DE"/>
        </w:rPr>
        <w:t xml:space="preserve"> </w:t>
      </w:r>
      <w:sdt>
        <w:sdtPr>
          <w:alias w:val="To edit, see citavi.com/edit"/>
          <w:tag w:val="CitaviPlaceholder#05f435dd-4d3e-4e93-85a8-8a63fa1e868e"/>
          <w:id w:val="754168510"/>
          <w:placeholder>
            <w:docPart w:val="2B2AFE3A51864178BC89AD70EA396D2A"/>
          </w:placeholder>
        </w:sdtPr>
        <w:sdtEndPr/>
        <w:sdtContent>
          <w:r w:rsidRPr="00716CCF">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mYyOTNjLWEwOTktNDU2NS1hYTBlLTZmOTY5MjQzNWIzMCIsIlJhbmdlTGVuZ3RoIjo0NCwiUmVmZXJlbmNlSWQiOiIzNjA2YWZkYS1lZTUxLTQyZmMtOTcwZC0wODljMTg3MjRm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wMSIsIlN0YXJ0UGFnZSI6eyIkaWQiOiI1IiwiJHR5cGUiOiJTd2lzc0FjYWRlbWljLlBhZ2VOdW1iZXIsIFN3aXNzQWNhZGVtaWMiLCJJc0Z1bGx5TnVtZXJpYyI6dHJ1ZSwiTnVtYmVyIjoxNDAxLCJOdW1iZXJpbmdUeXBlIjowLCJOdW1lcmFsU3lzdGVtIjowLCJPcmlnaW5hbFN0cmluZyI6IjE0MDEiLCJQcmV0dHlTdHJpbmciOiIxNDAx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dwYXV6dmd0LmpwZyIsIlVyaVN0cmluZyI6IjM2MDZhZmRhLWVlNTEtNDJmYy05NzBkLTA4OWMxODcyNGY0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}</w:instrText>
          </w:r>
          <w:r w:rsidRPr="00716CCF">
            <w:rPr>
              <w:noProof/>
            </w:rPr>
            <w:fldChar w:fldCharType="separate"/>
          </w:r>
          <w:r w:rsidRPr="00A74069">
            <w:rPr>
              <w:i/>
              <w:noProof/>
              <w:lang w:val="de-DE"/>
            </w:rPr>
            <w:t>Engländer</w:t>
          </w:r>
          <w:r>
            <w:rPr>
              <w:i/>
              <w:noProof/>
              <w:lang w:val="de-DE"/>
            </w:rPr>
            <w:t xml:space="preserve">, Armin, </w:t>
          </w:r>
          <w:r w:rsidRPr="00A74069">
            <w:rPr>
              <w:i/>
              <w:noProof/>
              <w:lang w:val="de-DE"/>
            </w:rPr>
            <w:t>Zimmermann</w:t>
          </w:r>
          <w:r>
            <w:rPr>
              <w:i/>
              <w:noProof/>
              <w:lang w:val="de-DE"/>
            </w:rPr>
            <w:t>, Till</w:t>
          </w:r>
          <w:r w:rsidRPr="00A74069">
            <w:rPr>
              <w:noProof/>
              <w:lang w:val="de-DE"/>
            </w:rPr>
            <w:t xml:space="preserve">, </w:t>
          </w:r>
          <w:r w:rsidRPr="00035FA5">
            <w:rPr>
              <w:noProof/>
              <w:lang w:val="de-DE"/>
            </w:rPr>
            <w:t>„Rettungstötungen“ in der Corona-Krise?</w:t>
          </w:r>
          <w:r>
            <w:rPr>
              <w:noProof/>
              <w:lang w:val="de-DE"/>
            </w:rPr>
            <w:t>,</w:t>
          </w:r>
          <w:r w:rsidRPr="00035FA5">
            <w:rPr>
              <w:noProof/>
              <w:lang w:val="de-DE"/>
            </w:rPr>
            <w:t xml:space="preserve"> </w:t>
          </w:r>
          <w:r w:rsidRPr="00A74069">
            <w:rPr>
              <w:noProof/>
              <w:lang w:val="de-DE"/>
            </w:rPr>
            <w:t>NJW 2020,</w:t>
          </w:r>
          <w:r>
            <w:rPr>
              <w:noProof/>
              <w:lang w:val="de-DE"/>
            </w:rPr>
            <w:t xml:space="preserve"> S.</w:t>
          </w:r>
          <w:r w:rsidRPr="00A74069">
            <w:rPr>
              <w:noProof/>
              <w:lang w:val="de-DE"/>
            </w:rPr>
            <w:t xml:space="preserve"> 1398 (1401).</w:t>
          </w:r>
          <w:r w:rsidRPr="00716CCF">
            <w:rPr>
              <w:noProof/>
            </w:rPr>
            <w:fldChar w:fldCharType="end"/>
          </w:r>
        </w:sdtContent>
      </w:sdt>
    </w:p>
  </w:footnote>
  <w:footnote w:id="26">
    <w:p w14:paraId="1A33AA25" w14:textId="5B6851DE" w:rsidR="00BA21B4" w:rsidRPr="00716CCF" w:rsidRDefault="00BA21B4" w:rsidP="00A74069">
      <w:pPr>
        <w:pStyle w:val="Funotentext"/>
        <w:rPr>
          <w:lang w:val="de-DE"/>
        </w:rPr>
      </w:pPr>
      <w:r w:rsidRPr="00716CCF">
        <w:rPr>
          <w:rStyle w:val="Funotenzeichen"/>
        </w:rPr>
        <w:footnoteRef/>
      </w:r>
      <w:r w:rsidRPr="009D4D83">
        <w:rPr>
          <w:lang w:val="de-DE"/>
        </w:rPr>
        <w:t xml:space="preserve"> </w:t>
      </w:r>
      <w:sdt>
        <w:sdtPr>
          <w:alias w:val="To edit, see citavi.com/edit"/>
          <w:tag w:val="CitaviPlaceholder#a0a194a8-5a2f-495c-b868-ecd30d5cbc53"/>
          <w:id w:val="-261916881"/>
          <w:placeholder>
            <w:docPart w:val="9DDEA7AD13F941BE952A2C569369B97F"/>
          </w:placeholder>
        </w:sdtPr>
        <w:sdtEndPr/>
        <w:sdtContent>
          <w:r w:rsidRPr="00716CCF">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Dc3MmY3LTM1YzEtNDNmNC04MWJmLTFmODI5ZjIyYzMzYyIsIlJhbmdlTGVuZ3RoIjoyNSwiUmVmZXJlbmNlSWQiOiI2NjRjOWQ4Mi1hNDVmLTQwOGItYmM2Yi0yNzIyOGI3OTY4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2IiwiU3RhcnRQYWdlIjp7IiRpZCI6IjUiLCIkdHlwZSI6IlN3aXNzQWNhZGVtaWMuUGFnZU51bWJlciwgU3dpc3NBY2FkZW1pYyIsIklzRnVsbHlOdW1lcmljIjp0cnVlLCJOdW1iZXIiOjMwNiwiTnVtYmVyaW5nVHlwZSI6MCwiTnVtZXJhbFN5c3RlbSI6MCwiT3JpZ2luYWxTdHJpbmciOiIzMDYiLCJQcmV0dHlTdHJpbmciOiIzMDY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ERlZ2VuZXJcXEFwcERhdGFcXExvY2FsXFxUZW1wXFx4YnlhanR4aC5qcGciLCJVcmlTdHJpbmciOiI2NjRjOWQ4Mi1hNDVmLTQwOGItYmM2Yi0yNzIyOGI3OTY4Ym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}</w:instrText>
          </w:r>
          <w:r w:rsidRPr="00716CCF">
            <w:rPr>
              <w:noProof/>
            </w:rPr>
            <w:fldChar w:fldCharType="separate"/>
          </w:r>
          <w:r w:rsidRPr="009D4D83">
            <w:rPr>
              <w:noProof/>
              <w:lang w:val="de-DE"/>
            </w:rPr>
            <w:t>BVerfGE 128, 282.</w:t>
          </w:r>
          <w:r w:rsidRPr="00716CCF">
            <w:rPr>
              <w:noProof/>
            </w:rPr>
            <w:fldChar w:fldCharType="end"/>
          </w:r>
        </w:sdtContent>
      </w:sdt>
    </w:p>
  </w:footnote>
  <w:footnote w:id="27">
    <w:p w14:paraId="4B130C15" w14:textId="2FD72439" w:rsidR="00BA21B4" w:rsidRPr="00716CCF" w:rsidRDefault="00BA21B4" w:rsidP="00A74069">
      <w:pPr>
        <w:pStyle w:val="Funotentext"/>
        <w:rPr>
          <w:lang w:val="de-DE"/>
        </w:rPr>
      </w:pPr>
      <w:r w:rsidRPr="00716CCF">
        <w:rPr>
          <w:rStyle w:val="Funotenzeichen"/>
        </w:rPr>
        <w:footnoteRef/>
      </w:r>
      <w:r w:rsidRPr="009D4D83">
        <w:rPr>
          <w:lang w:val="de-DE"/>
        </w:rPr>
        <w:t xml:space="preserve"> </w:t>
      </w:r>
      <w:r w:rsidRPr="009D4D83">
        <w:rPr>
          <w:i/>
          <w:iCs/>
          <w:lang w:val="de-DE"/>
        </w:rPr>
        <w:t>Aichele, Valentin</w:t>
      </w:r>
      <w:r>
        <w:rPr>
          <w:iCs/>
          <w:lang w:val="de-DE"/>
        </w:rPr>
        <w:t>,</w:t>
      </w:r>
      <w:r w:rsidRPr="009D4D83">
        <w:rPr>
          <w:lang w:val="de-DE"/>
        </w:rPr>
        <w:t xml:space="preserve"> Die UN-Behindertenrechtskonvention in der</w:t>
      </w:r>
      <w:r>
        <w:rPr>
          <w:lang w:val="de-DE"/>
        </w:rPr>
        <w:t xml:space="preserve"> </w:t>
      </w:r>
      <w:r w:rsidRPr="009D4D83">
        <w:rPr>
          <w:lang w:val="de-DE"/>
        </w:rPr>
        <w:t>gerichtlichen Praxis</w:t>
      </w:r>
      <w:r>
        <w:rPr>
          <w:lang w:val="de-DE"/>
        </w:rPr>
        <w:t>,</w:t>
      </w:r>
      <w:r w:rsidRPr="009D4D83">
        <w:rPr>
          <w:lang w:val="de-DE"/>
        </w:rPr>
        <w:t xml:space="preserve"> AnwBl 2011, </w:t>
      </w:r>
      <w:r>
        <w:rPr>
          <w:lang w:val="de-DE"/>
        </w:rPr>
        <w:t xml:space="preserve">S. </w:t>
      </w:r>
      <w:r w:rsidRPr="009D4D83">
        <w:rPr>
          <w:lang w:val="de-DE"/>
        </w:rPr>
        <w:t>727</w:t>
      </w:r>
      <w:r>
        <w:rPr>
          <w:lang w:val="de-DE"/>
        </w:rPr>
        <w:t xml:space="preserve">, online: </w:t>
      </w:r>
      <w:hyperlink r:id="rId4" w:history="1">
        <w:r w:rsidRPr="00DF737D">
          <w:rPr>
            <w:lang w:val="de-DE"/>
          </w:rPr>
          <w:t>https://www.institut-fuer-menschenrechte.de/fileadmin/user_upload/Publikationen/Weitere_ Publikationen/die_un_behindertenrechtskonvention_in_der_gerichtlichen_praxis_anwaltsblatt_2011.pdf</w:t>
        </w:r>
      </w:hyperlink>
      <w:r>
        <w:rPr>
          <w:lang w:val="de-DE"/>
        </w:rPr>
        <w:t xml:space="preserve"> </w:t>
      </w:r>
      <w:r w:rsidRPr="00DF737D">
        <w:rPr>
          <w:lang w:val="de-DE"/>
        </w:rPr>
        <w:t>(Aufruf: 10.12.2020)</w:t>
      </w:r>
      <w:r w:rsidRPr="009D4D83">
        <w:rPr>
          <w:lang w:val="de-DE"/>
        </w:rPr>
        <w:t>.</w:t>
      </w:r>
    </w:p>
  </w:footnote>
  <w:footnote w:id="28">
    <w:p w14:paraId="34C355C6" w14:textId="54835DBA" w:rsidR="00BA21B4" w:rsidRPr="00716CCF" w:rsidRDefault="00BA21B4" w:rsidP="00A74069">
      <w:pPr>
        <w:pStyle w:val="Funotentext"/>
        <w:rPr>
          <w:lang w:val="de-DE"/>
        </w:rPr>
      </w:pPr>
      <w:r w:rsidRPr="00716CCF">
        <w:rPr>
          <w:rStyle w:val="Funotenzeichen"/>
        </w:rPr>
        <w:footnoteRef/>
      </w:r>
      <w:r w:rsidRPr="009D4D83">
        <w:rPr>
          <w:lang w:val="de-DE"/>
        </w:rPr>
        <w:t xml:space="preserve"> </w:t>
      </w:r>
      <w:sdt>
        <w:sdtPr>
          <w:alias w:val="To edit, see citavi.com/edit"/>
          <w:tag w:val="CitaviPlaceholder#af42a15e-1e97-469f-8407-0e71d75f0c68"/>
          <w:id w:val="-1694527524"/>
          <w:placeholder>
            <w:docPart w:val="2B2AFE3A51864178BC89AD70EA396D2A"/>
          </w:placeholder>
        </w:sdtPr>
        <w:sdtEndPr/>
        <w:sdtContent>
          <w:r w:rsidRPr="00716CCF">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DBiNDg4LWIwMGQtNDAwOC1iNThmLTE4OGNkMmFkMDhhNSIsIlJhbmdlTGVuZ3RoIjo0NCwiUmVmZXJlbmNlSWQiOiIzNjA2YWZkYS1lZTUxLTQyZmMtOTcwZC0wODljMTg3MjRm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wMiIsIlN0YXJ0UGFnZSI6eyIkaWQiOiI1IiwiJHR5cGUiOiJTd2lzc0FjYWRlbWljLlBhZ2VOdW1iZXIsIFN3aXNzQWNhZGVtaWMiLCJJc0Z1bGx5TnVtZXJpYyI6dHJ1ZSwiTnVtYmVyIjoxNDAyLCJOdW1iZXJpbmdUeXBlIjowLCJOdW1lcmFsU3lzdGVtIjowLCJPcmlnaW5hbFN0cmluZyI6IjE0MDIiLCJQcmV0dHlTdHJpbmciOiIxNDAy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dwYXV6dmd0LmpwZyIsIlVyaVN0cmluZyI6IjM2MDZhZmRhLWVlNTEtNDJmYy05NzBkLTA4OWMxODcyNGY0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}</w:instrText>
          </w:r>
          <w:r w:rsidRPr="00716CCF">
            <w:rPr>
              <w:noProof/>
            </w:rPr>
            <w:fldChar w:fldCharType="separate"/>
          </w:r>
          <w:r w:rsidRPr="009D4D83">
            <w:rPr>
              <w:i/>
              <w:noProof/>
              <w:lang w:val="de-DE"/>
            </w:rPr>
            <w:t>Engländer</w:t>
          </w:r>
          <w:r>
            <w:rPr>
              <w:i/>
              <w:noProof/>
              <w:lang w:val="de-DE"/>
            </w:rPr>
            <w:t xml:space="preserve">, </w:t>
          </w:r>
          <w:r w:rsidRPr="009D4D83">
            <w:rPr>
              <w:i/>
              <w:noProof/>
              <w:lang w:val="de-DE"/>
            </w:rPr>
            <w:t>Zimmermann</w:t>
          </w:r>
          <w:r w:rsidRPr="009D4D83">
            <w:rPr>
              <w:noProof/>
              <w:lang w:val="de-DE"/>
            </w:rPr>
            <w:t>,</w:t>
          </w:r>
          <w:r>
            <w:rPr>
              <w:noProof/>
              <w:lang w:val="de-DE"/>
            </w:rPr>
            <w:t xml:space="preserve"> a.a.O. Fn. 25, S.</w:t>
          </w:r>
          <w:r w:rsidRPr="009D4D83">
            <w:rPr>
              <w:noProof/>
              <w:lang w:val="de-DE"/>
            </w:rPr>
            <w:t xml:space="preserve"> 1402.</w:t>
          </w:r>
          <w:r w:rsidRPr="00716CCF">
            <w:rPr>
              <w:noProof/>
            </w:rPr>
            <w:fldChar w:fldCharType="end"/>
          </w:r>
        </w:sdtContent>
      </w:sdt>
    </w:p>
  </w:footnote>
  <w:footnote w:id="29">
    <w:p w14:paraId="51793CFC" w14:textId="68ABEC67" w:rsidR="00BA21B4" w:rsidRPr="00A74069" w:rsidRDefault="00BA21B4">
      <w:pPr>
        <w:pStyle w:val="Funotentext"/>
        <w:rPr>
          <w:lang w:val="de-DE"/>
        </w:rPr>
      </w:pPr>
      <w:r>
        <w:rPr>
          <w:rStyle w:val="Funotenzeichen"/>
        </w:rPr>
        <w:footnoteRef/>
      </w:r>
      <w:r w:rsidRPr="009D4D83">
        <w:rPr>
          <w:lang w:val="de-DE"/>
        </w:rPr>
        <w:t xml:space="preserve"> </w:t>
      </w:r>
      <w:r w:rsidRPr="009D4D83">
        <w:rPr>
          <w:rFonts w:cs="Arial"/>
          <w:i/>
          <w:iCs/>
          <w:lang w:val="de-DE"/>
        </w:rPr>
        <w:t>Rau,</w:t>
      </w:r>
      <w:r>
        <w:rPr>
          <w:rFonts w:cs="Arial"/>
          <w:i/>
          <w:iCs/>
          <w:lang w:val="de-DE"/>
        </w:rPr>
        <w:t xml:space="preserve"> Ingo</w:t>
      </w:r>
      <w:r>
        <w:rPr>
          <w:rFonts w:cs="Arial"/>
          <w:iCs/>
          <w:lang w:val="de-DE"/>
        </w:rPr>
        <w:t xml:space="preserve">, </w:t>
      </w:r>
      <w:r w:rsidRPr="00035FA5">
        <w:rPr>
          <w:rFonts w:cs="Arial"/>
          <w:iCs/>
          <w:lang w:val="de-DE"/>
        </w:rPr>
        <w:t>§ 19 Straf-und</w:t>
      </w:r>
      <w:r>
        <w:rPr>
          <w:rFonts w:cs="Arial"/>
          <w:iCs/>
          <w:lang w:val="de-DE"/>
        </w:rPr>
        <w:t xml:space="preserve"> </w:t>
      </w:r>
      <w:r w:rsidRPr="00035FA5">
        <w:rPr>
          <w:rFonts w:cs="Arial"/>
          <w:iCs/>
          <w:lang w:val="de-DE"/>
        </w:rPr>
        <w:t>Strafprozessrecht</w:t>
      </w:r>
      <w:r>
        <w:rPr>
          <w:rFonts w:cs="Arial"/>
          <w:iCs/>
          <w:lang w:val="de-DE"/>
        </w:rPr>
        <w:t>,</w:t>
      </w:r>
      <w:r w:rsidRPr="009D4D83">
        <w:rPr>
          <w:rFonts w:cs="Arial"/>
          <w:lang w:val="de-DE"/>
        </w:rPr>
        <w:t xml:space="preserve"> in:</w:t>
      </w:r>
      <w:r w:rsidRPr="00035FA5">
        <w:rPr>
          <w:rFonts w:cs="Arial"/>
          <w:lang w:val="de-DE"/>
        </w:rPr>
        <w:t xml:space="preserve"> </w:t>
      </w:r>
      <w:r w:rsidRPr="004E1340">
        <w:rPr>
          <w:rFonts w:cs="Arial"/>
          <w:lang w:val="de-DE"/>
        </w:rPr>
        <w:t>COVID-19, Rechtsfragen zur Corona-Krise</w:t>
      </w:r>
      <w:r>
        <w:rPr>
          <w:rFonts w:cs="Arial"/>
          <w:lang w:val="de-DE"/>
        </w:rPr>
        <w:t>, hrsg. v.</w:t>
      </w:r>
      <w:r w:rsidRPr="009D4D83">
        <w:rPr>
          <w:rFonts w:cs="Arial"/>
          <w:lang w:val="de-DE"/>
        </w:rPr>
        <w:t xml:space="preserve"> </w:t>
      </w:r>
      <w:r>
        <w:rPr>
          <w:rFonts w:cs="Arial"/>
          <w:lang w:val="de-DE"/>
        </w:rPr>
        <w:t xml:space="preserve">Hubert </w:t>
      </w:r>
      <w:r w:rsidRPr="009D4D83">
        <w:rPr>
          <w:rFonts w:cs="Arial"/>
          <w:iCs/>
          <w:lang w:val="de-DE"/>
        </w:rPr>
        <w:t>Schmidt</w:t>
      </w:r>
      <w:r w:rsidRPr="009D4D83">
        <w:rPr>
          <w:rFonts w:cs="Arial"/>
          <w:lang w:val="de-DE"/>
        </w:rPr>
        <w:t>, 2. Aufl</w:t>
      </w:r>
      <w:r>
        <w:rPr>
          <w:rFonts w:cs="Arial"/>
          <w:lang w:val="de-DE"/>
        </w:rPr>
        <w:t xml:space="preserve">., </w:t>
      </w:r>
      <w:r w:rsidRPr="009D4D83">
        <w:rPr>
          <w:rFonts w:cs="Arial"/>
          <w:lang w:val="de-DE"/>
        </w:rPr>
        <w:t xml:space="preserve">2020, Rn. 45; </w:t>
      </w:r>
      <w:r w:rsidRPr="009D4D83">
        <w:rPr>
          <w:rFonts w:cs="Arial"/>
          <w:i/>
          <w:iCs/>
          <w:lang w:val="de-DE"/>
        </w:rPr>
        <w:t>Sowada,</w:t>
      </w:r>
      <w:r>
        <w:rPr>
          <w:rFonts w:cs="Arial"/>
          <w:i/>
          <w:iCs/>
          <w:lang w:val="de-DE"/>
        </w:rPr>
        <w:t xml:space="preserve"> Christoph</w:t>
      </w:r>
      <w:r>
        <w:rPr>
          <w:rFonts w:cs="Arial"/>
          <w:iCs/>
          <w:lang w:val="de-DE"/>
        </w:rPr>
        <w:t>,</w:t>
      </w:r>
      <w:r w:rsidRPr="009D4D83">
        <w:rPr>
          <w:rFonts w:cs="Arial"/>
          <w:lang w:val="de-DE"/>
        </w:rPr>
        <w:t xml:space="preserve"> Strafrechtliche Probleme der Triage in der Corona-Krise, NStZ 2020, </w:t>
      </w:r>
      <w:r>
        <w:rPr>
          <w:rFonts w:cs="Arial"/>
          <w:lang w:val="de-DE"/>
        </w:rPr>
        <w:t xml:space="preserve">S. </w:t>
      </w:r>
      <w:r w:rsidRPr="009D4D83">
        <w:rPr>
          <w:rFonts w:cs="Arial"/>
          <w:lang w:val="de-DE"/>
        </w:rPr>
        <w:t>452 (459 f.).</w:t>
      </w:r>
    </w:p>
  </w:footnote>
  <w:footnote w:id="30">
    <w:p w14:paraId="44BE6618" w14:textId="36462712" w:rsidR="00BA21B4" w:rsidRPr="00935C48" w:rsidRDefault="00BA21B4" w:rsidP="00A74069">
      <w:pPr>
        <w:pStyle w:val="Funotentext"/>
        <w:rPr>
          <w:rFonts w:cs="Arial"/>
          <w:lang w:val="de-DE"/>
        </w:rPr>
      </w:pPr>
      <w:r w:rsidRPr="00935C48">
        <w:rPr>
          <w:rStyle w:val="Funotenzeichen"/>
          <w:rFonts w:cs="Arial"/>
        </w:rPr>
        <w:footnoteRef/>
      </w:r>
      <w:r w:rsidRPr="00935C48">
        <w:rPr>
          <w:rFonts w:cs="Arial"/>
        </w:rPr>
        <w:t xml:space="preserve"> </w:t>
      </w:r>
      <w:sdt>
        <w:sdtPr>
          <w:rPr>
            <w:rFonts w:cs="Arial"/>
          </w:rPr>
          <w:alias w:val="To edit, see citavi.com/edit"/>
          <w:tag w:val="CitaviPlaceholder#8f6a1a3e-34fe-4a38-a4ab-cbc3aab54e2b"/>
          <w:id w:val="974873623"/>
          <w:placeholder>
            <w:docPart w:val="2B2AFE3A51864178BC89AD70EA396D2A"/>
          </w:placeholder>
        </w:sdtPr>
        <w:sdtEndPr/>
        <w:sdtContent>
          <w:r w:rsidRPr="00935C48">
            <w:rPr>
              <w:rFonts w:cs="Arial"/>
              <w:noProof/>
            </w:rPr>
            <w:fldChar w:fldCharType="begin"/>
          </w:r>
          <w:r>
            <w:rPr>
              <w:rFonts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Y4MWVjZmItYzM2Mi00MzIwLWFiZjEtNGIzZjc5NmMzNjRlIiwiSWQiOiI4NjM3NDhlNC0wMjE4LTRlMmItYjYxYi05N2RlM2JjNDM2YzEiLCJSYW5nZUxlbmd0aCI6NDQsIlJlZmVyZW5jZUlkIjoiMzYwNmFmZGEtZWU1MS00MmZjLTk3MGQtMDg5YzE4NzI0Zj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MDUiLCJTdGFydFBhZ2UiOnsiJGlkIjoiNSIsIiR0eXBlIjoiU3dpc3NBY2FkZW1pYy5QYWdlTnVtYmVyLCBTd2lzc0FjYWRlbWljIiwiSXNGdWxseU51bWVyaWMiOnRydWUsIk51bWJlciI6MTQwNSwiTnVtYmVyaW5nVHlwZSI6MCwiTnVtZXJhbFN5c3RlbSI6MCwiT3JpZ2luYWxTdHJpbmciOiIxNDA1IiwiUHJldHR5U3RyaW5nIjoiMTQwNSJ9fSwiUXVvdGF0aW9uVHlwZSI6M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FVzZXJcXEFwcERhdGFcXExvY2FsXFxUZW1wXFx3cGF1enZndC5qcGciLCJVcmlTdHJpbmciOiIzNjA2YWZkYS1lZTUxLTQyZmMtOTcwZC0wODljMTg3MjRmN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</w:instrText>
          </w:r>
          <w:r w:rsidRPr="00F61F7E">
            <w:rPr>
              <w:rFonts w:cs="Arial"/>
              <w:noProof/>
              <w:lang w:val="de-DE"/>
            </w:rPr>
            <w:instrText>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}</w:instrText>
          </w:r>
          <w:r w:rsidRPr="00935C48">
            <w:rPr>
              <w:rFonts w:cs="Arial"/>
              <w:noProof/>
            </w:rPr>
            <w:fldChar w:fldCharType="separate"/>
          </w:r>
          <w:r w:rsidRPr="009D4D83">
            <w:rPr>
              <w:rFonts w:cs="Arial"/>
              <w:i/>
              <w:noProof/>
              <w:lang w:val="de-DE"/>
            </w:rPr>
            <w:t>Engländer</w:t>
          </w:r>
          <w:r>
            <w:rPr>
              <w:rFonts w:cs="Arial"/>
              <w:i/>
              <w:noProof/>
              <w:lang w:val="de-DE"/>
            </w:rPr>
            <w:t xml:space="preserve">, </w:t>
          </w:r>
          <w:r w:rsidRPr="009D4D83">
            <w:rPr>
              <w:rFonts w:cs="Arial"/>
              <w:i/>
              <w:noProof/>
              <w:lang w:val="de-DE"/>
            </w:rPr>
            <w:t>Zimmermann</w:t>
          </w:r>
          <w:r w:rsidRPr="009D4D83">
            <w:rPr>
              <w:rFonts w:cs="Arial"/>
              <w:noProof/>
              <w:lang w:val="de-DE"/>
            </w:rPr>
            <w:t xml:space="preserve">, </w:t>
          </w:r>
          <w:r>
            <w:rPr>
              <w:rFonts w:cs="Arial"/>
              <w:noProof/>
              <w:lang w:val="de-DE"/>
            </w:rPr>
            <w:t xml:space="preserve">a.a.O. Fn. 25, S. </w:t>
          </w:r>
          <w:r w:rsidRPr="009D4D83">
            <w:rPr>
              <w:rFonts w:cs="Arial"/>
              <w:noProof/>
              <w:lang w:val="de-DE"/>
            </w:rPr>
            <w:t>1405.</w:t>
          </w:r>
          <w:r w:rsidRPr="00935C48">
            <w:rPr>
              <w:rFonts w:cs="Arial"/>
              <w:noProof/>
            </w:rPr>
            <w:fldChar w:fldCharType="end"/>
          </w:r>
        </w:sdtContent>
      </w:sdt>
    </w:p>
  </w:footnote>
  <w:footnote w:id="31">
    <w:p w14:paraId="06B3F58A" w14:textId="14608FFE" w:rsidR="00BA21B4" w:rsidRPr="009D4D83" w:rsidRDefault="00BA21B4">
      <w:pPr>
        <w:pStyle w:val="Funotentext"/>
        <w:rPr>
          <w:rStyle w:val="citation"/>
          <w:lang w:val="de-DE"/>
        </w:rPr>
      </w:pPr>
      <w:r w:rsidRPr="002A1EFA">
        <w:rPr>
          <w:rStyle w:val="Funotenzeichen"/>
          <w:rFonts w:cs="Arial"/>
        </w:rPr>
        <w:footnoteRef/>
      </w:r>
      <w:r w:rsidRPr="009D4D83">
        <w:rPr>
          <w:rFonts w:cs="Arial"/>
          <w:lang w:val="de-DE"/>
        </w:rPr>
        <w:t xml:space="preserve"> </w:t>
      </w:r>
      <w:r w:rsidRPr="00DF737D">
        <w:rPr>
          <w:rStyle w:val="citation"/>
          <w:lang w:val="de-DE"/>
        </w:rPr>
        <w:t>BVerfG, Beschluss vom 6.12.2005 - 1 BvR 347/98, NZS 2006, 84 (86).</w:t>
      </w:r>
    </w:p>
  </w:footnote>
  <w:footnote w:id="32">
    <w:p w14:paraId="40DF53A0" w14:textId="6632957F" w:rsidR="00BA21B4" w:rsidRPr="00AA32AD" w:rsidRDefault="00BA21B4" w:rsidP="00A74069">
      <w:pPr>
        <w:pStyle w:val="Funotentext"/>
        <w:rPr>
          <w:lang w:val="de-DE"/>
        </w:rPr>
      </w:pPr>
      <w:r>
        <w:rPr>
          <w:rStyle w:val="Funotenzeichen"/>
        </w:rPr>
        <w:footnoteRef/>
      </w:r>
      <w:r w:rsidRPr="00475CB6">
        <w:rPr>
          <w:lang w:val="de-DE"/>
        </w:rPr>
        <w:t xml:space="preserve"> </w:t>
      </w:r>
      <w:r w:rsidRPr="002A1EFA">
        <w:rPr>
          <w:rStyle w:val="citation"/>
          <w:i/>
          <w:iCs/>
          <w:lang w:val="de-DE"/>
        </w:rPr>
        <w:t>Laufs</w:t>
      </w:r>
      <w:r>
        <w:rPr>
          <w:rStyle w:val="citation"/>
          <w:i/>
          <w:iCs/>
          <w:lang w:val="de-DE"/>
        </w:rPr>
        <w:t xml:space="preserve">, Adolf, </w:t>
      </w:r>
      <w:r w:rsidRPr="002A1EFA">
        <w:rPr>
          <w:rStyle w:val="citation"/>
          <w:i/>
          <w:iCs/>
          <w:lang w:val="de-DE"/>
        </w:rPr>
        <w:t>Katzenmeier</w:t>
      </w:r>
      <w:r>
        <w:rPr>
          <w:rStyle w:val="citation"/>
          <w:i/>
          <w:iCs/>
          <w:lang w:val="de-DE"/>
        </w:rPr>
        <w:t xml:space="preserve">, Christian, </w:t>
      </w:r>
      <w:r w:rsidRPr="002A1EFA">
        <w:rPr>
          <w:rStyle w:val="citation"/>
          <w:i/>
          <w:iCs/>
          <w:lang w:val="de-DE"/>
        </w:rPr>
        <w:t>Lipp,</w:t>
      </w:r>
      <w:r>
        <w:rPr>
          <w:rStyle w:val="citation"/>
          <w:i/>
          <w:iCs/>
          <w:lang w:val="de-DE"/>
        </w:rPr>
        <w:t xml:space="preserve"> Volker</w:t>
      </w:r>
      <w:r>
        <w:rPr>
          <w:rStyle w:val="citation"/>
          <w:iCs/>
          <w:lang w:val="de-DE"/>
        </w:rPr>
        <w:t>,</w:t>
      </w:r>
      <w:r w:rsidRPr="00475CB6">
        <w:rPr>
          <w:rStyle w:val="citation"/>
          <w:lang w:val="de-DE"/>
        </w:rPr>
        <w:t xml:space="preserve"> Arztrecht, 8. </w:t>
      </w:r>
      <w:r w:rsidRPr="002A1EFA">
        <w:rPr>
          <w:rStyle w:val="citation"/>
          <w:lang w:val="de-DE"/>
        </w:rPr>
        <w:t>Aufl.</w:t>
      </w:r>
      <w:r>
        <w:rPr>
          <w:rStyle w:val="citation"/>
          <w:lang w:val="de-DE"/>
        </w:rPr>
        <w:t>,</w:t>
      </w:r>
      <w:r w:rsidRPr="002A1EFA">
        <w:rPr>
          <w:rStyle w:val="citation"/>
          <w:lang w:val="de-DE"/>
        </w:rPr>
        <w:t xml:space="preserve"> </w:t>
      </w:r>
      <w:r w:rsidRPr="009D4D83">
        <w:rPr>
          <w:rStyle w:val="citation"/>
          <w:lang w:val="de-DE"/>
        </w:rPr>
        <w:t>2021, Rn. 6</w:t>
      </w:r>
      <w:r>
        <w:rPr>
          <w:rStyle w:val="citation"/>
          <w:lang w:val="de-DE"/>
        </w:rPr>
        <w:t>–</w:t>
      </w:r>
      <w:r w:rsidRPr="009D4D83">
        <w:rPr>
          <w:rStyle w:val="citation"/>
          <w:lang w:val="de-DE"/>
        </w:rPr>
        <w:t>10.</w:t>
      </w:r>
    </w:p>
  </w:footnote>
  <w:footnote w:id="33">
    <w:p w14:paraId="5297E635" w14:textId="266010A4" w:rsidR="00BA21B4" w:rsidRPr="00F61F7E" w:rsidRDefault="00BA21B4" w:rsidP="00A74069">
      <w:pPr>
        <w:pStyle w:val="Funotentext"/>
        <w:rPr>
          <w:lang w:val="en-GB"/>
        </w:rPr>
      </w:pPr>
      <w:r>
        <w:rPr>
          <w:rStyle w:val="Funotenzeichen"/>
        </w:rPr>
        <w:footnoteRef/>
      </w:r>
      <w:r w:rsidRPr="009D4D83">
        <w:rPr>
          <w:lang w:val="de-DE"/>
        </w:rPr>
        <w:t xml:space="preserve"> </w:t>
      </w:r>
      <w:sdt>
        <w:sdtPr>
          <w:alias w:val="To edit, see citavi.com/edit"/>
          <w:tag w:val="CitaviPlaceholder#25ebc7de-419e-427e-8b87-4f42d914f621"/>
          <w:id w:val="728265366"/>
          <w:placeholder>
            <w:docPart w:val="2B2AFE3A51864178BC89AD70EA396D2A"/>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GNkYzdlLTQ1OTUtNDcwYS05MzlmLTEzOTMxZjQ4YTQ4ZCIsIlJhbmdlTGVuZ3RoIjo2NSwiUmVmZXJlbmNlSWQiOiIxODE0NGIwYS1iOTkwLTQxOTUtYjA3ZS04YzFlMGQ1OGY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iLCJTdGFydFBhZ2UiOnsiJGlkIjoiNSIsIiR0eXBlIjoiU3dpc3NBY2FkZW1pYy5QYWdlTnVtYmVyLCBTd2lzc0FjYWRlbWljIiwiSXNGdWxseU51bWVyaWMiOnRydWUsIk51bWJlciI6NDMsIk51bWJlcmluZ1R5cGUiOjAsIk51bWVyYWxTeXN0ZW0iOjAsIk9yaWdpbmFsU3RyaW5nIjoiNDMiLCJQcmV0dHlTdHJpbmciOiI0My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iZWNrLW9ubGluZS5iZWNrLmRlLz92cGF0aD1iaWJkYXRhJTJma29tbSUyZkJlY2tPS0JHQl81NSUyZkJHQiUyZmNvbnQlMmZCRUNLT0tCR0IlMmVCR0IlMmVQNjMwQSUyZWdsSUklMmVnbDUlMmVnbEElMmVodG0iLCJVcmlTdHJpbmciOiJodHRwczovL2JlY2stb25saW5lLmJlY2suZGUvP3ZwYXRoPWJpYmRhdGElMmZrb21tJTJmQmVja09LQkdCXzU1JTJmQkdCJTJmY29udCUyZkJFQ0tPS0JHQi5CR0IuUDYzMEEuZ2xJSS5nbDUuZ2xBLm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lcmVzaWEgRGVnZW5lciIsIkNyZWF0ZWRPbiI6IjIwMjAtMTEtMjVUMjE6MjY6MzMiLCJNb2RpZmllZEJ5IjoiX1RoZXJlc2lhIERlZ2VuZXIiLCJJZCI6ImQ1OWU4ZDBkLTI4ZGYtNDNjZC04ZmM1LTJlYTEzYzk3ZGI2MSIsIk1vZGlmaWVkT24iOiIyMDIwLTExLTI1VDIxOjI2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iZWNrLW9ubGluZS5iZWNrLmRlLz92cGF0aD1iaWJkYXRhJTJma29tbSUyZkJlY2tPS0JHQl81NSUyZkJHQiUyZmNvbnQlMmZCRUNLT0tCR0IlMmVCR0IlMmVQNjMwQSUyZWdsSUklMmVnbDUlMmVnbEElMmVodG0iLCJVcmlTdHJpbmciOiJodHRwczovL2JlY2stb25saW5lLmJlY2suZGUvP3ZwYXRoPWJpYmRhdGElMmZrb21tJTJmQmVja09LQkdCXzU1JTJmQkdCJTJmY29udCUyZkJFQ0tPS0JHQi5CR0IuUDYzMEEuZ2xJSS5nbDUuZ2xBLm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GVyZXNpYSBEZWdlbmVyIiwiQ3JlYXRlZE9uIjoiMjAyMC0xMS0yNVQyMToyNjozMyIsIk1vZGlmaWVkQnkiOiJfVGhlcmVzaWEgRGVnZW5lciIsIklkIjoiMWU0ZGY3MzItN2U3Ny00MTRmLTg5NTAtYzc3NTYyYzliOWQ4IiwiTW9kaWZpZWRPbiI6IjIwMjAtMTEtMjVUMjE6MjY6MzMiLCJQcm9qZWN0Ijp7IiRyZWYiOiI4In19XSwiT25saW5lQWRkcmVzcyI6Imh0dHBzOi8vYmVjay1vbmxpbmUuYmVjay5kZS8/dnBhdGg9YmliZGF0YSUyZmtvbW0lMmZCZWNrT0tCR0JfNTUlMmZCR0IlMmZjb250JTJmQkVDS09LQkdCJTJlQkdCJTJlUDYzMEElMmVnbElJJTJlZ2w1JTJlZ2xBJTJlaHRtIiwiT3</w:instrText>
          </w:r>
          <w:r w:rsidRPr="00F61F7E">
            <w:rPr>
              <w:noProof/>
              <w:lang w:val="en-GB"/>
            </w:rPr>
            <w:instrText>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}</w:instrText>
          </w:r>
          <w:r>
            <w:rPr>
              <w:noProof/>
            </w:rPr>
            <w:fldChar w:fldCharType="separate"/>
          </w:r>
          <w:r w:rsidRPr="00F61F7E">
            <w:rPr>
              <w:i/>
              <w:noProof/>
              <w:lang w:val="en-GB"/>
            </w:rPr>
            <w:t>Katzenmeier</w:t>
          </w:r>
          <w:r>
            <w:rPr>
              <w:i/>
              <w:noProof/>
              <w:lang w:val="en-GB"/>
            </w:rPr>
            <w:t>/</w:t>
          </w:r>
          <w:r w:rsidRPr="00F61F7E">
            <w:rPr>
              <w:i/>
              <w:noProof/>
              <w:lang w:val="en-GB"/>
            </w:rPr>
            <w:t>Christian</w:t>
          </w:r>
          <w:r w:rsidRPr="00F61F7E">
            <w:rPr>
              <w:noProof/>
              <w:lang w:val="en-GB"/>
            </w:rPr>
            <w:t>,</w:t>
          </w:r>
          <w:r w:rsidRPr="00F61F7E">
            <w:rPr>
              <w:i/>
              <w:noProof/>
              <w:lang w:val="en-GB"/>
            </w:rPr>
            <w:t xml:space="preserve"> </w:t>
          </w:r>
          <w:r w:rsidRPr="00F61F7E">
            <w:rPr>
              <w:noProof/>
              <w:lang w:val="en-GB"/>
            </w:rPr>
            <w:t>BeckOK BGB | BGB § 630a Rn. 4</w:t>
          </w:r>
          <w:r>
            <w:rPr>
              <w:noProof/>
              <w:lang w:val="en-GB"/>
            </w:rPr>
            <w:t xml:space="preserve">3 </w:t>
          </w:r>
          <w:r w:rsidRPr="00F61F7E">
            <w:rPr>
              <w:noProof/>
              <w:lang w:val="en-GB"/>
            </w:rPr>
            <w:t>- beck-online.</w:t>
          </w:r>
          <w:r>
            <w:rPr>
              <w:noProof/>
            </w:rPr>
            <w:fldChar w:fldCharType="end"/>
          </w:r>
        </w:sdtContent>
      </w:sdt>
    </w:p>
  </w:footnote>
  <w:footnote w:id="34">
    <w:p w14:paraId="53639EB3" w14:textId="343EFB35" w:rsidR="00BA21B4" w:rsidRPr="00F61F7E" w:rsidRDefault="00BA21B4">
      <w:pPr>
        <w:pStyle w:val="Funotentext"/>
        <w:rPr>
          <w:lang w:val="en-GB"/>
        </w:rPr>
      </w:pPr>
      <w:r>
        <w:rPr>
          <w:rStyle w:val="Funotenzeichen"/>
        </w:rPr>
        <w:footnoteRef/>
      </w:r>
      <w:r>
        <w:t xml:space="preserve"> </w:t>
      </w:r>
      <w:r w:rsidRPr="00170F90">
        <w:rPr>
          <w:rStyle w:val="zit"/>
          <w:rFonts w:cs="Arial"/>
        </w:rPr>
        <w:t>EuGH Slg. 1990, I-3941</w:t>
      </w:r>
      <w:r w:rsidRPr="00170F90">
        <w:rPr>
          <w:rFonts w:cs="Arial"/>
        </w:rPr>
        <w:t xml:space="preserve"> = </w:t>
      </w:r>
      <w:r w:rsidRPr="00170F90">
        <w:rPr>
          <w:rStyle w:val="zit"/>
          <w:rFonts w:cs="Arial"/>
        </w:rPr>
        <w:t>NJW 1991, 628</w:t>
      </w:r>
      <w:r>
        <w:rPr>
          <w:rFonts w:cs="Arial"/>
        </w:rPr>
        <w:t xml:space="preserve"> </w:t>
      </w:r>
      <w:r w:rsidRPr="00170F90">
        <w:rPr>
          <w:rFonts w:cs="Arial"/>
        </w:rPr>
        <w:t>– Dekker</w:t>
      </w:r>
      <w:r>
        <w:rPr>
          <w:rFonts w:cs="Arial"/>
        </w:rPr>
        <w:t>.</w:t>
      </w:r>
    </w:p>
  </w:footnote>
  <w:footnote w:id="35">
    <w:p w14:paraId="1A1AE938" w14:textId="3B2B1F51" w:rsidR="00BA21B4" w:rsidRPr="00F23DF6" w:rsidRDefault="00BA21B4" w:rsidP="00F23DF6">
      <w:pPr>
        <w:pStyle w:val="Funotentext"/>
        <w:rPr>
          <w:noProof/>
          <w:lang w:val="en-GB"/>
        </w:rPr>
      </w:pPr>
      <w:r w:rsidRPr="00F23DF6">
        <w:rPr>
          <w:noProof/>
          <w:vertAlign w:val="superscript"/>
          <w:lang w:val="en-GB"/>
        </w:rPr>
        <w:footnoteRef/>
      </w:r>
      <w:r w:rsidRPr="00F23DF6">
        <w:rPr>
          <w:noProof/>
          <w:lang w:val="en-GB"/>
        </w:rPr>
        <w:t xml:space="preserve"> MüKoBGB/</w:t>
      </w:r>
      <w:r w:rsidRPr="00F23DF6">
        <w:rPr>
          <w:i/>
          <w:iCs/>
          <w:noProof/>
          <w:lang w:val="en-GB"/>
        </w:rPr>
        <w:t>Thüsing</w:t>
      </w:r>
      <w:r w:rsidRPr="00F23DF6">
        <w:rPr>
          <w:noProof/>
          <w:lang w:val="en-GB"/>
        </w:rPr>
        <w:t>, 8. Aufl. 2018, AGG § 21 Rn. 39-47- beck-online, Rn. 43.</w:t>
      </w:r>
    </w:p>
    <w:p w14:paraId="0A4700CB" w14:textId="5F43666B" w:rsidR="00BA21B4" w:rsidRPr="008A36DB" w:rsidRDefault="00BA21B4">
      <w:pPr>
        <w:pStyle w:val="Funotentext"/>
        <w:rPr>
          <w:lang w:val="en-GB"/>
        </w:rPr>
      </w:pPr>
    </w:p>
  </w:footnote>
  <w:footnote w:id="36">
    <w:p w14:paraId="28676B3A" w14:textId="77777777" w:rsidR="00BA21B4" w:rsidRPr="008A36DB" w:rsidRDefault="00BA21B4" w:rsidP="00A74069">
      <w:pPr>
        <w:pStyle w:val="Funotentext"/>
        <w:rPr>
          <w:lang w:val="en-GB"/>
        </w:rPr>
      </w:pPr>
      <w:r>
        <w:rPr>
          <w:rStyle w:val="Funotenzeichen"/>
        </w:rPr>
        <w:footnoteRef/>
      </w:r>
      <w:r w:rsidRPr="008A36DB">
        <w:rPr>
          <w:lang w:val="en-GB"/>
        </w:rPr>
        <w:t xml:space="preserve"> BVerfG, </w:t>
      </w:r>
      <w:r w:rsidRPr="008A36DB">
        <w:rPr>
          <w:rStyle w:val="etyp"/>
          <w:lang w:val="en-GB"/>
        </w:rPr>
        <w:t>Urteil</w:t>
      </w:r>
      <w:r w:rsidRPr="008A36DB">
        <w:rPr>
          <w:lang w:val="en-GB"/>
        </w:rPr>
        <w:t xml:space="preserve"> vom </w:t>
      </w:r>
      <w:r w:rsidRPr="008A36DB">
        <w:rPr>
          <w:rStyle w:val="edat"/>
          <w:lang w:val="en-GB"/>
        </w:rPr>
        <w:t>15.2.2006</w:t>
      </w:r>
      <w:r w:rsidRPr="008A36DB">
        <w:rPr>
          <w:lang w:val="en-GB"/>
        </w:rPr>
        <w:t xml:space="preserve"> - </w:t>
      </w:r>
      <w:r w:rsidRPr="008A36DB">
        <w:rPr>
          <w:rStyle w:val="az"/>
          <w:lang w:val="en-GB"/>
        </w:rPr>
        <w:t>1 BvR 357/05, NJW 2006, 751.</w:t>
      </w:r>
    </w:p>
  </w:footnote>
  <w:footnote w:id="37">
    <w:p w14:paraId="22896019" w14:textId="123BE329" w:rsidR="00BA21B4" w:rsidRPr="00747DA4" w:rsidRDefault="00BA21B4" w:rsidP="00A74069">
      <w:pPr>
        <w:pStyle w:val="Funotentext"/>
        <w:rPr>
          <w:lang w:val="de-DE"/>
        </w:rPr>
      </w:pPr>
      <w:r>
        <w:rPr>
          <w:rStyle w:val="Funotenzeichen"/>
        </w:rPr>
        <w:footnoteRef/>
      </w:r>
      <w:r w:rsidRPr="002A1EFA">
        <w:rPr>
          <w:lang w:val="de-DE"/>
        </w:rPr>
        <w:t xml:space="preserve"> </w:t>
      </w:r>
      <w:sdt>
        <w:sdtPr>
          <w:alias w:val="To edit, see citavi.com/edit"/>
          <w:tag w:val="CitaviPlaceholder#98ff1aa9-3039-4162-9788-66c4bd3ba93f"/>
          <w:id w:val="-176736164"/>
          <w:placeholder>
            <w:docPart w:val="2B2AFE3A51864178BC89AD70EA396D2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zk2NzFlLTFhYWYtNGY2OC1iNzNiLWJiNTQ1ZGE2NzE4MiIsIlJhbmdlTGVuZ3RoIjoyMywiUmVmZXJlbmNlSWQiOiJiZDFiOWYyMS02NGRkLTRkMmMtOWQxMi04MGM0ODlkNGM2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FjcTNrbW1wLmpwZyIsIlVyaVN0cmluZyI6ImJkMWI5ZjIxLTY0ZGQtNGQyYy05ZDEyLTgwYzQ4OWQ0YzY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Ijoid2ljaHRpZyEiLCJFdmFsdWF0aW9uQ29tcGxleGl0eSI6MCwiRXZhbHVhdGlvbl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3aWNodGlnIX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SZWNodGxpY2hlIFJhaG1lbmJlZGluZ3VuZ2VuIGRlciBQcmlvcmlzaWVydW5nIHZvbiBDT1ZJRC0xOS1QYXRpZW50ZW4gaW4gZGVyIEludGVuc2l2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HbGVpY2hoZWl0IHZvciBkZXIgVHJpYWdl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SZWNodGxpY2hlIEdyZW56ZW4gbWVkaXppbmlzY2hlciBFdGhpa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GVyIFJlY2h0c3JhaG1lbiBmXFwnZmNyIGRpZSBQcmlvcmlzaWVydW5nIHZvbiBob2NoZHJpbmdsaWNoZW4gQ09WSUQtMTkgUGF0aWVudG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cmluZ2xpY2hrZWl0IHZvciBFcmZvbGdzYXVzc2ljaHQgXFx1ODIxMSAgYXVjaCBpbSBQYW5kZW1pZWZhbGx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1lZGl6aW5pc2NoZSBQcm9nbm9zZSBhbHMgQWx0ZXJzZGlza3JpbWluaWVy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1lZGl6aW5ldGhpc2NoZSBLcml0ZXJpZW4gb2huZSBldGhpc2NoZSBCZWdyXFwnZmNuZ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TmFjaHRyXFwnZTRnbGljaGUgVHJpYWdlP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S2VpbmUgU2VsYnN0dmVyd2FsdHVuZyBkZXIgXFx1ODIyMiBUcmlhZ2VcXHU4MjIwI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GllIFVudmVybWVpZGJhcmtlaXQgdHJhZ2lzY2hlciBFbnRzY2hlaWR1bmdlbn1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w:instrText>
          </w:r>
          <w:r w:rsidRPr="00F61F7E">
            <w:rPr>
              <w:noProof/>
              <w:lang w:val="de-DE"/>
            </w:rPr>
            <w:instrText>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}</w:instrText>
          </w:r>
          <w:r>
            <w:rPr>
              <w:noProof/>
            </w:rPr>
            <w:fldChar w:fldCharType="separate"/>
          </w:r>
          <w:r w:rsidRPr="009D4D83">
            <w:rPr>
              <w:i/>
              <w:noProof/>
              <w:lang w:val="de-DE"/>
            </w:rPr>
            <w:t>Fateh-Moghadam, Bijan, Gutmann, Thomas</w:t>
          </w:r>
          <w:r w:rsidRPr="009D4D83">
            <w:rPr>
              <w:noProof/>
              <w:lang w:val="de-DE"/>
            </w:rPr>
            <w:t>, Gleichheit vor der Triage: Rechtliche Rahmenbedingungen der Priorisierung von COVID-19-Patienten in der Intensivmedizin</w:t>
          </w:r>
          <w:r>
            <w:rPr>
              <w:noProof/>
              <w:lang w:val="de-DE"/>
            </w:rPr>
            <w:t xml:space="preserve">, </w:t>
          </w:r>
          <w:r w:rsidRPr="009D4D83">
            <w:rPr>
              <w:noProof/>
              <w:lang w:val="de-DE"/>
            </w:rPr>
            <w:t>VerfBlog/2020/4/30.</w:t>
          </w:r>
          <w:r>
            <w:rPr>
              <w:noProof/>
            </w:rPr>
            <w:fldChar w:fldCharType="end"/>
          </w:r>
        </w:sdtContent>
      </w:sdt>
    </w:p>
  </w:footnote>
  <w:footnote w:id="38">
    <w:p w14:paraId="0B385243" w14:textId="77777777" w:rsidR="00BA21B4" w:rsidRPr="009D4D83" w:rsidRDefault="00BA21B4" w:rsidP="00A74069">
      <w:pPr>
        <w:pStyle w:val="Funotentext"/>
      </w:pPr>
      <w:r>
        <w:rPr>
          <w:rStyle w:val="Funotenzeichen"/>
        </w:rPr>
        <w:footnoteRef/>
      </w:r>
      <w:r w:rsidRPr="009D4D83">
        <w:t xml:space="preserve"> Art. 10 UN BRK.</w:t>
      </w:r>
    </w:p>
  </w:footnote>
  <w:footnote w:id="39">
    <w:p w14:paraId="0AB88A24" w14:textId="7DC6B37C" w:rsidR="00BA21B4" w:rsidRPr="009D4D83" w:rsidRDefault="00BA21B4" w:rsidP="00A74069">
      <w:pPr>
        <w:pStyle w:val="Funotentext"/>
      </w:pPr>
      <w:r>
        <w:rPr>
          <w:rStyle w:val="Funotenzeichen"/>
        </w:rPr>
        <w:footnoteRef/>
      </w:r>
      <w:r w:rsidRPr="009D4D83">
        <w:t xml:space="preserve"> </w:t>
      </w:r>
      <w:r w:rsidRPr="009D4D83">
        <w:rPr>
          <w:i/>
          <w:iCs/>
        </w:rPr>
        <w:t>Nizar,</w:t>
      </w:r>
      <w:r>
        <w:rPr>
          <w:i/>
          <w:iCs/>
        </w:rPr>
        <w:t xml:space="preserve"> Smitha</w:t>
      </w:r>
      <w:r>
        <w:rPr>
          <w:iCs/>
        </w:rPr>
        <w:t xml:space="preserve">, Art. 10 Right to Life, </w:t>
      </w:r>
      <w:r w:rsidRPr="009D4D83">
        <w:t xml:space="preserve">in: </w:t>
      </w:r>
      <w:r w:rsidRPr="004E1340">
        <w:t>UN CRPD Commentary</w:t>
      </w:r>
      <w:r>
        <w:t xml:space="preserve">, hrsg. v. Ilias </w:t>
      </w:r>
      <w:r w:rsidRPr="009D4D83">
        <w:t>B</w:t>
      </w:r>
      <w:r>
        <w:t>a</w:t>
      </w:r>
      <w:r w:rsidRPr="009D4D83">
        <w:t xml:space="preserve">ntekas et al., </w:t>
      </w:r>
      <w:r>
        <w:t xml:space="preserve">Oxford </w:t>
      </w:r>
      <w:r w:rsidRPr="009D4D83">
        <w:t>2018, S. 290.</w:t>
      </w:r>
    </w:p>
  </w:footnote>
  <w:footnote w:id="40">
    <w:p w14:paraId="64984A96" w14:textId="1EE9367E" w:rsidR="00BA21B4" w:rsidRPr="009D4D83" w:rsidRDefault="00BA21B4" w:rsidP="00A74069">
      <w:pPr>
        <w:pStyle w:val="Funotentext"/>
        <w:rPr>
          <w:lang w:val="en-GB"/>
        </w:rPr>
      </w:pPr>
      <w:r>
        <w:rPr>
          <w:rStyle w:val="Funotenzeichen"/>
        </w:rPr>
        <w:footnoteRef/>
      </w:r>
      <w:r w:rsidRPr="009D4D83">
        <w:t xml:space="preserve"> </w:t>
      </w:r>
      <w:r w:rsidRPr="009D4D83">
        <w:rPr>
          <w:i/>
          <w:iCs/>
        </w:rPr>
        <w:t>Nizar,</w:t>
      </w:r>
      <w:r w:rsidRPr="009D4D83">
        <w:t xml:space="preserve"> a.a.O. Fn.</w:t>
      </w:r>
      <w:r>
        <w:t xml:space="preserve"> </w:t>
      </w:r>
      <w:r>
        <w:fldChar w:fldCharType="begin"/>
      </w:r>
      <w:r>
        <w:instrText xml:space="preserve"> NOTEREF _Ref57546787 \h </w:instrText>
      </w:r>
      <w:r>
        <w:fldChar w:fldCharType="separate"/>
      </w:r>
      <w:r>
        <w:t>39</w:t>
      </w:r>
      <w:r>
        <w:fldChar w:fldCharType="end"/>
      </w:r>
      <w:r w:rsidRPr="009D4D83">
        <w:rPr>
          <w:lang w:val="en-GB"/>
        </w:rPr>
        <w:t xml:space="preserve">, S. 291; </w:t>
      </w:r>
      <w:r w:rsidRPr="009D4D83">
        <w:rPr>
          <w:i/>
          <w:iCs/>
          <w:lang w:val="en-GB"/>
        </w:rPr>
        <w:t>Bruno</w:t>
      </w:r>
      <w:r>
        <w:rPr>
          <w:i/>
          <w:iCs/>
          <w:lang w:val="en-GB"/>
        </w:rPr>
        <w:t>, Giovanni C.</w:t>
      </w:r>
      <w:r w:rsidRPr="009D4D83">
        <w:rPr>
          <w:lang w:val="en-GB"/>
        </w:rPr>
        <w:t>,</w:t>
      </w:r>
      <w:r w:rsidRPr="00551789">
        <w:t xml:space="preserve"> </w:t>
      </w:r>
      <w:r w:rsidRPr="00551789">
        <w:rPr>
          <w:lang w:val="en-GB"/>
        </w:rPr>
        <w:t>Art</w:t>
      </w:r>
      <w:r>
        <w:rPr>
          <w:lang w:val="en-GB"/>
        </w:rPr>
        <w:t>.</w:t>
      </w:r>
      <w:r w:rsidRPr="00551789">
        <w:rPr>
          <w:lang w:val="en-GB"/>
        </w:rPr>
        <w:t xml:space="preserve"> 11 </w:t>
      </w:r>
      <w:r>
        <w:rPr>
          <w:lang w:val="en-GB"/>
        </w:rPr>
        <w:t xml:space="preserve">– </w:t>
      </w:r>
      <w:r w:rsidRPr="00551789">
        <w:rPr>
          <w:lang w:val="en-GB"/>
        </w:rPr>
        <w:t>Situations of Risk and Humanitarian Emergencies</w:t>
      </w:r>
      <w:r>
        <w:rPr>
          <w:lang w:val="en-GB"/>
        </w:rPr>
        <w:t>,</w:t>
      </w:r>
      <w:r w:rsidRPr="009D4D83">
        <w:rPr>
          <w:lang w:val="en-GB"/>
        </w:rPr>
        <w:t xml:space="preserve"> in: </w:t>
      </w:r>
      <w:r w:rsidRPr="00551789">
        <w:rPr>
          <w:noProof/>
          <w:lang w:val="en-GB"/>
        </w:rPr>
        <w:t>The United Nations Convention on the Rights of Persons with Disabilities</w:t>
      </w:r>
      <w:r>
        <w:rPr>
          <w:noProof/>
          <w:lang w:val="en-GB"/>
        </w:rPr>
        <w:t xml:space="preserve"> – A Commentary</w:t>
      </w:r>
      <w:r>
        <w:rPr>
          <w:lang w:val="en-GB"/>
        </w:rPr>
        <w:t>, hrsg. v. Valentina</w:t>
      </w:r>
      <w:r w:rsidRPr="00662EC2">
        <w:rPr>
          <w:i/>
          <w:iCs/>
          <w:lang w:val="en-GB"/>
        </w:rPr>
        <w:t xml:space="preserve"> </w:t>
      </w:r>
      <w:r w:rsidRPr="009D4D83">
        <w:rPr>
          <w:iCs/>
          <w:lang w:val="en-GB"/>
        </w:rPr>
        <w:t>Della Fina</w:t>
      </w:r>
      <w:r>
        <w:rPr>
          <w:i/>
          <w:iCs/>
          <w:lang w:val="en-GB"/>
        </w:rPr>
        <w:t xml:space="preserve"> </w:t>
      </w:r>
      <w:r w:rsidRPr="009D4D83">
        <w:rPr>
          <w:iCs/>
          <w:lang w:val="en-GB"/>
        </w:rPr>
        <w:t>et al.</w:t>
      </w:r>
      <w:r w:rsidRPr="009D4D83">
        <w:rPr>
          <w:lang w:val="en-GB"/>
        </w:rPr>
        <w:t>,</w:t>
      </w:r>
      <w:r>
        <w:rPr>
          <w:lang w:val="en-GB"/>
        </w:rPr>
        <w:t xml:space="preserve"> Cham</w:t>
      </w:r>
      <w:r w:rsidRPr="009D4D83">
        <w:rPr>
          <w:lang w:val="en-GB"/>
        </w:rPr>
        <w:t xml:space="preserve"> 2017, S. 256 f.</w:t>
      </w:r>
    </w:p>
  </w:footnote>
  <w:footnote w:id="41">
    <w:p w14:paraId="41724F95" w14:textId="77C9B375" w:rsidR="00BA21B4" w:rsidRPr="00F61F7E" w:rsidRDefault="00BA21B4" w:rsidP="00A74069">
      <w:pPr>
        <w:pStyle w:val="Funotentext"/>
        <w:rPr>
          <w:lang w:val="en-GB"/>
        </w:rPr>
      </w:pPr>
      <w:r>
        <w:rPr>
          <w:rStyle w:val="Funotenzeichen"/>
        </w:rPr>
        <w:footnoteRef/>
      </w:r>
      <w:r w:rsidRPr="002A1EFA">
        <w:rPr>
          <w:lang w:val="es-ES"/>
        </w:rPr>
        <w:t xml:space="preserve"> </w:t>
      </w:r>
      <w:r w:rsidRPr="002A1EFA">
        <w:rPr>
          <w:i/>
          <w:iCs/>
          <w:lang w:val="es-ES"/>
        </w:rPr>
        <w:t>Nizar</w:t>
      </w:r>
      <w:r w:rsidRPr="00935C48">
        <w:rPr>
          <w:lang w:val="es-ES"/>
        </w:rPr>
        <w:t xml:space="preserve">, </w:t>
      </w:r>
      <w:r w:rsidRPr="002A1EFA">
        <w:rPr>
          <w:lang w:val="es-ES"/>
        </w:rPr>
        <w:t>a.a.O. Fn</w:t>
      </w:r>
      <w:r w:rsidRPr="00935C48">
        <w:rPr>
          <w:lang w:val="es-ES"/>
        </w:rPr>
        <w:t xml:space="preserve">. </w:t>
      </w:r>
      <w:r>
        <w:rPr>
          <w:lang w:val="es-ES"/>
        </w:rPr>
        <w:t>39</w:t>
      </w:r>
      <w:r w:rsidRPr="00F61F7E">
        <w:rPr>
          <w:lang w:val="en-GB"/>
        </w:rPr>
        <w:t>, S. 292.</w:t>
      </w:r>
    </w:p>
  </w:footnote>
  <w:footnote w:id="42">
    <w:p w14:paraId="5963E0F7" w14:textId="7AD4EBC1" w:rsidR="00BA21B4" w:rsidRPr="00935C48" w:rsidRDefault="00BA21B4" w:rsidP="00A74069">
      <w:pPr>
        <w:pStyle w:val="Funotentext"/>
        <w:rPr>
          <w:lang w:val="de-DE"/>
        </w:rPr>
      </w:pPr>
      <w:r w:rsidRPr="00935C48">
        <w:rPr>
          <w:rStyle w:val="Funotenzeichen"/>
        </w:rPr>
        <w:footnoteRef/>
      </w:r>
      <w:r w:rsidRPr="00935C48">
        <w:rPr>
          <w:lang w:val="de-DE"/>
        </w:rPr>
        <w:t xml:space="preserve"> Durch die BRD 1973 ratifiziert. </w:t>
      </w:r>
      <w:r w:rsidRPr="00935C48">
        <w:rPr>
          <w:i/>
          <w:iCs/>
          <w:lang w:val="de-DE"/>
        </w:rPr>
        <w:t>Deutscher Bundestag</w:t>
      </w:r>
      <w:r w:rsidRPr="009D4D83">
        <w:rPr>
          <w:iCs/>
          <w:lang w:val="de-DE"/>
        </w:rPr>
        <w:t>,</w:t>
      </w:r>
      <w:r w:rsidRPr="00935C48">
        <w:rPr>
          <w:i/>
          <w:iCs/>
          <w:lang w:val="de-DE"/>
        </w:rPr>
        <w:t xml:space="preserve"> </w:t>
      </w:r>
      <w:r w:rsidRPr="009D4D83">
        <w:rPr>
          <w:lang w:val="de-DE"/>
        </w:rPr>
        <w:t>Keine Ratifikation des Fakultativprotokolls zum VN-Sozialpakt</w:t>
      </w:r>
      <w:r>
        <w:rPr>
          <w:lang w:val="de-DE"/>
        </w:rPr>
        <w:t>,</w:t>
      </w:r>
      <w:r w:rsidRPr="009D4D83">
        <w:rPr>
          <w:lang w:val="de-DE"/>
        </w:rPr>
        <w:t xml:space="preserve"> </w:t>
      </w:r>
      <w:r w:rsidRPr="00935C48">
        <w:rPr>
          <w:lang w:val="de-DE"/>
        </w:rPr>
        <w:t>Drucksache 19/22927,</w:t>
      </w:r>
      <w:r>
        <w:rPr>
          <w:lang w:val="de-DE"/>
        </w:rPr>
        <w:t xml:space="preserve"> 30.9.2020,</w:t>
      </w:r>
      <w:r w:rsidRPr="00935C48">
        <w:rPr>
          <w:lang w:val="de-DE"/>
        </w:rPr>
        <w:t xml:space="preserve"> S. 1</w:t>
      </w:r>
      <w:r>
        <w:rPr>
          <w:lang w:val="de-DE"/>
        </w:rPr>
        <w:t>.</w:t>
      </w:r>
    </w:p>
  </w:footnote>
  <w:footnote w:id="43">
    <w:p w14:paraId="67BA5BC3" w14:textId="6B5682AA" w:rsidR="00BA21B4" w:rsidRPr="00935C48" w:rsidRDefault="00BA21B4" w:rsidP="00A74069">
      <w:pPr>
        <w:pStyle w:val="Funotentext"/>
        <w:rPr>
          <w:lang w:val="de-DE"/>
        </w:rPr>
      </w:pPr>
      <w:r w:rsidRPr="00935C48">
        <w:rPr>
          <w:rStyle w:val="Funotenzeichen"/>
        </w:rPr>
        <w:footnoteRef/>
      </w:r>
      <w:r w:rsidRPr="00935C48">
        <w:rPr>
          <w:lang w:val="de-DE"/>
        </w:rPr>
        <w:t xml:space="preserve"> </w:t>
      </w:r>
      <w:r w:rsidRPr="002A1EFA">
        <w:rPr>
          <w:i/>
          <w:iCs/>
          <w:lang w:val="de-DE"/>
        </w:rPr>
        <w:t>Welti</w:t>
      </w:r>
      <w:r w:rsidRPr="00935C48">
        <w:rPr>
          <w:i/>
          <w:iCs/>
          <w:lang w:val="de-DE"/>
        </w:rPr>
        <w:t>,</w:t>
      </w:r>
      <w:r>
        <w:rPr>
          <w:i/>
          <w:iCs/>
          <w:lang w:val="de-DE"/>
        </w:rPr>
        <w:t xml:space="preserve"> Felix</w:t>
      </w:r>
      <w:r>
        <w:rPr>
          <w:iCs/>
          <w:lang w:val="de-DE"/>
        </w:rPr>
        <w:t xml:space="preserve">, </w:t>
      </w:r>
      <w:r w:rsidRPr="00935C48">
        <w:rPr>
          <w:lang w:val="de-DE"/>
        </w:rPr>
        <w:t xml:space="preserve">Art. 25 und 26 </w:t>
      </w:r>
      <w:r>
        <w:rPr>
          <w:lang w:val="de-DE"/>
        </w:rPr>
        <w:t>– Gesundheit, Habilitation und Rehabilitation,</w:t>
      </w:r>
      <w:r w:rsidRPr="00935C48">
        <w:rPr>
          <w:lang w:val="de-DE"/>
        </w:rPr>
        <w:t xml:space="preserve"> in: UN</w:t>
      </w:r>
      <w:r>
        <w:rPr>
          <w:lang w:val="de-DE"/>
        </w:rPr>
        <w:t>-</w:t>
      </w:r>
      <w:r w:rsidRPr="00935C48">
        <w:rPr>
          <w:lang w:val="de-DE"/>
        </w:rPr>
        <w:t>Behindertenrechts</w:t>
      </w:r>
      <w:r>
        <w:rPr>
          <w:lang w:val="de-DE"/>
        </w:rPr>
        <w:softHyphen/>
      </w:r>
      <w:r w:rsidRPr="00935C48">
        <w:rPr>
          <w:lang w:val="de-DE"/>
        </w:rPr>
        <w:t>konvention mit rechtlichen Erläuterungen</w:t>
      </w:r>
      <w:r>
        <w:rPr>
          <w:lang w:val="de-DE"/>
        </w:rPr>
        <w:t xml:space="preserve">, hrsg. v. Antje </w:t>
      </w:r>
      <w:r w:rsidRPr="009D4D83">
        <w:rPr>
          <w:iCs/>
          <w:lang w:val="de-DE"/>
        </w:rPr>
        <w:t>Welke</w:t>
      </w:r>
      <w:r w:rsidRPr="00935C48">
        <w:rPr>
          <w:lang w:val="de-DE"/>
        </w:rPr>
        <w:t>,</w:t>
      </w:r>
      <w:r>
        <w:rPr>
          <w:lang w:val="de-DE"/>
        </w:rPr>
        <w:t xml:space="preserve"> Berlin</w:t>
      </w:r>
      <w:r w:rsidRPr="00935C48">
        <w:rPr>
          <w:lang w:val="de-DE"/>
        </w:rPr>
        <w:t xml:space="preserve"> 2012, </w:t>
      </w:r>
      <w:r w:rsidRPr="004B0690">
        <w:rPr>
          <w:lang w:val="de-DE"/>
        </w:rPr>
        <w:t>Rn. 31</w:t>
      </w:r>
      <w:r w:rsidRPr="00935C48">
        <w:rPr>
          <w:lang w:val="de-DE"/>
        </w:rPr>
        <w:t>.</w:t>
      </w:r>
    </w:p>
  </w:footnote>
  <w:footnote w:id="44">
    <w:p w14:paraId="735F4797" w14:textId="61B54F46" w:rsidR="00BA21B4" w:rsidRPr="00935C48" w:rsidRDefault="00BA21B4" w:rsidP="00A74069">
      <w:pPr>
        <w:pStyle w:val="Funotentext"/>
        <w:rPr>
          <w:lang w:val="de-DE"/>
        </w:rPr>
      </w:pPr>
      <w:r w:rsidRPr="00935C48">
        <w:rPr>
          <w:rStyle w:val="Funotenzeichen"/>
        </w:rPr>
        <w:footnoteRef/>
      </w:r>
      <w:r w:rsidRPr="00935C48">
        <w:rPr>
          <w:lang w:val="de-DE"/>
        </w:rPr>
        <w:t xml:space="preserve"> Dazu </w:t>
      </w:r>
      <w:r w:rsidRPr="002A1EFA">
        <w:rPr>
          <w:i/>
          <w:iCs/>
          <w:lang w:val="de-DE"/>
        </w:rPr>
        <w:t>Aichele</w:t>
      </w:r>
      <w:r>
        <w:rPr>
          <w:i/>
          <w:iCs/>
          <w:lang w:val="de-DE"/>
        </w:rPr>
        <w:t xml:space="preserve">, Valentin, </w:t>
      </w:r>
      <w:r w:rsidRPr="002A1EFA">
        <w:rPr>
          <w:i/>
          <w:iCs/>
          <w:lang w:val="de-DE"/>
        </w:rPr>
        <w:t>Althoff</w:t>
      </w:r>
      <w:r>
        <w:rPr>
          <w:i/>
          <w:iCs/>
          <w:lang w:val="de-DE"/>
        </w:rPr>
        <w:t>, Nina</w:t>
      </w:r>
      <w:r>
        <w:rPr>
          <w:iCs/>
          <w:lang w:val="de-DE"/>
        </w:rPr>
        <w:t>, Nicht-Diskriminierung und angemessene Vorkehrungen in der UN-Behindertenrechtskonvention,</w:t>
      </w:r>
      <w:r w:rsidRPr="00935C48">
        <w:rPr>
          <w:lang w:val="de-DE"/>
        </w:rPr>
        <w:t xml:space="preserve"> in</w:t>
      </w:r>
      <w:r>
        <w:rPr>
          <w:lang w:val="de-DE"/>
        </w:rPr>
        <w:t>:</w:t>
      </w:r>
      <w:r w:rsidRPr="00935C48">
        <w:rPr>
          <w:lang w:val="de-DE"/>
        </w:rPr>
        <w:t xml:space="preserve"> UN Behindertenrechtskonvention mit rechtlichen Erläuterungen</w:t>
      </w:r>
      <w:r>
        <w:rPr>
          <w:lang w:val="de-DE"/>
        </w:rPr>
        <w:t xml:space="preserve">, hrsg. v. Antje </w:t>
      </w:r>
      <w:r w:rsidRPr="004E1340">
        <w:rPr>
          <w:iCs/>
          <w:lang w:val="de-DE"/>
        </w:rPr>
        <w:t>Welke</w:t>
      </w:r>
      <w:r w:rsidRPr="00935C48">
        <w:rPr>
          <w:lang w:val="de-DE"/>
        </w:rPr>
        <w:t>,</w:t>
      </w:r>
      <w:r>
        <w:rPr>
          <w:lang w:val="de-DE"/>
        </w:rPr>
        <w:t xml:space="preserve"> Berlin</w:t>
      </w:r>
      <w:r w:rsidRPr="00935C48">
        <w:rPr>
          <w:lang w:val="de-DE"/>
        </w:rPr>
        <w:t xml:space="preserve"> 2012</w:t>
      </w:r>
      <w:r>
        <w:rPr>
          <w:lang w:val="de-DE"/>
        </w:rPr>
        <w:t xml:space="preserve">, </w:t>
      </w:r>
      <w:r w:rsidRPr="00935C48">
        <w:rPr>
          <w:lang w:val="de-DE"/>
        </w:rPr>
        <w:t>Rn. 41 ff.; vgl. aber inzwischen § 7 Abs. 2 BGG, § 164 Abs.</w:t>
      </w:r>
      <w:r>
        <w:rPr>
          <w:lang w:val="de-DE"/>
        </w:rPr>
        <w:t xml:space="preserve"> </w:t>
      </w:r>
      <w:r w:rsidRPr="00935C48">
        <w:rPr>
          <w:lang w:val="de-DE"/>
        </w:rPr>
        <w:t xml:space="preserve">4 Ziff. 4 und 5 SGB IX; Nordrhein-Westfalen </w:t>
      </w:r>
      <w:r w:rsidRPr="00935C48">
        <w:rPr>
          <w:rFonts w:cstheme="minorHAnsi"/>
          <w:lang w:val="de-DE"/>
        </w:rPr>
        <w:t>BGG NRW neu gef. m.W.v. 1.7.2016 durch Gesetz v. 14.6.2016, GV. NRW, S. 442; sowie Sachsen-Anhalt</w:t>
      </w:r>
      <w:r w:rsidRPr="00935C48">
        <w:rPr>
          <w:lang w:val="de-DE"/>
        </w:rPr>
        <w:t xml:space="preserve"> BGG LSA v. 16.12.2010, GVBl. LSA, S. 584.</w:t>
      </w:r>
    </w:p>
  </w:footnote>
  <w:footnote w:id="45">
    <w:p w14:paraId="294A6072" w14:textId="77777777" w:rsidR="00BA21B4" w:rsidRPr="00935C48" w:rsidRDefault="00BA21B4" w:rsidP="00A74069">
      <w:pPr>
        <w:pStyle w:val="Funotentext"/>
        <w:rPr>
          <w:lang w:val="en-GB"/>
        </w:rPr>
      </w:pPr>
      <w:r w:rsidRPr="00935C48">
        <w:rPr>
          <w:rStyle w:val="Funotenzeichen"/>
        </w:rPr>
        <w:footnoteRef/>
      </w:r>
      <w:r w:rsidRPr="00935C48">
        <w:rPr>
          <w:lang w:val="de-DE"/>
        </w:rPr>
        <w:t xml:space="preserve"> </w:t>
      </w:r>
      <w:r w:rsidRPr="00935C48">
        <w:rPr>
          <w:rStyle w:val="satz"/>
          <w:lang w:val="de-DE"/>
        </w:rPr>
        <w:t xml:space="preserve">Vgl. etwa die Schwerbehindertenquoten im Arbeits- und Sozialrecht gem. </w:t>
      </w:r>
      <w:r w:rsidRPr="00935C48">
        <w:rPr>
          <w:rStyle w:val="satz"/>
        </w:rPr>
        <w:t>§§ 154 SGB IX.</w:t>
      </w:r>
    </w:p>
  </w:footnote>
  <w:footnote w:id="46">
    <w:p w14:paraId="2562C12B" w14:textId="77777777" w:rsidR="00BA21B4" w:rsidRPr="00935C48" w:rsidRDefault="00BA21B4" w:rsidP="00A74069">
      <w:pPr>
        <w:pStyle w:val="Funotentext"/>
        <w:rPr>
          <w:lang w:val="en-GB"/>
        </w:rPr>
      </w:pPr>
      <w:r w:rsidRPr="00935C48">
        <w:rPr>
          <w:rStyle w:val="Funotenzeichen"/>
        </w:rPr>
        <w:footnoteRef/>
      </w:r>
      <w:r w:rsidRPr="00935C48">
        <w:t xml:space="preserve"> </w:t>
      </w:r>
      <w:r w:rsidRPr="00935C48">
        <w:rPr>
          <w:lang w:val="en-GB"/>
        </w:rPr>
        <w:t>Art. 2 UN BRK.</w:t>
      </w:r>
    </w:p>
  </w:footnote>
  <w:footnote w:id="47">
    <w:p w14:paraId="58995A99" w14:textId="488A2728" w:rsidR="00BA21B4" w:rsidRPr="009D4D83" w:rsidRDefault="00BA21B4" w:rsidP="00A74069">
      <w:pPr>
        <w:pStyle w:val="Funotentext"/>
        <w:rPr>
          <w:lang w:val="de-DE"/>
        </w:rPr>
      </w:pPr>
      <w:r w:rsidRPr="00935C48">
        <w:rPr>
          <w:rStyle w:val="Funotenzeichen"/>
        </w:rPr>
        <w:footnoteRef/>
      </w:r>
      <w:r w:rsidRPr="002A1EFA">
        <w:rPr>
          <w:lang w:val="es-ES"/>
        </w:rPr>
        <w:t xml:space="preserve"> </w:t>
      </w:r>
      <w:r w:rsidRPr="002A1EFA">
        <w:rPr>
          <w:i/>
          <w:iCs/>
          <w:lang w:val="es-ES"/>
        </w:rPr>
        <w:t>CRPD GC No. 6,</w:t>
      </w:r>
      <w:r w:rsidRPr="002A1EFA">
        <w:rPr>
          <w:lang w:val="es-ES"/>
        </w:rPr>
        <w:t xml:space="preserve"> a.a.O. </w:t>
      </w:r>
      <w:r w:rsidRPr="00935C48">
        <w:rPr>
          <w:lang w:val="es-ES"/>
        </w:rPr>
        <w:t xml:space="preserve">Fn. </w:t>
      </w:r>
      <w:r w:rsidRPr="00935C48">
        <w:rPr>
          <w:lang w:val="es-ES"/>
        </w:rPr>
        <w:fldChar w:fldCharType="begin"/>
      </w:r>
      <w:r w:rsidRPr="00935C48">
        <w:rPr>
          <w:lang w:val="es-ES"/>
        </w:rPr>
        <w:instrText xml:space="preserve"> NOTEREF _Ref58338307 \h </w:instrText>
      </w:r>
      <w:r>
        <w:rPr>
          <w:lang w:val="es-ES"/>
        </w:rPr>
        <w:instrText xml:space="preserve"> \* MERGEFORMAT </w:instrText>
      </w:r>
      <w:r w:rsidRPr="00935C48">
        <w:rPr>
          <w:lang w:val="es-ES"/>
        </w:rPr>
      </w:r>
      <w:r w:rsidRPr="00935C48">
        <w:rPr>
          <w:lang w:val="es-ES"/>
        </w:rPr>
        <w:fldChar w:fldCharType="separate"/>
      </w:r>
      <w:r>
        <w:rPr>
          <w:lang w:val="es-ES"/>
        </w:rPr>
        <w:t>19</w:t>
      </w:r>
      <w:r w:rsidRPr="00935C48">
        <w:rPr>
          <w:lang w:val="es-ES"/>
        </w:rPr>
        <w:fldChar w:fldCharType="end"/>
      </w:r>
      <w:r w:rsidRPr="009D4D83">
        <w:rPr>
          <w:lang w:val="de-DE"/>
        </w:rPr>
        <w:t>.</w:t>
      </w:r>
    </w:p>
  </w:footnote>
  <w:footnote w:id="48">
    <w:p w14:paraId="0E358078" w14:textId="46EE6036" w:rsidR="00BA21B4" w:rsidRPr="002A1EFA" w:rsidRDefault="00BA21B4" w:rsidP="00A74069">
      <w:pPr>
        <w:rPr>
          <w:sz w:val="20"/>
          <w:szCs w:val="20"/>
          <w:lang w:val="de-DE"/>
        </w:rPr>
      </w:pPr>
      <w:r w:rsidRPr="002A1EFA">
        <w:rPr>
          <w:rStyle w:val="Funotenzeichen"/>
          <w:sz w:val="20"/>
          <w:szCs w:val="20"/>
        </w:rPr>
        <w:footnoteRef/>
      </w:r>
      <w:r w:rsidRPr="002A1EFA">
        <w:rPr>
          <w:sz w:val="20"/>
          <w:szCs w:val="20"/>
          <w:lang w:val="de-DE"/>
        </w:rPr>
        <w:t xml:space="preserve"> BVerfG, </w:t>
      </w:r>
      <w:r w:rsidRPr="002A1EFA">
        <w:rPr>
          <w:rFonts w:eastAsia="Times New Roman" w:cs="Arial"/>
          <w:sz w:val="20"/>
          <w:szCs w:val="20"/>
          <w:lang w:val="de-DE" w:eastAsia="de-DE"/>
        </w:rPr>
        <w:t xml:space="preserve">Beschluss vom 29.1.2019 </w:t>
      </w:r>
      <w:r w:rsidRPr="002A1EFA">
        <w:rPr>
          <w:sz w:val="20"/>
          <w:szCs w:val="20"/>
          <w:lang w:val="de-DE"/>
        </w:rPr>
        <w:t xml:space="preserve">(Wahlrechtsausschluss), a.a.O. Fn. </w:t>
      </w:r>
      <w:r w:rsidRPr="002A1EFA">
        <w:rPr>
          <w:sz w:val="20"/>
          <w:szCs w:val="20"/>
          <w:lang w:val="de-DE"/>
        </w:rPr>
        <w:fldChar w:fldCharType="begin"/>
      </w:r>
      <w:r w:rsidRPr="002A1EFA">
        <w:rPr>
          <w:sz w:val="20"/>
          <w:szCs w:val="20"/>
          <w:lang w:val="de-DE"/>
        </w:rPr>
        <w:instrText xml:space="preserve"> NOTEREF _Ref58338982 \h </w:instrText>
      </w:r>
      <w:r>
        <w:rPr>
          <w:sz w:val="20"/>
          <w:szCs w:val="20"/>
          <w:lang w:val="de-DE"/>
        </w:rPr>
        <w:instrText xml:space="preserve"> \* MERGEFORMAT </w:instrText>
      </w:r>
      <w:r w:rsidRPr="002A1EFA">
        <w:rPr>
          <w:sz w:val="20"/>
          <w:szCs w:val="20"/>
          <w:lang w:val="de-DE"/>
        </w:rPr>
      </w:r>
      <w:r w:rsidRPr="002A1EFA">
        <w:rPr>
          <w:sz w:val="20"/>
          <w:szCs w:val="20"/>
          <w:lang w:val="de-DE"/>
        </w:rPr>
        <w:fldChar w:fldCharType="separate"/>
      </w:r>
      <w:r>
        <w:rPr>
          <w:sz w:val="20"/>
          <w:szCs w:val="20"/>
          <w:lang w:val="de-DE"/>
        </w:rPr>
        <w:t>24</w:t>
      </w:r>
      <w:r w:rsidRPr="002A1EFA">
        <w:rPr>
          <w:sz w:val="20"/>
          <w:szCs w:val="20"/>
          <w:lang w:val="de-DE"/>
        </w:rPr>
        <w:fldChar w:fldCharType="end"/>
      </w:r>
      <w:r w:rsidRPr="002A1EFA">
        <w:rPr>
          <w:sz w:val="20"/>
          <w:szCs w:val="20"/>
          <w:lang w:val="de-DE"/>
        </w:rPr>
        <w:t>, S. 1207.</w:t>
      </w:r>
    </w:p>
  </w:footnote>
  <w:footnote w:id="49">
    <w:p w14:paraId="358E29C0" w14:textId="77777777" w:rsidR="00BA21B4" w:rsidRPr="00935C48" w:rsidRDefault="00BA21B4" w:rsidP="00A74069">
      <w:pPr>
        <w:pStyle w:val="Funotentext"/>
        <w:rPr>
          <w:lang w:val="de-DE"/>
        </w:rPr>
      </w:pPr>
      <w:r w:rsidRPr="00935C48">
        <w:rPr>
          <w:rStyle w:val="Funotenzeichen"/>
        </w:rPr>
        <w:footnoteRef/>
      </w:r>
      <w:r w:rsidRPr="00935C48">
        <w:rPr>
          <w:lang w:val="de-DE"/>
        </w:rPr>
        <w:t xml:space="preserve"> Art. 3 UN BRK.</w:t>
      </w:r>
    </w:p>
  </w:footnote>
  <w:footnote w:id="50">
    <w:p w14:paraId="29E48065" w14:textId="5E12E9F2" w:rsidR="00BA21B4" w:rsidRPr="00935C48" w:rsidRDefault="00BA21B4" w:rsidP="00A74069">
      <w:pPr>
        <w:pStyle w:val="Funotentext"/>
        <w:rPr>
          <w:rFonts w:cs="Arial"/>
          <w:lang w:val="de-DE"/>
        </w:rPr>
      </w:pPr>
      <w:r w:rsidRPr="00935C48">
        <w:rPr>
          <w:rStyle w:val="Funotenzeichen"/>
        </w:rPr>
        <w:footnoteRef/>
      </w:r>
      <w:r w:rsidRPr="009D4D83">
        <w:rPr>
          <w:lang w:val="en-GB"/>
        </w:rPr>
        <w:t xml:space="preserve"> </w:t>
      </w:r>
      <w:r w:rsidRPr="009D4D83">
        <w:rPr>
          <w:rFonts w:cs="Arial"/>
          <w:i/>
          <w:iCs/>
          <w:lang w:val="en-GB"/>
        </w:rPr>
        <w:t>CRPD GC No. 6</w:t>
      </w:r>
      <w:r w:rsidRPr="009D4D83">
        <w:rPr>
          <w:rFonts w:cs="Arial"/>
          <w:lang w:val="en-GB"/>
        </w:rPr>
        <w:t xml:space="preserve">, a.a.O. Fn. </w:t>
      </w:r>
      <w:r w:rsidRPr="00935C48">
        <w:rPr>
          <w:rFonts w:cs="Arial"/>
          <w:lang w:val="de-DE"/>
        </w:rPr>
        <w:fldChar w:fldCharType="begin"/>
      </w:r>
      <w:r w:rsidRPr="009D4D83">
        <w:rPr>
          <w:rFonts w:cs="Arial"/>
          <w:lang w:val="en-GB"/>
        </w:rPr>
        <w:instrText xml:space="preserve"> NOTEREF _Ref58338307 \h  \* MERGEFORMAT </w:instrText>
      </w:r>
      <w:r w:rsidRPr="00935C48">
        <w:rPr>
          <w:rFonts w:cs="Arial"/>
          <w:lang w:val="de-DE"/>
        </w:rPr>
      </w:r>
      <w:r w:rsidRPr="00935C48">
        <w:rPr>
          <w:rFonts w:cs="Arial"/>
          <w:lang w:val="de-DE"/>
        </w:rPr>
        <w:fldChar w:fldCharType="separate"/>
      </w:r>
      <w:r w:rsidRPr="00406D3B">
        <w:rPr>
          <w:rFonts w:cs="Arial"/>
          <w:lang w:val="de-DE"/>
        </w:rPr>
        <w:t>19</w:t>
      </w:r>
      <w:r w:rsidRPr="00935C48">
        <w:rPr>
          <w:rFonts w:cs="Arial"/>
          <w:lang w:val="de-DE"/>
        </w:rPr>
        <w:fldChar w:fldCharType="end"/>
      </w:r>
      <w:r w:rsidRPr="00935C48">
        <w:rPr>
          <w:rFonts w:cs="Arial"/>
          <w:lang w:val="de-DE"/>
        </w:rPr>
        <w:t>, Abs. 1.</w:t>
      </w:r>
    </w:p>
  </w:footnote>
  <w:footnote w:id="51">
    <w:p w14:paraId="3E1E6DC5" w14:textId="744388B5" w:rsidR="00BA21B4" w:rsidRPr="00935C48" w:rsidRDefault="00BA21B4" w:rsidP="00A74069">
      <w:pPr>
        <w:pStyle w:val="Funotentext"/>
        <w:rPr>
          <w:rFonts w:cs="Arial"/>
          <w:lang w:val="de-DE"/>
        </w:rPr>
      </w:pPr>
      <w:r w:rsidRPr="00B5330F">
        <w:rPr>
          <w:rStyle w:val="Funotenzeichen"/>
          <w:rFonts w:cs="Arial"/>
        </w:rPr>
        <w:footnoteRef/>
      </w:r>
      <w:r w:rsidRPr="000137CF">
        <w:rPr>
          <w:rFonts w:cs="Arial"/>
          <w:lang w:val="de-DE"/>
        </w:rPr>
        <w:t xml:space="preserve"> </w:t>
      </w:r>
      <w:r w:rsidRPr="000137CF">
        <w:rPr>
          <w:rFonts w:cs="Arial"/>
          <w:i/>
          <w:iCs/>
          <w:lang w:val="de-DE"/>
        </w:rPr>
        <w:t xml:space="preserve">Degener </w:t>
      </w:r>
      <w:r w:rsidRPr="000137CF">
        <w:rPr>
          <w:rFonts w:cs="Arial"/>
          <w:lang w:val="de-DE"/>
        </w:rPr>
        <w:t xml:space="preserve">in Baer </w:t>
      </w:r>
      <w:r w:rsidRPr="009D4D83">
        <w:rPr>
          <w:rFonts w:cs="Arial"/>
          <w:lang w:val="de-DE"/>
        </w:rPr>
        <w:t>e</w:t>
      </w:r>
      <w:r w:rsidRPr="000137CF">
        <w:rPr>
          <w:rFonts w:cs="Arial"/>
          <w:lang w:val="de-DE"/>
        </w:rPr>
        <w:t>t al.</w:t>
      </w:r>
      <w:r w:rsidRPr="009D4D83">
        <w:rPr>
          <w:rFonts w:cs="Arial"/>
          <w:noProof/>
          <w:lang w:val="de-DE"/>
        </w:rPr>
        <w:t>,</w:t>
      </w:r>
      <w:r w:rsidRPr="000137CF">
        <w:rPr>
          <w:rFonts w:cs="Arial"/>
          <w:i/>
          <w:noProof/>
          <w:lang w:val="de-DE"/>
        </w:rPr>
        <w:t xml:space="preserve"> </w:t>
      </w:r>
      <w:r w:rsidRPr="000137CF">
        <w:rPr>
          <w:rFonts w:cs="Arial"/>
          <w:iCs/>
          <w:noProof/>
          <w:lang w:val="de-DE"/>
        </w:rPr>
        <w:t xml:space="preserve">a.a.O. Fn. </w:t>
      </w:r>
      <w:r w:rsidRPr="00935C48">
        <w:rPr>
          <w:rFonts w:cs="Arial"/>
          <w:iCs/>
          <w:noProof/>
          <w:lang w:val="de-DE"/>
        </w:rPr>
        <w:fldChar w:fldCharType="begin"/>
      </w:r>
      <w:r w:rsidRPr="000137CF">
        <w:rPr>
          <w:rFonts w:cs="Arial"/>
          <w:iCs/>
          <w:noProof/>
          <w:lang w:val="de-DE"/>
        </w:rPr>
        <w:instrText xml:space="preserve"> NOTEREF _Ref57569931 \h  \* MERGEFORMAT </w:instrText>
      </w:r>
      <w:r w:rsidRPr="00935C48">
        <w:rPr>
          <w:rFonts w:cs="Arial"/>
          <w:iCs/>
          <w:noProof/>
          <w:lang w:val="de-DE"/>
        </w:rPr>
      </w:r>
      <w:r w:rsidRPr="00935C48">
        <w:rPr>
          <w:rFonts w:cs="Arial"/>
          <w:iCs/>
          <w:noProof/>
          <w:lang w:val="de-DE"/>
        </w:rPr>
        <w:fldChar w:fldCharType="separate"/>
      </w:r>
      <w:r>
        <w:rPr>
          <w:rFonts w:cs="Arial"/>
          <w:iCs/>
          <w:noProof/>
          <w:lang w:val="de-DE"/>
        </w:rPr>
        <w:t>18</w:t>
      </w:r>
      <w:r w:rsidRPr="00935C48">
        <w:rPr>
          <w:rFonts w:cs="Arial"/>
          <w:iCs/>
          <w:noProof/>
          <w:lang w:val="de-DE"/>
        </w:rPr>
        <w:fldChar w:fldCharType="end"/>
      </w:r>
      <w:r w:rsidRPr="00935C48">
        <w:rPr>
          <w:rFonts w:cs="Arial"/>
          <w:lang w:val="de-DE"/>
        </w:rPr>
        <w:t>, S. 493.</w:t>
      </w:r>
    </w:p>
  </w:footnote>
  <w:footnote w:id="52">
    <w:p w14:paraId="3065F88E" w14:textId="0925DB41" w:rsidR="00BA21B4" w:rsidRPr="009D4D83" w:rsidRDefault="00BA21B4" w:rsidP="00A74069">
      <w:pPr>
        <w:pStyle w:val="Funotentext"/>
        <w:rPr>
          <w:rFonts w:cs="Arial"/>
          <w:lang w:val="en-GB"/>
        </w:rPr>
      </w:pPr>
      <w:r w:rsidRPr="00935C48">
        <w:rPr>
          <w:rStyle w:val="Funotenzeichen"/>
          <w:rFonts w:cs="Arial"/>
        </w:rPr>
        <w:footnoteRef/>
      </w:r>
      <w:r w:rsidRPr="00935C48">
        <w:rPr>
          <w:rFonts w:cs="Arial"/>
          <w:lang w:val="de-DE"/>
        </w:rPr>
        <w:t xml:space="preserve"> Zudem als dritte und vierte Form die Belästigung und „Verweigerung angemessener Vorkehrungen“, </w:t>
      </w:r>
      <w:r w:rsidRPr="002A1EFA">
        <w:rPr>
          <w:rFonts w:cs="Arial"/>
          <w:i/>
          <w:iCs/>
          <w:lang w:val="de-DE"/>
        </w:rPr>
        <w:t>CRPD GC No. 6</w:t>
      </w:r>
      <w:r w:rsidRPr="009D4D83">
        <w:rPr>
          <w:rFonts w:cs="Arial"/>
          <w:iCs/>
          <w:lang w:val="de-DE"/>
        </w:rPr>
        <w:t>,</w:t>
      </w:r>
      <w:r w:rsidRPr="00935C48">
        <w:rPr>
          <w:rFonts w:cs="Arial"/>
          <w:lang w:val="de-DE"/>
        </w:rPr>
        <w:t xml:space="preserve"> a.a.O. Fn. </w:t>
      </w:r>
      <w:r w:rsidRPr="00935C48">
        <w:rPr>
          <w:rFonts w:cs="Arial"/>
          <w:lang w:val="de-DE"/>
        </w:rPr>
        <w:fldChar w:fldCharType="begin"/>
      </w:r>
      <w:r w:rsidRPr="00935C48">
        <w:rPr>
          <w:rFonts w:cs="Arial"/>
          <w:lang w:val="de-DE"/>
        </w:rPr>
        <w:instrText xml:space="preserve"> NOTEREF _Ref58338307 \h </w:instrText>
      </w:r>
      <w:r>
        <w:rPr>
          <w:rFonts w:cs="Arial"/>
          <w:lang w:val="de-DE"/>
        </w:rPr>
        <w:instrText xml:space="preserve"> \* MERGEFORMAT </w:instrText>
      </w:r>
      <w:r w:rsidRPr="00935C48">
        <w:rPr>
          <w:rFonts w:cs="Arial"/>
          <w:lang w:val="de-DE"/>
        </w:rPr>
      </w:r>
      <w:r w:rsidRPr="00935C48">
        <w:rPr>
          <w:rFonts w:cs="Arial"/>
          <w:lang w:val="de-DE"/>
        </w:rPr>
        <w:fldChar w:fldCharType="separate"/>
      </w:r>
      <w:r w:rsidRPr="00406D3B">
        <w:rPr>
          <w:rFonts w:cs="Arial"/>
          <w:lang w:val="en-GB"/>
        </w:rPr>
        <w:t>19</w:t>
      </w:r>
      <w:r w:rsidRPr="00935C48">
        <w:rPr>
          <w:rFonts w:cs="Arial"/>
          <w:lang w:val="de-DE"/>
        </w:rPr>
        <w:fldChar w:fldCharType="end"/>
      </w:r>
      <w:r w:rsidRPr="009D4D83">
        <w:rPr>
          <w:rFonts w:cs="Arial"/>
          <w:lang w:val="en-GB"/>
        </w:rPr>
        <w:t>, Abs. 18.</w:t>
      </w:r>
    </w:p>
  </w:footnote>
  <w:footnote w:id="53">
    <w:p w14:paraId="52FD3F32" w14:textId="4FB28984" w:rsidR="00BA21B4" w:rsidRPr="00CE3882" w:rsidRDefault="00BA21B4" w:rsidP="00A74069">
      <w:pPr>
        <w:pStyle w:val="Funotentext"/>
        <w:rPr>
          <w:rFonts w:cs="Arial"/>
          <w:lang w:val="en-GB"/>
        </w:rPr>
      </w:pPr>
      <w:r w:rsidRPr="00935C48">
        <w:rPr>
          <w:rStyle w:val="Funotenzeichen"/>
          <w:rFonts w:cs="Arial"/>
        </w:rPr>
        <w:footnoteRef/>
      </w:r>
      <w:r w:rsidRPr="009D4D83">
        <w:rPr>
          <w:rFonts w:cs="Arial"/>
          <w:lang w:val="en-GB"/>
        </w:rPr>
        <w:t xml:space="preserve"> </w:t>
      </w:r>
      <w:r w:rsidRPr="009D4D83">
        <w:rPr>
          <w:rFonts w:cs="Arial"/>
          <w:i/>
          <w:iCs/>
          <w:lang w:val="en-GB"/>
        </w:rPr>
        <w:t>CRPD GC No. 6</w:t>
      </w:r>
      <w:r w:rsidRPr="009D4D83">
        <w:rPr>
          <w:rFonts w:cs="Arial"/>
          <w:iCs/>
          <w:lang w:val="en-GB"/>
        </w:rPr>
        <w:t>,</w:t>
      </w:r>
      <w:r w:rsidRPr="009D4D83">
        <w:rPr>
          <w:rFonts w:cs="Arial"/>
          <w:lang w:val="en-GB"/>
        </w:rPr>
        <w:t xml:space="preserve"> a.a.O. Fn. </w:t>
      </w:r>
      <w:r w:rsidRPr="00935C48">
        <w:rPr>
          <w:rFonts w:cs="Arial"/>
          <w:lang w:val="de-DE"/>
        </w:rPr>
        <w:fldChar w:fldCharType="begin"/>
      </w:r>
      <w:r w:rsidRPr="00935C48">
        <w:rPr>
          <w:rFonts w:cs="Arial"/>
          <w:lang w:val="en-GB"/>
        </w:rPr>
        <w:instrText xml:space="preserve"> NOTEREF _Ref58338307 \h </w:instrText>
      </w:r>
      <w:r w:rsidRPr="009D4D83">
        <w:rPr>
          <w:rFonts w:cs="Arial"/>
          <w:lang w:val="en-GB"/>
        </w:rPr>
        <w:instrText xml:space="preserve"> \* MERGEFORMAT </w:instrText>
      </w:r>
      <w:r w:rsidRPr="00935C48">
        <w:rPr>
          <w:rFonts w:cs="Arial"/>
          <w:lang w:val="de-DE"/>
        </w:rPr>
      </w:r>
      <w:r w:rsidRPr="00935C48">
        <w:rPr>
          <w:rFonts w:cs="Arial"/>
          <w:lang w:val="de-DE"/>
        </w:rPr>
        <w:fldChar w:fldCharType="separate"/>
      </w:r>
      <w:r w:rsidRPr="00CE3882">
        <w:rPr>
          <w:rFonts w:cs="Arial"/>
          <w:lang w:val="en-GB"/>
        </w:rPr>
        <w:t>19</w:t>
      </w:r>
      <w:r w:rsidRPr="00935C48">
        <w:rPr>
          <w:rFonts w:cs="Arial"/>
          <w:lang w:val="de-DE"/>
        </w:rPr>
        <w:fldChar w:fldCharType="end"/>
      </w:r>
      <w:r w:rsidRPr="00CE3882">
        <w:rPr>
          <w:rFonts w:cs="Arial"/>
          <w:lang w:val="en-GB"/>
        </w:rPr>
        <w:t>, Abs. 18 lit. a) und b).</w:t>
      </w:r>
    </w:p>
  </w:footnote>
  <w:footnote w:id="54">
    <w:p w14:paraId="586E324F" w14:textId="50CDF1E8" w:rsidR="00BA21B4" w:rsidRPr="00406D3B" w:rsidRDefault="00BA21B4" w:rsidP="00A74069">
      <w:pPr>
        <w:rPr>
          <w:rFonts w:eastAsia="Times New Roman" w:cs="Arial"/>
          <w:iCs/>
          <w:sz w:val="20"/>
          <w:szCs w:val="20"/>
          <w:lang w:val="de-DE" w:eastAsia="de-DE"/>
        </w:rPr>
      </w:pPr>
      <w:r w:rsidRPr="002A1EFA">
        <w:rPr>
          <w:rStyle w:val="Funotenzeichen"/>
          <w:rFonts w:cs="Arial"/>
          <w:sz w:val="20"/>
          <w:szCs w:val="20"/>
        </w:rPr>
        <w:footnoteRef/>
      </w:r>
      <w:r w:rsidRPr="002A1EFA">
        <w:rPr>
          <w:rFonts w:cs="Arial"/>
          <w:sz w:val="20"/>
          <w:szCs w:val="20"/>
          <w:lang w:val="de-DE"/>
        </w:rPr>
        <w:t xml:space="preserve"> </w:t>
      </w:r>
      <w:r>
        <w:rPr>
          <w:rFonts w:cs="Arial"/>
          <w:sz w:val="20"/>
          <w:szCs w:val="20"/>
          <w:lang w:val="de-DE"/>
        </w:rPr>
        <w:t xml:space="preserve">D.h., die Maßnahme darf nicht an die geschützte Kategorie anknüpfen, vgl. </w:t>
      </w:r>
      <w:r w:rsidRPr="00406D3B">
        <w:rPr>
          <w:rFonts w:cs="Arial"/>
          <w:i/>
          <w:sz w:val="20"/>
          <w:szCs w:val="20"/>
          <w:lang w:val="de-DE"/>
        </w:rPr>
        <w:t>Maunz/Dürig/Langenfeld</w:t>
      </w:r>
      <w:r w:rsidRPr="00406D3B">
        <w:rPr>
          <w:rFonts w:cs="Arial"/>
          <w:iCs/>
          <w:sz w:val="20"/>
          <w:szCs w:val="20"/>
          <w:lang w:val="de-DE"/>
        </w:rPr>
        <w:t>, 91. EL April 2020, GG Art. 3 Abs. 3 Rn. 21</w:t>
      </w:r>
      <w:r>
        <w:rPr>
          <w:rFonts w:cs="Arial"/>
          <w:iCs/>
          <w:sz w:val="20"/>
          <w:szCs w:val="20"/>
          <w:lang w:val="de-DE"/>
        </w:rPr>
        <w:t>.</w:t>
      </w:r>
    </w:p>
  </w:footnote>
  <w:footnote w:id="55">
    <w:p w14:paraId="168CF60A" w14:textId="568D5336" w:rsidR="00BA21B4" w:rsidRPr="002A1EFA" w:rsidRDefault="00BA21B4" w:rsidP="00A74069">
      <w:pPr>
        <w:rPr>
          <w:rFonts w:cs="Arial"/>
          <w:sz w:val="20"/>
          <w:szCs w:val="20"/>
          <w:lang w:val="de-DE"/>
        </w:rPr>
      </w:pPr>
      <w:r w:rsidRPr="002A1EFA">
        <w:rPr>
          <w:rStyle w:val="Funotenzeichen"/>
          <w:rFonts w:cs="Arial"/>
          <w:sz w:val="20"/>
          <w:szCs w:val="20"/>
        </w:rPr>
        <w:footnoteRef/>
      </w:r>
      <w:r w:rsidRPr="002A1EFA">
        <w:rPr>
          <w:rFonts w:cs="Arial"/>
          <w:sz w:val="20"/>
          <w:szCs w:val="20"/>
          <w:lang w:val="de-DE"/>
        </w:rPr>
        <w:t xml:space="preserve"> </w:t>
      </w:r>
      <w:r>
        <w:rPr>
          <w:rFonts w:cs="Arial"/>
          <w:sz w:val="20"/>
          <w:szCs w:val="20"/>
          <w:lang w:val="de-DE"/>
        </w:rPr>
        <w:t xml:space="preserve">D.h., dass die Ungleichbehandlung nicht begründet werden kann, ohne auf das Merkmal zu rekurrieren, vgl. </w:t>
      </w:r>
      <w:r w:rsidRPr="00775258">
        <w:rPr>
          <w:rFonts w:cs="Arial"/>
          <w:i/>
          <w:iCs/>
          <w:sz w:val="20"/>
          <w:szCs w:val="20"/>
          <w:lang w:val="de-DE"/>
        </w:rPr>
        <w:t>v. Mangoldt/Klein/Starck/Baer/Markard</w:t>
      </w:r>
      <w:r w:rsidRPr="00775258">
        <w:rPr>
          <w:rFonts w:cs="Arial"/>
          <w:sz w:val="20"/>
          <w:szCs w:val="20"/>
          <w:lang w:val="de-DE"/>
        </w:rPr>
        <w:t>, 7. Aufl. 2018, GG Art. 3 Rn. 426-431</w:t>
      </w:r>
      <w:r w:rsidRPr="00775258">
        <w:rPr>
          <w:rFonts w:eastAsia="Times New Roman" w:cs="Arial"/>
          <w:sz w:val="20"/>
          <w:szCs w:val="20"/>
          <w:lang w:val="de-DE" w:eastAsia="de-DE"/>
        </w:rPr>
        <w:t>.</w:t>
      </w:r>
    </w:p>
  </w:footnote>
  <w:footnote w:id="56">
    <w:p w14:paraId="38C7A258" w14:textId="331348DC" w:rsidR="00BA21B4" w:rsidRPr="00935C48" w:rsidRDefault="00BA21B4" w:rsidP="00A74069">
      <w:pPr>
        <w:pStyle w:val="Funotentext"/>
        <w:rPr>
          <w:rFonts w:cs="Arial"/>
          <w:lang w:val="de-DE"/>
        </w:rPr>
      </w:pPr>
      <w:r w:rsidRPr="00935C48">
        <w:rPr>
          <w:rStyle w:val="Funotenzeichen"/>
          <w:rFonts w:cs="Arial"/>
        </w:rPr>
        <w:footnoteRef/>
      </w:r>
      <w:r w:rsidRPr="00935C48">
        <w:rPr>
          <w:rFonts w:cs="Arial"/>
          <w:lang w:val="de-DE"/>
        </w:rPr>
        <w:t xml:space="preserve"> </w:t>
      </w:r>
      <w:r w:rsidRPr="00935C48">
        <w:rPr>
          <w:rStyle w:val="titel0"/>
          <w:rFonts w:cs="Arial"/>
          <w:lang w:val="de-DE"/>
        </w:rPr>
        <w:t>BVerfG, Beschluss vom 19.1.1999</w:t>
      </w:r>
      <w:r w:rsidRPr="00935C48" w:rsidDel="00B5330F">
        <w:rPr>
          <w:rStyle w:val="titel0"/>
          <w:rFonts w:cs="Arial"/>
          <w:lang w:val="de-DE"/>
        </w:rPr>
        <w:t xml:space="preserve"> </w:t>
      </w:r>
      <w:r w:rsidRPr="00935C48">
        <w:rPr>
          <w:rStyle w:val="titel0"/>
          <w:rFonts w:cs="Arial"/>
          <w:lang w:val="de-DE"/>
        </w:rPr>
        <w:t>- 1 BvR 2161/94</w:t>
      </w:r>
      <w:r>
        <w:rPr>
          <w:rStyle w:val="titel0"/>
          <w:rFonts w:cs="Arial"/>
          <w:lang w:val="de-DE"/>
        </w:rPr>
        <w:t xml:space="preserve"> (Testiermöglichkeit)</w:t>
      </w:r>
      <w:r w:rsidRPr="00935C48">
        <w:rPr>
          <w:rStyle w:val="titel0"/>
          <w:rFonts w:cs="Arial"/>
          <w:lang w:val="de-DE"/>
        </w:rPr>
        <w:t xml:space="preserve">, BVerfGE 99, 341 (356 f.); </w:t>
      </w:r>
      <w:r w:rsidRPr="00775258">
        <w:rPr>
          <w:rFonts w:cs="Arial"/>
          <w:i/>
          <w:iCs/>
          <w:lang w:val="de-DE"/>
        </w:rPr>
        <w:t>v. Mangoldt/Klein/Starck/Baer/Markard</w:t>
      </w:r>
      <w:r w:rsidRPr="00775258">
        <w:rPr>
          <w:rFonts w:cs="Arial"/>
          <w:lang w:val="de-DE"/>
        </w:rPr>
        <w:t xml:space="preserve">, </w:t>
      </w:r>
      <w:r w:rsidRPr="00935C48">
        <w:rPr>
          <w:rStyle w:val="titel0"/>
          <w:rFonts w:cs="Arial"/>
          <w:lang w:val="de-DE"/>
        </w:rPr>
        <w:t xml:space="preserve">a.a.O. Fn. </w:t>
      </w:r>
      <w:r w:rsidRPr="00935C48">
        <w:rPr>
          <w:rStyle w:val="titel0"/>
          <w:rFonts w:cs="Arial"/>
          <w:lang w:val="de-DE"/>
        </w:rPr>
        <w:fldChar w:fldCharType="begin"/>
      </w:r>
      <w:r w:rsidRPr="00935C48">
        <w:rPr>
          <w:rStyle w:val="titel0"/>
          <w:rFonts w:cs="Arial"/>
          <w:lang w:val="de-DE"/>
        </w:rPr>
        <w:instrText xml:space="preserve"> NOTEREF _Ref57748078 \h </w:instrText>
      </w:r>
      <w:r>
        <w:rPr>
          <w:rStyle w:val="titel0"/>
          <w:rFonts w:cs="Arial"/>
          <w:lang w:val="de-DE"/>
        </w:rPr>
        <w:instrText xml:space="preserve"> \* MERGEFORMAT </w:instrText>
      </w:r>
      <w:r w:rsidRPr="00935C48">
        <w:rPr>
          <w:rStyle w:val="titel0"/>
          <w:rFonts w:cs="Arial"/>
          <w:lang w:val="de-DE"/>
        </w:rPr>
      </w:r>
      <w:r w:rsidRPr="00935C48">
        <w:rPr>
          <w:rStyle w:val="titel0"/>
          <w:rFonts w:cs="Arial"/>
          <w:lang w:val="de-DE"/>
        </w:rPr>
        <w:fldChar w:fldCharType="separate"/>
      </w:r>
      <w:r>
        <w:rPr>
          <w:rStyle w:val="titel0"/>
          <w:rFonts w:cs="Arial"/>
          <w:lang w:val="de-DE"/>
        </w:rPr>
        <w:t>55</w:t>
      </w:r>
      <w:r w:rsidRPr="00935C48">
        <w:rPr>
          <w:rStyle w:val="titel0"/>
          <w:rFonts w:cs="Arial"/>
          <w:lang w:val="de-DE"/>
        </w:rPr>
        <w:fldChar w:fldCharType="end"/>
      </w:r>
      <w:r w:rsidRPr="00935C48">
        <w:rPr>
          <w:rStyle w:val="titel0"/>
          <w:rFonts w:cs="Arial"/>
          <w:lang w:val="de-DE"/>
        </w:rPr>
        <w:t xml:space="preserve">, GG Art. 3 Rn. 429 ff.; eher zurückhaltend, aber jedenfalls im Hinblick auf Behindertendiskriminierung zustimmend </w:t>
      </w:r>
      <w:r w:rsidRPr="00406D3B">
        <w:rPr>
          <w:i/>
          <w:iCs/>
          <w:lang w:val="de-DE"/>
        </w:rPr>
        <w:t>Maunz/Dürig/Langenfeld</w:t>
      </w:r>
      <w:r w:rsidRPr="00406D3B">
        <w:rPr>
          <w:lang w:val="de-DE"/>
        </w:rPr>
        <w:t xml:space="preserve">, 91. </w:t>
      </w:r>
      <w:r w:rsidRPr="00953EAE">
        <w:rPr>
          <w:lang w:val="de-DE"/>
        </w:rPr>
        <w:t>EL April 2020, GG Art. 3 Abs. 3 b) Rn. 116.</w:t>
      </w:r>
    </w:p>
  </w:footnote>
  <w:footnote w:id="57">
    <w:p w14:paraId="5DABD319" w14:textId="75E0C55D" w:rsidR="00BA21B4" w:rsidRPr="00935C48" w:rsidRDefault="00BA21B4" w:rsidP="00A74069">
      <w:pPr>
        <w:pStyle w:val="Funotentext"/>
        <w:rPr>
          <w:rFonts w:cs="Arial"/>
          <w:lang w:val="de-DE"/>
        </w:rPr>
      </w:pPr>
      <w:r w:rsidRPr="00935C48">
        <w:rPr>
          <w:rStyle w:val="Funotenzeichen"/>
          <w:rFonts w:cs="Arial"/>
        </w:rPr>
        <w:footnoteRef/>
      </w:r>
      <w:r w:rsidRPr="00935C48">
        <w:rPr>
          <w:rFonts w:cs="Arial"/>
          <w:lang w:val="de-DE"/>
        </w:rPr>
        <w:t xml:space="preserve"> </w:t>
      </w:r>
      <w:r w:rsidRPr="00935C48">
        <w:rPr>
          <w:lang w:val="de-DE"/>
        </w:rPr>
        <w:t xml:space="preserve">BVerfG, </w:t>
      </w:r>
      <w:r w:rsidRPr="00935C48">
        <w:rPr>
          <w:rFonts w:eastAsia="Times New Roman" w:cs="Arial"/>
          <w:lang w:val="de-DE" w:eastAsia="de-DE"/>
        </w:rPr>
        <w:t xml:space="preserve">Beschluss vom 29.1.2019 </w:t>
      </w:r>
      <w:r w:rsidRPr="00935C48">
        <w:rPr>
          <w:lang w:val="de-DE"/>
        </w:rPr>
        <w:t xml:space="preserve">(Wahlrechtsausschluss), </w:t>
      </w:r>
      <w:r w:rsidRPr="00935C48">
        <w:rPr>
          <w:rFonts w:cs="Arial"/>
          <w:lang w:val="de-DE"/>
        </w:rPr>
        <w:t xml:space="preserve">a.a.O. Fn. </w:t>
      </w:r>
      <w:r w:rsidRPr="00935C48">
        <w:rPr>
          <w:rFonts w:cs="Arial"/>
          <w:lang w:val="de-DE"/>
        </w:rPr>
        <w:fldChar w:fldCharType="begin"/>
      </w:r>
      <w:r w:rsidRPr="00935C48">
        <w:rPr>
          <w:rFonts w:cs="Arial"/>
          <w:lang w:val="de-DE"/>
        </w:rPr>
        <w:instrText xml:space="preserve"> NOTEREF _Ref58338982 \h </w:instrText>
      </w:r>
      <w:r>
        <w:rPr>
          <w:rFonts w:cs="Arial"/>
          <w:lang w:val="de-DE"/>
        </w:rPr>
        <w:instrText xml:space="preserve"> \* MERGEFORMAT </w:instrText>
      </w:r>
      <w:r w:rsidRPr="00935C48">
        <w:rPr>
          <w:rFonts w:cs="Arial"/>
          <w:lang w:val="de-DE"/>
        </w:rPr>
      </w:r>
      <w:r w:rsidRPr="00935C48">
        <w:rPr>
          <w:rFonts w:cs="Arial"/>
          <w:lang w:val="de-DE"/>
        </w:rPr>
        <w:fldChar w:fldCharType="separate"/>
      </w:r>
      <w:r>
        <w:rPr>
          <w:rFonts w:cs="Arial"/>
          <w:lang w:val="de-DE"/>
        </w:rPr>
        <w:t>24</w:t>
      </w:r>
      <w:r w:rsidRPr="00935C48">
        <w:rPr>
          <w:rFonts w:cs="Arial"/>
          <w:lang w:val="de-DE"/>
        </w:rPr>
        <w:fldChar w:fldCharType="end"/>
      </w:r>
      <w:r w:rsidRPr="00935C48">
        <w:rPr>
          <w:rFonts w:cs="Arial"/>
          <w:lang w:val="de-DE"/>
        </w:rPr>
        <w:t xml:space="preserve">, S. 1205; </w:t>
      </w:r>
      <w:r w:rsidRPr="002A1EFA">
        <w:rPr>
          <w:rFonts w:cs="Arial"/>
          <w:lang w:val="de-DE"/>
        </w:rPr>
        <w:t>BVerfG, Beschluss vom 30.1.2020 (Blindenführhund)</w:t>
      </w:r>
      <w:r w:rsidRPr="00935C48">
        <w:rPr>
          <w:rFonts w:cs="Arial"/>
          <w:lang w:val="de-DE"/>
        </w:rPr>
        <w:t>, a.a.O. Fn.</w:t>
      </w:r>
      <w:r w:rsidRPr="00935C48">
        <w:rPr>
          <w:rFonts w:cs="Arial"/>
        </w:rPr>
        <w:fldChar w:fldCharType="begin"/>
      </w:r>
      <w:r w:rsidRPr="00935C48">
        <w:rPr>
          <w:rFonts w:cs="Arial"/>
          <w:lang w:val="de-DE"/>
        </w:rPr>
        <w:instrText xml:space="preserve"> NOTEREF _Ref57825454 \h </w:instrText>
      </w:r>
      <w:r w:rsidRPr="002A1EFA">
        <w:rPr>
          <w:rFonts w:cs="Arial"/>
          <w:lang w:val="de-DE"/>
        </w:rPr>
        <w:instrText xml:space="preserve"> \* MERGEFORMAT </w:instrText>
      </w:r>
      <w:r w:rsidRPr="00935C48">
        <w:rPr>
          <w:rFonts w:cs="Arial"/>
        </w:rPr>
      </w:r>
      <w:r w:rsidRPr="00935C48">
        <w:rPr>
          <w:rFonts w:cs="Arial"/>
        </w:rPr>
        <w:fldChar w:fldCharType="separate"/>
      </w:r>
      <w:r>
        <w:rPr>
          <w:rFonts w:cs="Arial"/>
          <w:lang w:val="de-DE"/>
        </w:rPr>
        <w:t>17</w:t>
      </w:r>
      <w:r w:rsidRPr="00935C48">
        <w:rPr>
          <w:rFonts w:cs="Arial"/>
        </w:rPr>
        <w:fldChar w:fldCharType="end"/>
      </w:r>
      <w:r w:rsidRPr="002A1EFA">
        <w:rPr>
          <w:rFonts w:cs="Arial"/>
          <w:lang w:val="de-DE"/>
        </w:rPr>
        <w:t>,</w:t>
      </w:r>
      <w:r w:rsidRPr="00935C48">
        <w:rPr>
          <w:rFonts w:cs="Arial"/>
          <w:lang w:val="de-DE"/>
        </w:rPr>
        <w:t xml:space="preserve"> S. 1283.</w:t>
      </w:r>
    </w:p>
  </w:footnote>
  <w:footnote w:id="58">
    <w:p w14:paraId="23CE4AB6" w14:textId="6AC379DD" w:rsidR="00BA21B4" w:rsidRPr="00935C48" w:rsidRDefault="00BA21B4" w:rsidP="00A74069">
      <w:pPr>
        <w:pStyle w:val="Funotentext"/>
        <w:rPr>
          <w:rFonts w:cs="Arial"/>
          <w:lang w:val="de-DE"/>
        </w:rPr>
      </w:pPr>
      <w:r w:rsidRPr="00935C48">
        <w:rPr>
          <w:rStyle w:val="Funotenzeichen"/>
          <w:rFonts w:cs="Arial"/>
        </w:rPr>
        <w:footnoteRef/>
      </w:r>
      <w:r w:rsidRPr="00935C48">
        <w:rPr>
          <w:rFonts w:cs="Arial"/>
          <w:lang w:val="de-DE"/>
        </w:rPr>
        <w:t xml:space="preserve"> </w:t>
      </w:r>
      <w:r w:rsidRPr="002A1EFA">
        <w:rPr>
          <w:rFonts w:cs="Arial"/>
          <w:lang w:val="de-DE"/>
        </w:rPr>
        <w:t>BVerfG, Beschluss vom 30.1.2020 (Blindenführhund)</w:t>
      </w:r>
      <w:r w:rsidRPr="00935C48">
        <w:rPr>
          <w:rFonts w:cs="Arial"/>
          <w:lang w:val="de-DE"/>
        </w:rPr>
        <w:t>,</w:t>
      </w:r>
      <w:r w:rsidRPr="002A1EFA">
        <w:rPr>
          <w:rFonts w:cs="Arial"/>
          <w:lang w:val="de-DE"/>
        </w:rPr>
        <w:t xml:space="preserve"> </w:t>
      </w:r>
      <w:r w:rsidRPr="00935C48">
        <w:rPr>
          <w:rFonts w:cs="Arial"/>
          <w:lang w:val="de-DE"/>
        </w:rPr>
        <w:t>a.a.O. Fn.</w:t>
      </w:r>
      <w:r>
        <w:rPr>
          <w:rFonts w:cs="Arial"/>
          <w:lang w:val="de-DE"/>
        </w:rPr>
        <w:t xml:space="preserve"> </w:t>
      </w:r>
      <w:r w:rsidRPr="00935C48">
        <w:rPr>
          <w:rFonts w:cs="Arial"/>
          <w:lang w:val="de-DE"/>
        </w:rPr>
        <w:fldChar w:fldCharType="begin"/>
      </w:r>
      <w:r w:rsidRPr="00935C48">
        <w:rPr>
          <w:rFonts w:cs="Arial"/>
          <w:lang w:val="de-DE"/>
        </w:rPr>
        <w:instrText xml:space="preserve"> NOTEREF _Ref57825454 \h </w:instrText>
      </w:r>
      <w:r>
        <w:rPr>
          <w:rFonts w:cs="Arial"/>
          <w:lang w:val="de-DE"/>
        </w:rPr>
        <w:instrText xml:space="preserve"> \* MERGEFORMAT </w:instrText>
      </w:r>
      <w:r w:rsidRPr="00935C48">
        <w:rPr>
          <w:rFonts w:cs="Arial"/>
          <w:lang w:val="de-DE"/>
        </w:rPr>
      </w:r>
      <w:r w:rsidRPr="00935C48">
        <w:rPr>
          <w:rFonts w:cs="Arial"/>
          <w:lang w:val="de-DE"/>
        </w:rPr>
        <w:fldChar w:fldCharType="separate"/>
      </w:r>
      <w:r>
        <w:rPr>
          <w:rFonts w:cs="Arial"/>
          <w:lang w:val="de-DE"/>
        </w:rPr>
        <w:t>17</w:t>
      </w:r>
      <w:r w:rsidRPr="00935C48">
        <w:rPr>
          <w:rFonts w:cs="Arial"/>
          <w:lang w:val="de-DE"/>
        </w:rPr>
        <w:fldChar w:fldCharType="end"/>
      </w:r>
      <w:r w:rsidRPr="00935C48">
        <w:rPr>
          <w:rFonts w:cs="Arial"/>
          <w:lang w:val="de-DE"/>
        </w:rPr>
        <w:t>, S. 1284.</w:t>
      </w:r>
    </w:p>
  </w:footnote>
  <w:footnote w:id="59">
    <w:p w14:paraId="3C14FFC9" w14:textId="61FEE698" w:rsidR="00BA21B4" w:rsidRPr="009D4D83" w:rsidRDefault="00BA21B4" w:rsidP="00A74069">
      <w:pPr>
        <w:pStyle w:val="Funotentext"/>
        <w:rPr>
          <w:rFonts w:cs="Arial"/>
          <w:lang w:val="en-GB"/>
        </w:rPr>
      </w:pPr>
      <w:r w:rsidRPr="00935C48">
        <w:rPr>
          <w:rStyle w:val="Funotenzeichen"/>
          <w:rFonts w:cs="Arial"/>
        </w:rPr>
        <w:footnoteRef/>
      </w:r>
      <w:r w:rsidRPr="00935C48">
        <w:rPr>
          <w:rFonts w:cs="Arial"/>
          <w:lang w:val="de-DE"/>
        </w:rPr>
        <w:t xml:space="preserve"> </w:t>
      </w:r>
      <w:sdt>
        <w:sdtPr>
          <w:rPr>
            <w:rFonts w:cs="Arial"/>
          </w:rPr>
          <w:alias w:val="To edit, see citavi.com/edit"/>
          <w:tag w:val="CitaviPlaceholder#e7bffa83-9275-4595-b3e1-f165a1f33fb9"/>
          <w:id w:val="1066062696"/>
          <w:placeholder>
            <w:docPart w:val="2B2AFE3A51864178BC89AD70EA396D2A"/>
          </w:placeholder>
        </w:sdtPr>
        <w:sdtEndPr/>
        <w:sdtContent>
          <w:r w:rsidRPr="00935C48">
            <w:rPr>
              <w:rFonts w:cs="Arial"/>
              <w:noProof/>
            </w:rPr>
            <w:fldChar w:fldCharType="begin"/>
          </w:r>
          <w:r>
            <w:rPr>
              <w:rFonts w:cs="Arial"/>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zA2MWQzLTRkZmQtNGMxOC1iNmYwLWM5NzY1Njg4MjBkYiIsIlJhbmdlTGVuZ3RoIjo2MSwiUmVmZXJlbmNlSWQiOiJjNWMxMjY0Zi0wYmU4LTQ2MmMtYWQ2MS1kMjJkYzlkZWQxMGE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xLjIwMjAiLCJBdXRob3JzIjpbeyIkaWQiOiI0IiwiJHR5cGUiOiJTd2lzc0FjYWRlbWljLkNpdGF2aS5QZXJzb24sIFN3aXNzQWNhZGVtaWMuQ2l0YXZpIiwiTGFzdE5hbWUiOiJESVZJIiwiUHJvdGVjdGVkIjpmYWxzZSwiU2V4IjowLCJDcmVhdGVkQnkiOiJfVGhlcmVzaWEgRGVnZW5lciIsIkNyZWF0ZWRPbiI6IjIwMjAtMTEtMjVUMTg6MTY6NDQiLCJNb2RpZmllZEJ5IjoiX1RoZXJlc2lhIERlZ2VuZXIiLCJJZCI6IjBkNWUzZTAzLTQwNDktNDQyMy04NDgxLTZkNDVkOTM5ZWY3OCIsIk1vZGlmaWVkT24iOiIyMDIwLTExLTI1VDE4OjE2OjQ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Z2thZmZjbGsuanBnIiwiVXJpU3RyaW5nIjoiYzVjMTI2NGYtMGJlOC00NjJjLWFkNjEtZDIyZGM5ZGVk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hd21mLm9yZy9sZWl0bGluaWVuL2RldGFpbC9sbC8wNDAtMDEzLmh0bWwiLCJVcmlTdHJpbmciOiJodHRwczovL3d3dy5hd21mLm9yZy9sZWl0bGluaWVuL2RldGFpbC9sbC8wNDAtMDE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SW5oYWx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DEuIEhpbnRlcmdydW5k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DIuIEFsbGdlbWVpbmUgR3J1bmRzXFwnZTR0emUgZGVyIEVudHNjaGVpZHVuZ3NmaW5k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DIuMS4gSW5kaXZpZHVlbGxlLCBwYXRpZW50ZW56ZW50cmllcnRlIEVudHNjaGVpZHVuZ3NncnVuZGxhZ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yLjIuIFp1c1xcJ2U0dHpsaWNoZSBFbnRzY2hlaWR1bmdzZ3J1bmRsYWdlbiBiZWkgUmVzc291cmNlbm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zLiBWZXJmYWhyZW4gdW5kIEtyaXRlcmllbiBmXFwnZmNyIFByaW9yaXNpZXJ1bmdzZW50c2NoZWlkdW5nZW4gYmVpIFJlc3NvdXJjZW5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DMuMS4gVmVyZmFocmVuIGRlciBFbnRzY2hlaWR1bmdzZmluZHVu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My4yLiBLcml0ZXJpZW4gZlxcJ2ZjciBQcmlvcmlzaWVydW5nc2VudHNjaGVpZHVuZ2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My4yLjEuIEVudHNjaGVpZHVuZ2VuIFxcJ2ZjYmVyIGRpZSBBdWZuYWhtZSBhdWYgZGllIEludGVuc2l2c3Rh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i4yLiBFbnRzY2hlaWR1bmdlbiBcXCdmY2JlciBUaGVyYXBpZXppZWxcXCdlNG5kZXJ1bmcgYmVpIGxhdWZlbmRlciBpbnRlbnNpdm1lZGl6aW5pc2NoZXIgQmVoYW5kbHVuZyAoUmUtRXZhbHVhdGlvbil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DMuMy4gV2VpdGVyZSBmXFwnZmNyIGRpZSBQcmlvcmlzaWVydW5nIHJlbGV2YW50ZSBFbnRzY2hlaWR1bmdzc2l0dWF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zLjMuMS4gUHJcXCdlNGtsaW5pc2NoZSBFbnRzY2hlaWR1bmdlbiAoei5CLiBBbHRlbi0gdW5kIFBmbGVnZWhlaW1lK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y4yLiBFbnRzY2hlaWR1bmdlbiBhdWYgZGVyIEFsbGdlbWVpbnN0YXRpb2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NC4gVW50ZXJzdFxcJ2ZjdHp1bmdzYW5nZWJvdGUgZlxcJ2ZjciBhbGxlIE1pdGFyYmVpdGVuZ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EhpbndlaXNlIHp1ciBBdXNhcmJlaXR1bmcgZGllc2VyIEVtcGZlaGx1bmdlbn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}</w:instrText>
          </w:r>
          <w:r w:rsidRPr="00935C48">
            <w:rPr>
              <w:rFonts w:cs="Arial"/>
              <w:noProof/>
            </w:rPr>
            <w:fldChar w:fldCharType="separate"/>
          </w:r>
          <w:r w:rsidRPr="009D4D83">
            <w:rPr>
              <w:rFonts w:cs="Arial"/>
              <w:i/>
              <w:noProof/>
              <w:lang w:val="en-GB"/>
            </w:rPr>
            <w:t>DIVI</w:t>
          </w:r>
          <w:r w:rsidRPr="009D4D83">
            <w:rPr>
              <w:rFonts w:cs="Arial"/>
              <w:noProof/>
              <w:lang w:val="en-GB"/>
            </w:rPr>
            <w:t>, a.a.O. F</w:t>
          </w:r>
          <w:r>
            <w:rPr>
              <w:rFonts w:cs="Arial"/>
              <w:noProof/>
              <w:lang w:val="en-GB"/>
            </w:rPr>
            <w:t>n. 2</w:t>
          </w:r>
          <w:r w:rsidRPr="009D4D83">
            <w:rPr>
              <w:rFonts w:cs="Arial"/>
              <w:noProof/>
              <w:lang w:val="en-GB"/>
            </w:rPr>
            <w:t>.</w:t>
          </w:r>
          <w:r w:rsidRPr="00935C48">
            <w:rPr>
              <w:rFonts w:cs="Arial"/>
              <w:noProof/>
            </w:rPr>
            <w:fldChar w:fldCharType="end"/>
          </w:r>
        </w:sdtContent>
      </w:sdt>
    </w:p>
  </w:footnote>
  <w:footnote w:id="60">
    <w:p w14:paraId="0CA5896E" w14:textId="79D12239" w:rsidR="00BA21B4" w:rsidRPr="009D4D83" w:rsidRDefault="00BA21B4" w:rsidP="00A74069">
      <w:pPr>
        <w:pStyle w:val="Funotentext"/>
        <w:rPr>
          <w:rFonts w:cs="Arial"/>
          <w:lang w:val="en-GB"/>
        </w:rPr>
      </w:pPr>
      <w:r w:rsidRPr="00935C48">
        <w:rPr>
          <w:rStyle w:val="Funotenzeichen"/>
          <w:rFonts w:cs="Arial"/>
        </w:rPr>
        <w:footnoteRef/>
      </w:r>
      <w:r w:rsidRPr="009D4D83">
        <w:rPr>
          <w:rFonts w:cs="Arial"/>
          <w:lang w:val="en-GB"/>
        </w:rPr>
        <w:t xml:space="preserve"> </w:t>
      </w:r>
      <w:r w:rsidRPr="004E1340">
        <w:rPr>
          <w:rFonts w:cs="Arial"/>
          <w:i/>
          <w:noProof/>
          <w:lang w:val="en-GB"/>
        </w:rPr>
        <w:t>DIVI</w:t>
      </w:r>
      <w:r w:rsidRPr="009D4D83">
        <w:rPr>
          <w:rFonts w:cs="Arial"/>
          <w:noProof/>
          <w:lang w:val="en-GB"/>
        </w:rPr>
        <w:t>,</w:t>
      </w:r>
      <w:r w:rsidRPr="004E1340">
        <w:rPr>
          <w:rFonts w:cs="Arial"/>
          <w:noProof/>
          <w:lang w:val="en-GB"/>
        </w:rPr>
        <w:t xml:space="preserve"> a.a.O. F</w:t>
      </w:r>
      <w:r>
        <w:rPr>
          <w:rFonts w:cs="Arial"/>
          <w:noProof/>
          <w:lang w:val="en-GB"/>
        </w:rPr>
        <w:t>n. 2</w:t>
      </w:r>
    </w:p>
  </w:footnote>
  <w:footnote w:id="61">
    <w:p w14:paraId="4595F868" w14:textId="6A4E1F44" w:rsidR="00BA21B4" w:rsidRPr="009D4D83" w:rsidRDefault="00BA21B4" w:rsidP="00A74069">
      <w:pPr>
        <w:pStyle w:val="Funotentext"/>
        <w:rPr>
          <w:rFonts w:cs="Arial"/>
          <w:lang w:val="en-GB"/>
        </w:rPr>
      </w:pPr>
      <w:r w:rsidRPr="00935C48">
        <w:rPr>
          <w:rStyle w:val="Funotenzeichen"/>
          <w:rFonts w:cs="Arial"/>
        </w:rPr>
        <w:footnoteRef/>
      </w:r>
      <w:r w:rsidRPr="009D4D83">
        <w:rPr>
          <w:rFonts w:cs="Arial"/>
          <w:lang w:val="en-GB"/>
        </w:rPr>
        <w:t xml:space="preserve"> </w:t>
      </w:r>
      <w:sdt>
        <w:sdtPr>
          <w:rPr>
            <w:rFonts w:cs="Arial"/>
          </w:rPr>
          <w:alias w:val="To edit, see citavi.com/edit"/>
          <w:tag w:val="CitaviPlaceholder#9b76ec91-7b6e-4e0c-8ea1-5820fc0b8222"/>
          <w:id w:val="870734955"/>
          <w:placeholder>
            <w:docPart w:val="2B2AFE3A51864178BC89AD70EA396D2A"/>
          </w:placeholder>
        </w:sdtPr>
        <w:sdtEndPr/>
        <w:sdtContent>
          <w:r w:rsidRPr="00935C48">
            <w:rPr>
              <w:rFonts w:cs="Arial"/>
              <w:i/>
              <w:noProof/>
            </w:rPr>
            <w:fldChar w:fldCharType="begin"/>
          </w:r>
          <w:r>
            <w:rPr>
              <w:rFonts w:cs="Arial"/>
              <w:i/>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jFhZjE3LThlYzQtNDc5OS04NDViLWE3Yzg2ODFlNzJhNyIsIlJhbmdlTGVuZ3RoIjo2MSwiUmVmZXJlbmNlSWQiOiJjNWMxMjY0Zi0wYmU4LTQ2MmMtYWQ2MS1kMjJkYzlkZWQxMGE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xLjIwMjAiLCJBdXRob3JzIjpbeyIkaWQiOiI0IiwiJHR5cGUiOiJTd2lzc0FjYWRlbWljLkNpdGF2aS5QZXJzb24sIFN3aXNzQWNhZGVtaWMuQ2l0YXZpIiwiTGFzdE5hbWUiOiJESVZJIiwiUHJvdGVjdGVkIjpmYWxzZSwiU2V4IjowLCJDcmVhdGVkQnkiOiJfVGhlcmVzaWEgRGVnZW5lciIsIkNyZWF0ZWRPbiI6IjIwMjAtMTEtMjVUMTg6MTY6NDQiLCJNb2RpZmllZEJ5IjoiX1RoZXJlc2lhIERlZ2VuZXIiLCJJZCI6IjBkNWUzZTAzLTQwNDktNDQyMy04NDgxLTZkNDVkOTM5ZWY3OCIsIk1vZGlmaWVkT24iOiIyMDIwLTExLTI1VDE4OjE2OjQ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Z2thZmZjbGsuanBnIiwiVXJpU3RyaW5nIjoiYzVjMTI2NGYtMGJlOC00NjJjLWFkNjEtZDIyZGM5ZGVk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hd21mLm9yZy9sZWl0bGluaWVuL2RldGFpbC9sbC8wNDAtMDEzLmh0bWwiLCJVcmlTdHJpbmciOiJodHRwczovL3d3dy5hd21mLm9yZy9sZWl0bGluaWVuL2RldGFpbC9sbC8wNDAtMDE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SW5oYWx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DEuIEhpbnRlcmdydW5k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DIuIEFsbGdlbWVpbmUgR3J1bmRzXFwnZTR0emUgZGVyIEVudHNjaGVpZHVuZ3NmaW5k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DIuMS4gSW5kaXZpZHVlbGxlLCBwYXRpZW50ZW56ZW50cmllcnRlIEVudHNjaGVpZHVuZ3NncnVuZGxhZ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yLjIuIFp1c1xcJ2U0dHpsaWNoZSBFbnRzY2hlaWR1bmdzZ3J1bmRsYWdlbiBiZWkgUmVzc291cmNlbm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zLiBWZXJmYWhyZW4gdW5kIEtyaXRlcmllbiBmXFwnZmNyIFByaW9yaXNpZXJ1bmdzZW50c2NoZWlkdW5nZW4gYmVpIFJlc3NvdXJjZW5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DMuMS4gVmVyZmFocmVuIGRlciBFbnRzY2hlaWR1bmdzZmluZHVu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My4yLiBLcml0ZXJpZW4gZlxcJ2ZjciBQcmlvcmlzaWVydW5nc2VudHNjaGVpZHVuZ2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My4yLjEuIEVudHNjaGVpZHVuZ2VuIFxcJ2ZjYmVyIGRpZSBBdWZuYWhtZSBhdWYgZGllIEludGVuc2l2c3Rh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i4yLiBFbnRzY2hlaWR1bmdlbiBcXCdmY2JlciBUaGVyYXBpZXppZWxcXCdlNG5kZXJ1bmcgYmVpIGxhdWZlbmRlciBpbnRlbnNpdm1lZGl6aW5pc2NoZXIgQmVoYW5kbHVuZyAoUmUtRXZhbHVhdGlvbil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DMuMy4gV2VpdGVyZSBmXFwnZmNyIGRpZSBQcmlvcmlzaWVydW5nIHJlbGV2YW50ZSBFbnRzY2hlaWR1bmdzc2l0dWF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zLjMuMS4gUHJcXCdlNGtsaW5pc2NoZSBFbnRzY2hlaWR1bmdlbiAoei5CLiBBbHRlbi0gdW5kIFBmbGVnZWhlaW1lK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y4yLiBFbnRzY2hlaWR1bmdlbiBhdWYgZGVyIEFsbGdlbWVpbnN0YXRpb2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NC4gVW50ZXJzdFxcJ2ZjdHp1bmdzYW5nZWJvdGUgZlxcJ2ZjciBhbGxlIE1pdGFyYmVpdGVuZ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EhpbndlaXNlIHp1ciBBdXNhcmJlaXR1bmcgZGllc2VyIEVtcGZlaGx1bmdlbn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}</w:instrText>
          </w:r>
          <w:r w:rsidRPr="00935C48">
            <w:rPr>
              <w:rFonts w:cs="Arial"/>
              <w:i/>
              <w:noProof/>
            </w:rPr>
            <w:fldChar w:fldCharType="separate"/>
          </w:r>
          <w:r w:rsidRPr="004E1340">
            <w:rPr>
              <w:rFonts w:cs="Arial"/>
              <w:i/>
              <w:noProof/>
              <w:lang w:val="en-GB"/>
            </w:rPr>
            <w:t>DIVI</w:t>
          </w:r>
          <w:r w:rsidRPr="009D4D83">
            <w:rPr>
              <w:rFonts w:cs="Arial"/>
              <w:noProof/>
              <w:lang w:val="en-GB"/>
            </w:rPr>
            <w:t>,</w:t>
          </w:r>
          <w:r w:rsidRPr="004E1340">
            <w:rPr>
              <w:rFonts w:cs="Arial"/>
              <w:noProof/>
              <w:lang w:val="en-GB"/>
            </w:rPr>
            <w:t xml:space="preserve"> a.a.O. F</w:t>
          </w:r>
          <w:r>
            <w:rPr>
              <w:rFonts w:cs="Arial"/>
              <w:noProof/>
              <w:lang w:val="en-GB"/>
            </w:rPr>
            <w:t>n. 2</w:t>
          </w:r>
          <w:r w:rsidRPr="009D4D83">
            <w:rPr>
              <w:rFonts w:cs="Arial"/>
              <w:i/>
              <w:noProof/>
              <w:lang w:val="en-GB"/>
            </w:rPr>
            <w:t>.</w:t>
          </w:r>
          <w:r w:rsidRPr="00935C48">
            <w:rPr>
              <w:rFonts w:cs="Arial"/>
              <w:noProof/>
            </w:rPr>
            <w:fldChar w:fldCharType="end"/>
          </w:r>
        </w:sdtContent>
      </w:sdt>
    </w:p>
  </w:footnote>
  <w:footnote w:id="62">
    <w:p w14:paraId="25679782" w14:textId="771DB554" w:rsidR="00BA21B4" w:rsidRPr="00935C48" w:rsidRDefault="00BA21B4" w:rsidP="00A74069">
      <w:pPr>
        <w:pStyle w:val="Funotentext"/>
        <w:rPr>
          <w:rFonts w:cs="Arial"/>
          <w:lang w:val="de-DE"/>
        </w:rPr>
      </w:pPr>
      <w:r w:rsidRPr="00935C48">
        <w:rPr>
          <w:rStyle w:val="Funotenzeichen"/>
          <w:rFonts w:cs="Arial"/>
        </w:rPr>
        <w:footnoteRef/>
      </w:r>
      <w:r w:rsidRPr="00935C48">
        <w:rPr>
          <w:rFonts w:cs="Arial"/>
        </w:rPr>
        <w:t xml:space="preserve"> </w:t>
      </w:r>
      <w:sdt>
        <w:sdtPr>
          <w:rPr>
            <w:rFonts w:cs="Arial"/>
          </w:rPr>
          <w:alias w:val="To edit, see citavi.com/edit"/>
          <w:tag w:val="CitaviPlaceholder#b8d9493b-ad5b-440c-8619-3b57581a814f"/>
          <w:id w:val="-768619957"/>
          <w:placeholder>
            <w:docPart w:val="2B2AFE3A51864178BC89AD70EA396D2A"/>
          </w:placeholder>
        </w:sdtPr>
        <w:sdtEndPr/>
        <w:sdtContent>
          <w:r w:rsidRPr="00935C48">
            <w:rPr>
              <w:rFonts w:cs="Arial"/>
              <w:i/>
              <w:iCs/>
              <w:noProof/>
            </w:rPr>
            <w:fldChar w:fldCharType="begin"/>
          </w:r>
          <w:r>
            <w:rPr>
              <w:rFonts w:cs="Arial"/>
              <w:i/>
              <w:i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lkZW50aWZpemllcnVuZyB2b24gUGF0aWVudGVuIG1pdCBlaW5lbSBlcmhcXCdmNmh0ZW4gUmlzaWtvIGZcXCdmY3IgZWluZW4gYXVzYmxlaWJlbmRlbiBCZWhhbmRsdW5nc2VyZm9sZywgd2VsY2hlIG5pY2h0IHZvbiBlaW5lciBpbnRlbnNpdm1lZGl6aW5pc2NoZW4gSW50ZXJ2ZW50aW9uIHByb2ZpdGllcmVuIGRcXCdmY3JmdGVufVxyXG5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uMTIuMjAyMCIsIkF1dGhvcnMiOlt7IiRpZCI6IjQiLCIkdHlwZSI6IlN3aXNzQWNhZGVtaWMuQ2l0YXZpLlBlcnNvbiwgU3dpc3NBY2FkZW1pYy5DaXRhdmkiLCJBYmJyZXZpYXRpb24iOiJER0ciLCJMYXN0TmFtZSI6IkRldXRzY2hlIEdlc2VsbHNjaGFmdCBmw7xyIEdlcmlhdHJpZSBlLlYuIiwiUHJvdGVjdGVkIjpmYWxzZSwiU2V4IjowLCJDcmVhdGVkQnkiOiJfVGhlcmVzaWEgRGVnZW5lciIsIkNyZWF0ZWRPbiI6IjIwMjAtMTItMDJUMTA6MDc6MzEiLCJNb2RpZmllZEJ5IjoiX1RoZXJlc2lhIERlZ2VuZXIiLCJJZCI6ImFmOGM2MzIzLTM0MzktNGNjNi04YTI4LWQxYTM1OGQwYzg2MiIsIk1vZGlmaWVkT24iOiIyMDIwLTEyLTAyVDEwOjA3OjMx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EZWdlbmVyXFxBcHBEYXRhXFxMb2NhbFxcVGVtcFxcY21maTV2bmouanBnIiwiVXJpU3RyaW5nIjoiOTU1ZDI1MTQtZjZhNi00MzcwLTllNWYtMGFkODQyZWM1Zj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ZGl2aS5kZS9pbWFnZXMvRG9rdW1lbnRlLzIwMDMzMV9ER0dfUGxha2F0X0E0X0NsaW5pY2FsX0ZyYWlsdHlfU2NhbGVfQ0ZTLnBkZiIsIlVyaVN0cmluZyI6Imh0dHBzOi8vd3d3LmRpdmkuZGUvaW1hZ2VzL0Rva3VtZW50ZS8yMDAzMzFfREdHX1BsYWthdF9BNF9DbGluaWNhbF9GcmFpbHR5X1NjYWxlX0NGUy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Q2xpbmljYWwgRnJhaWx0eSBTY2FsZSAoQ0ZTK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V2FydW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XaW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yXG5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tsaW5pc2NoZSBGcmFpbHR5IFNrYWx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MSBTZWhyIGZ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DIgRHVyY2hzY2huaXR0bGljaCBha3Rpd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DMgR3V0IHp1cmVjaHRrb21tZW5k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0IFZ1bG5lcmFi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1IEdlcmluZ2dyYWRpZyBmcmFpb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DYgTWl0dGVsZ3JhZGlnIGZyYWls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NyBBdXNnZXByXFwnZTRndCBmcmFp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OCBFeHRyZW0gZnJha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5IFRlcm1pbmFsIGVya3Jhbmt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2xpbmlzY2hlIEVpbnN0dWZ1bmcgdm9uIEZyYWlsdHkgYmVpIFBlcnNvbmVuIG1pdCBEZW1lbnp9e1xccnRsY2hcXGFmM1xcYWZzMThcXGx0cmNoXFxmczE4XFxsYW5nMTAzMVxcbGFuZ25wMTAzMVxcbGFuZ2ZlMTAzMVxcbGFuZ2ZlbnAxMDMxXFxsb2NoXFxhZjNcclxu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w:instrText>
          </w:r>
          <w:r w:rsidRPr="00F61F7E">
            <w:rPr>
              <w:rFonts w:cs="Arial"/>
              <w:i/>
              <w:iCs/>
              <w:noProof/>
              <w:lang w:val="de-DE"/>
            </w:rPr>
            <w:instrText>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}</w:instrText>
          </w:r>
          <w:r w:rsidRPr="00935C48">
            <w:rPr>
              <w:rFonts w:cs="Arial"/>
              <w:i/>
              <w:iCs/>
              <w:noProof/>
            </w:rPr>
            <w:fldChar w:fldCharType="separate"/>
          </w:r>
          <w:r w:rsidRPr="009D4D83">
            <w:rPr>
              <w:rFonts w:cs="Arial"/>
              <w:i/>
              <w:iCs/>
              <w:noProof/>
              <w:lang w:val="de-DE"/>
            </w:rPr>
            <w:t>Deutsche Gesellschaft für Geriatrie e.V.</w:t>
          </w:r>
          <w:r w:rsidRPr="00935C48">
            <w:rPr>
              <w:rFonts w:cs="Arial"/>
              <w:i/>
              <w:iCs/>
              <w:noProof/>
            </w:rPr>
            <w:fldChar w:fldCharType="end"/>
          </w:r>
          <w:r w:rsidRPr="009D4D83">
            <w:rPr>
              <w:rFonts w:cs="Arial"/>
              <w:iCs/>
              <w:lang w:val="de-DE"/>
            </w:rPr>
            <w:t>,</w:t>
          </w:r>
          <w:r w:rsidRPr="002A1EFA">
            <w:rPr>
              <w:rFonts w:cs="Arial"/>
              <w:lang w:val="de-DE"/>
            </w:rPr>
            <w:t xml:space="preserve"> </w:t>
          </w:r>
          <w:r w:rsidRPr="00935C48">
            <w:rPr>
              <w:rFonts w:cs="Arial"/>
              <w:lang w:val="de-DE"/>
            </w:rPr>
            <w:t xml:space="preserve">Clinical Frailty Scale, </w:t>
          </w:r>
          <w:r w:rsidRPr="002A1EFA">
            <w:rPr>
              <w:rFonts w:cs="Arial"/>
              <w:lang w:val="de-DE"/>
            </w:rPr>
            <w:t>online:</w:t>
          </w:r>
          <w:r w:rsidRPr="00935C48">
            <w:rPr>
              <w:rFonts w:cs="Arial"/>
              <w:lang w:val="de-DE"/>
            </w:rPr>
            <w:t xml:space="preserve"> </w:t>
          </w:r>
          <w:hyperlink r:id="rId5" w:history="1">
            <w:r w:rsidRPr="00DF737D">
              <w:rPr>
                <w:lang w:val="de-DE"/>
              </w:rPr>
              <w:t>https://www.divi.de/images/ Dokumente/200331_DGG_Plakat_A4_Clinical_Frailty_Scale_CFS.pdf</w:t>
            </w:r>
          </w:hyperlink>
          <w:r w:rsidRPr="002A1EFA">
            <w:rPr>
              <w:rFonts w:cs="Arial"/>
              <w:lang w:val="de-DE"/>
            </w:rPr>
            <w:t xml:space="preserve"> (Aufruf 2.12.2020)</w:t>
          </w:r>
        </w:sdtContent>
      </w:sdt>
      <w:r w:rsidRPr="002A1EFA">
        <w:rPr>
          <w:rFonts w:cs="Arial"/>
          <w:lang w:val="de-DE"/>
        </w:rPr>
        <w:t>.</w:t>
      </w:r>
    </w:p>
  </w:footnote>
  <w:footnote w:id="63">
    <w:p w14:paraId="122C1505" w14:textId="59AB5BF6" w:rsidR="00BA21B4" w:rsidRPr="00935C48" w:rsidRDefault="00BA21B4" w:rsidP="00A74069">
      <w:pPr>
        <w:pStyle w:val="Funotentext"/>
        <w:rPr>
          <w:rFonts w:cs="Arial"/>
          <w:lang w:val="de-DE"/>
        </w:rPr>
      </w:pPr>
      <w:r w:rsidRPr="00935C48">
        <w:rPr>
          <w:rStyle w:val="Funotenzeichen"/>
        </w:rPr>
        <w:footnoteRef/>
      </w:r>
      <w:r w:rsidRPr="00775258">
        <w:rPr>
          <w:lang w:val="de-DE"/>
        </w:rPr>
        <w:t xml:space="preserve"> </w:t>
      </w:r>
      <w:sdt>
        <w:sdtPr>
          <w:alias w:val="To edit, see citavi.com/edit"/>
          <w:tag w:val="CitaviPlaceholder#149ce8ec-6891-4ee3-a176-7a60b62aaa70"/>
          <w:id w:val="74646065"/>
          <w:placeholder>
            <w:docPart w:val="2B2AFE3A51864178BC89AD70EA396D2A"/>
          </w:placeholder>
        </w:sdtPr>
        <w:sdtEndPr>
          <w:rPr>
            <w:rFonts w:cs="Arial"/>
          </w:rPr>
        </w:sdtEndPr>
        <w:sdtContent>
          <w:r w:rsidRPr="00775258">
            <w:rPr>
              <w:rFonts w:cs="Arial"/>
              <w:i/>
              <w:iCs/>
              <w:lang w:val="de-DE"/>
            </w:rPr>
            <w:t>v. Mangoldt/Klein/Starck/Baer/Markard</w:t>
          </w:r>
          <w:r w:rsidRPr="00775258">
            <w:rPr>
              <w:rFonts w:cs="Arial"/>
              <w:lang w:val="de-DE"/>
            </w:rPr>
            <w:t xml:space="preserve">, </w:t>
          </w:r>
          <w:r w:rsidRPr="00775258">
            <w:rPr>
              <w:lang w:val="de-DE"/>
            </w:rPr>
            <w:t xml:space="preserve">a.a.O. Fn. </w:t>
          </w:r>
          <w:r>
            <w:fldChar w:fldCharType="begin"/>
          </w:r>
          <w:r w:rsidRPr="00775258">
            <w:rPr>
              <w:lang w:val="de-DE"/>
            </w:rPr>
            <w:instrText xml:space="preserve"> NOTEREF _Ref57748078 \h </w:instrText>
          </w:r>
          <w:r>
            <w:fldChar w:fldCharType="separate"/>
          </w:r>
          <w:r w:rsidRPr="00775258">
            <w:rPr>
              <w:lang w:val="de-DE"/>
            </w:rPr>
            <w:t>55</w:t>
          </w:r>
          <w:r>
            <w:fldChar w:fldCharType="end"/>
          </w:r>
          <w:r w:rsidRPr="00775258">
            <w:rPr>
              <w:lang w:val="de-DE"/>
            </w:rPr>
            <w:t xml:space="preserve"> GG Art. 3 Abs.3 Rn 415</w:t>
          </w:r>
          <w:r>
            <w:rPr>
              <w:lang w:val="de-DE"/>
            </w:rPr>
            <w:t>;</w:t>
          </w:r>
          <w:r w:rsidRPr="00935C48">
            <w:rPr>
              <w:rFonts w:cs="Arial"/>
              <w:noProof/>
            </w:rPr>
            <w:fldChar w:fldCharType="begin"/>
          </w:r>
          <w:r w:rsidRPr="00775258">
            <w:rPr>
              <w:rFonts w:cs="Arial"/>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IwNmVlLWNjOGUtNGU2Mi05YjY2LWQyNjExOTQzNDY2YSIsIlJhbmdlTGVuZ3RoIjo5MiwiUmVmZXJlbmNlSWQiOiI1ZjgyNjE5MC04NzkzLTRiMDQtYTcyMS1hYTdiYjdiYmVh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2LiBNYW5nb2xkdC9LbGVpbi9TdGFyY2svQmFlci9NYXJrYXJkLCA3LiBBdWZsLiAyMDE4LCBHRyBBcnQuIDMgUm4uIDQyNi00MzEiLCJQcm90ZWN0ZWQiOmZhbHNlLCJTZXgiOjAsIkNyZWF0ZWRCeSI6Il9UaGVyZXNpYSBEZWdlbmVyIiwiQ3JlYXRlZE9uIjoiMjAyMC0xMi0wMlQwOTozOToxMSIsIk1vZGlmaWVkQnkiOiJfVGhlcmVzaWEgRGVnZW5lciIsIklkIjoiYTBiYmI2ODEtYTM4My00ZDdjLThkNmItNDY1NTFjNjYyZjA0IiwiTW9kaWZpZWRPbiI6IjIwMjAtMTItMDJUMDk6Mzk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RlZ2VuZXJcXEFwcERhdGFcXExvY2FsXFxUZW1wXFxyZ2d1Mnhrdy5qcGciLCJVcmlTdHJpbmciOiI1ZjgyNjE5MC04NzkzLTRiMDQtYTcyMS1hYTdiYjdiYmVhNmM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</w:instrText>
          </w:r>
          <w:r>
            <w:rPr>
              <w:rFonts w:cs="Arial"/>
              <w:noProof/>
              <w:lang w:val="en-GB"/>
            </w:rPr>
            <w:instrText>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ZWdlbmVyXFxBcHBEYXRhXFxMb2NhbFxcVGVtcFxcZDNoaG0xaHIuanBnIiwiVXJpU3RyaW5nIjoiZTEyZTYwOTktMTU0OC00N2FjLTkyZjUtNGViNWFkOWZlMWV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</w:instrText>
          </w:r>
          <w:r w:rsidRPr="00FD5739">
            <w:rPr>
              <w:rFonts w:cs="Arial"/>
              <w:noProof/>
              <w:lang w:val="de-DE"/>
            </w:rPr>
            <w:instrText>RoZXJlc2lhIERlZ2VuZXIiLCJDcmVhdGVkT24iOiIyMDIwLTE</w:instrText>
          </w:r>
          <w:r w:rsidRPr="00F61F7E">
            <w:rPr>
              <w:rFonts w:cs="Arial"/>
              <w:noProof/>
              <w:lang w:val="de-DE"/>
            </w:rPr>
            <w:instrText>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}</w:instrText>
          </w:r>
          <w:r w:rsidRPr="00935C48">
            <w:rPr>
              <w:rFonts w:cs="Arial"/>
              <w:noProof/>
            </w:rPr>
            <w:fldChar w:fldCharType="separate"/>
          </w:r>
          <w:r w:rsidRPr="00775258">
            <w:t xml:space="preserve"> </w:t>
          </w:r>
          <w:r w:rsidRPr="00775258">
            <w:rPr>
              <w:rFonts w:cs="Arial"/>
              <w:i/>
              <w:noProof/>
              <w:lang w:val="de-DE"/>
            </w:rPr>
            <w:t>Peters/König Dörr/Grote/Marauhn</w:t>
          </w:r>
          <w:r w:rsidRPr="00775258">
            <w:rPr>
              <w:rFonts w:cs="Arial"/>
              <w:noProof/>
              <w:lang w:val="de-DE"/>
            </w:rPr>
            <w:t>, EMRK/GG Konkordanzkommentar, Rn. 76–77</w:t>
          </w:r>
          <w:r w:rsidRPr="00896743">
            <w:rPr>
              <w:rStyle w:val="titel0"/>
              <w:rFonts w:cs="Arial"/>
              <w:noProof/>
              <w:lang w:val="de-DE"/>
            </w:rPr>
            <w:t>.</w:t>
          </w:r>
          <w:r w:rsidRPr="00935C48">
            <w:rPr>
              <w:rFonts w:cs="Arial"/>
              <w:noProof/>
            </w:rPr>
            <w:fldChar w:fldCharType="end"/>
          </w:r>
        </w:sdtContent>
      </w:sdt>
    </w:p>
  </w:footnote>
  <w:footnote w:id="64">
    <w:p w14:paraId="402F1C89" w14:textId="56288EBB" w:rsidR="00BA21B4" w:rsidRPr="009D4D83" w:rsidRDefault="00BA21B4" w:rsidP="00A74069">
      <w:pPr>
        <w:pStyle w:val="Funotentext"/>
        <w:rPr>
          <w:rFonts w:cs="Arial"/>
          <w:lang w:val="en-GB"/>
        </w:rPr>
      </w:pPr>
      <w:r w:rsidRPr="00935C48">
        <w:rPr>
          <w:rStyle w:val="Funotenzeichen"/>
          <w:rFonts w:cs="Arial"/>
        </w:rPr>
        <w:footnoteRef/>
      </w:r>
      <w:r w:rsidRPr="00935C48">
        <w:rPr>
          <w:rFonts w:cs="Arial"/>
          <w:lang w:val="de-DE"/>
        </w:rPr>
        <w:t xml:space="preserve"> </w:t>
      </w:r>
      <w:sdt>
        <w:sdtPr>
          <w:rPr>
            <w:rFonts w:cs="Arial"/>
          </w:rPr>
          <w:alias w:val="To edit, see citavi.com/edit"/>
          <w:tag w:val="CitaviPlaceholder#32316fcf-c154-4296-bb84-20c703ff22e3"/>
          <w:id w:val="-233930809"/>
          <w:placeholder>
            <w:docPart w:val="2B2AFE3A51864178BC89AD70EA396D2A"/>
          </w:placeholder>
        </w:sdtPr>
        <w:sdtEndPr/>
        <w:sdtContent>
          <w:r w:rsidRPr="00935C48">
            <w:rPr>
              <w:rFonts w:cs="Arial"/>
              <w:noProof/>
            </w:rPr>
            <w:fldChar w:fldCharType="begin"/>
          </w:r>
          <w:r>
            <w:rPr>
              <w:rFonts w:cs="Arial"/>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OGY2MTA3LWM3NWUtNGNlOS04YzkyLTgwNWRmNmY2ODk4YyIsIlJhbmdlTGVuZ3RoIjo2MSwiUmVmZXJlbmNlSWQiOiJjNWMxMjY0Zi0wYmU4LTQ2MmMtYWQ2MS1kMjJkYzlkZWQxMGE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xLjIwMjAiLCJBdXRob3JzIjpbeyIkaWQiOiI0IiwiJHR5cGUiOiJTd2lzc0FjYWRlbWljLkNpdGF2aS5QZXJzb24sIFN3aXNzQWNhZGVtaWMuQ2l0YXZpIiwiTGFzdE5hbWUiOiJESVZJIiwiUHJvdGVjdGVkIjpmYWxzZSwiU2V4IjowLCJDcmVhdGVkQnkiOiJfVGhlcmVzaWEgRGVnZW5lciIsIkNyZWF0ZWRPbiI6IjIwMjAtMTEtMjVUMTg6MTY6NDQiLCJNb2RpZmllZEJ5IjoiX1RoZXJlc2lhIERlZ2VuZXIiLCJJZCI6IjBkNWUzZTAzLTQwNDktNDQyMy04NDgxLTZkNDVkOTM5ZWY3OCIsIk1vZGlmaWVkT24iOiIyMDIwLTExLTI1VDE4OjE2OjQ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Z2thZmZjbGsuanBnIiwiVXJpU3RyaW5nIjoiYzVjMTI2NGYtMGJlOC00NjJjLWFkNjEtZDIyZGM5ZGVk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hd21mLm9yZy9sZWl0bGluaWVuL2RldGFpbC9sbC8wNDAtMDEzLmh0bWwiLCJVcmlTdHJpbmciOiJodHRwczovL3d3dy5hd21mLm9yZy9sZWl0bGluaWVuL2RldGFpbC9sbC8wNDAtMDE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SW5oYWx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DEuIEhpbnRlcmdydW5k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DIuIEFsbGdlbWVpbmUgR3J1bmRzXFwnZTR0emUgZGVyIEVudHNjaGVpZHVuZ3NmaW5k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DIuMS4gSW5kaXZpZHVlbGxlLCBwYXRpZW50ZW56ZW50cmllcnRlIEVudHNjaGVpZHVuZ3NncnVuZGxhZ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yLjIuIFp1c1xcJ2U0dHpsaWNoZSBFbnRzY2hlaWR1bmdzZ3J1bmRsYWdlbiBiZWkgUmVzc291cmNlbm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zLiBWZXJmYWhyZW4gdW5kIEtyaXRlcmllbiBmXFwnZmNyIFByaW9yaXNpZXJ1bmdzZW50c2NoZWlkdW5nZW4gYmVpIFJlc3NvdXJjZW5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DMuMS4gVmVyZmFocmVuIGRlciBFbnRzY2hlaWR1bmdzZmluZHVu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My4yLiBLcml0ZXJpZW4gZlxcJ2ZjciBQcmlvcmlzaWVydW5nc2VudHNjaGVpZHVuZ2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My4yLjEuIEVudHNjaGVpZHVuZ2VuIFxcJ2ZjYmVyIGRpZSBBdWZuYWhtZSBhdWYgZGllIEludGVuc2l2c3Rh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i4yLiBFbnRzY2hlaWR1bmdlbiBcXCdmY2JlciBUaGVyYXBpZXppZWxcXCdlNG5kZXJ1bmcgYmVpIGxhdWZlbmRlciBpbnRlbnNpdm1lZGl6aW5pc2NoZXIgQmVoYW5kbHVuZyAoUmUtRXZhbHVhdGlvbil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DMuMy4gV2VpdGVyZSBmXFwnZmNyIGRpZSBQcmlvcmlzaWVydW5nIHJlbGV2YW50ZSBFbnRzY2hlaWR1bmdzc2l0dWF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zLjMuMS4gUHJcXCdlNGtsaW5pc2NoZSBFbnRzY2hlaWR1bmdlbiAoei5CLiBBbHRlbi0gdW5kIFBmbGVnZWhlaW1lK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y4yLiBFbnRzY2hlaWR1bmdlbiBhdWYgZGVyIEFsbGdlbWVpbnN0YXRpb2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NC4gVW50ZXJzdFxcJ2ZjdHp1bmdzYW5nZWJvdGUgZlxcJ2ZjciBhbGxlIE1pdGFyYmVpdGVuZ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EhpbndlaXNlIHp1ciBBdXNhcmJlaXR1bmcgZGllc2VyIEVtcGZlaGx1bmdlbn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}</w:instrText>
          </w:r>
          <w:r w:rsidRPr="00935C48">
            <w:rPr>
              <w:rFonts w:cs="Arial"/>
              <w:noProof/>
            </w:rPr>
            <w:fldChar w:fldCharType="separate"/>
          </w:r>
          <w:r w:rsidRPr="009D4D83">
            <w:rPr>
              <w:rFonts w:cs="Arial"/>
              <w:i/>
              <w:noProof/>
              <w:lang w:val="en-GB"/>
            </w:rPr>
            <w:t>DIVI</w:t>
          </w:r>
          <w:r w:rsidRPr="009D4D83">
            <w:rPr>
              <w:rFonts w:cs="Arial"/>
              <w:noProof/>
              <w:lang w:val="en-GB"/>
            </w:rPr>
            <w:t>, a.a.O. Fn.</w:t>
          </w:r>
          <w:r>
            <w:rPr>
              <w:rFonts w:cs="Arial"/>
              <w:noProof/>
              <w:lang w:val="en-GB"/>
            </w:rPr>
            <w:t xml:space="preserve"> </w:t>
          </w:r>
          <w:r w:rsidRPr="009D4D83">
            <w:rPr>
              <w:rFonts w:cs="Arial"/>
              <w:noProof/>
              <w:lang w:val="en-GB"/>
            </w:rPr>
            <w:t>2.</w:t>
          </w:r>
          <w:r w:rsidRPr="00935C48">
            <w:rPr>
              <w:rFonts w:cs="Arial"/>
              <w:noProof/>
            </w:rPr>
            <w:fldChar w:fldCharType="end"/>
          </w:r>
        </w:sdtContent>
      </w:sdt>
    </w:p>
  </w:footnote>
  <w:footnote w:id="65">
    <w:p w14:paraId="6A6684B1" w14:textId="276A1479" w:rsidR="00BA21B4" w:rsidRPr="002A1EFA" w:rsidRDefault="00BA21B4" w:rsidP="00A74069">
      <w:pPr>
        <w:pStyle w:val="Funotentext"/>
        <w:rPr>
          <w:rFonts w:cs="Arial"/>
          <w:lang w:val="en-GB"/>
        </w:rPr>
      </w:pPr>
      <w:r w:rsidRPr="00935C48">
        <w:rPr>
          <w:rStyle w:val="Funotenzeichen"/>
          <w:rFonts w:cs="Arial"/>
        </w:rPr>
        <w:footnoteRef/>
      </w:r>
      <w:r w:rsidRPr="009D4D83">
        <w:rPr>
          <w:rFonts w:cs="Arial"/>
          <w:lang w:val="en-GB"/>
        </w:rPr>
        <w:t xml:space="preserve"> </w:t>
      </w:r>
      <w:sdt>
        <w:sdtPr>
          <w:rPr>
            <w:rFonts w:cs="Arial"/>
          </w:rPr>
          <w:alias w:val="To edit, see citavi.com/edit"/>
          <w:tag w:val="CitaviPlaceholder#b08a1aa9-d593-420e-91e7-d77b94efaa38"/>
          <w:id w:val="-1581214667"/>
          <w:placeholder>
            <w:docPart w:val="2B2AFE3A51864178BC89AD70EA396D2A"/>
          </w:placeholder>
        </w:sdtPr>
        <w:sdtEndPr/>
        <w:sdtContent>
          <w:r w:rsidRPr="00935C48">
            <w:rPr>
              <w:rFonts w:cs="Arial"/>
              <w:noProof/>
            </w:rPr>
            <w:fldChar w:fldCharType="begin"/>
          </w:r>
          <w:r>
            <w:rPr>
              <w:rFonts w:cs="Arial"/>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YyMjE2LTkyODgtNDkyMy1iY2M5LTRlMTYzY2E0ZjliYiIsIlJhbmdlTGVuZ3RoIjo2NSwiUmVmZXJlbmNlSWQiOiI0OTI1NDMwMS1mZjU5LTRkODAtYjI4Zi0zYmVmZWEzZGJk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JBQ0tHUk9VTkR9e1xccnRsY2hcXGFmM1xcYWZzMThcXGx0cmNoXFxmczE4XFxsYW5nMTAzM1xcbGFuZ25wMTAzM1xcbGFuZ2ZlMTAzM1xcbGFuZ2ZlbnAxMDMz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PQkpFQ1RJVkV9e1xccnRsY2hcXGFmM1xcYWZzMThcXGx0cmNoXFxmczE4XFxsYW5nMTAzM1xcbGFuZ25wMTAzM1xcbGFuZ2ZlMTAzM1xcbGFuZ2ZlbnAxMDMz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VG8gZXhhbWluZSB0aGUgQ0ZTIGluIGVsZGVybHkgcGF0aWVudHMgYWRtaXR0ZWQgdG8gdGhlIGFjdXRlIG1lZGljYWwgd2FyZCBhbmQgaXRzIGFzc29jaWF0aW9uIHdpdGggbGVuZ3RoIG9mIHN0YXku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ERFU0lHTn17XFxydGxjaFxcYWYzXFxhZnMxOFxcbHRyY2hcXGZzMThcXGxhbmcxMDMzXFxsYW5nbnAxMDMzXFxsYW5nZmUxMDMzXFxsYW5nZmVucDEwMzNcXGxvY2hcXGFmM1xcZGJjaFxcYWYzXFxoaWNoXFxmM1xcaW5zcnNpZDEwOTc2MDYyXFxwYXJ9XFxwYXJkXFxwbGFpblxcaXRhcDBcXHMwXFxzYTEyMFxcYXNwYWxwaGFcXGFzcG51bVxcYWRqdXN0cmlnaHRcXGx0cnBhclxcbGkwXFxsaW4wXFxyaTBcXHJpbjBcXHFsXFxmYWF1dG9cclxu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FByb3NwZWN0aXZlIGNvaG9ydCBzdHVkeSBpbiBhbiBhY3V0ZSBjYXJlIHVuaXZlcnNpdHkgaG9zcGl0YWwgaW4gTG9uZG9uLCBPbnRhcmlvLCBDYW5hZGEsIGludm9sdmluZyA3NSBwYXRpZW50cyBvdmVyIGFnZSA2NSwgYWRtaXR0ZWQgdG8gdGhlIGdlbmVyYWwgaW50ZXJuYWwgbWVkaWNpbmUgY2xpbmljYWwgdGVhY2hpbmcgdW5pdHMgKENUVSkufVxyXG57XFxydGxjaFxcYWYzXFxhZnMxOFxcbHRyY2hcXGZzMThcXGxhbmcxMDMzXFxsYW5nbnAxMDMzXFxsYW5nZmUxMDMzXFxsYW5nZmVucDEwMzN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HJcblxcbG9jaFxcYWYzXFxkYmNoXFxhZjNcXGhpY2hcXGYze1xccnRsY2hcXGFmM1xcYWxhbmcxMDI1XFxhZnMxOFxcbHRyY2hcXGZzMThcXGxhbmcxMDMzXFxsYW5nbnAxMDMzXFxsYW5nZmUxMDMzXFxsYW5nZmVucDEwMzNcXGxvY2hcXGFmM1xcZGJjaFxcYWYzXFxoaWNoXFxmM1xcaW5zcnNpZDEwOTc2MDYyIE1FQVNVUkVNRU5UU317XFxydGxjaFxcYWYzXFxhZnMxOFxcbHRyY2hcXGZzMThcXGxhbmcxMDMzXFxsYW5nbnAxMDMzXFxsYW5nZmUxMDMzXFxsYW5nZmVucDEwMzN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clxuXFxsb2NoXFxhZjNcXGRiY2hcXGFmM1xcaGljaFxcZjN7XFxydGxjaFxcYWYzXFxhbGFuZzEwMjVcXGFmczE4XFxsdHJjaFxcZnMxOFxcbGFuZzEwMzNcXGxhbmducDEwMzNcXGxhbmdmZTEwMzNcXGxhbmdmZW5wMTAzM1xcbG9jaFxcYWYzXFxkYmNoXFxhZjNcXGhpY2hcXGYzXFxpbnNyc2lkMTA5NzYwNjIgUkVTVUxUU317XFxydGxjaFxcYWYzXFxhZnMxOFxcbHRyY2hcXGZzMThcXGxhbmcxMDMzXFxsYW5nbnAxMDMzXFxsYW5nZmUxMDMzXFxsYW5nZmVucDEwMzN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DT05DTFVTSU9O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VXNlclxcQXBwRGF0YVxcTG9jYWxcXFRlbXBcXHJ6d2l6Mnl4LmpwZyIsIlVyaVN0cmluZyI6IjQ5MjU0MzAxLWZmNTktNGQ4MC1iMjhmLTNiZWZlYTNkYmQ5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3NzAvY2dqLjE5LjE5NiIsIkVkaXRvcnMiOltdLCJFdmFsdWF0aW9uQ29tcGxleGl0eSI6MCwiRXZhbHVhdGlvblNvdXJjZVRleHRGb3JtYXQiOjAsIkdyb3VwcyI6W10sIkhhc0xhYmVsMSI6ZmFsc2UsIkhhc0xhYmVsMiI6dHJ1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AvY2dqLjE5LjE5NiIsIlVyaVN0cmluZyI6Imh0dHBzOi8vZG9pLm9yZy8xMC41NzcwL2Nnai4xOS4x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dGFsaWEgQ29zYWNrIiwiQ3JlYXRlZE9uIjoiMjAyMC0xMS0xNVQxMjo0Mzo0OSIsIk1vZGlmaWVkQnkiOiJfTmF0YWxpYSBDb3NhY2siLCJJZCI6ImQzM2Y0YTRjLTU5NzAtNGZkYy1iOWFjLTMwYjA0MmQ5NmE0OCIsIk1vZGlmaWVkT24iOiIyMDIwLTExLTE1VDEyOjQzOjQ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DkyMjM2NiIsIlVyaVN0cmluZyI6Imh0dHBzOi8vd3d3Lm5jYmkubmxtLm5paC5nb3YvcG1jL2FydGljbGVzL1BNQzQ5MjIz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dGFsaWEgQ29zYWNrIiwiQ3JlYXRlZE9uIjoiMjAyMC0xMS0xNVQxMjo0Mzo0OSIsIk1vZGlmaWVkQnkiOiJfTmF0YWxpYSBDb3NhY2siLCJJZCI6ImQ2ZjI5NmU2LTU5NDktNGU2ZC1iYjBkLTdjMWE5ZjdlYTQyNSIsIk1vZGlmaWVkT24iOiIyMDIwLTExLTE1VDEyOjQz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c0MDMyMTEiLCJVcmlTdHJpbmciOiJodHRwOi8vd3d3Lm5jYmkubmxtLm5paC5nb3YvcHVibWVkLzI3NDAzMjE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}</w:instrText>
          </w:r>
          <w:r w:rsidRPr="00935C48">
            <w:rPr>
              <w:rFonts w:cs="Arial"/>
              <w:noProof/>
            </w:rPr>
            <w:fldChar w:fldCharType="separate"/>
          </w:r>
          <w:r w:rsidRPr="009D4D83">
            <w:rPr>
              <w:rFonts w:cs="Arial"/>
              <w:i/>
              <w:noProof/>
              <w:lang w:val="en-GB"/>
            </w:rPr>
            <w:t>Juma, Salina, Taabazuing, Mary-Margarete, Montero-Odasso</w:t>
          </w:r>
          <w:r>
            <w:rPr>
              <w:rFonts w:cs="Arial"/>
              <w:i/>
              <w:noProof/>
              <w:lang w:val="en-GB"/>
            </w:rPr>
            <w:t>, Manuel</w:t>
          </w:r>
          <w:r w:rsidRPr="009D4D83">
            <w:rPr>
              <w:rFonts w:cs="Arial"/>
              <w:noProof/>
              <w:lang w:val="en-GB"/>
            </w:rPr>
            <w:t xml:space="preserve">, </w:t>
          </w:r>
          <w:r w:rsidRPr="00C831AF">
            <w:rPr>
              <w:rFonts w:cs="Arial"/>
              <w:noProof/>
              <w:lang w:val="en-GB"/>
            </w:rPr>
            <w:t>Clinical Frailty Scale in an Acute Medicine Unit: a Simple Tool That Predicts Length of Stay</w:t>
          </w:r>
          <w:r>
            <w:rPr>
              <w:rFonts w:cs="Arial"/>
              <w:noProof/>
              <w:lang w:val="en-GB"/>
            </w:rPr>
            <w:t xml:space="preserve">, </w:t>
          </w:r>
          <w:r w:rsidRPr="009D4D83">
            <w:rPr>
              <w:rFonts w:cs="Arial"/>
              <w:noProof/>
              <w:lang w:val="en-GB"/>
            </w:rPr>
            <w:t>Can Geriatr J 19</w:t>
          </w:r>
          <w:r>
            <w:rPr>
              <w:rFonts w:cs="Arial"/>
              <w:noProof/>
              <w:lang w:val="en-GB"/>
            </w:rPr>
            <w:t xml:space="preserve"> (</w:t>
          </w:r>
          <w:r w:rsidRPr="009D4D83">
            <w:rPr>
              <w:rFonts w:cs="Arial"/>
              <w:noProof/>
              <w:lang w:val="en-GB"/>
            </w:rPr>
            <w:t>2016</w:t>
          </w:r>
          <w:r>
            <w:rPr>
              <w:rFonts w:cs="Arial"/>
              <w:noProof/>
              <w:lang w:val="en-GB"/>
            </w:rPr>
            <w:t>)</w:t>
          </w:r>
          <w:r w:rsidRPr="009D4D83">
            <w:rPr>
              <w:rFonts w:cs="Arial"/>
              <w:noProof/>
              <w:lang w:val="en-GB"/>
            </w:rPr>
            <w:t xml:space="preserve">, </w:t>
          </w:r>
          <w:r>
            <w:rPr>
              <w:rFonts w:cs="Arial"/>
              <w:noProof/>
              <w:lang w:val="en-GB"/>
            </w:rPr>
            <w:t xml:space="preserve">S. </w:t>
          </w:r>
          <w:r w:rsidRPr="009D4D83">
            <w:rPr>
              <w:rFonts w:cs="Arial"/>
              <w:noProof/>
              <w:lang w:val="en-GB"/>
            </w:rPr>
            <w:t>34 (35).</w:t>
          </w:r>
          <w:r w:rsidRPr="00935C48">
            <w:rPr>
              <w:rFonts w:cs="Arial"/>
              <w:noProof/>
            </w:rPr>
            <w:fldChar w:fldCharType="end"/>
          </w:r>
        </w:sdtContent>
      </w:sdt>
    </w:p>
  </w:footnote>
  <w:footnote w:id="66">
    <w:p w14:paraId="79FD5ABB" w14:textId="27881E0A" w:rsidR="00BA21B4" w:rsidRPr="002A1EFA" w:rsidRDefault="00BA21B4" w:rsidP="00A74069">
      <w:pPr>
        <w:pStyle w:val="Funotentext"/>
        <w:rPr>
          <w:rFonts w:cs="Arial"/>
          <w:lang w:val="de-DE"/>
        </w:rPr>
      </w:pPr>
      <w:r w:rsidRPr="00935C48">
        <w:rPr>
          <w:rStyle w:val="Funotenzeichen"/>
          <w:rFonts w:cs="Arial"/>
        </w:rPr>
        <w:footnoteRef/>
      </w:r>
      <w:r w:rsidRPr="00935C48">
        <w:rPr>
          <w:rFonts w:cs="Arial"/>
        </w:rPr>
        <w:t xml:space="preserve"> </w:t>
      </w:r>
      <w:sdt>
        <w:sdtPr>
          <w:rPr>
            <w:rFonts w:cs="Arial"/>
          </w:rPr>
          <w:alias w:val="To edit, see citavi.com/edit"/>
          <w:tag w:val="CitaviPlaceholder#c2264021-7cb5-4043-8054-33a29a1f0aaf"/>
          <w:id w:val="1101538413"/>
          <w:placeholder>
            <w:docPart w:val="2B2AFE3A51864178BC89AD70EA396D2A"/>
          </w:placeholder>
        </w:sdtPr>
        <w:sdtEndPr/>
        <w:sdtContent>
          <w:r w:rsidRPr="00935C48">
            <w:rPr>
              <w:rFonts w:cs="Arial"/>
              <w:noProof/>
            </w:rPr>
            <w:fldChar w:fldCharType="begin"/>
          </w:r>
          <w:r>
            <w:rPr>
              <w:rFonts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M2MyNTdjLWMyODgtNGM3Yi05ZDMzLTUxYjNiNjlmYzc3MyIsIlJhbmdlTGVuZ3RoIjoxNTgsIlJlZmVyZW5jZUlkIjoiYmNhZmI0YzYtZTViMi00YmI0LWI2NjYtZmVmYmU4MzA0NzZkIiwiUmVmZXJlbmNlIjp7IiRpZCI6Ij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MYXN0TmFtZSI6IlBldGVycy9Lw7ZuaWcgRMO2cnIvR3JvdGUvTWFyYXVobiwgRU1SSy9HRyBLb25rb3JkYW56a29tbWVudGFyIiwiUHJvdGVjdGVkIjpmYWxzZSwiU2V4IjowLCJDcmVhdGVkQnkiOiJfVGhlcmVzaWEgRGVnZW5lciIsIkNyZWF0ZWRPbiI6IjIwMjAtMTItMDJUMDk6MzM6NTgiLCJNb2RpZmllZEJ5IjoiX1RoZXJlc2lhIERlZ2VuZXIiLCJJZCI6IjNiNzJhNzBjLWQ5ZTAtNGE0Yi1iM2ZkLWZlNWEyYmJkMmIxYiIsIk1vZGlmaWVkT24iOiIyMDIwLTEyLTAyVDA5OjMzOjU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EZWdlbmVyXFxBcHBEYXRhXFxMb2NhbFxcVGVtcFxcdWJibjFuNXAuanBnIiwiVXJpU3RyaW5nIjoiYmNhZmI0YzYtZTViMi00YmI0LWI2NjYtZmVmYmU4MzA0NzZ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</w:instrText>
          </w:r>
          <w:r w:rsidRPr="00356BB6">
            <w:rPr>
              <w:rFonts w:cs="Arial"/>
              <w:noProof/>
              <w:lang w:val="en-GB"/>
            </w:rPr>
            <w:instrText>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}</w:instrText>
          </w:r>
          <w:r w:rsidRPr="00935C48">
            <w:rPr>
              <w:rFonts w:cs="Arial"/>
              <w:noProof/>
            </w:rPr>
            <w:fldChar w:fldCharType="separate"/>
          </w:r>
          <w:r w:rsidRPr="00356BB6">
            <w:rPr>
              <w:lang w:val="en-GB"/>
            </w:rPr>
            <w:t xml:space="preserve"> </w:t>
          </w:r>
          <w:r w:rsidRPr="00356BB6">
            <w:rPr>
              <w:rFonts w:cs="Arial"/>
              <w:i/>
              <w:noProof/>
              <w:lang w:val="en-GB"/>
            </w:rPr>
            <w:t xml:space="preserve">Peters/König Dörr/Grote/Marauhn, </w:t>
          </w:r>
          <w:r w:rsidRPr="00356BB6">
            <w:rPr>
              <w:rFonts w:cs="Arial"/>
              <w:noProof/>
              <w:lang w:val="en-GB"/>
            </w:rPr>
            <w:t xml:space="preserve">a.a.O. Fn. </w:t>
          </w:r>
          <w:r>
            <w:rPr>
              <w:rFonts w:cs="Arial"/>
              <w:noProof/>
              <w:lang w:val="de-DE"/>
            </w:rPr>
            <w:fldChar w:fldCharType="begin"/>
          </w:r>
          <w:r w:rsidRPr="00356BB6">
            <w:rPr>
              <w:rFonts w:cs="Arial"/>
              <w:noProof/>
              <w:lang w:val="en-GB"/>
            </w:rPr>
            <w:instrText xml:space="preserve"> NOTEREF _Ref58338510 \h </w:instrText>
          </w:r>
          <w:r>
            <w:rPr>
              <w:rFonts w:cs="Arial"/>
              <w:noProof/>
              <w:lang w:val="de-DE"/>
            </w:rPr>
          </w:r>
          <w:r>
            <w:rPr>
              <w:rFonts w:cs="Arial"/>
              <w:noProof/>
              <w:lang w:val="de-DE"/>
            </w:rPr>
            <w:fldChar w:fldCharType="separate"/>
          </w:r>
          <w:r w:rsidRPr="00356BB6">
            <w:rPr>
              <w:rFonts w:cs="Arial"/>
              <w:noProof/>
              <w:lang w:val="en-GB"/>
            </w:rPr>
            <w:t>63</w:t>
          </w:r>
          <w:r>
            <w:rPr>
              <w:rFonts w:cs="Arial"/>
              <w:noProof/>
              <w:lang w:val="de-DE"/>
            </w:rPr>
            <w:fldChar w:fldCharType="end"/>
          </w:r>
          <w:r w:rsidRPr="00356BB6">
            <w:rPr>
              <w:rFonts w:cs="Arial"/>
              <w:noProof/>
              <w:lang w:val="en-GB"/>
            </w:rPr>
            <w:t xml:space="preserve"> </w:t>
          </w:r>
          <w:r>
            <w:rPr>
              <w:rFonts w:cs="Arial"/>
              <w:noProof/>
              <w:lang w:val="de-DE"/>
            </w:rPr>
            <w:t>Rn</w:t>
          </w:r>
          <w:r w:rsidRPr="009D4D83">
            <w:rPr>
              <w:rFonts w:cs="Arial"/>
              <w:noProof/>
              <w:lang w:val="de-DE"/>
            </w:rPr>
            <w:t>.</w:t>
          </w:r>
          <w:r w:rsidRPr="00935C48">
            <w:rPr>
              <w:rFonts w:cs="Arial"/>
              <w:noProof/>
            </w:rPr>
            <w:fldChar w:fldCharType="end"/>
          </w:r>
          <w:r w:rsidRPr="009D4D83">
            <w:rPr>
              <w:rFonts w:cs="Arial"/>
              <w:noProof/>
              <w:lang w:val="de-DE"/>
            </w:rPr>
            <w:t xml:space="preserve"> 78–82</w:t>
          </w:r>
          <w:r w:rsidRPr="002A1EFA">
            <w:rPr>
              <w:rFonts w:cs="Arial"/>
              <w:noProof/>
              <w:lang w:val="de-DE"/>
            </w:rPr>
            <w:t>; B</w:t>
          </w:r>
          <w:r w:rsidRPr="00935C48">
            <w:rPr>
              <w:rFonts w:cs="Arial"/>
              <w:noProof/>
              <w:lang w:val="de-DE"/>
            </w:rPr>
            <w:t>V</w:t>
          </w:r>
          <w:r w:rsidRPr="002A1EFA">
            <w:rPr>
              <w:rFonts w:cs="Arial"/>
              <w:noProof/>
              <w:lang w:val="de-DE"/>
            </w:rPr>
            <w:t>erfG</w:t>
          </w:r>
          <w:r w:rsidRPr="00935C48">
            <w:rPr>
              <w:rFonts w:cs="Arial"/>
              <w:noProof/>
              <w:lang w:val="de-DE"/>
            </w:rPr>
            <w:t>, Beschluss vom 30.1.2020</w:t>
          </w:r>
          <w:r w:rsidRPr="002A1EFA">
            <w:rPr>
              <w:rFonts w:cs="Arial"/>
              <w:noProof/>
              <w:lang w:val="de-DE"/>
            </w:rPr>
            <w:t xml:space="preserve"> (Blindenführhund) a</w:t>
          </w:r>
          <w:r w:rsidRPr="00935C48">
            <w:rPr>
              <w:rFonts w:cs="Arial"/>
              <w:noProof/>
              <w:lang w:val="de-DE"/>
            </w:rPr>
            <w:t>.</w:t>
          </w:r>
          <w:r w:rsidRPr="002A1EFA">
            <w:rPr>
              <w:rFonts w:cs="Arial"/>
              <w:noProof/>
              <w:lang w:val="de-DE"/>
            </w:rPr>
            <w:t>a</w:t>
          </w:r>
          <w:r w:rsidRPr="00935C48">
            <w:rPr>
              <w:rFonts w:cs="Arial"/>
              <w:noProof/>
              <w:lang w:val="de-DE"/>
            </w:rPr>
            <w:t>.</w:t>
          </w:r>
          <w:r w:rsidRPr="002A1EFA">
            <w:rPr>
              <w:rFonts w:cs="Arial"/>
              <w:noProof/>
              <w:lang w:val="de-DE"/>
            </w:rPr>
            <w:t>O</w:t>
          </w:r>
          <w:r w:rsidRPr="00935C48">
            <w:rPr>
              <w:rFonts w:cs="Arial"/>
              <w:noProof/>
              <w:lang w:val="de-DE"/>
            </w:rPr>
            <w:t>.</w:t>
          </w:r>
          <w:r w:rsidRPr="002A1EFA">
            <w:rPr>
              <w:rFonts w:cs="Arial"/>
              <w:noProof/>
              <w:lang w:val="de-DE"/>
            </w:rPr>
            <w:t xml:space="preserve"> Fn</w:t>
          </w:r>
          <w:r>
            <w:rPr>
              <w:rFonts w:cs="Arial"/>
              <w:noProof/>
              <w:lang w:val="de-DE"/>
            </w:rPr>
            <w:t xml:space="preserve"> </w:t>
          </w:r>
          <w:r w:rsidRPr="00935C48">
            <w:rPr>
              <w:rFonts w:cs="Arial"/>
              <w:noProof/>
              <w:lang w:val="de-DE"/>
            </w:rPr>
            <w:fldChar w:fldCharType="begin"/>
          </w:r>
          <w:r w:rsidRPr="00935C48">
            <w:rPr>
              <w:rFonts w:cs="Arial"/>
              <w:noProof/>
              <w:lang w:val="de-DE"/>
            </w:rPr>
            <w:instrText xml:space="preserve"> NOTEREF _Ref57825454 \h </w:instrText>
          </w:r>
          <w:r>
            <w:rPr>
              <w:rFonts w:cs="Arial"/>
              <w:noProof/>
              <w:lang w:val="de-DE"/>
            </w:rPr>
            <w:instrText xml:space="preserve"> \* MERGEFORMAT </w:instrText>
          </w:r>
          <w:r w:rsidRPr="00935C48">
            <w:rPr>
              <w:rFonts w:cs="Arial"/>
              <w:noProof/>
              <w:lang w:val="de-DE"/>
            </w:rPr>
          </w:r>
          <w:r w:rsidRPr="00935C48">
            <w:rPr>
              <w:rFonts w:cs="Arial"/>
              <w:noProof/>
              <w:lang w:val="de-DE"/>
            </w:rPr>
            <w:fldChar w:fldCharType="separate"/>
          </w:r>
          <w:r>
            <w:rPr>
              <w:rFonts w:cs="Arial"/>
              <w:noProof/>
              <w:lang w:val="de-DE"/>
            </w:rPr>
            <w:t>17</w:t>
          </w:r>
          <w:r w:rsidRPr="00935C48">
            <w:rPr>
              <w:rFonts w:cs="Arial"/>
              <w:noProof/>
              <w:lang w:val="de-DE"/>
            </w:rPr>
            <w:fldChar w:fldCharType="end"/>
          </w:r>
          <w:r w:rsidRPr="00935C48">
            <w:rPr>
              <w:rFonts w:cs="Arial"/>
              <w:noProof/>
              <w:lang w:val="de-DE"/>
            </w:rPr>
            <w:t>,</w:t>
          </w:r>
          <w:r w:rsidRPr="002A1EFA">
            <w:rPr>
              <w:rFonts w:cs="Arial"/>
              <w:noProof/>
              <w:lang w:val="de-DE"/>
            </w:rPr>
            <w:t xml:space="preserve"> S.</w:t>
          </w:r>
          <w:r>
            <w:rPr>
              <w:rFonts w:cs="Arial"/>
              <w:noProof/>
              <w:lang w:val="de-DE"/>
            </w:rPr>
            <w:t xml:space="preserve"> </w:t>
          </w:r>
          <w:r w:rsidRPr="002A1EFA">
            <w:rPr>
              <w:rFonts w:cs="Arial"/>
              <w:noProof/>
              <w:lang w:val="de-DE"/>
            </w:rPr>
            <w:t>1284</w:t>
          </w:r>
          <w:r>
            <w:rPr>
              <w:rFonts w:cs="Arial"/>
              <w:noProof/>
              <w:lang w:val="de-DE"/>
            </w:rPr>
            <w:t>.</w:t>
          </w:r>
        </w:sdtContent>
      </w:sdt>
    </w:p>
  </w:footnote>
  <w:footnote w:id="67">
    <w:p w14:paraId="078EAF60" w14:textId="422675A9" w:rsidR="00BA21B4" w:rsidRPr="00935C48" w:rsidRDefault="00BA21B4" w:rsidP="00A74069">
      <w:pPr>
        <w:pStyle w:val="Funotentext"/>
        <w:rPr>
          <w:rFonts w:cs="Arial"/>
          <w:lang w:val="de-DE"/>
        </w:rPr>
      </w:pPr>
      <w:r w:rsidRPr="00935C48">
        <w:rPr>
          <w:rStyle w:val="Funotenzeichen"/>
          <w:rFonts w:cs="Arial"/>
        </w:rPr>
        <w:footnoteRef/>
      </w:r>
      <w:r w:rsidRPr="002A1EFA">
        <w:rPr>
          <w:rFonts w:cs="Arial"/>
          <w:lang w:val="de-DE"/>
        </w:rPr>
        <w:t xml:space="preserve"> </w:t>
      </w:r>
      <w:sdt>
        <w:sdtPr>
          <w:rPr>
            <w:rFonts w:cs="Arial"/>
          </w:rPr>
          <w:alias w:val="To edit, see citavi.com/edit"/>
          <w:tag w:val="CitaviPlaceholder#989415b0-0b94-4156-a636-5a3773c2fa53"/>
          <w:id w:val="-1227835921"/>
          <w:placeholder>
            <w:docPart w:val="2B2AFE3A51864178BC89AD70EA396D2A"/>
          </w:placeholder>
        </w:sdtPr>
        <w:sdtEndPr/>
        <w:sdtContent>
          <w:r w:rsidRPr="00935C48">
            <w:rPr>
              <w:rFonts w:cs="Arial"/>
              <w:noProof/>
            </w:rPr>
            <w:fldChar w:fldCharType="begin"/>
          </w:r>
          <w:r>
            <w:rPr>
              <w:rFonts w:cs="Arial"/>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zZiYjMzLTVhNmEtNDU4ZS1hOTg2LTUxOTU4ZDBjMjM2ZSIsIlJhbmdlTGVuZ3RoIjoxMDksIlJlZmVyZW5jZUlkIjoiZTQyODkyNWUtZTA2OS00OTE0LWE2OTgtZDI0YmNkY2I5YjhlIiwiUmVmZXJlbmNlIjp7IiRpZCI6Ij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MYXN0TmFtZSI6InYuIE1hbmdvbGR0L0tsZWluL1N0YXJjay9CYWVyL01hcmthcmQsIDcuIEF1ZmwuIDIwMTgsIEdHIEFydC4gMyBSbi4gNDMyLTQzNiIsIlByb3RlY3RlZCI6ZmFsc2UsIlNleCI6MCwiQ3JlYXRlZEJ5IjoiX1RoZXJlc2lhIERlZ2VuZXIiLCJDcmVhdGVkT24iOiIyMDIwLTEyLTAyVDA5OjQwOjQxIiwiTW9kaWZpZWRCeSI6Il9UaGVyZXNpYSBEZWdlbmVyIiwiSWQiOiI3MDJlOTU3Ny0wMWQzLTQwMzItYTFkYi03OWMyMmIzYzhiYTgiLCJNb2RpZmllZE9uIjoiMjAyMC0xMi0wMlQwOTo0MD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RGVnZW5lclxcQXBwRGF0YVxcTG9jYWxcXFRlbXBcXDJvd3lyd2RyLmpwZyIsIlVyaVN0cmluZyI6ImU0Mjg5MjVlLWUwNjktNDkxNC1hNjk4LWQyNGJjZGNiOWI4Z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}</w:instrText>
          </w:r>
          <w:r w:rsidRPr="00935C48">
            <w:rPr>
              <w:rFonts w:cs="Arial"/>
              <w:noProof/>
            </w:rPr>
            <w:fldChar w:fldCharType="separate"/>
          </w:r>
          <w:r w:rsidRPr="00775258">
            <w:rPr>
              <w:rFonts w:cs="Arial"/>
              <w:i/>
              <w:iCs/>
              <w:lang w:val="de-DE"/>
            </w:rPr>
            <w:t>v. Mangoldt/Klein/Starck/Baer/Markard</w:t>
          </w:r>
          <w:r w:rsidRPr="00775258">
            <w:rPr>
              <w:rFonts w:cs="Arial"/>
              <w:lang w:val="de-DE"/>
            </w:rPr>
            <w:t xml:space="preserve">, </w:t>
          </w:r>
          <w:r>
            <w:rPr>
              <w:rStyle w:val="titel0"/>
              <w:rFonts w:cs="Arial"/>
              <w:noProof/>
              <w:lang w:val="de-DE"/>
            </w:rPr>
            <w:t xml:space="preserve">a.a.O. Fn. 55, </w:t>
          </w:r>
          <w:r w:rsidRPr="009D4D83">
            <w:rPr>
              <w:rStyle w:val="titel0"/>
              <w:rFonts w:cs="Arial"/>
              <w:noProof/>
              <w:lang w:val="de-DE"/>
            </w:rPr>
            <w:t>GG Art. 3 Rn. 432</w:t>
          </w:r>
          <w:r>
            <w:rPr>
              <w:rStyle w:val="titel0"/>
              <w:rFonts w:cs="Arial"/>
              <w:noProof/>
              <w:lang w:val="de-DE"/>
            </w:rPr>
            <w:t>–</w:t>
          </w:r>
          <w:r w:rsidRPr="009D4D83">
            <w:rPr>
              <w:rStyle w:val="titel0"/>
              <w:rFonts w:cs="Arial"/>
              <w:noProof/>
              <w:lang w:val="de-DE"/>
            </w:rPr>
            <w:t>436</w:t>
          </w:r>
          <w:r w:rsidRPr="00A74069">
            <w:rPr>
              <w:rStyle w:val="titel0"/>
              <w:rFonts w:cs="Arial"/>
              <w:noProof/>
              <w:lang w:val="de-DE"/>
            </w:rPr>
            <w:t>.</w:t>
          </w:r>
          <w:r w:rsidRPr="00935C48">
            <w:rPr>
              <w:rFonts w:cs="Arial"/>
              <w:noProof/>
            </w:rPr>
            <w:fldChar w:fldCharType="end"/>
          </w:r>
        </w:sdtContent>
      </w:sdt>
    </w:p>
  </w:footnote>
  <w:footnote w:id="68">
    <w:p w14:paraId="07EA97AC" w14:textId="587CAADC" w:rsidR="00BA21B4" w:rsidRPr="00935C48" w:rsidRDefault="00BA21B4" w:rsidP="00A74069">
      <w:pPr>
        <w:pStyle w:val="Funotentext"/>
        <w:rPr>
          <w:rFonts w:cs="Arial"/>
          <w:lang w:val="de-DE"/>
        </w:rPr>
      </w:pPr>
      <w:r w:rsidRPr="00935C48">
        <w:rPr>
          <w:rStyle w:val="Funotenzeichen"/>
          <w:rFonts w:cs="Arial"/>
        </w:rPr>
        <w:footnoteRef/>
      </w:r>
      <w:r w:rsidRPr="00935C48">
        <w:rPr>
          <w:rFonts w:cs="Arial"/>
          <w:lang w:val="de-DE"/>
        </w:rPr>
        <w:t xml:space="preserve"> BVerfG, Urteil vom 15.2.2006, a.a.O. Fn. </w:t>
      </w:r>
      <w:r w:rsidRPr="00935C48">
        <w:rPr>
          <w:rFonts w:cs="Arial"/>
          <w:lang w:val="de-DE"/>
        </w:rPr>
        <w:fldChar w:fldCharType="begin"/>
      </w:r>
      <w:r w:rsidRPr="00935C48">
        <w:rPr>
          <w:rFonts w:cs="Arial"/>
          <w:lang w:val="de-DE"/>
        </w:rPr>
        <w:instrText xml:space="preserve"> NOTEREF _Ref58338666 \h </w:instrText>
      </w:r>
      <w:r>
        <w:rPr>
          <w:rFonts w:cs="Arial"/>
          <w:lang w:val="de-DE"/>
        </w:rPr>
        <w:instrText xml:space="preserve"> \* MERGEFORMAT </w:instrText>
      </w:r>
      <w:r w:rsidRPr="00935C48">
        <w:rPr>
          <w:rFonts w:cs="Arial"/>
          <w:lang w:val="de-DE"/>
        </w:rPr>
      </w:r>
      <w:r w:rsidRPr="00935C48">
        <w:rPr>
          <w:rFonts w:cs="Arial"/>
          <w:lang w:val="de-DE"/>
        </w:rPr>
        <w:fldChar w:fldCharType="separate"/>
      </w:r>
      <w:r>
        <w:rPr>
          <w:rFonts w:cs="Arial"/>
          <w:lang w:val="de-DE"/>
        </w:rPr>
        <w:t>36</w:t>
      </w:r>
      <w:r w:rsidRPr="00935C48">
        <w:rPr>
          <w:rFonts w:cs="Arial"/>
          <w:lang w:val="de-DE"/>
        </w:rPr>
        <w:fldChar w:fldCharType="end"/>
      </w:r>
      <w:r w:rsidRPr="00935C48">
        <w:rPr>
          <w:rFonts w:cs="Arial"/>
          <w:lang w:val="de-DE"/>
        </w:rPr>
        <w:t>.</w:t>
      </w:r>
    </w:p>
  </w:footnote>
  <w:footnote w:id="69">
    <w:p w14:paraId="4DC951E3" w14:textId="42230313" w:rsidR="00BA21B4" w:rsidRPr="009D4D83" w:rsidRDefault="00BA21B4" w:rsidP="00A74069">
      <w:pPr>
        <w:pStyle w:val="Funotentext"/>
        <w:rPr>
          <w:rFonts w:cs="Arial"/>
          <w:lang w:val="en-GB"/>
        </w:rPr>
      </w:pPr>
      <w:r w:rsidRPr="00935C48">
        <w:rPr>
          <w:rStyle w:val="Funotenzeichen"/>
          <w:rFonts w:cs="Arial"/>
        </w:rPr>
        <w:footnoteRef/>
      </w:r>
      <w:r w:rsidRPr="00935C48">
        <w:rPr>
          <w:rFonts w:cs="Arial"/>
          <w:lang w:val="de-DE"/>
        </w:rPr>
        <w:t xml:space="preserve"> </w:t>
      </w:r>
      <w:sdt>
        <w:sdtPr>
          <w:rPr>
            <w:rFonts w:cs="Arial"/>
          </w:rPr>
          <w:alias w:val="To edit, see citavi.com/edit"/>
          <w:tag w:val="CitaviPlaceholder#b6ad3226-9f8c-44db-9375-2c8587b85797"/>
          <w:id w:val="-1960175635"/>
          <w:placeholder>
            <w:docPart w:val="2B2AFE3A51864178BC89AD70EA396D2A"/>
          </w:placeholder>
        </w:sdtPr>
        <w:sdtEndPr/>
        <w:sdtContent>
          <w:r w:rsidRPr="00935C48">
            <w:rPr>
              <w:rFonts w:cs="Arial"/>
              <w:noProof/>
            </w:rPr>
            <w:fldChar w:fldCharType="begin"/>
          </w:r>
          <w:r>
            <w:rPr>
              <w:rFonts w:cs="Arial"/>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DcxNWY1LTYwMjMtNDczYy05ZjAyLTdmYTYxMGFhOGY5MiIsIlJhbmdlTGVuZ3RoIjo2MSwiUmVmZXJlbmNlSWQiOiJjNWMxMjY0Zi0wYmU4LTQ2MmMtYWQ2MS1kMjJkYzlkZWQx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xLjIwMjAiLCJBdXRob3JzIjpbeyIkaWQiOiI3IiwiJHR5cGUiOiJTd2lzc0FjYWRlbWljLkNpdGF2aS5QZXJzb24sIFN3aXNzQWNhZGVtaWMuQ2l0YXZpIiwiTGFzdE5hbWUiOiJESVZJIiwiUHJvdGVjdGVkIjpmYWxzZSwiU2V4IjowLCJDcmVhdGVkQnkiOiJfVGhlcmVzaWEgRGVnZW5lciIsIkNyZWF0ZWRPbiI6IjIwMjAtMTEtMjVUMTg6MTY6NDQiLCJNb2RpZmllZEJ5IjoiX1RoZXJlc2lhIERlZ2VuZXIiLCJJZCI6IjBkNWUzZTAzLTQwNDktNDQyMy04NDgxLTZkNDVkOTM5ZWY3OCIsIk1vZGlmaWVkT24iOiIyMDIwLTExLTI1VDE4OjE2OjQ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Z2thZmZjbGsuanBnIiwiVXJpU3RyaW5nIjoiYzVjMTI2NGYtMGJlOC00NjJjLWFkNjEtZDIyZGM5ZGVkMTB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RldXRzY2hlIEludGVyZGlzemlwbGluw6RyZSBWZXJlaW5pZ3VuZyBmw7xyIEludGVuc2l2LSB1bmQgTm90ZmFsbG1lZGl6aW4iLCJQcm90ZWN0ZWQiOmZhbHNlLCJTZXgiOjAsIkNyZWF0ZWRCeSI6Il9UaGVyZXNpYSBEZWdlbmVyIiwiQ3JlYXRlZE9uIjoiMjAyMC0xMS0yNVQxODoxNzowOCIsIk1vZGlmaWVkQnkiOiJfVGhlcmVzaWEgRGVnZW5lciIsIklkIjoiNzZiNGNkM2QtOGI2Yy00N2NmLWI3MjctNDI5OWU1YjZjNTk4IiwiTW9kaWZpZWRPbiI6IjIwMjAtMTEtMjVUMTg6MTc6MDgiLCJQcm9qZWN0Ijp7IiRyZWYiOiI4In19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hd21mLm9yZy9sZWl0bGluaWVuL2RldGFpbC9sbC8wNDAtMDEzLmh0bWwiLCJVcmlTdHJpbmciOiJodHRwczovL3d3dy5hd21mLm9yZy9sZWl0bGluaWVuL2RldGFpbC9sbC8wNDAtMDEz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SW5oYWx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DEuIEhpbnRlcmdydW5k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DIuIEFsbGdlbWVpbmUgR3J1bmRzXFwnZTR0emUgZGVyIEVudHNjaGVpZHVuZ3NmaW5k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DIuMS4gSW5kaXZpZHVlbGxlLCBwYXRpZW50ZW56ZW50cmllcnRlIEVudHNjaGVpZHVuZ3NncnVuZGxhZ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yLjIuIFp1c1xcJ2U0dHpsaWNoZSBFbnRzY2hlaWR1bmdzZ3J1bmRsYWdlbiBiZWkgUmVzc291cmNlbm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zLiBWZXJmYWhyZW4gdW5kIEtyaXRlcmllbiBmXFwnZmNyIFByaW9yaXNpZXJ1bmdzZW50c2NoZWlkdW5nZW4gYmVpIFJlc3NvdXJjZW5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DMuMS4gVmVyZmFocmVuIGRlciBFbnRzY2hlaWR1bmdzZmluZHVu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My4yLiBLcml0ZXJpZW4gZlxcJ2ZjciBQcmlvcmlzaWVydW5nc2VudHNjaGVpZHVuZ2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My4yLjEuIEVudHNjaGVpZHVuZ2VuIFxcJ2ZjYmVyIGRpZSBBdWZuYWhtZSBhdWYgZGllIEludGVuc2l2c3Rh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i4yLiBFbnRzY2hlaWR1bmdlbiBcXCdmY2JlciBUaGVyYXBpZXppZWxcXCdlNG5kZXJ1bmcgYmVpIGxhdWZlbmRlciBpbnRlbnNpdm1lZGl6aW5pc2NoZXIgQmVoYW5kbHVuZyAoUmUtRXZhbHVhdGlvbil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DMuMy4gV2VpdGVyZSBmXFwnZmNyIGRpZSBQcmlvcmlzaWVydW5nIHJlbGV2YW50ZSBFbnRzY2hlaWR1bmdzc2l0dWF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zLjMuMS4gUHJcXCdlNGtsaW5pc2NoZSBFbnRzY2hlaWR1bmdlbiAoei5CLiBBbHRlbi0gdW5kIFBmbGVnZWhlaW1lK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y4yLiBFbnRzY2hlaWR1bmdlbiBhdWYgZGVyIEFsbGdlbWVpbnN0YXRpb2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NC4gVW50ZXJzdFxcJ2ZjdHp1bmdzYW5nZWJvdGUgZlxcJ2ZjciBhbGxlIE1pdGFyYmVpdGVuZ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EhpbndlaXNlIHp1ciBBdXNhcmJlaXR1bmcgZGllc2VyIEVtcGZlaGx1bmdlbn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}</w:instrText>
          </w:r>
          <w:r w:rsidRPr="00935C48">
            <w:rPr>
              <w:rFonts w:cs="Arial"/>
              <w:noProof/>
            </w:rPr>
            <w:fldChar w:fldCharType="separate"/>
          </w:r>
          <w:r w:rsidRPr="009D4D83">
            <w:rPr>
              <w:rFonts w:cs="Arial"/>
              <w:i/>
              <w:noProof/>
              <w:lang w:val="en-GB"/>
            </w:rPr>
            <w:t>DIVI</w:t>
          </w:r>
          <w:r w:rsidRPr="004E1340">
            <w:rPr>
              <w:rFonts w:cs="Arial"/>
              <w:noProof/>
              <w:lang w:val="en-GB"/>
            </w:rPr>
            <w:t>, a.a.O. Fn.</w:t>
          </w:r>
          <w:r>
            <w:rPr>
              <w:rFonts w:cs="Arial"/>
              <w:noProof/>
              <w:lang w:val="en-GB"/>
            </w:rPr>
            <w:t xml:space="preserve"> </w:t>
          </w:r>
          <w:r w:rsidRPr="004E1340">
            <w:rPr>
              <w:rFonts w:cs="Arial"/>
              <w:noProof/>
              <w:lang w:val="en-GB"/>
            </w:rPr>
            <w:t>2</w:t>
          </w:r>
          <w:r>
            <w:rPr>
              <w:rFonts w:cs="Arial"/>
              <w:noProof/>
              <w:lang w:val="en-GB"/>
            </w:rPr>
            <w:t xml:space="preserve"> (Hervorh. d. Verf.)</w:t>
          </w:r>
          <w:r w:rsidRPr="009D4D83">
            <w:rPr>
              <w:rFonts w:cs="Arial"/>
              <w:noProof/>
              <w:lang w:val="en-GB"/>
            </w:rPr>
            <w:t>.</w:t>
          </w:r>
          <w:r w:rsidRPr="00935C48">
            <w:rPr>
              <w:rFonts w:cs="Arial"/>
              <w:noProof/>
            </w:rPr>
            <w:fldChar w:fldCharType="end"/>
          </w:r>
        </w:sdtContent>
      </w:sdt>
    </w:p>
  </w:footnote>
  <w:footnote w:id="70">
    <w:p w14:paraId="3F575857" w14:textId="5439BBBB" w:rsidR="00BA21B4" w:rsidRPr="009D4D83" w:rsidRDefault="00BA21B4" w:rsidP="00A74069">
      <w:pPr>
        <w:pStyle w:val="Funotentext"/>
        <w:rPr>
          <w:rFonts w:cs="Arial"/>
          <w:lang w:val="en-GB"/>
        </w:rPr>
      </w:pPr>
      <w:r w:rsidRPr="00935C48">
        <w:rPr>
          <w:rStyle w:val="Funotenzeichen"/>
          <w:rFonts w:cs="Arial"/>
        </w:rPr>
        <w:footnoteRef/>
      </w:r>
      <w:r w:rsidRPr="009D4D83">
        <w:rPr>
          <w:rFonts w:cs="Arial"/>
          <w:lang w:val="en-GB"/>
        </w:rPr>
        <w:t xml:space="preserve"> </w:t>
      </w:r>
      <w:sdt>
        <w:sdtPr>
          <w:rPr>
            <w:rFonts w:cs="Arial"/>
          </w:rPr>
          <w:alias w:val="To edit, see citavi.com/edit"/>
          <w:tag w:val="CitaviPlaceholder#772b5222-b672-44cc-b07e-c0465e225ae4"/>
          <w:id w:val="-1036494920"/>
          <w:placeholder>
            <w:docPart w:val="18CB41B182494B03ADE9C1BB32E590A6"/>
          </w:placeholder>
        </w:sdtPr>
        <w:sdtEndPr/>
        <w:sdtContent>
          <w:r w:rsidRPr="00935C48">
            <w:rPr>
              <w:rFonts w:cs="Arial"/>
              <w:noProof/>
            </w:rPr>
            <w:fldChar w:fldCharType="begin"/>
          </w:r>
          <w:r>
            <w:rPr>
              <w:rFonts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DcxNWY1LTYwMjMtNDczYy05ZjAyLTdmYTYxMGFhOGY5MiIsIlJhbmdlTGVuZ3RoIjo2MSwiUmVmZXJlbmNlSWQiOiJjNWMxMjY0Zi0wYmU4LTQ2MmMtYWQ2MS1kMjJkYzlkZWQx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xLjIwMjAiLCJBdXRob3JzIjpbeyIkaWQiOiI3IiwiJHR5cGUiOiJTd2lzc0FjYWRlbWljLkNpdGF2aS5QZXJzb24sIFN3aXNzQWNhZGVtaWMuQ2l0YXZpIiwiTGFzdE5hbWUiOiJESVZJIiwiUHJvdGVjdGVkIjpmYWxzZSwiU2V4IjowLCJDcmVhdGVkQnkiOiJfVGhlcmVzaWEgRGVnZW5lciIsIkNyZWF0ZWRPbiI6IjIwMjAtMTEtMjVUMTg6MTY6NDQiLCJNb2RpZmllZEJ5IjoiX1RoZXJlc2lhIERlZ2VuZXIiLCJJZCI6IjBkNWUzZTAzLTQwNDktNDQyMy04NDgxLTZkNDVkOTM5ZWY3OCIsIk1vZGlmaWVkT24iOiIyMDIwLTExLTI1VDE4OjE2OjQ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Z2thZmZjbGsuanBnIiwiVXJpU3RyaW5nIjoiYzVjMTI2NGYtMGJlOC00NjJjLWFkNjEtZDIyZGM5ZGVkMTB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RldXRzY2hlIEludGVyZGlzemlwbGluw6RyZSBWZXJlaW5pZ3VuZyBmw7xyIEludGVuc2l2LSB1bmQgTm90ZmFsbG1lZGl6aW4iLCJQcm90ZWN0ZWQiOmZhbHNlLCJTZXgiOjAsIkNyZWF0ZWRCeSI6Il9UaGVyZXNpYSBEZWdlbmVyIiwiQ3JlYXRlZE9uIjoiMjAyMC0xMS0yNVQxODoxNzowOCIsIk1vZGlmaWVkQnkiOiJfVGhlcmVzaWEgRGVnZW5lciIsIklkIjoiNzZiNGNkM2QtOGI2Yy00N2NmLWI3MjctNDI5OWU1YjZjNTk4IiwiTW9kaWZpZWRPbiI6IjIwMjAtMTEtMjVUMTg6MTc6MDgiLCJQcm9qZWN0Ijp7IiRyZWYiOiI4In19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hd21mLm9yZy9sZWl0bGluaWVuL2RldGFpbC9sbC8wNDAtMDEzLmh0bWwiLCJVcmlTdHJpbmciOiJodHRwczovL3d3dy5hd21mLm9yZy9sZWl0bGluaWVuL2RldGFpbC9sbC8wNDAtMDEz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SW5oYWx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DEuIEhpbnRlcmdydW5k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DIuIEFsbGdlbWVpbmUgR3J1bmRzXFwnZTR0emUgZGVyIEVudHNjaGVpZHVuZ3NmaW5k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DIuMS4gSW5kaXZpZHVlbGxlLCBwYXRpZW50ZW56ZW50cmllcnRlIEVudHNjaGVpZHVuZ3NncnVuZGxhZ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yLjIuIFp1c1xcJ2U0dHpsaWNoZSBFbnRzY2hlaWR1bmdzZ3J1bmRsYWdlbiBiZWkgUmVzc291cmNlbm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zLiBWZXJmYWhyZW4gdW5kIEtyaXRlcmllbiBmXFwnZmNyIFByaW9yaXNpZXJ1bmdzZW50c2NoZWlkdW5nZW4gYmVpIFJlc3NvdXJjZW5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DMuMS4gVmVyZmFocmVuIGRlciBFbnRzY2hlaWR1bmdzZmluZHVu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My4yLiBLcml0ZXJpZW4gZlxcJ2ZjciBQcmlvcmlzaWVydW5nc2VudHNjaGVpZHVuZ2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My4yLjEuIEVudHNjaGVpZHVuZ2VuIFxcJ2ZjYmVyIGRpZSBBdWZuYWhtZSBhdWYgZGllIEludGVuc2l2c3Rh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i4yLiBFbnRzY2hlaWR1bmdlbiBcXCdmY2JlciBUaGVyYXBpZXppZWxcXCdlNG5kZXJ1bmcgYmVpIGxhdWZlbmRlciBpbnRlbnNpdm1lZGl6aW5pc2NoZXIgQmVoYW5kbHVuZyAoUmUtRXZhbHVhdGlvbil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DMuMy4gV2VpdGVyZSBmXFwnZmNyIGRpZSBQcmlvcmlzaWVydW5nIHJlbGV2YW50ZSBFbnRzY2hlaWR1bmdzc2l0dWF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zLjMuMS4gUHJcXCdlNGtsaW5pc2NoZSBFbnRzY2hlaWR1bmdlbiAoei5CLiBBbHRlbi0gdW5kIFBmbGVnZWhlaW1lK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DMuMy4yLiBFbnRzY2hlaWR1bmdlbiBhdWYgZGVyIEFsbGdlbWVpbnN0YXRpb2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NC4gVW50ZXJzdFxcJ2ZjdHp1bmdzYW5nZWJvdGUgZlxcJ2ZjciBhbGxlIE1pdGFyYmVpdGVuZ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EhpbndlaXNlIHp1ciBBdXNhcmJlaXR1bmcgZGllc2VyIEVtcGZlaGx1bmdlbn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}</w:instrText>
          </w:r>
          <w:r w:rsidRPr="00935C48">
            <w:rPr>
              <w:rFonts w:cs="Arial"/>
              <w:noProof/>
            </w:rPr>
            <w:fldChar w:fldCharType="separate"/>
          </w:r>
          <w:r w:rsidRPr="009D4D83">
            <w:rPr>
              <w:rFonts w:cs="Arial"/>
              <w:i/>
              <w:noProof/>
              <w:lang w:val="en-GB"/>
            </w:rPr>
            <w:t>DIVI</w:t>
          </w:r>
          <w:r w:rsidRPr="004E1340">
            <w:rPr>
              <w:rFonts w:cs="Arial"/>
              <w:noProof/>
              <w:lang w:val="en-GB"/>
            </w:rPr>
            <w:t>, a.a.O. Fn.</w:t>
          </w:r>
          <w:r>
            <w:rPr>
              <w:rFonts w:cs="Arial"/>
              <w:noProof/>
              <w:lang w:val="en-GB"/>
            </w:rPr>
            <w:t xml:space="preserve"> </w:t>
          </w:r>
          <w:r w:rsidRPr="004E1340">
            <w:rPr>
              <w:rFonts w:cs="Arial"/>
              <w:noProof/>
              <w:lang w:val="en-GB"/>
            </w:rPr>
            <w:t>2</w:t>
          </w:r>
          <w:r w:rsidRPr="009D4D83">
            <w:rPr>
              <w:rFonts w:cs="Arial"/>
              <w:noProof/>
              <w:lang w:val="en-GB"/>
            </w:rPr>
            <w:t>.</w:t>
          </w:r>
          <w:r w:rsidRPr="00935C48">
            <w:rPr>
              <w:rFonts w:cs="Arial"/>
              <w:noProof/>
            </w:rPr>
            <w:fldChar w:fldCharType="end"/>
          </w:r>
        </w:sdtContent>
      </w:sdt>
    </w:p>
  </w:footnote>
  <w:footnote w:id="71">
    <w:p w14:paraId="14E4EA82" w14:textId="50170527" w:rsidR="00BA21B4" w:rsidRPr="002A1EFA" w:rsidRDefault="00BA21B4" w:rsidP="00A74069">
      <w:pPr>
        <w:pStyle w:val="Funotentext"/>
        <w:rPr>
          <w:rFonts w:cs="Arial"/>
        </w:rPr>
      </w:pPr>
      <w:r w:rsidRPr="00935C48">
        <w:rPr>
          <w:rStyle w:val="Funotenzeichen"/>
          <w:rFonts w:cs="Arial"/>
        </w:rPr>
        <w:footnoteRef/>
      </w:r>
      <w:r w:rsidRPr="00356BB6">
        <w:rPr>
          <w:rFonts w:cs="Arial"/>
        </w:rPr>
        <w:t xml:space="preserve"> </w:t>
      </w:r>
      <w:r w:rsidRPr="00356BB6">
        <w:rPr>
          <w:rFonts w:cs="Arial"/>
          <w:i/>
          <w:iCs/>
        </w:rPr>
        <w:t>v. Mangoldt/Klein/Starck/Baer/Markard</w:t>
      </w:r>
      <w:r w:rsidRPr="00356BB6">
        <w:rPr>
          <w:rFonts w:cs="Arial"/>
        </w:rPr>
        <w:t xml:space="preserve">, </w:t>
      </w:r>
      <w:r w:rsidRPr="00356BB6">
        <w:rPr>
          <w:rFonts w:eastAsia="Times New Roman" w:cs="Arial"/>
          <w:lang w:eastAsia="de-DE"/>
        </w:rPr>
        <w:t xml:space="preserve">a.a.O. Fn. </w:t>
      </w:r>
      <w:r>
        <w:rPr>
          <w:rFonts w:eastAsia="Times New Roman" w:cs="Arial"/>
          <w:lang w:val="en-GB" w:eastAsia="de-DE"/>
        </w:rPr>
        <w:fldChar w:fldCharType="begin"/>
      </w:r>
      <w:r w:rsidRPr="00356BB6">
        <w:rPr>
          <w:rFonts w:eastAsia="Times New Roman" w:cs="Arial"/>
          <w:lang w:eastAsia="de-DE"/>
        </w:rPr>
        <w:instrText xml:space="preserve"> NOTEREF _Ref57748078 \h </w:instrText>
      </w:r>
      <w:r>
        <w:rPr>
          <w:rFonts w:eastAsia="Times New Roman" w:cs="Arial"/>
          <w:lang w:val="en-GB" w:eastAsia="de-DE"/>
        </w:rPr>
      </w:r>
      <w:r>
        <w:rPr>
          <w:rFonts w:eastAsia="Times New Roman" w:cs="Arial"/>
          <w:lang w:val="en-GB" w:eastAsia="de-DE"/>
        </w:rPr>
        <w:fldChar w:fldCharType="separate"/>
      </w:r>
      <w:r>
        <w:rPr>
          <w:rFonts w:eastAsia="Times New Roman" w:cs="Arial"/>
          <w:lang w:val="en-GB" w:eastAsia="de-DE"/>
        </w:rPr>
        <w:t>55</w:t>
      </w:r>
      <w:r>
        <w:rPr>
          <w:rFonts w:eastAsia="Times New Roman" w:cs="Arial"/>
          <w:lang w:val="en-GB" w:eastAsia="de-DE"/>
        </w:rPr>
        <w:fldChar w:fldCharType="end"/>
      </w:r>
      <w:r w:rsidRPr="002A1EFA">
        <w:rPr>
          <w:rFonts w:eastAsia="Times New Roman" w:cs="Arial"/>
          <w:lang w:val="en-GB" w:eastAsia="de-DE"/>
        </w:rPr>
        <w:t xml:space="preserve">, </w:t>
      </w:r>
      <w:r w:rsidRPr="002A1EFA">
        <w:rPr>
          <w:rFonts w:eastAsia="Times New Roman" w:cs="Arial"/>
          <w:lang w:eastAsia="de-DE"/>
        </w:rPr>
        <w:t>Rn. 428 m.</w:t>
      </w:r>
      <w:r>
        <w:rPr>
          <w:rFonts w:eastAsia="Times New Roman" w:cs="Arial"/>
          <w:lang w:eastAsia="de-DE"/>
        </w:rPr>
        <w:t>W</w:t>
      </w:r>
      <w:r w:rsidRPr="002A1EFA">
        <w:rPr>
          <w:rFonts w:eastAsia="Times New Roman" w:cs="Arial"/>
          <w:lang w:eastAsia="de-DE"/>
        </w:rPr>
        <w:t>.</w:t>
      </w:r>
      <w:r>
        <w:rPr>
          <w:rFonts w:eastAsia="Times New Roman" w:cs="Arial"/>
          <w:lang w:eastAsia="de-DE"/>
        </w:rPr>
        <w:t>n</w:t>
      </w:r>
      <w:r w:rsidRPr="002A1EFA">
        <w:rPr>
          <w:rFonts w:eastAsia="Times New Roman" w:cs="Arial"/>
          <w:lang w:eastAsia="de-DE"/>
        </w:rPr>
        <w:t xml:space="preserve">.; </w:t>
      </w:r>
      <w:r w:rsidRPr="002A1EFA">
        <w:rPr>
          <w:rFonts w:eastAsia="Times New Roman" w:cs="Arial"/>
          <w:i/>
          <w:iCs/>
          <w:lang w:eastAsia="de-DE"/>
        </w:rPr>
        <w:t>CRPD GC No. 6,</w:t>
      </w:r>
      <w:r w:rsidRPr="002A1EFA">
        <w:rPr>
          <w:rFonts w:eastAsia="Times New Roman" w:cs="Arial"/>
          <w:lang w:eastAsia="de-DE"/>
        </w:rPr>
        <w:t xml:space="preserve"> a</w:t>
      </w:r>
      <w:r w:rsidRPr="00935C48">
        <w:rPr>
          <w:rFonts w:eastAsia="Times New Roman" w:cs="Arial"/>
          <w:lang w:eastAsia="de-DE"/>
        </w:rPr>
        <w:t>.</w:t>
      </w:r>
      <w:r w:rsidRPr="002A1EFA">
        <w:rPr>
          <w:rFonts w:eastAsia="Times New Roman" w:cs="Arial"/>
          <w:lang w:eastAsia="de-DE"/>
        </w:rPr>
        <w:t>a</w:t>
      </w:r>
      <w:r w:rsidRPr="00935C48">
        <w:rPr>
          <w:rFonts w:eastAsia="Times New Roman" w:cs="Arial"/>
          <w:lang w:eastAsia="de-DE"/>
        </w:rPr>
        <w:t>.</w:t>
      </w:r>
      <w:r w:rsidRPr="002A1EFA">
        <w:rPr>
          <w:rFonts w:eastAsia="Times New Roman" w:cs="Arial"/>
          <w:lang w:eastAsia="de-DE"/>
        </w:rPr>
        <w:t>O</w:t>
      </w:r>
      <w:r w:rsidRPr="00935C48">
        <w:rPr>
          <w:rFonts w:eastAsia="Times New Roman" w:cs="Arial"/>
          <w:lang w:eastAsia="de-DE"/>
        </w:rPr>
        <w:t>.</w:t>
      </w:r>
      <w:r w:rsidRPr="002A1EFA">
        <w:rPr>
          <w:rFonts w:eastAsia="Times New Roman" w:cs="Arial"/>
          <w:lang w:eastAsia="de-DE"/>
        </w:rPr>
        <w:t xml:space="preserve"> Fn. </w:t>
      </w:r>
      <w:r w:rsidRPr="00935C48">
        <w:rPr>
          <w:rFonts w:eastAsia="Times New Roman" w:cs="Arial"/>
          <w:lang w:eastAsia="de-DE"/>
        </w:rPr>
        <w:fldChar w:fldCharType="begin"/>
      </w:r>
      <w:r w:rsidRPr="00935C48">
        <w:rPr>
          <w:rFonts w:eastAsia="Times New Roman" w:cs="Arial"/>
          <w:lang w:eastAsia="de-DE"/>
        </w:rPr>
        <w:instrText xml:space="preserve"> NOTEREF _Ref58338307 \h </w:instrText>
      </w:r>
      <w:r>
        <w:rPr>
          <w:rFonts w:eastAsia="Times New Roman" w:cs="Arial"/>
          <w:lang w:eastAsia="de-DE"/>
        </w:rPr>
        <w:instrText xml:space="preserve"> \* MERGEFORMAT </w:instrText>
      </w:r>
      <w:r w:rsidRPr="00935C48">
        <w:rPr>
          <w:rFonts w:eastAsia="Times New Roman" w:cs="Arial"/>
          <w:lang w:eastAsia="de-DE"/>
        </w:rPr>
      </w:r>
      <w:r w:rsidRPr="00935C48">
        <w:rPr>
          <w:rFonts w:eastAsia="Times New Roman" w:cs="Arial"/>
          <w:lang w:eastAsia="de-DE"/>
        </w:rPr>
        <w:fldChar w:fldCharType="separate"/>
      </w:r>
      <w:r>
        <w:rPr>
          <w:rFonts w:eastAsia="Times New Roman" w:cs="Arial"/>
          <w:lang w:eastAsia="de-DE"/>
        </w:rPr>
        <w:t>19</w:t>
      </w:r>
      <w:r w:rsidRPr="00935C48">
        <w:rPr>
          <w:rFonts w:eastAsia="Times New Roman" w:cs="Arial"/>
          <w:lang w:eastAsia="de-DE"/>
        </w:rPr>
        <w:fldChar w:fldCharType="end"/>
      </w:r>
      <w:r w:rsidRPr="00935C48">
        <w:rPr>
          <w:rFonts w:eastAsia="Times New Roman" w:cs="Arial"/>
          <w:lang w:val="en-GB" w:eastAsia="de-DE"/>
        </w:rPr>
        <w:t>,</w:t>
      </w:r>
      <w:r w:rsidRPr="002A1EFA">
        <w:rPr>
          <w:rFonts w:eastAsia="Times New Roman" w:cs="Arial"/>
          <w:lang w:eastAsia="de-DE"/>
        </w:rPr>
        <w:t xml:space="preserve"> Abs. 18 lit. a).</w:t>
      </w:r>
    </w:p>
  </w:footnote>
  <w:footnote w:id="72">
    <w:p w14:paraId="2D053C18" w14:textId="5481C137" w:rsidR="00BA21B4" w:rsidRPr="002A1EFA" w:rsidRDefault="00BA21B4" w:rsidP="00A74069">
      <w:pPr>
        <w:pStyle w:val="Funotentext"/>
        <w:rPr>
          <w:rFonts w:cs="Arial"/>
        </w:rPr>
      </w:pPr>
      <w:r w:rsidRPr="00935C48">
        <w:rPr>
          <w:rStyle w:val="Funotenzeichen"/>
          <w:rFonts w:cs="Arial"/>
        </w:rPr>
        <w:footnoteRef/>
      </w:r>
      <w:r w:rsidRPr="002A1EFA">
        <w:rPr>
          <w:rFonts w:cs="Arial"/>
        </w:rPr>
        <w:t xml:space="preserve"> </w:t>
      </w:r>
      <w:r w:rsidRPr="002A1EFA">
        <w:rPr>
          <w:rFonts w:cs="Arial"/>
          <w:i/>
          <w:iCs/>
        </w:rPr>
        <w:t>CRPD GC No. 6,</w:t>
      </w:r>
      <w:r w:rsidRPr="002A1EFA">
        <w:rPr>
          <w:rFonts w:cs="Arial"/>
        </w:rPr>
        <w:t xml:space="preserve"> a.a.O. Fn. </w:t>
      </w:r>
      <w:r w:rsidRPr="00935C48">
        <w:rPr>
          <w:rFonts w:cs="Arial"/>
        </w:rPr>
        <w:fldChar w:fldCharType="begin"/>
      </w:r>
      <w:r w:rsidRPr="00935C48">
        <w:rPr>
          <w:rFonts w:cs="Arial"/>
        </w:rPr>
        <w:instrText xml:space="preserve"> NOTEREF _Ref58338307 \h </w:instrText>
      </w:r>
      <w:r>
        <w:rPr>
          <w:rFonts w:cs="Arial"/>
        </w:rPr>
        <w:instrText xml:space="preserve"> \* MERGEFORMAT </w:instrText>
      </w:r>
      <w:r w:rsidRPr="00935C48">
        <w:rPr>
          <w:rFonts w:cs="Arial"/>
        </w:rPr>
      </w:r>
      <w:r w:rsidRPr="00935C48">
        <w:rPr>
          <w:rFonts w:cs="Arial"/>
        </w:rPr>
        <w:fldChar w:fldCharType="separate"/>
      </w:r>
      <w:r>
        <w:rPr>
          <w:rFonts w:cs="Arial"/>
        </w:rPr>
        <w:t>19</w:t>
      </w:r>
      <w:r w:rsidRPr="00935C48">
        <w:rPr>
          <w:rFonts w:cs="Arial"/>
        </w:rPr>
        <w:fldChar w:fldCharType="end"/>
      </w:r>
      <w:r w:rsidRPr="002A1EFA">
        <w:rPr>
          <w:rFonts w:cs="Arial"/>
        </w:rPr>
        <w:t>, Abs. 66.</w:t>
      </w:r>
    </w:p>
  </w:footnote>
  <w:footnote w:id="73">
    <w:p w14:paraId="4B71AA35" w14:textId="797D909F" w:rsidR="00BA21B4" w:rsidRPr="006B77F8" w:rsidRDefault="00BA21B4">
      <w:pPr>
        <w:pStyle w:val="Funotentext"/>
        <w:rPr>
          <w:lang w:val="de-DE"/>
        </w:rPr>
      </w:pPr>
      <w:r>
        <w:rPr>
          <w:rStyle w:val="Funotenzeichen"/>
        </w:rPr>
        <w:footnoteRef/>
      </w:r>
      <w:r w:rsidRPr="00F61F7E">
        <w:rPr>
          <w:lang w:val="de-DE"/>
        </w:rPr>
        <w:t xml:space="preserve"> </w:t>
      </w:r>
      <w:sdt>
        <w:sdtPr>
          <w:alias w:val="To edit, see citavi.com/edit"/>
          <w:tag w:val="CitaviPlaceholder#2a3fcaf1-682d-4ddb-8fd7-0b9b7379c921"/>
          <w:id w:val="916751351"/>
          <w:placeholder>
            <w:docPart w:val="DefaultPlaceholder_-1854013440"/>
          </w:placeholder>
        </w:sdtPr>
        <w:sdtEndPr/>
        <w:sdtContent>
          <w:r w:rsidRPr="00010E3F">
            <w:rPr>
              <w:i/>
              <w:noProof/>
              <w:lang w:val="de-DE"/>
            </w:rPr>
            <w:t>Laufs</w:t>
          </w:r>
          <w:r>
            <w:rPr>
              <w:i/>
              <w:noProof/>
              <w:lang w:val="de-DE"/>
            </w:rPr>
            <w:t xml:space="preserve">, Adolf, </w:t>
          </w:r>
          <w:r w:rsidRPr="00010E3F">
            <w:rPr>
              <w:i/>
              <w:noProof/>
              <w:lang w:val="de-DE"/>
            </w:rPr>
            <w:t>Kern</w:t>
          </w:r>
          <w:r>
            <w:rPr>
              <w:i/>
              <w:noProof/>
              <w:lang w:val="de-DE"/>
            </w:rPr>
            <w:t xml:space="preserve">, Bernd-Rüdiger, </w:t>
          </w:r>
          <w:r w:rsidRPr="00010E3F">
            <w:rPr>
              <w:i/>
              <w:noProof/>
              <w:lang w:val="de-DE"/>
            </w:rPr>
            <w:t>Rehborn,</w:t>
          </w:r>
          <w:r>
            <w:rPr>
              <w:i/>
              <w:noProof/>
              <w:lang w:val="de-DE"/>
            </w:rPr>
            <w:t xml:space="preserve"> Martin</w:t>
          </w:r>
          <w:r>
            <w:rPr>
              <w:noProof/>
              <w:lang w:val="de-DE"/>
            </w:rPr>
            <w:t xml:space="preserve">, </w:t>
          </w:r>
          <w:r>
            <w:rPr>
              <w:noProof/>
            </w:rPr>
            <w:fldChar w:fldCharType="begin"/>
          </w:r>
          <w:r w:rsidRPr="00F61F7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DkzZGY4LWJkMWUtNDAxZi1iZDFjLTNmMGFlOWQ4MWZjOSIsIlJhbmdlTGVuZ3RoIjo0OCwiUmVmZXJlbmNlSWQiOiIyMmI2NzBiMS1hODdjLTQ3YWEtYWM0My0wNTk0ZGU2ODI3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JuIDM0IGZmIiwiU3RhcnRQYWdlIjp7IiRpZCI6IjUiLCIkdHlwZSI6IlN3aXNzQWNhZGVtaWMuUGFnZU51bWJlciwgU3dpc3NBY2FkZW1pYyIsIklzRnVsbHlOdW1lcmljIjpmYWxzZSwiTnVtYmVyIjozNCwiTnVtYmVyaW5nVHlwZSI6MCwiTnVtZXJhbFN5c3RlbSI6LTEsIk9yaWdpbmFsU3RyaW5nIjoiUm4gMzQgZmYiLCJQcmV0dHlTdHJpbmciOiJSbiAzNCBmZi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w:instrText>
          </w:r>
          <w:r>
            <w:rPr>
              <w:noProof/>
            </w:rPr>
            <w:instrText>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RGVnZW5lclxcQXBwRGF0YVxcTG9jYWxcXFRlbXBcXHE1YnFzY2p5LmpwZyIsIlVyaVN0cmluZyI6IjIyYjY3MGIxLWE4N2MtNDdhYS1hYzQzLTA1OTRkZTY4Mjdm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Ey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cmVmIjoiOSJ9fV0sIkNpdGF0aW9uS2V5VXBkYXRlVHlwZSI6MCwiQ29sbGFib3JhdG9ycyI6W10sIkNvdmVyUGF0aCI6eyIkaWQiOiIxMyIsIiR0eXBlIjoiU3dpc3NBY2FkZW1pYy5DaXRhdmkuTGlua2VkUmVzb3VyY2UsIFN3aXNzQWNhZGVtaWMuQ2l0YXZpIiwiTGlua2VkUmVzb3VyY2VUeXBlIjoyLCJPcmlnaW5hbFN0cmluZyI6IkM6XFxVc2Vyc1xcVXNlclxcQXBwRGF0YVxcTG9jYWxcXFRlbXBcXGJxdmZ6aWt5LmpwZyIsIlVyaVN0cmluZyI6IjhiNjBmNDc0LTk5YjctNDYyYi1iZWQwLTc5OWRmZjI3M2I0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jb21wcmVzc1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NzkwLzk3OC0zLTQyOC01MjY0Ni04IiwiVXJpU3RyaW5nIjoiaHR0cHM6Ly9kb2kub3JnLzEwLjM3OTAvOTc4LTMtNDI4LTUyNjQ2L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Vm9yd29y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BJbmhhbHRzXFwnZmNiZXJzaWNo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JbmhhbHRzdmVyemVpY2huaXN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yXG5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BYmtcXCdmY3J6dW5nc3ZlcnplaWNobml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xcJ2E3IDEgRWluZlxcJ2ZjaHJ1bmd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MiBLYXRhc3Ryb3BoZW5tZWRpemluIHVuZCBUcmlhZ2V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S2F0YXN0cm9waGVuIHVuZCBhbmRlcmUgU2NoYWRlbnNlcmVpZ25pc3N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3RlaWdlbmRlIFRlbmRlbnp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TmF0dXJr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GVjaG5pc2NoZSBLYXRhc3Ryb3BoZW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y4gVGVycm9yYW5zY2hsXFwnZTR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N5c3RlbWF0aXNjaGUgT3JkbnVuZyBkZXIgU2NoYWRlbnNiZWdyaWZm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BbGxnZW1laW5lIFNjaGFkZW5zZXJlaWduaXNz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S2F0YXN0cm9waG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WEpIERlZmluaXRpb25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LYXRhc3Ryb3BoZW5hc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NjKSBTdHJlaXRpZ2UgRWlub3JkbnVuZyBkZXMgS3JpZWd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VW5mXFwnZTRsbGUgdW5kIEdyb1xcJ2Rmc2NoYWRlbnNlcmVpZ25pc3N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EFrdXRlIFNjaGFkZW5zZXJlaWduaXNzZSBpbiBkZXIgTWVkaXpp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m90ZmF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NYXNzZW5hbmZhbGwgSGlsZmViZWRcXCdmY3JmdGln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1lZGl6aW5pc2NoZSBWZXJmYWhyZW4gYmVpIGFrdXRlbiBTY2hhZGVuc2VyZWlnbmlzc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Tm90ZmFsbG1lZGl6a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2F0YXN0cm9waGVubWVkaXpp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UcmlhZ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IZXJrdW5mdCB1bmQgaGlzdG9yaXNjaGUgRW50d2lja2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Vm9yc2NobGFnIGRlciBLYXRhc3Ryb3BoZW5tZWRpeml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RlZmluaXRpb2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NYXhpbWllcnVuZ3N6aWV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ByYXhp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RWludGVpbHVuZyBpbiB2aWVyIFRyaWFnZWdydXBwZW5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ZlcmZhaHJ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0LiBCZWRldXR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SS4gXFx1ODIyMiBUcmlhZ2VcXHU4MjIwICBpbiBkZXIgTm90ZmFsbG1lZGl6a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RXRoaXNjaGUgdW5kIHBvbGl0aXNjaGUgRGlza3Vzc2lvbiB1bSBkaWUgQW5lcmtlbm5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WLiBIZXV0aWdlIFZlcndlbmR1bmcgZGVzIEJlZ3JpZmZlcyBcXHU4MjIyIFRyaWFnZVxcdTgyMjAg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p1clxcJ2ZjY2tkclxcJ2U0bmd1bmcgenVndW5zdGVuIGRlcyBCZWdyaWZmZXMgXFx1ODIyMiBTaWNodHVuZ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bmFpc3NhbmNlIGltIEFsbHRh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zIEVpbm9yZG51bmcgaW4gZGllIFJhdGlvbmllcnVuZ3NkZWJhdHRlIGltIEdlc3VuZGhlaXRzd2Vz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EuIFxcdTgyMjIgVW5lcnNcXCdlNHR0bGljaGtlaXRcXHU4MjIwI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CLiBSYXRpb25pZXJ1bmdzd2lya2xpY2hrZWl0IGluIERldXRzY2hsYW5k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mF0aW9uYWxpc2l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SYXRpb25pZXJ1bm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JhdGlvbmllcnVuZ3NhbGx0YW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RWJlbm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Zvcm1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SkgV2VpY2ggdW5kIEhh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IpIERpcmVrdCB1bmQgSW5kaXJla3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ykgVmVyZGVja3QgdW5kIE9mZm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kKSBJbXBsaXppdCB1bmQgRXhwbGl6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EVpbm9yZG51bmcgZGVyIFRyaWFn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1LiBOb3R3ZW5kaWdrZWl0IHZvbiBvZmZlbmVuIHVuZCBleHBsaXppdGVuIEVudHNjaGVpZHVuZ2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YuIE5vdHdlbmRpZ2tlaXQgc3RyZW5nIGluZGl2aWR1ZWxsZXIgSW5kaWthdGlvbnNzdGVsbH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Qy4gQXJ0ZW4gZGVyIE1pdHRlbGtuYXBwaG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VmlydHVlbGxlIE1pdHRlbGtuYXBwaG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Ba3V0ZSBNaXR0ZWx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QuIFRyaWFnZSB2ZXJzdXMgUGF0aWVudGVuYXVzd2FobCBpbSBtZWRpemluaXNjaGVuIEFsbHRh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0IEVpbiBQcm9ibGVtIGRlciBWZXJ0ZWlsdW5nc2dlcmVjaHRpZ2tlaX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SGlsZmxvc2lna2VpdCBkZXIgR2VzdW5kaGVpdHNcXCdmNmtvbm9ta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hpbGZsb3NpZ2tlaXQgZGVyIE1lZGl6a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EV0aGlrLCBSZWNodCB1bmQgXFwnZTRyenRsaWNoZXMgRXJtZXN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LiBFdGhpayB1bmQgUmVjaH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cXCdjNHJ6dGxpY2hlIFN0YW5kZXNldGhpaywgUmVjaHQgdW5kIEVybWVzc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hpbmVpbndpcmtlbiBkZXIgXFwnZTRyenRsaWNoZW4gU3RhbmRlc2V0aGlrIGluIGRhcyBSZWNod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QcmltYXQgdmVyZmFzc3VuZ3NyZWNodGxpY2hlciBHcnVuZGVudHNjaGVpZHVuZ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RyaWFnZSB1bmQgXFwnZTRyenRsaWNoZXMgRXJtZXNzZW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xcXCdmNnN1bmdzYW5zXFwnZTR0emUgaW4gZGVyIHRyYWRpdGlvbmVsbGVuIFxcJ2U0cnp0bGljaGVuIFN0YW5kZXNldGhpayB1bmQgaW0gU3RhbmRlc3Jl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hpcHBva3JhdGlzY2hlciBFaW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cXCdjNHJ6dGxpY2hlIEJlcnVmc29yZG5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1heGltZSBcXHU4MjIyIExlYmVuIHp1IGVyaGFsdGVuIC4gLiAuIFxcdTgyMjAg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CZXJcXCdmY2Nrc2ljaHRpZ3VuZyB2b24gRHJpdHRpbnRlcmVzc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EaXNrcmltaW5pZXJ1bmdzdmVyYm90ZX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C4gUGhpbG9zb3BoaXNjaGUgXFwnZGNiZXJsZWd1bmdlbiB6d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S4gR1xcJ2ZjdGVyc3BlemlmaXNjaGUgVmVydGVpbHVuZ3NnZXJlY2h0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EuIEdlcmVjaHRpZ2tlaXQgYWxzIHVuYmVkaW5ndGUgc2l0dGxpY2hlIEZvcmRlc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UcmFuc3plbmRlbnRlIHVudGVpbGJhcmUgbWVkaXppbmlzY2hlIEdcXCdmY3Rlc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BbnR3b3J0dmVyc3VjaGUgZ3JvXFwnZGZlciBwaGlsb3NvcGhpc2NoZXIgR2VyZWNodGlna2VpdHN0aGVvcml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xLiBJbmRpdmlkdWFsaXNtdXN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Lb250cmFrdHVhbGlzbXVzIFxcdTgyMTEgIFxcdTgyMjIgVGhlb3J5IG9mIEp1c3RpY2VcXHU4MjIwI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EZW9udG9sb2dpZSBcXHU4MjExICBcXHU4MjIyIEthdGVnb3Jpc2NoZSBJbXBlcmF0aXZl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NC4gRGllIHRlbGVvbG9naXNjaGUgRXRoaWsgZGVzIFV0aWxpdGFyaXNtd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S4gTGliZXJhbGlzbXVz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YuIEVnYWxpdGFyaXNtdXN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3LiBSZXN1bWV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FLiBBbm5cXCdlNGhlcnVuZyBhbiBkYXMgR2VyZWNodGlna2VpdHN6aWV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WJlbmUgdm9uIFByaW56aXBpZW4gbWl0dGxlcmVyIFJlaWNod2Vpd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2Fza2FkZW5tb2RlbGx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SS4gRXggYW50ZS1Lb25zZW5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YuIEJlaXRyYWcgZGVzIFJlY2h0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QcmFrdGlzY2hlciBEaWVuZXIgZGVyIEdlcmVjaHRpZ2tlaXR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GltZW5zaW9uZW4gZGVyIFZlcnRlaWx1bmdzZ2VyZWNodG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GVnaXRpbWF0aW9uIGR1cmNoIFZlcmZhaHJ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GVnaXRpbWF0aW9uIGR1cmNoIGluaGFsdGxpY2hlIERldGVybWluYW50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ExlZ2l0aW1hdGlvbiBkdXJjaCBCaWxs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p1bSB3ZWl0ZXJlbiBHYW5nIGRlciBqdXJpc3Rpc2NoZW4gVW50ZXJzdWNo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aZXJzcGxpdHRlcnRlcyBcXHU4MjIyIEdlc3VuZGhlaXRzcmVjaH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GV4IHNwZWNpYWxlcyBkZXJvZ2F0IGxlZ2kgZ2VuZXJhbGl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NSAoTmljaHQtKVJlZ2VsdW5nIGltIGRldXRzY2hlbiBSZWNodH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cXHU4MjIyIE1pc3NnbFxcJ2ZjY2t0ZVxcdTgyMjAgIFJlZ2VsdW5nIGRlciBPcmdhbnZlcnRlaWx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lnbm9yaWVydW5nIHZvbiBSYXRpb25pZXJ1bmcgdW5kIFBhdGllbnRlbmF1c3dhaGwgZHVyY2ggZGFzIFNvemlhbHJlY2h0IHVuZCBkYXMgcHJpdmF0ZSBLcmFua2VudmVyc2ljaGVydW5nc3JlY2h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mVjaHQgZGVyIEdlc2V0emxpY2hlbiBLcmFua2VudmVyc2ljaG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JlZGFyZnNwcmlueml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ZlcmRlY2t0ZSBSYXRpb25pZXJ1bmcgZHVyY2ggZGVuIEdlc2V0emdlYm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Vud2lydHNjaGFmdGxpY2hrZWl0IGRlciBCZWhhbmRsdW5nIGFscyBBdXNzY2hsdXNza3JpdGVyaXVt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XaXJ0c2NoYWZ0bGljaGtlaXRzZ2Vib3QgZGVzIFxcJ2E3IDEyIFNHQiBW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BbmdlbWVzc2VuaGVpdHNyZWdlbHVuZyBkZXMgXFwnYTcgMTA2IEFicy4gMmEgTnIuIDQgU0dCIFZ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MpIEVyZ2VibmlzIHp1IFdpcnRzY2hhZnRsaWNoa2VpdHNcXCdmY2JlcmxlZ3VuZ2VuIGluIGRlciBHS1Z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UHJpdmF0ZXMgS3JhbmtlbnZlcnNpY2hlcnVuZ3NyZWNodCB1bmQgU296aWFsaGlsZmVyZWNo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2IEF1c3NhZ2VuIGludGVybmF0aW9uYWxlciBSZWNodHNxdWVsb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ERhcyBcXHU4MjIyIFJlY2h0IGF1ZiBHZXN1bmRoZWl0XFx1ODIyMCAgdW5kIHNlaW4gZWdhbGl0XFwnZTRyZXIgQ2hhcmFrdG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2F0enVuZyBkZXIgV2VsdGdlc3VuZGhlaXRzb3JnYW5pc2F0aW9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EFsbGdlbWVpbmUgRXJrbFxcJ2U0cnVuZyBkZXIgTWVuc2NoZW5yZWNodGUgZGVyIFVO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FdXJvcFxcJ2U0aXNjaGUgTWVuc2NoZW5yZWNodHNrb252ZW50aW9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VYuIEV1cm9wXFwnZTRpc2NoZSBTb3ppYWx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FYuIFVOTy1QYWt0IEkgXFwnZmNiZXIgd2lydHNjaGFmdGxpY2hlLCBzb3ppYWxlIHVuZCBrdWx0dXJlbGxlIFJlY2h0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LiBVTi1FcmtsXFwnZTRydW5nIFxcJ2ZjYmVyIHNvemlhbGVuIEZvcnRzY2hyaXR0IHVuZCBFbnR3aWNrbHVuZ3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S4gTGVpdHNcXCdlNHR6ZSBkZXIgV0hPIGZcXCdmY3IgZGllIE9yZ2FudHJhbnNwbGFudGF0aW9uIGJlaW0gTWVuc2NoZW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SUlJLiBXSE8tQ2hhcnRhIHZvbiBManVibGphbmEgXFwnZmNiZXIgZGllIFJlZm9ybWllcnVuZyBkZXIgR2VzdW5kaGVpdHN2ZXJzb3JndW5nfXtcclxu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guIEV1cm9wXFwnZTRpc2NoZSBCaW9ldGhpay1Lb252ZW50aW9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WC4gUmVjaHQgZGVyIEV1cm9wXFwnZTRpc2NoZW4gVW5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VmVydHJhZyB6dXIgR3JcXCdmY25kdW5nIGRlciBFdXJvcFxcJ2U0aXNjaGVuIEdlbWVpbnNjaGFmdG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dydW5kcmVjaHRzY2hhcnRh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y4gUmljaHRsaW5p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FNjaHV0eiBiZXNvbmRlcnMgZ2VmXFwnZTRocmRldGVyIFBhdGllbnRlbmdydXBw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HZWlzdGlnIFp1clxcJ2ZjY2tnZWJsaWViZW5lIHVuZCBTdHJhZmdlZmFuZ2VuZX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cmllZ3N2XFwnZjZsa2VycmVjaH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y4gQmV1cnRlaWx1bmcgZGVyIGludGVybmF0aW9uYWxlbiBSZWNodHNxdWVsbG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xcJ2E3IDcgU3RhYXRzLSB1bmQgdmVyd2FsdHVuZ3NyZWNodGxpY2hlIEdlc2ljaHRzcHVua3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BLiBCZWRldXR1bmcgZGVyIFZlcmZhc3N1bmcgZlxcJ2ZjciBkaWU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CLiBcXHU4MjIyIFJlY2h0IGF1ZiBHZXN1bmRoZWl0XFx1ODIyMCAgaW0gU2lubmUgZGVzIEdydW5kZ2VzZXR6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Wb3JhdXNzZXR6dW5nIGZcXCdmY3IgZWluZSBHcnVuZHJlY2h0c3ZlcmxldHp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S4gS2VpbiB1bWZhc3NlbmRlcyBhbGxnZW1laW5lcyBcXHU4MjIyIFJlY2h0IGF1ZiBHZXN1bmRoZWl0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UkuIE9yaWdpblxcJ2U0cmVyIEFuc3BydWNoIGF1ZiBkYXMgRXhpc3RlbnptaW5pbXVtIGF1cyBBcnQuIDEgQWJzLiAxIFNhdHogMiwgMiBBYnMuIDIgU2F0eiAxIGkuVi5tLiBBcnQuIDIwIEFicy4gMSBHR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TY2h1dHogZGVyIE1lbnNjaGVud1xcJ2ZjcmR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JlY2h0IGF1ZiBMZWJlbiB1bmQga1xcJ2Y2cnBlcmxpY2hlIFVudmVyc2VocnRo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NvemlhbHN0YWF0c3ByaW56aXB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WLiBEZXJpdmF0aXZlciBBbnNwcnVjaCBhdXMgQXJ0LiAzIEFicy4gMSBHR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YuIFJlc1xcJ2ZjbWV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DLiBSZWNodGZlcnRpZ3VuZyBkZXIgUGF0aWVudGVuYXVzd2FobCBhbSBNYVxcJ2Rmc3RhYiBkZXMgQXJ0LiAzIEFicy4gMSBHR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d1xcJ2U0aHJsZWlzdHVuZ3NnZWhhbHQgZGVzIEdsZWljaGhlaXRzc2F0emVz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FxcdTgyMjIgV2lsbGtcXCdmY3Jmb3JtZWx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cXHU4MjIyIE5ldWUgRm9ybWVsXFx1ODIyMCB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EaWZmZXJlbnppZXJ0ZSBCZXRyYWNod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VbmdsZWljaGJlaGFuZGx1bmcgZ2xlaWNoZXIgU2FjaHZlcmhhbH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NZWRpemluaXNjaGUgSGlsZmUgYWxzIGxlZ2l0aW1lciBad2VjayBmXFwnZmNyIGRpZSBVbmdsZWljaG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Vi4gT3B0aW1hbGUgQW5wYXNzdW5nIGRlciBBdXN3YWhsa3JpdGVyaWVuIGFuIGRhc1dlcnRlc3lzdGVtIGRlcyBHcnVuZGdlc2V0emV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dlc2NobGVjaHQsIEFic3RhbW11bmcsIFJhc3NlLCBTcHJhY2hlLCBIZWltYXQsIEhlcmt1bmZ0LCBHbGF1YmVuLCByZWxpZ2lcXCdmNnNlIHVuZCBwb2xpdGlzY2hlIEFuc2NoYXV1bmcsIEJlaGluZGVy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IGRlciBcXCdkY2JlcmxlYmVuZGVuemFob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TGVocmUgdm9tIFF1YW50aWZpemllcnVuZ3N2ZXJib3R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hYSkgXFx1ODIyMiBIZWlsaWdrZWl0IGRlcyBMZWJlbnN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BYnNvbHV0ZXIgTGViZW5zc2NodXR6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iKSBSZWFsaXRcXCdlNHQgdm9tIFxcdTgyMjIgYWJzb2x1dG9yaWVudGllcnRlbiBMZWJlbnNzY2h1dHp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FaW5zY2hyXFwnZTRua3VuZ2VuIGRlcyBhYnNvbHV0ZW4gTGViZW5zc2Nod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iYikgXFx1ODIyMiBIZWlsaWdrZWl0IGRlcyBMZWJlbnNcXHU4MjIwICBhbHMgKGJsb1xcJ2RmZSkgV2VydG9yaWVudGl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ykgTWF4aW1hbGVyIFJlY2h0c2dcXCdmY3RlcnNjaHV0eiBhbHMgWmllbCBkZXIgUmVjaHRzb3Jk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U3RhYXRzcGhpbG9zb3BoaXNjaGUgQmVkZXV0dW5nIGRlcyBMZWJl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EhlcnN0ZWxsdW5nIFxcdTgyMjIgcHJha3Rpc2NoZXIgS29ua29yZGFu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mKSBPcHRpbWllcnVuZ3Nwcmlueml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nKSBIaW50ZXJncnVuZCBkZXMgUXVhbnRpZml6aWVydW5nc3ZlcmJvdG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xcdTgyMjIgV2VocmV0IGRlbiBBbmZcXCdlNG5nZW5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TdGVsbHVuZ25haG1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oKSBcXHU4MjIyIERlciBXZXJ0IHN0ZWlndCBtaXQgZGVyIFphaGx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aSkgV2VzZW5zZ2VoYWx0c2dhcmFudGl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qKSBWZXJlaW5iYXJrZWl0IG1pdCBkZXIgUmVjaHRzcHJlY2h1bmcgZGVzIEJWZXJmR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FhKSBadW0gTWVuc2NoZW53XFwnZmNyZGVzY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p1bSBTY2h3YW5nZXJzY2hhZnRzYWJicnVja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NjKSBadW0gTHVmdHNpY2hlcmhlaXRzZ2VzZ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ERyaW5nbGljaGtlaX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GV4aWthbGlzY2hlciBWb3JyY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aZWl0cmF1bWJlem9nZW5lIEJldHJhY2h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VyZm9sZ3NhdXNzaWNo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SkgV2FocnNjaGVpbmxpY2hrZWl0IGRlcyBIZWlsdW5nc2VyZm9s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BdXNtYVxcJ2RmIGRlcyB6dSBlcndhcnRlbmRlbiBCZWhhbmRsdW5nc2VyZm9s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ExlYmVuc3dlcnRpbmRpZmZlcmVueiBkZXMgUmVjaHRzZ3V0ZXMgTGVi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iYikgRGFzIEtvbnplcHQgZGVyIFxcdTgyMjIgUVVBTFlcXHU4MjE3IHNcXHU4MjIwI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NjKSBHbGVpY2hlciBzdWJqZWt0aXZlciBOdXR6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kZCkgRG9wcGVsdmVydXJ0ZWls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jKSBTdGVyYmVuIGluIFdcXCdmY3JkZ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UuIEVyZ1xcJ2U0bnp1bmdzdmVyaFxcJ2U0bHRuaXMgdm9uIERyaW5nbGljaGtlaXQgdW5kIEVyZm9sZ3NhdXNzaWNodCBpbiBCZXp1ZyBhdWYgZGllIE1heGltaWVydW5nIGRlciBcXCdkY2JlcmxlYmVuZGVuemFob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2LiBBdWZ3YW5kIGJ6dy4gS29zdGVuIGRlciBCZWhhbmR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cuIEFsdGVy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guIFN0YWF0c2FuZ2VoXFwnZjZy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kuIEZpbmFuemtyYWZ0IGRlcyBIaWxmZWJlZFxcJ2ZjcmZ0aWdl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wLiBTb3ppYWxlIFdlcnRpZ2t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TEuIFxcdTgyMjIgU2VsYnN0dmVyc2NodWxkZW5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Mi4gWnVmYWxsc3ByaW56aXAgKExvc3ZlcmZhaHJlbiwgUHJpb3JpdFxcJ2U0dHNwcmluemlwIFxcdTgyMTEgIFdhcnRlbGlzdGUp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zLiBDaGFuY2VuZ2xlaWNoaGVp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FYuIEVyZ2VibmlzIHp1IGRlbiB2ZXJmYXNzdW5nc3JlY2h0bGljaGVuIFdlcnR2b3JnYWJ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RC4gTGVnaXNsYXRpdmUgQW5mb3JkZXJ1bmdlbn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R3J1bmRzYXR6IGRlcyBWb3JiZWhhbHRlcyBkZXMgR2VzZXR6Z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TWFzc2VuYW5mYWxsIEhpbGZlYmVkXFwnZmNyZnRpZ2Vy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xcdTgyMjIgRXJzdC1yZWNodC1TY2hsdXNzXFx1ODIyMCAgYXVzIGRlciBOQy1SZWNodHNwcmVja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BbmZvcmRlcnVuZ2VuIGFuIEFydCB1bmQgQmVzdGltbXRoZWl0IGRlciBSZWdlbHVuZ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zLiBaaXRpZXJnZWJv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R2VzZXR6Z2ViZXJpc2NoZSBadXN0XFwnZTRuZGlna2Vp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RS4gVmVyd2FsdHVuZ3NyZWNodGxpY2hlIEJlelxcJ2ZjZ2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Fp1c3RcXCdlNG5kaWdrZWl0IGltIGVuZ2VyZW4gU2lubm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SG9oZWl0bGljaGVzIEhhbmRlbG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pIFxcJ2U0cnp0bGljaGVyIFRcXCdlNHRpZ2tlaXQgaW0gQWxsZ2VtZWluZW5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SW0gUmV0dHVuZ3N3ZX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zLiBJbiBkZXIgS2F0YXN0cm9waGVuaGlsZm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BJSUkuIEJlZnVnbmlzbm9yb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5vdHdlbmRpZ2t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RmVobG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EZvbGd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WLiBSZWNodHNuYXR1ciBkZXIgVHJpYWdlIHVuZCBSZWNodHNzY2h1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OCBTdHJhZi0gdW5kIHppdmlscmVjaHRsaWNoZSBBc3Bla3R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N0cmFmcmVjaHQgdW5k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1cXCdmNmdsaWNoZSBTdHJhZnRhdGJlc3RcXCdlNG5k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TdHJhZnRhdGVuIGdlZ2VuIGRhcyBMZWJlbiB1bmQgZGllIGtcXCdmNnJwZXJsaWNoZSBVbnZlcnNlaHJ0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VHVuIG9kZXIgVW50ZXJsYXN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EdhcmFudGVuc3RlbGx1bmd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MpIEdhcmFudGVucGZsa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WEpIE1cXCdmNmdsaWNoa2VpdCBkZXMgSGFuZGVs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iYikgR2Vib3RlbmhlaXQgZGVzIEhhbmRlbG5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2MpIFp1bXV0YmFya2VpdCBkZXMgSGFuZGVsbnN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QpIEVpbnRyaXR0IGRlcyB0YXRiZXN0YW5kbGljaGVuIEVyZm9sZ2VzIFxcdTgyMTEgIGh5cG90aGV0aXNjaGUgS2F1c2FsaXRcXCdlNH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FN1Ympla3RpdmVyIFRhdGJlc3Rhbm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W50ZXJsYXNzZW5lIEhpbGZlbGVpc3R1bmd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BJSS4gU3RyYWZyZWNodGxpY2hlIExcXCdmNnN1bmcgZGVyIFBhdGllbnRlbmF1c3dhaGx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xLiBCZWkgS29sbGlzaW9uIHZvbiBHYXJhbnRlbnBmbGljaHRlbiAoXFwnYTcgMTMgU3RHQil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xcXCdmNnN1bmcgbmFjaCBkZXIgcmVjaHRmZXJ0aWdlbmRlbiBQZmxpY2h0ZW5rb2xsaXNpb2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VW5nbGVpY2h3ZXJ0aWdl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bGVpY2h3ZXJ0aWdl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U3RyYWZyZWNodGxpY2hlIFJlbGV2YW56IGRlcyBBcnQuIDMgQWJzLiAxIEdHIGltIFxcJ2RjYnJpZ2VufXtcclxu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JlaSBLb2xsaXNpb24gbWl0IGFsbGcuIEhpbGZlbGVpc3R1bmdzcGZsaWNodCAoXFwnYTcgMzIzYyBTdEdCKX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UcmlhZ2VwZmxpY2h0IGZcXCdmY3IgYWxs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0LiBOb3R3ZW5kaWdrZWl0IGVpbmVyIGVyZ1xcJ2U0bnplbmRlbiBzdHJhZmdlc2V0emxpY2hlbiBSZWdl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U2NodWxkZWJlbmV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3J1bmRzXFwnZTR0emxpY2gga2VpbiBWZXJ6aWNodCBhdWYgU3RyYWZlIHdlZ2VuIEdld2lzc2Vuc2tvbmZsaWt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F1c25haG1lIFxcdTgyMTEgIFJldHR1bmcgbmFoZXN0ZWhlbmRlciBQZXJz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IuIFppdmlscmVjaHQ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TVxcJ2Y2Z2xpY2hlIEhhZnR1bmdzdGF0YmVzdFxcJ2U0bm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FZlcnRyYW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R2VzY2hcXCdlNGZ0c2ZcXCdmY2hydW5nIG9obmUgQXVmdHJh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zLiBVbmVybGF1YnRlIEhhbmRs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QW10c2hhZnR1bmcgdW5kIFJlZ3Jlc3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9ycmFuZ2lnZSBBbXRzaGFmd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SZWdyZXNzbVxcJ2Y2Z2xpY2hrZWl0ZW4gZ2VnZW5cXCdmY2JlciBkZW0gVHJpYWdlYXJ6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Wml2aWxyZWNodGxpY2hlIExcXCdmNnN1bmcgZGVyIFBhdGllbnRlbmF1c3dhaGx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9nbWF0aXNjaGVyIFN0YW5kb3J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hKSBMXFwnZjZzdW5nIGltIEJlcmVpY2ggZGVyIFBmbGljaHRlbmJlc3RpbW1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xcXCdmNnN1bmcgaW0gQmVyZWljaCBkZXIgUmVjaHRzd2lkcm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VbWZhbmcgZGVyIHppdmlscmVjaHRsaWNoZW4gS29udHJvbGx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YWNoIGRlbiBHcnVuZHNcXCdlNHR6ZW4gZGVyIHJlY2h0ZmVydGlnZW5kZW4gUGZsaWNodGVua29sbGlzaW9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iKSBaaXZpbHJlY2h0bGljaGUgUmVsZXZhbnogZGVzIEFydC4gMyBBYnMuIDEgR0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HJpdHR3aXJrdW5nIGRlciBHcnVuZHJlY2h0Z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CZXNvbmRlcmUgVmVyYW50d29ydHVuZyBkZXMgVHJpYWdlYXJ6dGVz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kgWnVzYW1tZW5mYXNzdW5n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U2FjaHZlcnplaWNobmlzfXtcXHJ0bGNoXFxhZjNcXGFmczE4XFxsdHJjaFxcZnMxOFxcbGFuZzEwMzFcXGxhbmducDEwMzFcXGxhbmdmZTEwMzFcXGxhbmdmZW5wMTAzMVxcbG9jaFxcYWYzXFxkYmNoXFxhZjNcclxu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w:instrText>
          </w:r>
          <w:r w:rsidRPr="00FD5739">
            <w:rPr>
              <w:noProof/>
              <w:lang w:val="de-DE"/>
            </w:rPr>
            <w:instrText>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}</w:instrText>
          </w:r>
          <w:r>
            <w:rPr>
              <w:noProof/>
            </w:rPr>
            <w:fldChar w:fldCharType="separate"/>
          </w:r>
          <w:r w:rsidRPr="009D4D83">
            <w:rPr>
              <w:noProof/>
              <w:lang w:val="de-DE"/>
            </w:rPr>
            <w:t>Handbuch des Arztrechts, 5. Aufl.</w:t>
          </w:r>
          <w:r>
            <w:rPr>
              <w:noProof/>
              <w:lang w:val="de-DE"/>
            </w:rPr>
            <w:t>,</w:t>
          </w:r>
          <w:r w:rsidRPr="009D4D83">
            <w:rPr>
              <w:noProof/>
              <w:lang w:val="de-DE"/>
            </w:rPr>
            <w:t xml:space="preserve"> 2019, Rn</w:t>
          </w:r>
          <w:r>
            <w:rPr>
              <w:noProof/>
              <w:lang w:val="de-DE"/>
            </w:rPr>
            <w:t>.</w:t>
          </w:r>
          <w:r w:rsidRPr="009D4D83">
            <w:rPr>
              <w:noProof/>
              <w:lang w:val="de-DE"/>
            </w:rPr>
            <w:t xml:space="preserve"> 34 ff; </w:t>
          </w:r>
          <w:r w:rsidRPr="009D4D83">
            <w:rPr>
              <w:i/>
              <w:noProof/>
              <w:lang w:val="de-DE"/>
            </w:rPr>
            <w:t>Brech,</w:t>
          </w:r>
          <w:r>
            <w:rPr>
              <w:i/>
              <w:noProof/>
              <w:lang w:val="de-DE"/>
            </w:rPr>
            <w:t xml:space="preserve"> Alexander</w:t>
          </w:r>
          <w:r>
            <w:rPr>
              <w:noProof/>
              <w:lang w:val="de-DE"/>
            </w:rPr>
            <w:t>,</w:t>
          </w:r>
          <w:r w:rsidRPr="009D4D83">
            <w:rPr>
              <w:i/>
              <w:noProof/>
              <w:lang w:val="de-DE"/>
            </w:rPr>
            <w:t xml:space="preserve"> </w:t>
          </w:r>
          <w:r w:rsidRPr="009D4D83">
            <w:rPr>
              <w:noProof/>
              <w:lang w:val="de-DE"/>
            </w:rPr>
            <w:t xml:space="preserve">Triage und Recht, </w:t>
          </w:r>
          <w:r>
            <w:rPr>
              <w:noProof/>
              <w:lang w:val="de-DE"/>
            </w:rPr>
            <w:t xml:space="preserve">Berlin </w:t>
          </w:r>
          <w:r w:rsidRPr="009D4D83">
            <w:rPr>
              <w:noProof/>
              <w:lang w:val="de-DE"/>
            </w:rPr>
            <w:t>2008.</w:t>
          </w:r>
          <w:r>
            <w:rPr>
              <w:noProof/>
            </w:rPr>
            <w:fldChar w:fldCharType="end"/>
          </w:r>
        </w:sdtContent>
      </w:sdt>
    </w:p>
  </w:footnote>
  <w:footnote w:id="74">
    <w:p w14:paraId="255E3F53" w14:textId="60A4B18C" w:rsidR="00BA21B4" w:rsidRPr="002D4F2B"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26a8b7ee-a0c0-4f3e-b04b-5d9955b26a95"/>
          <w:id w:val="389461120"/>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TI1ZmNjLWZhZDYtNGQ3MC1hNzNlLTJmZmRiMGY5MDNkZSIsIlJhbmdlTGVuZ3RoIjoxMDYsIlJlZmVyZW5jZUlkIjoiYTcxN2MwYzMtZDYxMy00OTNhLThlYWItNWU0ZTI3NTE1MTI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zLCJOdW1lcmFsU3lzdGVtIjotMSwiT3JpZ2luYWxTdHJpbmciOiIyIGZmIiwiU3RhcnRQYWdlIjp7IiRpZCI6IjUiLCIkdHlwZSI6IlN3aXNzQWNhZGVtaWMuUGFnZU51bWJlciwgU3dpc3NBY2FkZW1pYyIsIklzRnVsbHlOdW1lcmljIjpmYWxzZSwiTnVtYmVyIjoyLCJOdW1iZXJpbmdUeXBlIjozLCJOdW1lcmFsU3lzdGVtIjotMSwiT3JpZ2luYWxTdHJpbmciOiIyIGZmIiwiUHJldHR5U3RyaW5nIjoiMiBmZi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MYXN0TmFtZSI6IlNjaHJvdGgvS8O2bmlnL0d1dG1hbm4vT2R1bmN1LCBUcmFuc3BsYW50YXRpb25zZ2VzZXR6IChUUEcpLCAxLiBBdWZsYWdlIDIwMDUiLCJQcm90ZWN0ZWQiOmZhbHNlLCJTZXgiOjAsIkNyZWF0ZWRCeSI6Il9UaGVyZXNpYSBEZWdlbmVyIiwiQ3JlYXRlZE9uIjoiMjAyMC0xMi0wNlQxNjozNzoxMyIsIk1vZGlmaWVkQnkiOiJfVGhlcmVzaWEgRGVnZW5lciIsIklkIjoiMTJmZGY3MDItYzRkYS00YzhhLTljNjgtZWE3ODY0YWJmZTBmIiwiTW9kaWZpZWRPbiI6IjIwMjAtMTItMDZUMTY6Mzc6M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wNHNwc3d5di5qcGciLCJVcmlTdHJpbmciOiJhNzE3YzBjMy1kNjEzLTQ5M2EtOGVhYi01ZTRlMjc1MTUxM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nRydWUsIkhhc0xhYmVsMiI6dHJ1ZSwiS2V5d29yZHMiOltdLCJMb2NhdGlvbnMiOltdLCJPcmdhbml6YXRpb25zIjpbXSwiT3RoZXJzSW52b2x2ZWQiOltdLCJQYWdlUmFuZ2UiOiI8c3A+XHJcbiAgPG4+MTwvbj5cclxuICA8bnQ+TWFyZ2luPC9udD5cclxuICA8bnM+T21pdDwvbnM+XHJcbiAgPG9zPjEtPC9vcz5cclxuICA8cHM+MS08L3BzPlxyXG48L3NwPlxyXG48b3M+MS08L29zPiIsIlBhcmVudFJlZmVyZW5jZSI6eyIkaWQiOiIxMS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}</w:instrText>
          </w:r>
          <w:r>
            <w:rPr>
              <w:noProof/>
            </w:rPr>
            <w:fldChar w:fldCharType="separate"/>
          </w:r>
          <w:r w:rsidRPr="009D4D83">
            <w:rPr>
              <w:i/>
              <w:noProof/>
              <w:lang w:val="de-DE"/>
            </w:rPr>
            <w:t>Schroth</w:t>
          </w:r>
          <w:r>
            <w:rPr>
              <w:i/>
              <w:noProof/>
              <w:lang w:val="de-DE"/>
            </w:rPr>
            <w:t xml:space="preserve">, Ulich, </w:t>
          </w:r>
          <w:r w:rsidRPr="009D4D83">
            <w:rPr>
              <w:i/>
              <w:noProof/>
              <w:lang w:val="de-DE"/>
            </w:rPr>
            <w:t>König</w:t>
          </w:r>
          <w:r>
            <w:rPr>
              <w:i/>
              <w:noProof/>
              <w:lang w:val="de-DE"/>
            </w:rPr>
            <w:t xml:space="preserve">, Peter, </w:t>
          </w:r>
          <w:r w:rsidRPr="009D4D83">
            <w:rPr>
              <w:i/>
              <w:noProof/>
              <w:lang w:val="de-DE"/>
            </w:rPr>
            <w:t>Gutmann</w:t>
          </w:r>
          <w:r>
            <w:rPr>
              <w:i/>
              <w:noProof/>
              <w:lang w:val="de-DE"/>
            </w:rPr>
            <w:t xml:space="preserve">, Thomas, </w:t>
          </w:r>
          <w:r w:rsidRPr="009D4D83">
            <w:rPr>
              <w:i/>
              <w:noProof/>
              <w:lang w:val="de-DE"/>
            </w:rPr>
            <w:t>Oduncu,</w:t>
          </w:r>
          <w:r>
            <w:rPr>
              <w:i/>
              <w:noProof/>
              <w:lang w:val="de-DE"/>
            </w:rPr>
            <w:t xml:space="preserve"> Fuat</w:t>
          </w:r>
          <w:r>
            <w:rPr>
              <w:noProof/>
              <w:lang w:val="de-DE"/>
            </w:rPr>
            <w:t>,</w:t>
          </w:r>
          <w:r w:rsidRPr="009D4D83">
            <w:rPr>
              <w:i/>
              <w:noProof/>
              <w:lang w:val="de-DE"/>
            </w:rPr>
            <w:t xml:space="preserve"> </w:t>
          </w:r>
          <w:r w:rsidRPr="009D4D83">
            <w:rPr>
              <w:noProof/>
              <w:lang w:val="de-DE"/>
            </w:rPr>
            <w:t>Transplantationsgesetz (TPG), 1. Aufl</w:t>
          </w:r>
          <w:r>
            <w:rPr>
              <w:noProof/>
              <w:lang w:val="de-DE"/>
            </w:rPr>
            <w:t xml:space="preserve">., </w:t>
          </w:r>
          <w:r w:rsidRPr="009D4D83">
            <w:rPr>
              <w:noProof/>
              <w:lang w:val="de-DE"/>
            </w:rPr>
            <w:t xml:space="preserve">2005, Vor §12, </w:t>
          </w:r>
          <w:r>
            <w:rPr>
              <w:noProof/>
              <w:lang w:val="de-DE"/>
            </w:rPr>
            <w:t xml:space="preserve">S. </w:t>
          </w:r>
          <w:r w:rsidRPr="009D4D83">
            <w:rPr>
              <w:noProof/>
              <w:lang w:val="de-DE"/>
            </w:rPr>
            <w:t>2 ff.</w:t>
          </w:r>
          <w:r>
            <w:rPr>
              <w:noProof/>
            </w:rPr>
            <w:fldChar w:fldCharType="end"/>
          </w:r>
        </w:sdtContent>
      </w:sdt>
    </w:p>
  </w:footnote>
  <w:footnote w:id="75">
    <w:p w14:paraId="56AA511F" w14:textId="6122131A" w:rsidR="00BA21B4" w:rsidRPr="00FC4B24" w:rsidRDefault="00BA21B4">
      <w:pPr>
        <w:pStyle w:val="Funotentext"/>
        <w:rPr>
          <w:lang w:val="de-DE"/>
        </w:rPr>
      </w:pPr>
      <w:r>
        <w:rPr>
          <w:rStyle w:val="Funotenzeichen"/>
        </w:rPr>
        <w:footnoteRef/>
      </w:r>
      <w:r>
        <w:t xml:space="preserve"> </w:t>
      </w:r>
      <w:sdt>
        <w:sdtPr>
          <w:alias w:val="To edit, see citavi.com/edit"/>
          <w:tag w:val="CitaviPlaceholder#68496263-8173-462c-9f81-3403d6bf4e64"/>
          <w:id w:val="-180345718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jJjNzljLTczNjgtNDEyNS1hM2Q2LWFmYmMyODVkODQ3ZSIsIlJhbmdlTGVuZ3RoIjozNSwiUmVmZXJlbmNlSWQiOiI4YjYwZjQ3NC05OWI3LTQ2MmItYmVkMC03OTlkZmYyNzNi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I1OCBmZiIsIlN0YXJ0UGFnZSI6eyIkaWQiOiI1IiwiJHR5cGUiOiJTd2lzc0FjYWRlbWljLlBhZ2VOdW1iZXIsIFN3aXNzQWNhZGVtaWMiLCJJc0Z1bGx5TnVtZXJpYyI6ZmFsc2UsIk51bWJlciI6MjU4LCJOdW1iZXJpbmdUeXBlIjowLCJOdW1lcmFsU3lzdGVtIjotMSwiT3JpZ2luYWxTdHJpbmciOiJTLiAyNTggZmYiLCJQcmV0dHlTdHJpbmciOiJTLiAyNTggZmY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YnF2Znppa3kuanBnIiwiVXJpU3RyaW5nIjoiOGI2MGY0NzQtOTliNy00NjJiLWJlZDAtNzk5ZGZmMjczYj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TA2MDcy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TA2MDcy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hMDYwNzI1MWNkYmZhYmU3ZWMwMDAwMDBhNTAxMDAwMDEzMDAwMDAwMDAwMDAwMDAwMDAwMDAwMDAwMDAwMDAwMDAwMDViNDM2ZjZlNzQ2NTZlNzQ1ZjU0Nzk3MDY1NzM1ZDJlNzg2ZDZjNTA0YjAxMDIyZDAwMTQwMDAwMDAwODAwYTA2MDcyNTEwOWMzYjhjYmJiMDAwMDAwMmEwMTAwMDAwYjAwMDAwMDAwMDAwMDAwMDAwMDAwMDAwMDAwMWQwMTAwMDA1ZjcyNjU2YzczMmYyZTcyNjU2YzczNTA0YjAxMDIyZDAwMTQwMDAwMDAwODAwYTA2MDcy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nRydWUsIklzYm4iOiI5NzgtMy00MjgtNTI2NDYt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OTAvOTc4LTMtNDI4LTUyNjQ2LTgiLCJVcmlTdHJpbmciOiJodHRwczovL2RvaS5vcmcvMTAuMzc5MC85NzgtMy00MjgtNTI2NDYt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Wb3J3b3J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EluaGFsdHNcXCdmY2JlcnNp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EluaGFsdHN2ZXJ6ZWljaG5pc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HJcbl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Fia1xcJ2Zjcnp1bmdz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MSBFaW5mXFwnZmNocnVu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yIEthdGFzdHJvcGhlbm1lZGl6aW4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LYXRhc3Ryb3BoZW4gdW5kIGFuZGVyZSBTY2hhZGVuc2VyZWlnbmlzc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dGVpZ2VuZGUgVGVuZGVue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OYXR1cm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UZWNobmlzY2hlIEthdGFzdHJvcGhlbn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zLiBUZXJyb3JhbnNjaGxcXCdlNG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U3lzdGVtYXRpc2NoZSBPcmRudW5nIGRlciBTY2hhZGVuc2JlZ3JpZmZ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FsbGdlbWVpbmUgU2NoYWRlbnNlcmVpZ25pc3N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L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GVmaW5pdGlvb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thdGFzdHJvcGhlbmFy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N0cmVpdGlnZSBFaW5vcmRudW5nIGRlcyBLcmll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VbmZcXCdlNGxsZSB1bmQgR3JvXFwnZGZzY2hhZGVuc2VyZWlnbmlzc2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QWt1dGUgU2NoYWRlbnNlcmVpZ25pc3NlIGluIGRlciBNZWRpeml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b3RmY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1hc3NlbmFuZmFsbCBIaWxmZWJlZFxcJ2ZjcmZ0aWd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TWVkaXppbmlzY2hlIFZlcmZhaHJlbiBiZWkgYWt1dGVuIFNjaGFkZW5zZXJlaWdua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Ob3RmYWxsbWVkaXpp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Rhc3Ryb3BoZW5tZWRpeml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hlcmt1bmZ0IHVuZCBoaXN0b3Jpc2NoZSBFbnR3aWNr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Wb3JzY2hsYWcgZGVyIEthdGFzdHJvcGhlbm1lZGl6a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c3pp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UHJheGl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FaW50ZWlsdW5nIGluIHZpZXIgVHJpYWdlZ3J1cHB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VmVyZmFocm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QuIEJlZGV1d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cXHU4MjIyIFRyaWFnZVxcdTgyMjAgIGluIGRlciBOb3RmYWxs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FdGhpc2NoZSB1bmQgcG9saXRpc2NoZSBEaXNrdXNzaW9uIHVtIGRpZSBBbmVya2Vu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YuIEhldXRpZ2UgVmVyd2VuZHVuZyBkZXMgQmVncmlmZmVzIFxcdTgyMjIgVHJpYWdlXFx1ODIyMCB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WnVyXFwnZmNja2RyXFwnZTRuZ3VuZyB6dWd1bnN0ZW4gZGVzIEJlZ3JpZmZlcyBcXHU4MjIyIFNpY2h0dW5n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uYWlzc2FuY2UgaW0gQWxsdGFn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MgRWlub3JkbnVuZyBpbiBkaWUgUmF0aW9uaWVydW5nc2RlYmF0dGUgaW0gR2VzdW5kaGVpdHN3ZXN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S4gXFx1ODIyMiBVbmVyc1xcJ2U0dHRsaWNoa2VpdFxcdTgyMjAg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IuIFJhdGlvbmllcnVuZ3N3aXJrbGljaGtlaXQgaW4gRGV1dHNjaGxhbm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YXRpb25hbGlz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JhdGlvbmllcn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UmF0aW9uaWVydW5nc2FsbHRh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FYmVu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m9ybW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ZWljaCB1bmQgSGF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ikgRGlyZWt0IHVuZCBJbmRpcmVr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jKSBWZXJkZWNrdCB1bmQgT2Zm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QpIEltcGxpeml0IHVuZCBFeHBsaXp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RWlub3JkbnVuZyBkZXI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UuIE5vdHdlbmRpZ2tlaXQgdm9uIG9mZmVuZW4gdW5kIGV4cGxpeml0ZW4gRW50c2NoZWlkdW5n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Tm90d2VuZGlna2VpdCBzdHJlbmcgaW5kaXZpZHVlbGxlciBJbmRpa2F0aW9uc3N0ZWxs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DLiBBcnRlbiBkZXIgTWl0dGVsa25hcHBo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WaXJ0dWVsbGUgTWl0dGVsa25hcHBo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FrdXRlIE1pdHRlbG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RC4gVHJpYWdlIHZlcnN1cyBQYXRpZW50ZW5hdXN3YWhsIGltIG1lZGl6aW5pc2NoZW4gQWxsdG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QgRWluIFByb2JsZW0gZGVyIFZlcnRlaWx1bmdzZ2VyZWNodGlna2Vp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IaWxmbG9zaWdrZWl0IGRlciBHZXN1bmRoZWl0c1xcJ2Y2a29ub21p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GlsZmxvc2lna2VpdCBkZXIgTWVkaXpp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RXRoaWssIFJlY2h0IHVuZCBcXCdlNHJ6dGxpY2hlcyBFcm1l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kuIEV0aGlrIHVuZCBSZ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xcJ2M0cnp0bGljaGUgU3RhbmRlc2V0aGlrLCBSZWNodCB1bmQgRXJtZXNz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SGluZWlud2lya2VuIGRlciBcXCdlNHJ6dGxpY2hlbiBTdGFuZGVzZXRoaWsgaW4gZGFzIFJlY2h0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FByaW1hdCB2ZXJmYXNzdW5nc3JlY2h0bGljaGVyIEdydW5kZW50c2NoZWlkdW5n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VHJpYWdlIHVuZCBcXCdlNHJ6dGxpY2hlcyBFcm1lc3Nlb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TFxcJ2Y2c3VuZ3NhbnNcXCdlNHR6ZSBpbiBkZXIgdHJhZGl0aW9uZWxsZW4gXFwnZTRyenRsaWNoZW4gU3RhbmRlc2V0aGlrIHVuZCBpbSBTdGFuZGVzcmV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SGlwcG9rcmF0aXNjaGVyIEVpZ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xcJ2M0cnp0bGljaGUgQmVydWZzb3Jkbn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WF4aW1lIFxcdTgyMjIgTGViZW4genUgZXJoYWx0ZW4gLiAuIC4g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JlclxcJ2ZjY2tzaWNodGlndW5nIHZvbiBEcml0dGludGVyZ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Rpc2tyaW1pbmllcnVuZ3N2ZXJib3R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LiBQaGlsb3NvcGhpc2NoZSBcXCdkY2JlcmxlZ3VuZ2VuIHp1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HXFwnZmN0ZXJzcGV6aWZpc2NoZSBWZXJ0ZWlsdW5nc2dlcmVjaH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S4gR2VyZWNodGlna2VpdCBhbHMgdW5iZWRpbmd0ZSBzaXR0bGljaGUgRm9yZGVy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RyYW5zemVuZGVudGUgdW50ZWlsYmFyZSBtZWRpemluaXNjaGUgR1xcJ2ZjdG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FudHdvcnR2ZXJzdWNoZSBncm9cXCdkZmVyIHBoaWxvc29waGlzY2hlciBHZXJlY2h0aWdrZWl0c3RoZW9yaW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EuIEluZGl2aWR1YWxpc211c3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tvbnRyYWt0dWFsaXNtdXMgXFx1ODIxMSAgXFx1ODIyMiBUaGVvcnkgb2YgSnVzdGljZVxcdTgyMjA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Rlb250b2xvZ2llIFxcdTgyMTEgIFxcdTgyMjIgS2F0ZWdvcmlzY2hlIEltcGVyYXRpdmV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0LiBEaWUgdGVsZW9sb2dpc2NoZSBFdGhpayBkZXMgVXRpbGl0YXJpc211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1LiBMaWJlcmFsaXNtdXN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RWdhbGl0YXJpc211c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cuIFJlc3VtZ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UuIEFublxcJ2U0aGVydW5nIGFuIGRhcyBHZXJlY2h0aWdrZWl0c3ppZW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FYmVuZSB2b24gUHJpbnppcGllbiBtaXR0bGVyZXIgUmVpY2h3ZWl0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NrYWRlbm1vZGV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FeCBhbnRlLUtvbnNl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QmVpdHJhZyBkZXMgUmVjaHR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ByYWt0aXNjaGVyIERpZW5lciBkZXIgR2VyZWNodGlna2Vpd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EaW1lbnNpb25lbiBkZ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MZWdpdGltYXRpb24gZHVyY2ggVmVyZmFoc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WdpdGltYXRpb24gZHVyY2ggaW5oYWx0bGljaGUgRGV0ZXJtaW5hb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TGVnaXRpbWF0aW9uIGR1cmNoIEJpbGx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WnVtIHdlaXRlcmVuIEdhbmcgZGVyIGp1cmlzdGlzY2hlbiBVbnRlcnN1Y2h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plcnNwbGl0dGVydGVzIFxcdTgyMjIgR2VzdW5kaGVpdHNyZWNo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Xggc3BlY2lhbGVzIGRlcm9nYXQgbGVnaSBnZW5lcmFsa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1IChOaWNodC0pUmVnZWx1bmcgaW0gZGV1dHNjaGVuIFJlY2h0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xcdTgyMjIgTWlzc2dsXFwnZmNja3RlXFx1ODIyMCAgUmVnZWx1bmcgZGVyIE9yZ2FudmVydGVpb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Wdub3JpZXJ1bmcgdm9uIFJhdGlvbmllcnVuZyB1bmQgUGF0aWVudGVuYXVzd2FobCBkdXJjaCBkYXMgU296aWFscmVjaHQgdW5kIGRhcyBwcml2YXRlIEtyYW5rZW52ZXJzaWNoZXJ1bmdzcmVjaH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ZWNodCBkZXIgR2VzZXR6bGljaGVuIEtyYW5rZW52ZXJzaWNo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kYXJm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mVyZGVja3RlIFJhdGlvbmllcnVuZyBkdXJjaCBkZW4gR2VzZXR6Z2Vi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VW53aXJ0c2NoYWZ0bGljaGtlaXQgZGVyIEJlaGFuZGx1bmcgYWxzIEF1c3NjaGx1c3Nrcml0ZXJpdW1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dpcnRzY2hhZnRsaWNoa2VpdHNnZWJvdCBkZXMgXFwnYTcgMTIgU0dCIFZ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uZ2VtZXNzZW5oZWl0c3JlZ2VsdW5nIGRlcyBcXCdhNyAxMDYgQWJzLiAyYSBOci4gNCBTR0IgV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ykgRXJnZWJuaXMgenUgV2lydHNjaGFmdGxpY2hrZWl0c1xcJ2ZjYmVybGVndW5nZW4gaW4gZGVyIEdLV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Qcml2YXRlcyBLcmFua2VudmVyc2ljaGVydW5nc3JlY2h0IHVuZCBTb3ppYWxoaWxmZXJl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YgQXVzc2FnZW4gaW50ZXJuYXRpb25hbGVyIFJlY2h0c3F1ZWxsZW5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RGFzIFxcdTgyMjIgUmVjaHQgYXVmIEdlc3VuZGhlaXRcXHU4MjIwICB1bmQgc2VpbiBlZ2FsaXRcXCdlNHJlciBDaGFyYWt0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YXR6dW5nIGRlciBXZWx0Z2VzdW5kaGVpdHNvcmdhbmlzYX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QWxsZ2VtZWluZSBFcmtsXFwnZTRydW5nIGRlciBNZW5zY2hlbnJlY2h0ZSBkZXIgVU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V1cm9wXFwnZTRpc2NoZSBNZW5zY2hlbnJlY2h0c2tvbnZlbnRp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Vi4gRXVyb3BcXCdlNGlzY2hlIFNvemlhbG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Vi4gVU5PLVBha3QgSSBcXCdmY2JlciB3aXJ0c2NoYWZ0bGljaGUsIHNvemlhbGUgdW5kIGt1bHR1cmVsbGUgUmVjaH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kuIFVOLUVya2xcXCdlNHJ1bmcgXFwnZmNiZXIgc296aWFsZW4gRm9ydHNjaHJpdHQgdW5kIEVudHdpY2ts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LiBMZWl0c1xcJ2U0dHplIGRlciBXSE8gZlxcJ2ZjciBkaWUgT3JnYW50cmFuc3BsYW50YXRpb24gYmVpbSBNZW5zY2hl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UkuIFdITy1DaGFydGEgdm9uIExqdWJsamFuYSBcXCdmY2JlciBkaWUgUmVmb3JtaWVydW5nIGRlciBHZXN1bmRoZWl0c3ZlcnNvcmd1bmd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WC4gRXVyb3BcXCdlNGlzY2hlIEJpb2V0aGlrLUtvbnZlbn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YLiBSZWNodCBkZXIgRXVyb3BcXCdlNGlzY2hlbiBVbm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WZXJ0cmFnIHp1ciBHclxcJ2ZjbmR1bmcgZGVyIEV1cm9wXFwnZTRpc2NoZW4gR2VtZWluc2NoYWZ0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3J1bmRyZWNodHN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SaWNodGxpbml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U2NodXR6IGJlc29uZGVycyBnZWZcXCdlNGhyZGV0ZXIgUGF0aWVudGVuZ3J1cHB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aXN0aWcgWnVyXFwnZmNja2dlYmxpZWJlbmUgdW5kIFN0cmFmZ2VmYW5nZW5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yaWVnc3ZcXCdmNmxrZXJyZWNo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CZXVydGVpbHVuZyBkZXIgaW50ZXJuYXRpb25hbGVuIFJlY2h0c3F1ZWxs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NyBTdGFhdHMtIHVuZCB2ZXJ3YWx0dW5nc3JlY2h0bGljaGUgR2VzaWNodHNwdW5r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EuIEJlZGV1dHVuZyBkZXIgVmVyZmFzc3VuZyBmXFwnZmNyIGRpZS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IuIFxcdTgyMjIgUmVjaHQgYXVmIEdlc3VuZGhlaXRcXHU4MjIwICBpbSBTaW5uZSBkZXMgR3J1bmRnZXNldHp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FZvcmF1c3NldHp1bmcgZlxcJ2ZjciBlaW5lIEdydW5kcmVjaHRzdmVybGV0e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LZWluIHVtZmFzc2VuZGVzIGFsbGdlbWVpbmVzIFxcdTgyMjIgUmVjaHQgYXVmIEdlc3VuZGhlaX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SS4gT3JpZ2luXFwnZTRyZXIgQW5zcHJ1Y2ggYXVmIGRhcyBFeGlzdGVuem1pbmltdW0gYXVzIEFydC4gMSBBYnMuIDEgU2F0eiAyLCAyIEFicy4gMiBTYXR6IDEgaS5WLm0uIEFydC4gMjA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jaHV0eiBkZXIgTWVuc2NoZW53XFwnZmNyZ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UmVjaHQgYXVmIExlYmVuIHVuZCBrXFwnZjZycGVybGljaGUgVW52ZXJzZWhydGh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U296aWFsc3RhYXRzcHJpbnppc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VYuIERlcml2YXRpdmVyIEFuc3BydWNoIGF1cyBBcnQuIDMgQWJzLiAxIEd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i4gUmVzXFwnZmNtZW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FJlY2h0ZmVydGlndW5nIGRlciBQYXRpZW50ZW5hdXN3YWhsIGFtIE1hXFwnZGZzdGFiIGRlcyBBcnQuIDM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3XFwnZTRocmxlaXN0dW5nc2dlaGFsdCBkZXMgR2xlaWNoaGVpdHNzYXR6ZXN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XFx1ODIyMiBXaWxsa1xcJ2ZjcmZvcm1l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xcdTgyMjIgTmV1ZSBGb3JtZWxcXHU4MjIwI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ERpZmZlcmVuemllcnRlIEJldHJhY2h0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FVuZ2xlaWNoYmVoYW5kbHVuZyBnbGVpY2hlciBTYWNodmVyaGFs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E1lZGl6aW5pc2NoZSBIaWxmZSBhbHMgbGVnaXRpbWVyIFp3ZWNrIGZcXCdmY3IgZGllIFVuZ2xlaWNoY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WLiBPcHRpbWFsZSBBbnBhc3N1bmcgZGVyIEF1c3dhaGxrcml0ZXJpZW4gYW4gZGFzV2VydGVzeXN0ZW0gZGVzIEdydW5kZ2VzZ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R2VzY2hsZWNodCwgQWJzdGFtbXVuZywgUmFzc2UsIFNwcmFjaGUsIEhlaW1hdCwgSGVya3VuZnQsIEdsYXViZW4sIHJlbGlnaVxcJ2Y2c2UgdW5kIHBvbGl0aXNjaGUgQW5zY2hhdXVuZywgQmVoaW5kZXJ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cgZGVyIFxcJ2RjYmVybGViZW5kZW56YWh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MZWhyZSB2b20gUXVhbnRpZml6aWVydW5nc3ZlcmJvd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cXHU4MjIyIEhlaWxpZ2tlaXQgZGVzIExlYmVuc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EFic29sdXRlciBMZWJlbnNzY2h1dHp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JlYWxpdFxcJ2U0dCB2b20gXFx1ODIyMiBhYnNvbHV0b3JpZW50aWVydGVuIExlYmVuc3NjaHV0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EVpbnNjaHJcXCdlNG5rdW5nZW4gZGVzIGFic29sdXRlbiBMZWJlbnNzY2h1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cXHU4MjIyIEhlaWxpZ2tlaXQgZGVzIExlYmVuc1xcdTgyMjAgIGFscyAoYmxvXFwnZGZlKSBXZXJ0b3JpZW50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NYXhpbWFsZXIgUmVjaHRzZ1xcJ2ZjdGVyc2NodXR6IGFscyBaaWVsIGRlciBSZWNodHNvcmR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TdGFhdHNwaGlsb3NvcGhpc2NoZSBCZWRldXR1bmcgZGVzIExlYmV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SGVyc3RlbGx1bmcgXFx1ODIyMiBwcmFrdGlzY2hlciBLb25rb3JkYW5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YpIE9wdGltaWVydW5n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cpIEhpbnRlcmdydW5kIGRlcyBRdWFudGlmaXppZXJ1bmdzdmVyYm90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XFx1ODIyMiBXZWhyZXQgZGVuIEFuZlxcJ2U0bmdlbl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N0ZWxsdW5nbmFob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gpIFxcdTgyMjIgRGVyIFdlcnQgc3RlaWd0IG1pdCBkZXIgWmFo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pKSBXZXNlbnNnZWhhbHRzZ2FyYW50a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opIFZlcmVpbmJhcmtlaXQgbWl0IGRlciBSZWNodHNwcmVjaHVuZyBkZXMgQlZlcmZH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p1bSBNZW5zY2hlbndcXCdmY3JkZXNh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WnVtIFNjaHdhbmdlcnNjaGFmdHNhYmJydWNo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p1bSBMdWZ0c2ljaGVyaGVpdHNnZXNl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RHJpbmdsaWNoa2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ZXhpa2FsaXNjaGVyIFZvcnJh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plaXRyYXVtYmV6b2dlbmUgQmV0cmFjaH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XJmb2xnc2F1c3Np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YWhyc2NoZWlubGljaGtlaXQgZGVzIEhlaW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1c21hXFwnZGYgZGVzIHp1IGVyd2FydGVuZGVuIEJlaGFuZG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TGViZW5zd2VydGluZGlmZmVyZW56IGRlcyBSZWNodHNndXRlcyBMZWJ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JiKSBEYXMgS29uemVwdCBkZXIgXFx1ODIyMiBRVUFMWVxcdTgyMTcgc1xcdTgyMjA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2MpIEdsZWljaGVyIHN1Ympla3RpdmVyIE51dHp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RkKSBEb3BwZWx2ZXJ1cnRlaWx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FN0ZXJiZW4gaW4gV1xcJ2ZjcmRl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S4gRXJnXFwnZTRuenVuZ3N2ZXJoXFwnZTRsdG5pcyB2b24gRHJpbmdsaWNoa2VpdCB1bmQgRXJmb2xnc2F1c3NpY2h0IGluIEJlenVnIGF1ZiBkaWUgTWF4aW1pZXJ1bmcgZGVyIFxcJ2RjYmVybGViZW5kZW56YWh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YuIEF1ZndhbmQgYnp3LiBLb3N0ZW4gZGVyIE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y4gQWx0ZXJ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OC4gU3RhYXRzYW5nZWhcXCdmNnJ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OS4gRmluYW56a3JhZnQgZGVzIEhpbGZlYmVkXFwnZmNyZnRpZ2V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TAuIFNvemlhbGUgV2Vyd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MS4gXFx1ODIyMiBTZWxic3R2ZXJzY2h1bGRlb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yLiBadWZhbGxzcHJpbnppcCAoTG9zdmVyZmFocmVuLCBQcmlvcml0XFwnZTR0c3ByaW56aXAgXFx1ODIxMSAgV2FydGVsaXN0ZSl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MuIENoYW5jZW5nbGVpY2hoZWl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Vi4gRXJnZWJuaXMgenUgZGVuIHZlcmZhc3N1bmdzcmVjaHRsaWNoZW4gV2VydHZvcmdhY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ELiBMZWdpc2xhdGl2ZSBBbmZvcmRlcnVuZ2V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HcnVuZHNhdHogZGVzIFZvcmJlaGFsdGVzIGRlcyBHZXNldHpl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NYXNzZW5hbmZhbGwgSGlsZmViZWRcXCdmY3JmdGlnZXJ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XFx1ODIyMiBFcnN0LXJlY2h0LVNjaGx1c3NcXHU4MjIwICBhdXMgZGVyIE5DLVJlY2h0c3ByZWNo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FuZm9yZGVydW5nZW4gYW4gQXJ0IHVuZCBCZXN0aW1tdGhlaXQgZGVyIFJlZ2VsdW5n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ppdGllcmdlYm9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HZXNldHpnZWJlcmlzY2hlIFp1c3RcXCdlNG5k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BFLiBWZXJ3YWx0dW5nc3JlY2h0bGljaGUgQmV6XFwnZmN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WnVzdFxcJ2U0bmRpZ2tlaXQgaW0gZW5nZXJlbiBTaW5u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Ib2hlaXRsaWNoZXMgSGFuZGVs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kgXFwnZTRyenRsaWNoZXIgVFxcJ2U0dGlna2VpdCBpbSBBbGxnZW1laW5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JbSBSZXR0dW5nc3dl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EluIGRlciBLYXRhc3Ryb3BoZW5oaWxm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SS4gQmVmdWduaXNub3Jt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Tm90d2VuZ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GZWhs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Rm9sZ2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VYuIFJlY2h0c25hdHVyIGRlciBUcmlhZ2UgdW5kIFJlY2h0c3NjaH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4IFN0cmFmLSB1bmQgeml2aWxyZWNodGxpY2hlIEFzcGVrdG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U3RyYWZyZWNodCB1bmQ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TVxcJ2Y2Z2xpY2hlIFN0cmFmdGF0YmVzdFxcJ2U0bm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0cmFmdGF0ZW4gZ2VnZW4gZGFzIExlYmVuIHVuZCBkaWUga1xcJ2Y2cnBlcmxpY2hlIFVudmVyc2VocnR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UdW4gb2RlciBVbnRlcmxh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R2FyYW50ZW5zdGVsb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ykgR2FyYW50ZW5wZmxp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TVxcJ2Y2Z2xpY2hrZWl0IGRlcyBIYW5kZWx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ZWJvdGVuaGVpdCBkZXMgSGFuZGVs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jYykgWnVtdXRiYXJrZWl0IGRlcyBIYW5kZWxuc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RWludHJpdHQgZGVzIHRhdGJlc3RhbmRsaWNoZW4gRXJmb2xnZXMgXFx1ODIxMSAgaHlwb3RoZXRpc2NoZSBLYXVzYWxpdFxcJ2U0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U3ViamVrdGl2ZXIgVGF0YmVzdGFuZ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VbnRlcmxhc3NlbmUgSGlsZmVsZWlzd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LiBTdHJhZnJlY2h0bGljaGUgTFxcJ2Y2c3VuZyBkZXIgUGF0aWVudGVuYXVzd2Fob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JlaSBLb2xsaXNpb24gdm9uIEdhcmFudGVucGZsaWNodGVuIChcXCdhNyAxMyBTdEdCK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FxcJ2Y2c3VuZyBuYWNoIGRlciByZWNodGZlcnRpZ2VuZGVu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Vbm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TdHJhZnJlY2h0bGljaGUgUmVsZXZhbnogZGVzIEFydC4gMyBBYnMuIDEgR0cgaW0gXFwnZGNicmlnZW5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QmVpIEtvbGxpc2lvbiBtaXQgYWxsZy4gSGlsZmVsZWlzdHVuZ3NwZmxpY2h0IChcXCdhNyAzMjNjIFN0R0Ip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RyaWFnZXBmbGljaHQgZlxcJ2ZjciBhbGx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5vdHdlbmRpZ2tlaXQgZWluZXIgZXJnXFwnZTRuemVuZGVuIHN0cmFmZ2VzZXR6bGljaGVuIFJlZ2V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TY2h1bGRlYmVuZX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HcnVuZHNcXCdlNHR6bGljaCBrZWluIFZlcnppY2h0IGF1ZiBTdHJhZmUgd2VnZW4gR2V3aXNzZW5za29uZmxpa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QXVzbmFobWUgXFx1ODIxMSAgUmV0dHVuZyBuYWhlc3RlaGVuZGVyIFBlcnN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i4gWml2aWxyZWNodC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SGFmdHVuZ3N0YXRiZXN0XFwnZTRuZ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VydHJh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HZXNjaFxcJ2U0ZnRzZlxcJ2ZjaHJ1bmcgb2huZSBBdWZ0cm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FVuZXJsYXVidGUgSGFuZGx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BbXRzaGFmdHVuZyB1bmQgUmVncmVz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b3JyYW5naWdlIEFtdHNoYWZ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Z3Jlc3NtXFwnZjZnbGljaGtlaXRlbiBnZWdlblxcJ2ZjYmVyIGRlbSBUcmlhZ2Vhcnp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aaXZpbHJlY2h0bGljaGUgTFxcJ2Y2c3VuZyBkZXIgUGF0aWVudGVuYXVzd2Fob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b2dtYXRpc2NoZXIgU3RhbmRv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EpIExcXCdmNnN1bmcgaW0gQmVyZWljaCBkZXIgUGZsaWNodGVuYmVzdGltbX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FxcJ2Y2c3VuZyBpbSBCZXJlaWNoIGRlciBSZWNodHN3aWRy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VtZmFuZyBkZXIgeml2aWxyZWNodGxpY2hlbiBLb250cm9sb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hY2ggZGVuIEdydW5kc1xcJ2U0dHplbiBkZXIgcmVjaHRmZXJ0aWdlbmRlbiBQZmxpY2h0ZW5rb2xsaXN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FppdmlscmVjaHRsaWNoZSBSZWxldmFueiBkZXMgQXJ0LiAzIEFicy4gMSBHR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cml0dHdpcmt1bmcgZGVyIEdydW5kcmVjaHR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Jlc29uZGVyZSBWZXJhbnR3b3J0dW5nIGRlcyBUcmlhZ2Vhcnp0ZXN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OSBadXNhbW1lbmZhc3N1bmd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MaXRlcmF0dXJ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TYWNodmVyemVpY2huaXN9e1xccnRsY2hcXGFmM1xcYWZzMThcXGx0cmNoXFxmczE4XFxsYW5nMTAzMVxcbGFuZ25wMTAzMVxcbGFuZ2ZlMTAzMVxcbGFuZ2ZlbnAxMDMxXFxsb2NoXFxhZjNcXGRiY2hcXGFmM1xyXG5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w:instrText>
          </w:r>
          <w:r w:rsidRPr="00F61F7E">
            <w:rPr>
              <w:noProof/>
              <w:lang w:val="de-DE"/>
            </w:rPr>
            <w:instrText>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}</w:instrText>
          </w:r>
          <w:r>
            <w:rPr>
              <w:noProof/>
            </w:rPr>
            <w:fldChar w:fldCharType="separate"/>
          </w:r>
          <w:r w:rsidRPr="009D4D83">
            <w:rPr>
              <w:i/>
              <w:noProof/>
              <w:lang w:val="de-DE"/>
            </w:rPr>
            <w:t>Brech</w:t>
          </w:r>
          <w:r w:rsidRPr="009D4D83">
            <w:rPr>
              <w:noProof/>
              <w:lang w:val="de-DE"/>
            </w:rPr>
            <w:t xml:space="preserve">, a.a.O. Fn. </w:t>
          </w:r>
          <w:r>
            <w:rPr>
              <w:noProof/>
              <w:lang w:val="de-DE"/>
            </w:rPr>
            <w:fldChar w:fldCharType="begin"/>
          </w:r>
          <w:r>
            <w:rPr>
              <w:noProof/>
              <w:lang w:val="de-DE"/>
            </w:rPr>
            <w:instrText xml:space="preserve"> NOTEREF _Ref58623558 \h </w:instrText>
          </w:r>
          <w:r>
            <w:rPr>
              <w:noProof/>
              <w:lang w:val="de-DE"/>
            </w:rPr>
          </w:r>
          <w:r>
            <w:rPr>
              <w:noProof/>
              <w:lang w:val="de-DE"/>
            </w:rPr>
            <w:fldChar w:fldCharType="separate"/>
          </w:r>
          <w:r>
            <w:rPr>
              <w:noProof/>
              <w:lang w:val="de-DE"/>
            </w:rPr>
            <w:t>73</w:t>
          </w:r>
          <w:r>
            <w:rPr>
              <w:noProof/>
              <w:lang w:val="de-DE"/>
            </w:rPr>
            <w:fldChar w:fldCharType="end"/>
          </w:r>
          <w:r>
            <w:rPr>
              <w:noProof/>
              <w:lang w:val="de-DE"/>
            </w:rPr>
            <w:t>,</w:t>
          </w:r>
          <w:r w:rsidRPr="009D4D83">
            <w:rPr>
              <w:noProof/>
              <w:lang w:val="de-DE"/>
            </w:rPr>
            <w:t xml:space="preserve"> S. 258 ff.</w:t>
          </w:r>
          <w:r>
            <w:rPr>
              <w:noProof/>
            </w:rPr>
            <w:fldChar w:fldCharType="end"/>
          </w:r>
        </w:sdtContent>
      </w:sdt>
    </w:p>
  </w:footnote>
  <w:footnote w:id="76">
    <w:p w14:paraId="5E888B97" w14:textId="7343C9A6" w:rsidR="00BA21B4" w:rsidRPr="007D30D9" w:rsidRDefault="00BA21B4">
      <w:pPr>
        <w:pStyle w:val="Funotentext"/>
        <w:rPr>
          <w:lang w:val="de-DE"/>
        </w:rPr>
      </w:pPr>
      <w:r>
        <w:rPr>
          <w:rStyle w:val="Funotenzeichen"/>
        </w:rPr>
        <w:footnoteRef/>
      </w:r>
      <w:r w:rsidRPr="00F61F7E">
        <w:rPr>
          <w:lang w:val="de-DE"/>
        </w:rPr>
        <w:t xml:space="preserve"> </w:t>
      </w:r>
      <w:r w:rsidRPr="00CE3882">
        <w:rPr>
          <w:i/>
          <w:iCs/>
          <w:lang w:val="de-DE"/>
        </w:rPr>
        <w:t>Brech</w:t>
      </w:r>
      <w:r>
        <w:rPr>
          <w:lang w:val="de-DE"/>
        </w:rPr>
        <w:t xml:space="preserve">, a.a.O. Fn. </w:t>
      </w:r>
      <w:r>
        <w:rPr>
          <w:lang w:val="de-DE"/>
        </w:rPr>
        <w:fldChar w:fldCharType="begin"/>
      </w:r>
      <w:r>
        <w:rPr>
          <w:lang w:val="de-DE"/>
        </w:rPr>
        <w:instrText xml:space="preserve"> NOTEREF _Ref58623558 \h </w:instrText>
      </w:r>
      <w:r>
        <w:rPr>
          <w:lang w:val="de-DE"/>
        </w:rPr>
      </w:r>
      <w:r>
        <w:rPr>
          <w:lang w:val="de-DE"/>
        </w:rPr>
        <w:fldChar w:fldCharType="separate"/>
      </w:r>
      <w:r>
        <w:rPr>
          <w:lang w:val="de-DE"/>
        </w:rPr>
        <w:t>73</w:t>
      </w:r>
      <w:r>
        <w:rPr>
          <w:lang w:val="de-DE"/>
        </w:rPr>
        <w:fldChar w:fldCharType="end"/>
      </w:r>
      <w:r>
        <w:rPr>
          <w:lang w:val="de-DE"/>
        </w:rPr>
        <w:t>, S. 261 ff.</w:t>
      </w:r>
    </w:p>
  </w:footnote>
  <w:footnote w:id="77">
    <w:p w14:paraId="5EE7E06F" w14:textId="0A9BD327" w:rsidR="00BA21B4" w:rsidRPr="00650A56"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58ea00c9-1e1b-42aa-a09e-e6fe316d5f89"/>
          <w:id w:val="848213961"/>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g4MGQ5LTBmNTEtNDA1NC1iMDY0LTY4ODZjYjJkMDM5ZCIsIlJhbmdlTGVuZ3RoIjoyOCwiUmVmZXJlbmNlSWQiOiI4YjYwZjQ3NC05OWI3LTQ2MmItYmVkMC03OTlkZmYyNzNi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4IiwiU3RhcnRQYWdlIjp7IiRpZCI6IjUiLCIkdHlwZSI6IlN3aXNzQWNhZGVtaWMuUGFnZU51bWJlciwgU3dpc3NBY2FkZW1pYyIsIklzRnVsbHlOdW1lcmljIjp0cnVlLCJOdW1iZXIiOjIwOCwiTnVtYmVyaW5nVHlwZSI6MCwiTnVtZXJhbFN5c3RlbSI6MCwiT3JpZ2luYWxTdHJpbmciOiIyMDgiLCJQcmV0dHlTdHJpbmciOiIyMDg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YnF2Znppa3kuanBnIiwiVXJpU3RyaW5nIjoiOGI2MGY0NzQtOTliNy00NjJiLWJlZDAtNzk5ZGZmMjczYj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TA2MDcy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TA2MDcy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hMDYwNzI1MWNkYmZhYmU3ZWMwMDAwMDBhNTAxMDAwMDEzMDAwMDAwMDAwMDAwMDAwMDAwMDAwMDAwMDAwMDAwMDAwMDViNDM2ZjZlNzQ2NTZlNzQ1ZjU0Nzk3MDY1NzM1ZDJlNzg2ZDZjNTA0YjAxMDIyZDAwMTQwMDAwMDAwODAwYTA2MDcyNTEwOWMzYjhjYmJiMDAwMDAwMmEwMTAwMDAwYjAwMDAwMDAwMDAwMDAwMDAwMDAwMDAwMDAwMWQwMTAwMDA1ZjcyNjU2YzczMmYyZTcyNjU2YzczNTA0YjAxMDIyZDAwMTQwMDAwMDAwODAwYTA2MDcy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nRydWUsIklzYm4iOiI5NzgtMy00MjgtNTI2NDYt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OTAvOTc4LTMtNDI4LTUyNjQ2LTgiLCJVcmlTdHJpbmciOiJodHRwczovL2RvaS5vcmcvMTAuMzc5MC85NzgtMy00MjgtNTI2NDYt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Wb3J3b3J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EluaGFsdHNcXCdmY2JlcnNp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EluaGFsdHN2ZXJ6ZWljaG5pc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HJcbl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Fia1xcJ2Zjcnp1bmdz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MSBFaW5mXFwnZmNocnVu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yIEthdGFzdHJvcGhlbm1lZGl6aW4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LYXRhc3Ryb3BoZW4gdW5kIGFuZGVyZSBTY2hhZGVuc2VyZWlnbmlzc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dGVpZ2VuZGUgVGVuZGVue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OYXR1cm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UZWNobmlzY2hlIEthdGFzdHJvcGhlbn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zLiBUZXJyb3JhbnNjaGxcXCdlNG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U3lzdGVtYXRpc2NoZSBPcmRudW5nIGRlciBTY2hhZGVuc2JlZ3JpZmZ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FsbGdlbWVpbmUgU2NoYWRlbnNlcmVpZ25pc3N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L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GVmaW5pdGlvb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thdGFzdHJvcGhlbmFy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N0cmVpdGlnZSBFaW5vcmRudW5nIGRlcyBLcmll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VbmZcXCdlNGxsZSB1bmQgR3JvXFwnZGZzY2hhZGVuc2VyZWlnbmlzc2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QWt1dGUgU2NoYWRlbnNlcmVpZ25pc3NlIGluIGRlciBNZWRpeml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b3RmY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1hc3NlbmFuZmFsbCBIaWxmZWJlZFxcJ2ZjcmZ0aWd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TWVkaXppbmlzY2hlIFZlcmZhaHJlbiBiZWkgYWt1dGVuIFNjaGFkZW5zZXJlaWdua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Ob3RmYWxsbWVkaXpp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Rhc3Ryb3BoZW5tZWRpeml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hlcmt1bmZ0IHVuZCBoaXN0b3Jpc2NoZSBFbnR3aWNr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Wb3JzY2hsYWcgZGVyIEthdGFzdHJvcGhlbm1lZGl6a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c3pp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UHJheGl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FaW50ZWlsdW5nIGluIHZpZXIgVHJpYWdlZ3J1cHB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VmVyZmFocm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QuIEJlZGV1d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cXHU4MjIyIFRyaWFnZVxcdTgyMjAgIGluIGRlciBOb3RmYWxs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FdGhpc2NoZSB1bmQgcG9saXRpc2NoZSBEaXNrdXNzaW9uIHVtIGRpZSBBbmVya2Vu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YuIEhldXRpZ2UgVmVyd2VuZHVuZyBkZXMgQmVncmlmZmVzIFxcdTgyMjIgVHJpYWdlXFx1ODIyMCB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WnVyXFwnZmNja2RyXFwnZTRuZ3VuZyB6dWd1bnN0ZW4gZGVzIEJlZ3JpZmZlcyBcXHU4MjIyIFNpY2h0dW5n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uYWlzc2FuY2UgaW0gQWxsdGFn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MgRWlub3JkbnVuZyBpbiBkaWUgUmF0aW9uaWVydW5nc2RlYmF0dGUgaW0gR2VzdW5kaGVpdHN3ZXN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S4gXFx1ODIyMiBVbmVyc1xcJ2U0dHRsaWNoa2VpdFxcdTgyMjAg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IuIFJhdGlvbmllcnVuZ3N3aXJrbGljaGtlaXQgaW4gRGV1dHNjaGxhbm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YXRpb25hbGlz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JhdGlvbmllcn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UmF0aW9uaWVydW5nc2FsbHRh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FYmVu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m9ybW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ZWljaCB1bmQgSGF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ikgRGlyZWt0IHVuZCBJbmRpcmVr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jKSBWZXJkZWNrdCB1bmQgT2Zm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QpIEltcGxpeml0IHVuZCBFeHBsaXp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RWlub3JkbnVuZyBkZXI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UuIE5vdHdlbmRpZ2tlaXQgdm9uIG9mZmVuZW4gdW5kIGV4cGxpeml0ZW4gRW50c2NoZWlkdW5n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Tm90d2VuZGlna2VpdCBzdHJlbmcgaW5kaXZpZHVlbGxlciBJbmRpa2F0aW9uc3N0ZWxs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DLiBBcnRlbiBkZXIgTWl0dGVsa25hcHBo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WaXJ0dWVsbGUgTWl0dGVsa25hcHBo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FrdXRlIE1pdHRlbG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RC4gVHJpYWdlIHZlcnN1cyBQYXRpZW50ZW5hdXN3YWhsIGltIG1lZGl6aW5pc2NoZW4gQWxsdG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QgRWluIFByb2JsZW0gZGVyIFZlcnRlaWx1bmdzZ2VyZWNodGlna2Vp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IaWxmbG9zaWdrZWl0IGRlciBHZXN1bmRoZWl0c1xcJ2Y2a29ub21p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GlsZmxvc2lna2VpdCBkZXIgTWVkaXpp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RXRoaWssIFJlY2h0IHVuZCBcXCdlNHJ6dGxpY2hlcyBFcm1l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kuIEV0aGlrIHVuZCBSZ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xcJ2M0cnp0bGljaGUgU3RhbmRlc2V0aGlrLCBSZWNodCB1bmQgRXJtZXNz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SGluZWlud2lya2VuIGRlciBcXCdlNHJ6dGxpY2hlbiBTdGFuZGVzZXRoaWsgaW4gZGFzIFJlY2h0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FByaW1hdCB2ZXJmYXNzdW5nc3JlY2h0bGljaGVyIEdydW5kZW50c2NoZWlkdW5n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VHJpYWdlIHVuZCBcXCdlNHJ6dGxpY2hlcyBFcm1lc3Nlb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TFxcJ2Y2c3VuZ3NhbnNcXCdlNHR6ZSBpbiBkZXIgdHJhZGl0aW9uZWxsZW4gXFwnZTRyenRsaWNoZW4gU3RhbmRlc2V0aGlrIHVuZCBpbSBTdGFuZGVzcmV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SGlwcG9rcmF0aXNjaGVyIEVpZ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xcJ2M0cnp0bGljaGUgQmVydWZzb3Jkbn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WF4aW1lIFxcdTgyMjIgTGViZW4genUgZXJoYWx0ZW4gLiAuIC4g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JlclxcJ2ZjY2tzaWNodGlndW5nIHZvbiBEcml0dGludGVyZ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Rpc2tyaW1pbmllcnVuZ3N2ZXJib3R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LiBQaGlsb3NvcGhpc2NoZSBcXCdkY2JlcmxlZ3VuZ2VuIHp1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HXFwnZmN0ZXJzcGV6aWZpc2NoZSBWZXJ0ZWlsdW5nc2dlcmVjaH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S4gR2VyZWNodGlna2VpdCBhbHMgdW5iZWRpbmd0ZSBzaXR0bGljaGUgRm9yZGVy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RyYW5zemVuZGVudGUgdW50ZWlsYmFyZSBtZWRpemluaXNjaGUgR1xcJ2ZjdG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FudHdvcnR2ZXJzdWNoZSBncm9cXCdkZmVyIHBoaWxvc29waGlzY2hlciBHZXJlY2h0aWdrZWl0c3RoZW9yaW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EuIEluZGl2aWR1YWxpc211c3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tvbnRyYWt0dWFsaXNtdXMgXFx1ODIxMSAgXFx1ODIyMiBUaGVvcnkgb2YgSnVzdGljZVxcdTgyMjA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Rlb250b2xvZ2llIFxcdTgyMTEgIFxcdTgyMjIgS2F0ZWdvcmlzY2hlIEltcGVyYXRpdmV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0LiBEaWUgdGVsZW9sb2dpc2NoZSBFdGhpayBkZXMgVXRpbGl0YXJpc211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1LiBMaWJlcmFsaXNtdXN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RWdhbGl0YXJpc211c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cuIFJlc3VtZ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UuIEFublxcJ2U0aGVydW5nIGFuIGRhcyBHZXJlY2h0aWdrZWl0c3ppZW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FYmVuZSB2b24gUHJpbnppcGllbiBtaXR0bGVyZXIgUmVpY2h3ZWl0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NrYWRlbm1vZGV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FeCBhbnRlLUtvbnNl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QmVpdHJhZyBkZXMgUmVjaHR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ByYWt0aXNjaGVyIERpZW5lciBkZXIgR2VyZWNodGlna2Vpd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EaW1lbnNpb25lbiBkZ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MZWdpdGltYXRpb24gZHVyY2ggVmVyZmFoc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WdpdGltYXRpb24gZHVyY2ggaW5oYWx0bGljaGUgRGV0ZXJtaW5hb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TGVnaXRpbWF0aW9uIGR1cmNoIEJpbGx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WnVtIHdlaXRlcmVuIEdhbmcgZGVyIGp1cmlzdGlzY2hlbiBVbnRlcnN1Y2h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plcnNwbGl0dGVydGVzIFxcdTgyMjIgR2VzdW5kaGVpdHNyZWNo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Xggc3BlY2lhbGVzIGRlcm9nYXQgbGVnaSBnZW5lcmFsa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1IChOaWNodC0pUmVnZWx1bmcgaW0gZGV1dHNjaGVuIFJlY2h0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xcdTgyMjIgTWlzc2dsXFwnZmNja3RlXFx1ODIyMCAgUmVnZWx1bmcgZGVyIE9yZ2FudmVydGVpb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Wdub3JpZXJ1bmcgdm9uIFJhdGlvbmllcnVuZyB1bmQgUGF0aWVudGVuYXVzd2FobCBkdXJjaCBkYXMgU296aWFscmVjaHQgdW5kIGRhcyBwcml2YXRlIEtyYW5rZW52ZXJzaWNoZXJ1bmdzcmVjaH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ZWNodCBkZXIgR2VzZXR6bGljaGVuIEtyYW5rZW52ZXJzaWNo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kYXJm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mVyZGVja3RlIFJhdGlvbmllcnVuZyBkdXJjaCBkZW4gR2VzZXR6Z2Vi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VW53aXJ0c2NoYWZ0bGljaGtlaXQgZGVyIEJlaGFuZGx1bmcgYWxzIEF1c3NjaGx1c3Nrcml0ZXJpdW1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dpcnRzY2hhZnRsaWNoa2VpdHNnZWJvdCBkZXMgXFwnYTcgMTIgU0dCIFZ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uZ2VtZXNzZW5oZWl0c3JlZ2VsdW5nIGRlcyBcXCdhNyAxMDYgQWJzLiAyYSBOci4gNCBTR0IgV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ykgRXJnZWJuaXMgenUgV2lydHNjaGFmdGxpY2hrZWl0c1xcJ2ZjYmVybGVndW5nZW4gaW4gZGVyIEdLV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Qcml2YXRlcyBLcmFua2VudmVyc2ljaGVydW5nc3JlY2h0IHVuZCBTb3ppYWxoaWxmZXJl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YgQXVzc2FnZW4gaW50ZXJuYXRpb25hbGVyIFJlY2h0c3F1ZWxsZW5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RGFzIFxcdTgyMjIgUmVjaHQgYXVmIEdlc3VuZGhlaXRcXHU4MjIwICB1bmQgc2VpbiBlZ2FsaXRcXCdlNHJlciBDaGFyYWt0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YXR6dW5nIGRlciBXZWx0Z2VzdW5kaGVpdHNvcmdhbmlzYX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QWxsZ2VtZWluZSBFcmtsXFwnZTRydW5nIGRlciBNZW5zY2hlbnJlY2h0ZSBkZXIgVU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V1cm9wXFwnZTRpc2NoZSBNZW5zY2hlbnJlY2h0c2tvbnZlbnRp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Vi4gRXVyb3BcXCdlNGlzY2hlIFNvemlhbG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Vi4gVU5PLVBha3QgSSBcXCdmY2JlciB3aXJ0c2NoYWZ0bGljaGUsIHNvemlhbGUgdW5kIGt1bHR1cmVsbGUgUmVjaH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kuIFVOLUVya2xcXCdlNHJ1bmcgXFwnZmNiZXIgc296aWFsZW4gRm9ydHNjaHJpdHQgdW5kIEVudHdpY2ts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LiBMZWl0c1xcJ2U0dHplIGRlciBXSE8gZlxcJ2ZjciBkaWUgT3JnYW50cmFuc3BsYW50YXRpb24gYmVpbSBNZW5zY2hl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UkuIFdITy1DaGFydGEgdm9uIExqdWJsamFuYSBcXCdmY2JlciBkaWUgUmVmb3JtaWVydW5nIGRlciBHZXN1bmRoZWl0c3ZlcnNvcmd1bmd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WC4gRXVyb3BcXCdlNGlzY2hlIEJpb2V0aGlrLUtvbnZlbn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YLiBSZWNodCBkZXIgRXVyb3BcXCdlNGlzY2hlbiBVbm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WZXJ0cmFnIHp1ciBHclxcJ2ZjbmR1bmcgZGVyIEV1cm9wXFwnZTRpc2NoZW4gR2VtZWluc2NoYWZ0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3J1bmRyZWNodHN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SaWNodGxpbml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U2NodXR6IGJlc29uZGVycyBnZWZcXCdlNGhyZGV0ZXIgUGF0aWVudGVuZ3J1cHB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aXN0aWcgWnVyXFwnZmNja2dlYmxpZWJlbmUgdW5kIFN0cmFmZ2VmYW5nZW5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yaWVnc3ZcXCdmNmxrZXJyZWNo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CZXVydGVpbHVuZyBkZXIgaW50ZXJuYXRpb25hbGVuIFJlY2h0c3F1ZWxs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NyBTdGFhdHMtIHVuZCB2ZXJ3YWx0dW5nc3JlY2h0bGljaGUgR2VzaWNodHNwdW5r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EuIEJlZGV1dHVuZyBkZXIgVmVyZmFzc3VuZyBmXFwnZmNyIGRpZS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IuIFxcdTgyMjIgUmVjaHQgYXVmIEdlc3VuZGhlaXRcXHU4MjIwICBpbSBTaW5uZSBkZXMgR3J1bmRnZXNldHp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FZvcmF1c3NldHp1bmcgZlxcJ2ZjciBlaW5lIEdydW5kcmVjaHRzdmVybGV0e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LZWluIHVtZmFzc2VuZGVzIGFsbGdlbWVpbmVzIFxcdTgyMjIgUmVjaHQgYXVmIEdlc3VuZGhlaX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SS4gT3JpZ2luXFwnZTRyZXIgQW5zcHJ1Y2ggYXVmIGRhcyBFeGlzdGVuem1pbmltdW0gYXVzIEFydC4gMSBBYnMuIDEgU2F0eiAyLCAyIEFicy4gMiBTYXR6IDEgaS5WLm0uIEFydC4gMjA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jaHV0eiBkZXIgTWVuc2NoZW53XFwnZmNyZ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UmVjaHQgYXVmIExlYmVuIHVuZCBrXFwnZjZycGVybGljaGUgVW52ZXJzZWhydGh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U296aWFsc3RhYXRzcHJpbnppc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VYuIERlcml2YXRpdmVyIEFuc3BydWNoIGF1cyBBcnQuIDMgQWJzLiAxIEd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i4gUmVzXFwnZmNtZW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FJlY2h0ZmVydGlndW5nIGRlciBQYXRpZW50ZW5hdXN3YWhsIGFtIE1hXFwnZGZzdGFiIGRlcyBBcnQuIDM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3XFwnZTRocmxlaXN0dW5nc2dlaGFsdCBkZXMgR2xlaWNoaGVpdHNzYXR6ZXN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XFx1ODIyMiBXaWxsa1xcJ2ZjcmZvcm1l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xcdTgyMjIgTmV1ZSBGb3JtZWxcXHU4MjIwI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ERpZmZlcmVuemllcnRlIEJldHJhY2h0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FVuZ2xlaWNoYmVoYW5kbHVuZyBnbGVpY2hlciBTYWNodmVyaGFs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E1lZGl6aW5pc2NoZSBIaWxmZSBhbHMgbGVnaXRpbWVyIFp3ZWNrIGZcXCdmY3IgZGllIFVuZ2xlaWNoY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WLiBPcHRpbWFsZSBBbnBhc3N1bmcgZGVyIEF1c3dhaGxrcml0ZXJpZW4gYW4gZGFzV2VydGVzeXN0ZW0gZGVzIEdydW5kZ2VzZ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R2VzY2hsZWNodCwgQWJzdGFtbXVuZywgUmFzc2UsIFNwcmFjaGUsIEhlaW1hdCwgSGVya3VuZnQsIEdsYXViZW4sIHJlbGlnaVxcJ2Y2c2UgdW5kIHBvbGl0aXNjaGUgQW5zY2hhdXVuZywgQmVoaW5kZXJ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cgZGVyIFxcJ2RjYmVybGViZW5kZW56YWh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MZWhyZSB2b20gUXVhbnRpZml6aWVydW5nc3ZlcmJvd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cXHU4MjIyIEhlaWxpZ2tlaXQgZGVzIExlYmVuc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EFic29sdXRlciBMZWJlbnNzY2h1dHp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JlYWxpdFxcJ2U0dCB2b20gXFx1ODIyMiBhYnNvbHV0b3JpZW50aWVydGVuIExlYmVuc3NjaHV0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EVpbnNjaHJcXCdlNG5rdW5nZW4gZGVzIGFic29sdXRlbiBMZWJlbnNzY2h1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cXHU4MjIyIEhlaWxpZ2tlaXQgZGVzIExlYmVuc1xcdTgyMjAgIGFscyAoYmxvXFwnZGZlKSBXZXJ0b3JpZW50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NYXhpbWFsZXIgUmVjaHRzZ1xcJ2ZjdGVyc2NodXR6IGFscyBaaWVsIGRlciBSZWNodHNvcmR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TdGFhdHNwaGlsb3NvcGhpc2NoZSBCZWRldXR1bmcgZGVzIExlYmV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SGVyc3RlbGx1bmcgXFx1ODIyMiBwcmFrdGlzY2hlciBLb25rb3JkYW5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YpIE9wdGltaWVydW5n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cpIEhpbnRlcmdydW5kIGRlcyBRdWFudGlmaXppZXJ1bmdzdmVyYm90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XFx1ODIyMiBXZWhyZXQgZGVuIEFuZlxcJ2U0bmdlbl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N0ZWxsdW5nbmFob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gpIFxcdTgyMjIgRGVyIFdlcnQgc3RlaWd0IG1pdCBkZXIgWmFo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pKSBXZXNlbnNnZWhhbHRzZ2FyYW50a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opIFZlcmVpbmJhcmtlaXQgbWl0IGRlciBSZWNodHNwcmVjaHVuZyBkZXMgQlZlcmZH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p1bSBNZW5zY2hlbndcXCdmY3JkZXNh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WnVtIFNjaHdhbmdlcnNjaGFmdHNhYmJydWNo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p1bSBMdWZ0c2ljaGVyaGVpdHNnZXNl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RHJpbmdsaWNoa2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ZXhpa2FsaXNjaGVyIFZvcnJh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plaXRyYXVtYmV6b2dlbmUgQmV0cmFjaH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XJmb2xnc2F1c3Np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YWhyc2NoZWlubGljaGtlaXQgZGVzIEhlaW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1c21hXFwnZGYgZGVzIHp1IGVyd2FydGVuZGVuIEJlaGFuZG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TGViZW5zd2VydGluZGlmZmVyZW56IGRlcyBSZWNodHNndXRlcyBMZWJ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JiKSBEYXMgS29uemVwdCBkZXIgXFx1ODIyMiBRVUFMWVxcdTgyMTcgc1xcdTgyMjA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2MpIEdsZWljaGVyIHN1Ympla3RpdmVyIE51dHp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RkKSBEb3BwZWx2ZXJ1cnRlaWx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FN0ZXJiZW4gaW4gV1xcJ2ZjcmRl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S4gRXJnXFwnZTRuenVuZ3N2ZXJoXFwnZTRsdG5pcyB2b24gRHJpbmdsaWNoa2VpdCB1bmQgRXJmb2xnc2F1c3NpY2h0IGluIEJlenVnIGF1ZiBkaWUgTWF4aW1pZXJ1bmcgZGVyIFxcJ2RjYmVybGViZW5kZW56YWh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YuIEF1ZndhbmQgYnp3LiBLb3N0ZW4gZGVyIE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y4gQWx0ZXJ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OC4gU3RhYXRzYW5nZWhcXCdmNnJ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OS4gRmluYW56a3JhZnQgZGVzIEhpbGZlYmVkXFwnZmNyZnRpZ2V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TAuIFNvemlhbGUgV2Vyd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MS4gXFx1ODIyMiBTZWxic3R2ZXJzY2h1bGRlb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yLiBadWZhbGxzcHJpbnppcCAoTG9zdmVyZmFocmVuLCBQcmlvcml0XFwnZTR0c3ByaW56aXAgXFx1ODIxMSAgV2FydGVsaXN0ZSl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MuIENoYW5jZW5nbGVpY2hoZWl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Vi4gRXJnZWJuaXMgenUgZGVuIHZlcmZhc3N1bmdzcmVjaHRsaWNoZW4gV2VydHZvcmdhY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ELiBMZWdpc2xhdGl2ZSBBbmZvcmRlcnVuZ2V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HcnVuZHNhdHogZGVzIFZvcmJlaGFsdGVzIGRlcyBHZXNldHpl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NYXNzZW5hbmZhbGwgSGlsZmViZWRcXCdmY3JmdGlnZXJ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XFx1ODIyMiBFcnN0LXJlY2h0LVNjaGx1c3NcXHU4MjIwICBhdXMgZGVyIE5DLVJlY2h0c3ByZWNo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FuZm9yZGVydW5nZW4gYW4gQXJ0IHVuZCBCZXN0aW1tdGhlaXQgZGVyIFJlZ2VsdW5n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ppdGllcmdlYm9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HZXNldHpnZWJlcmlzY2hlIFp1c3RcXCdlNG5k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BFLiBWZXJ3YWx0dW5nc3JlY2h0bGljaGUgQmV6XFwnZmN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WnVzdFxcJ2U0bmRpZ2tlaXQgaW0gZW5nZXJlbiBTaW5u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Ib2hlaXRsaWNoZXMgSGFuZGVs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kgXFwnZTRyenRsaWNoZXIgVFxcJ2U0dGlna2VpdCBpbSBBbGxnZW1laW5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JbSBSZXR0dW5nc3dl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EluIGRlciBLYXRhc3Ryb3BoZW5oaWxm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SS4gQmVmdWduaXNub3Jt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Tm90d2VuZ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GZWhs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Rm9sZ2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VYuIFJlY2h0c25hdHVyIGRlciBUcmlhZ2UgdW5kIFJlY2h0c3NjaH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4IFN0cmFmLSB1bmQgeml2aWxyZWNodGxpY2hlIEFzcGVrdG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U3RyYWZyZWNodCB1bmQ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TVxcJ2Y2Z2xpY2hlIFN0cmFmdGF0YmVzdFxcJ2U0bm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0cmFmdGF0ZW4gZ2VnZW4gZGFzIExlYmVuIHVuZCBkaWUga1xcJ2Y2cnBlcmxpY2hlIFVudmVyc2VocnR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UdW4gb2RlciBVbnRlcmxh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R2FyYW50ZW5zdGVsb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ykgR2FyYW50ZW5wZmxp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TVxcJ2Y2Z2xpY2hrZWl0IGRlcyBIYW5kZWx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ZWJvdGVuaGVpdCBkZXMgSGFuZGVs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jYykgWnVtdXRiYXJrZWl0IGRlcyBIYW5kZWxuc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RWludHJpdHQgZGVzIHRhdGJlc3RhbmRsaWNoZW4gRXJmb2xnZXMgXFx1ODIxMSAgaHlwb3RoZXRpc2NoZSBLYXVzYWxpdFxcJ2U0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U3ViamVrdGl2ZXIgVGF0YmVzdGFuZ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VbnRlcmxhc3NlbmUgSGlsZmVsZWlzd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LiBTdHJhZnJlY2h0bGljaGUgTFxcJ2Y2c3VuZyBkZXIgUGF0aWVudGVuYXVzd2Fob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JlaSBLb2xsaXNpb24gdm9uIEdhcmFudGVucGZsaWNodGVuIChcXCdhNyAxMyBTdEdCK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FxcJ2Y2c3VuZyBuYWNoIGRlciByZWNodGZlcnRpZ2VuZGVu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Vbm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TdHJhZnJlY2h0bGljaGUgUmVsZXZhbnogZGVzIEFydC4gMyBBYnMuIDEgR0cgaW0gXFwnZGNicmlnZW5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QmVpIEtvbGxpc2lvbiBtaXQgYWxsZy4gSGlsZmVsZWlzdHVuZ3NwZmxpY2h0IChcXCdhNyAzMjNjIFN0R0Ip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RyaWFnZXBmbGljaHQgZlxcJ2ZjciBhbGx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5vdHdlbmRpZ2tlaXQgZWluZXIgZXJnXFwnZTRuemVuZGVuIHN0cmFmZ2VzZXR6bGljaGVuIFJlZ2V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TY2h1bGRlYmVuZX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HcnVuZHNcXCdlNHR6bGljaCBrZWluIFZlcnppY2h0IGF1ZiBTdHJhZmUgd2VnZW4gR2V3aXNzZW5za29uZmxpa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QXVzbmFobWUgXFx1ODIxMSAgUmV0dHVuZyBuYWhlc3RlaGVuZGVyIFBlcnN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i4gWml2aWxyZWNodC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SGFmdHVuZ3N0YXRiZXN0XFwnZTRuZ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VydHJh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HZXNjaFxcJ2U0ZnRzZlxcJ2ZjaHJ1bmcgb2huZSBBdWZ0cm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FVuZXJsYXVidGUgSGFuZGx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BbXRzaGFmdHVuZyB1bmQgUmVncmVz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b3JyYW5naWdlIEFtdHNoYWZ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Z3Jlc3NtXFwnZjZnbGljaGtlaXRlbiBnZWdlblxcJ2ZjYmVyIGRlbSBUcmlhZ2Vhcnp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aaXZpbHJlY2h0bGljaGUgTFxcJ2Y2c3VuZyBkZXIgUGF0aWVudGVuYXVzd2Fob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b2dtYXRpc2NoZXIgU3RhbmRv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EpIExcXCdmNnN1bmcgaW0gQmVyZWljaCBkZXIgUGZsaWNodGVuYmVzdGltbX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FxcJ2Y2c3VuZyBpbSBCZXJlaWNoIGRlciBSZWNodHN3aWRy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VtZmFuZyBkZXIgeml2aWxyZWNodGxpY2hlbiBLb250cm9sb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hY2ggZGVuIEdydW5kc1xcJ2U0dHplbiBkZXIgcmVjaHRmZXJ0aWdlbmRlbiBQZmxpY2h0ZW5rb2xsaXN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FppdmlscmVjaHRsaWNoZSBSZWxldmFueiBkZXMgQXJ0LiAzIEFicy4gMSBHR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cml0dHdpcmt1bmcgZGVyIEdydW5kcmVjaHR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Jlc29uZGVyZSBWZXJhbnR3b3J0dW5nIGRlcyBUcmlhZ2Vhcnp0ZXN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OSBadXNhbW1lbmZhc3N1bmd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MaXRlcmF0dXJ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TYWNodmVyemVpY2huaXN9e1xccnRsY2hcXGFmM1xcYWZzMThcXGx0cmNoXFxmczE4XFxsYW5nMTAzMVxcbGFuZ25wMTAzMVxcbGFuZ2ZlMTAzMVxcbGFuZ2ZlbnAxMDMxXFxsb2NoXFxhZjNcXGRiY2hcXGFmM1xyXG5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b2NhdGlvbnMiOltdLCJPcmdhbml6YXRpb25zIjpbXSwiT3RoZXJzSW52b2x2ZWQiOltdLCJQYWdlUmFuZ2UiOiI8c3A+XHJcbiAgPG4+MzQ8L24+XHJcbiAgPGluPnRydWU8L2luPlxyXG4gIDxudD5NYXJnaW48L250PlxyXG4gIDxvcz4zNDwvb3M+XHJcbiAgPHBzPjM0PC9wcz5cclxuPC9zcD5cclxuPGVwPlxyXG4gIDxuPjUwPC9uPlxyXG4gIDxpbj50cnVlPC9pbj5cclxuICA8bnQ+TWFyZ2luPC9udD5cclxuICA8b3M+NTA8L29zPlxyXG4gIDxwcz41MDwvcHM+XHJcbjwvZXA+XHJcbjxvcz4zNC01MDwvb3M+IiwiUGFyZW50UmVmZXJlbmNlIjp7IiRpZCI6IjE5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XSwiQ2l0YXRpb25LZXlVcGRhdGVUeXBlIjowLCJDb2xsYWJvcmF0b3JzIjpbXSwiQ292ZXJQYXRoIjp7IiRpZCI6IjIwIiwiJHR5cGUiOiJTd2lzc0FjYWRlbWljLkNpdGF2aS5MaW5rZWRSZXNvdXJjZSwgU3dpc3NBY2FkZW1pYy5DaXRhdmkiLCJMaW5rZWRSZXNvdXJjZVR5cGUiOjIsIk9yaWdpbmFsU3RyaW5nIjoiQzpcXFVzZXJzXFxEZWdlbmVyXFxBcHBEYXRhXFxMb2NhbFxcVGVtcFxccTVicXNjankuanBnIiwiVXJpU3RyaW5nIjoiMjJiNjcwYjEtYTg3Yy00N2FhLWFjNDMtMDU5NGRlNjgyN2Zi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}</w:instrText>
          </w:r>
          <w:r>
            <w:rPr>
              <w:noProof/>
            </w:rPr>
            <w:fldChar w:fldCharType="separate"/>
          </w:r>
          <w:r w:rsidRPr="009D4D83">
            <w:rPr>
              <w:i/>
              <w:noProof/>
              <w:lang w:val="de-DE"/>
            </w:rPr>
            <w:t>Brech</w:t>
          </w:r>
          <w:r w:rsidRPr="00010E3F">
            <w:rPr>
              <w:noProof/>
              <w:lang w:val="de-DE"/>
            </w:rPr>
            <w:t xml:space="preserve">, a.a.O. Fn. </w:t>
          </w:r>
          <w:r>
            <w:rPr>
              <w:noProof/>
              <w:lang w:val="de-DE"/>
            </w:rPr>
            <w:fldChar w:fldCharType="begin"/>
          </w:r>
          <w:r>
            <w:rPr>
              <w:noProof/>
              <w:lang w:val="de-DE"/>
            </w:rPr>
            <w:instrText xml:space="preserve"> NOTEREF _Ref58623558 \h </w:instrText>
          </w:r>
          <w:r>
            <w:rPr>
              <w:noProof/>
              <w:lang w:val="de-DE"/>
            </w:rPr>
          </w:r>
          <w:r>
            <w:rPr>
              <w:noProof/>
              <w:lang w:val="de-DE"/>
            </w:rPr>
            <w:fldChar w:fldCharType="separate"/>
          </w:r>
          <w:r>
            <w:rPr>
              <w:noProof/>
              <w:lang w:val="de-DE"/>
            </w:rPr>
            <w:t>73</w:t>
          </w:r>
          <w:r>
            <w:rPr>
              <w:noProof/>
              <w:lang w:val="de-DE"/>
            </w:rPr>
            <w:fldChar w:fldCharType="end"/>
          </w:r>
          <w:r>
            <w:rPr>
              <w:noProof/>
              <w:lang w:val="de-DE"/>
            </w:rPr>
            <w:t>, S.</w:t>
          </w:r>
          <w:r w:rsidRPr="009D4D83">
            <w:rPr>
              <w:noProof/>
              <w:lang w:val="de-DE"/>
            </w:rPr>
            <w:t xml:space="preserve"> 208; </w:t>
          </w:r>
          <w:r w:rsidRPr="009D4D83">
            <w:rPr>
              <w:i/>
              <w:noProof/>
              <w:lang w:val="de-DE"/>
            </w:rPr>
            <w:t>Laufs</w:t>
          </w:r>
          <w:r>
            <w:rPr>
              <w:i/>
              <w:noProof/>
              <w:lang w:val="de-DE"/>
            </w:rPr>
            <w:t xml:space="preserve">, </w:t>
          </w:r>
          <w:r w:rsidRPr="009D4D83">
            <w:rPr>
              <w:i/>
              <w:noProof/>
              <w:lang w:val="de-DE"/>
            </w:rPr>
            <w:t>Kern</w:t>
          </w:r>
          <w:r>
            <w:rPr>
              <w:i/>
              <w:noProof/>
              <w:lang w:val="de-DE"/>
            </w:rPr>
            <w:t xml:space="preserve">, </w:t>
          </w:r>
          <w:r w:rsidRPr="009D4D83">
            <w:rPr>
              <w:i/>
              <w:noProof/>
              <w:lang w:val="de-DE"/>
            </w:rPr>
            <w:t>Rehborn</w:t>
          </w:r>
          <w:r>
            <w:rPr>
              <w:noProof/>
              <w:lang w:val="de-DE"/>
            </w:rPr>
            <w:t xml:space="preserve">, a.a.O. Fn. </w:t>
          </w:r>
          <w:r>
            <w:rPr>
              <w:noProof/>
              <w:lang w:val="de-DE"/>
            </w:rPr>
            <w:fldChar w:fldCharType="begin"/>
          </w:r>
          <w:r>
            <w:rPr>
              <w:noProof/>
              <w:lang w:val="de-DE"/>
            </w:rPr>
            <w:instrText xml:space="preserve"> NOTEREF _Ref58623558 \h </w:instrText>
          </w:r>
          <w:r>
            <w:rPr>
              <w:noProof/>
              <w:lang w:val="de-DE"/>
            </w:rPr>
          </w:r>
          <w:r>
            <w:rPr>
              <w:noProof/>
              <w:lang w:val="de-DE"/>
            </w:rPr>
            <w:fldChar w:fldCharType="separate"/>
          </w:r>
          <w:r>
            <w:rPr>
              <w:noProof/>
              <w:lang w:val="de-DE"/>
            </w:rPr>
            <w:t>73</w:t>
          </w:r>
          <w:r>
            <w:rPr>
              <w:noProof/>
              <w:lang w:val="de-DE"/>
            </w:rPr>
            <w:fldChar w:fldCharType="end"/>
          </w:r>
          <w:r w:rsidRPr="009D4D83">
            <w:rPr>
              <w:noProof/>
              <w:lang w:val="de-DE"/>
            </w:rPr>
            <w:t>.</w:t>
          </w:r>
          <w:r>
            <w:rPr>
              <w:noProof/>
            </w:rPr>
            <w:fldChar w:fldCharType="end"/>
          </w:r>
        </w:sdtContent>
      </w:sdt>
    </w:p>
  </w:footnote>
  <w:footnote w:id="78">
    <w:p w14:paraId="4F2FF00E" w14:textId="17003DBC" w:rsidR="00BA21B4" w:rsidRPr="00A5216C" w:rsidRDefault="00BA21B4">
      <w:pPr>
        <w:pStyle w:val="Funotentext"/>
        <w:rPr>
          <w:lang w:val="de-DE"/>
        </w:rPr>
      </w:pPr>
      <w:r>
        <w:rPr>
          <w:rStyle w:val="Funotenzeichen"/>
        </w:rPr>
        <w:footnoteRef/>
      </w:r>
      <w:r w:rsidRPr="00F61F7E">
        <w:rPr>
          <w:lang w:val="de-DE"/>
        </w:rPr>
        <w:t xml:space="preserve"> </w:t>
      </w:r>
      <w:r w:rsidRPr="00CE3882">
        <w:rPr>
          <w:i/>
          <w:iCs/>
          <w:lang w:val="de-DE"/>
        </w:rPr>
        <w:t>Brech</w:t>
      </w:r>
      <w:r>
        <w:rPr>
          <w:lang w:val="de-DE"/>
        </w:rPr>
        <w:t xml:space="preserve">, a.a.O. Fn. </w:t>
      </w:r>
      <w:r>
        <w:rPr>
          <w:lang w:val="de-DE"/>
        </w:rPr>
        <w:fldChar w:fldCharType="begin"/>
      </w:r>
      <w:r>
        <w:rPr>
          <w:lang w:val="de-DE"/>
        </w:rPr>
        <w:instrText xml:space="preserve"> NOTEREF _Ref58623558 \h </w:instrText>
      </w:r>
      <w:r>
        <w:rPr>
          <w:lang w:val="de-DE"/>
        </w:rPr>
      </w:r>
      <w:r>
        <w:rPr>
          <w:lang w:val="de-DE"/>
        </w:rPr>
        <w:fldChar w:fldCharType="separate"/>
      </w:r>
      <w:r>
        <w:rPr>
          <w:lang w:val="de-DE"/>
        </w:rPr>
        <w:t>73</w:t>
      </w:r>
      <w:r>
        <w:rPr>
          <w:lang w:val="de-DE"/>
        </w:rPr>
        <w:fldChar w:fldCharType="end"/>
      </w:r>
      <w:r>
        <w:rPr>
          <w:lang w:val="de-DE"/>
        </w:rPr>
        <w:t>, S. 53.</w:t>
      </w:r>
    </w:p>
  </w:footnote>
  <w:footnote w:id="79">
    <w:p w14:paraId="4ABBC520" w14:textId="124D1E7B" w:rsidR="00BA21B4" w:rsidRPr="00650A56"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370be9a2-f5bb-455b-b205-637e9e8b5141"/>
          <w:id w:val="-713501887"/>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2IxODNhLTQxOTMtNGQ5ZS1hZDM5LTViMWM2NWYzOWI1NyIsIlJhbmdlTGVuZ3RoIjoyMiwiUmVmZXJlbmNlSWQiOiJiZDFiOWYyMS02NGRkLTRkMmMtOWQxMi04MGM0ODlkNGM2Mjg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FVzZXJcXEFwcERhdGFcXExvY2FsXFxUZW1wXFxxY3Eza21tcC5qcGciLCJVcmlTdHJpbmciOiJiZDFiOWYyMS02NGRkLTRkMmMtOWQxMi04MGM0ODlkNGM2M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iI6IndpY2h0aWchIi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d2ljaHRpZyF9e1xccnRsY2hcXGFmM1xcYWZzMThcXGx0cmNoXFxmczE4XFxsYW5nMTAzMVxcbGFuZ25wMTAzMVxcbGFuZ2ZlMTAzMVxcbGFuZ2ZlbnAxMDMxXHJcbl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UmVjaHRsaWNoZSBSYWhtZW5iZWRpbmd1bmdlbiBkZXIgUHJpb3Jpc2llcnVuZyB2b24gQ09WSUQtMTktUGF0aWVudGVuIGluIGRlciBJbnRlbnNpdm1lZGl6a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R2xlaWNoaGVpdCB2b3IgZGVyIFRyaWFnZX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UmVjaHRsaWNoZSBHcmVuemVuIG1lZGl6aW5pc2NoZXIgRXRoaWt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RlciBSZWNodHNyYWhtZW4gZlxcJ2ZjciBkaWUgUHJpb3Jpc2llcnVuZyB2b24gaG9jaGRyaW5nbGljaGVuIENPVklELTE5IFBhdGllbnR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HJpbmdsaWNoa2VpdCB2b3IgRXJmb2xnc2F1c3NpY2h0IFxcdTgyMTEgIGF1Y2ggaW0gUGFuZGVtaWVmYWxs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NZWRpemluaXNjaGUgUHJvZ25vc2UgYWxzIEFsdGVyc2Rpc2tyaW1pbmllcn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NZWRpemluZXRoaXNjaGUgS3JpdGVyaWVuIG9obmUgZXRoaXNjaGUgQmVnclxcJ2ZjbmR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5hY2h0clxcJ2U0Z2xpY2hlIFRyaWFnZT9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tlaW5lIFNlbGJzdHZlcndhbHR1bmcgZGVyIFxcdTgyMjIgVHJpYWdlXFx1ODIyMC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RpZSBVbnZlcm1laWRiYXJrZWl0IHRyYWdpc2NoZXIgRW50c2NoZWlkdW5nZW59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}</w:instrText>
          </w:r>
          <w:r>
            <w:rPr>
              <w:noProof/>
            </w:rPr>
            <w:fldChar w:fldCharType="separate"/>
          </w:r>
          <w:r w:rsidRPr="009D4D83">
            <w:rPr>
              <w:i/>
              <w:noProof/>
              <w:lang w:val="de-DE"/>
            </w:rPr>
            <w:t>Fateh-Moghadam</w:t>
          </w:r>
          <w:r>
            <w:rPr>
              <w:i/>
              <w:noProof/>
              <w:lang w:val="de-DE"/>
            </w:rPr>
            <w:t xml:space="preserve">, </w:t>
          </w:r>
          <w:r w:rsidRPr="009D4D83">
            <w:rPr>
              <w:i/>
              <w:noProof/>
              <w:lang w:val="de-DE"/>
            </w:rPr>
            <w:t>Gutmann</w:t>
          </w:r>
          <w:r>
            <w:rPr>
              <w:noProof/>
            </w:rPr>
            <w:fldChar w:fldCharType="end"/>
          </w:r>
          <w:r w:rsidRPr="009D4D83">
            <w:rPr>
              <w:i/>
              <w:noProof/>
              <w:lang w:val="de-DE"/>
            </w:rPr>
            <w:t>,</w:t>
          </w:r>
          <w:r w:rsidRPr="009D4D83">
            <w:rPr>
              <w:noProof/>
              <w:lang w:val="de-DE"/>
            </w:rPr>
            <w:t xml:space="preserve"> a.a.O. Fn. </w:t>
          </w:r>
          <w:r>
            <w:rPr>
              <w:noProof/>
              <w:lang w:val="de-DE"/>
            </w:rPr>
            <w:fldChar w:fldCharType="begin"/>
          </w:r>
          <w:r>
            <w:rPr>
              <w:noProof/>
              <w:lang w:val="de-DE"/>
            </w:rPr>
            <w:instrText xml:space="preserve"> NOTEREF _Ref58623768 \h </w:instrText>
          </w:r>
          <w:r>
            <w:rPr>
              <w:noProof/>
              <w:lang w:val="de-DE"/>
            </w:rPr>
          </w:r>
          <w:r>
            <w:rPr>
              <w:noProof/>
              <w:lang w:val="de-DE"/>
            </w:rPr>
            <w:fldChar w:fldCharType="separate"/>
          </w:r>
          <w:r>
            <w:rPr>
              <w:noProof/>
              <w:lang w:val="de-DE"/>
            </w:rPr>
            <w:t>37</w:t>
          </w:r>
          <w:r>
            <w:rPr>
              <w:noProof/>
              <w:lang w:val="de-DE"/>
            </w:rPr>
            <w:fldChar w:fldCharType="end"/>
          </w:r>
          <w:r w:rsidRPr="00C06670">
            <w:rPr>
              <w:noProof/>
              <w:lang w:val="de-DE"/>
            </w:rPr>
            <w:t>,</w:t>
          </w:r>
          <w:r w:rsidRPr="009D4D83">
            <w:rPr>
              <w:noProof/>
              <w:lang w:val="de-DE"/>
            </w:rPr>
            <w:t xml:space="preserve"> S.</w:t>
          </w:r>
          <w:r>
            <w:rPr>
              <w:noProof/>
              <w:lang w:val="de-DE"/>
            </w:rPr>
            <w:t xml:space="preserve"> </w:t>
          </w:r>
          <w:r w:rsidRPr="009D4D83">
            <w:rPr>
              <w:noProof/>
              <w:lang w:val="de-DE"/>
            </w:rPr>
            <w:t>3</w:t>
          </w:r>
          <w:r>
            <w:rPr>
              <w:noProof/>
              <w:lang w:val="de-DE"/>
            </w:rPr>
            <w:t>–</w:t>
          </w:r>
          <w:r w:rsidRPr="009D4D83">
            <w:rPr>
              <w:noProof/>
              <w:lang w:val="de-DE"/>
            </w:rPr>
            <w:t xml:space="preserve">4; </w:t>
          </w:r>
        </w:sdtContent>
      </w:sdt>
      <w:r w:rsidRPr="009D4D83">
        <w:rPr>
          <w:lang w:val="de-DE"/>
        </w:rPr>
        <w:t xml:space="preserve">für bestimmte Konstellationen auch: </w:t>
      </w:r>
      <w:sdt>
        <w:sdtPr>
          <w:alias w:val="To edit, see citavi.com/edit"/>
          <w:tag w:val="CitaviPlaceholder#96f95635-31ea-4042-8a6c-c3ac874a57f3"/>
          <w:id w:val="1012566378"/>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MzFjY2VjLTMwNWMtNGRkYy04YzFlLTMxNGYxMWExNjNiNyIsIlJhbmdlTGVuZ3RoIjo0MywiUmVmZXJlbmNlSWQiOiIzNjA2YWZkYS1lZTUxLTQyZmMtOTcwZC0wODljMTg3MjRm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wNSIsIlN0YXJ0UGFnZSI6eyIkaWQiOiI1IiwiJHR5cGUiOiJTd2lzc0FjYWRlbWljLlBhZ2VOdW1iZXIsIFN3aXNzQWNhZGVtaWMiLCJJc0Z1bGx5TnVtZXJpYyI6dHJ1ZSwiTnVtYmVyIjoxNDA1LCJOdW1iZXJpbmdUeXBlIjowLCJOdW1lcmFsU3lzdGVtIjowLCJPcmlnaW5hbFN0cmluZyI6IjE0MDUiLCJQcmV0dHlTdHJpbmciOiIxNDA1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dwYXV6dmd0LmpwZyIsIlVyaVN0cmluZyI6IjM2MDZhZmRhLWVlNTEtNDJmYy05NzBkLTA4OWMxODcyNGY0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TUiLCIkdHlwZSI6IlN3aXNzQWNhZGVtaWMuQ2l0YXZpLlBlcnNvbiwgU3dpc3NBY2FkZW1pYy5DaXRhdmkiLCJMYXN0TmFtZSI6Iktpc2NoZWwgQmVja09LIEdydW5kZ2VzZXR6IiwiUHJvdGVjdGVkIjpmYWxzZSwiU2V4IjowLCJDcmVhdGVkQnkiOiJfVGhlcmVzaWEgRGVnZW5lciIsIkNyZWF0ZWRPbiI6IjIwMjAtMTEtMjhUMTk6Mjg6MTYiLCJNb2RpZmllZEJ5IjoiX1RoZXJlc2lhIERlZ2VuZXIiLCJJZCI6IjgwODg4N2RhLWM3M2ItNGE2ZS1hNzlhLTkwYmY4NjgyMWYzZiIsIk1vZGlmaWVkT24iOiIyMDIwLTExLTI4VDE5OjI4OjE2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RGVnZW5lclxcQXBwRGF0YVxcTG9jYWxcXFRlbXBcXGYydDM1MHgzLmpwZyIsIlVyaVN0cmluZyI6IjUzZmYzODY5LTY4YmQtNDIwYS05ZmY5LTVlNWU1YTdjYTFj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}</w:instrText>
          </w:r>
          <w:r>
            <w:rPr>
              <w:noProof/>
            </w:rPr>
            <w:fldChar w:fldCharType="separate"/>
          </w:r>
          <w:r w:rsidRPr="009D4D83">
            <w:rPr>
              <w:i/>
              <w:noProof/>
              <w:lang w:val="de-DE"/>
            </w:rPr>
            <w:t>Engländer</w:t>
          </w:r>
          <w:r>
            <w:rPr>
              <w:i/>
              <w:noProof/>
              <w:lang w:val="de-DE"/>
            </w:rPr>
            <w:t xml:space="preserve">, </w:t>
          </w:r>
          <w:r w:rsidRPr="009D4D83">
            <w:rPr>
              <w:i/>
              <w:noProof/>
              <w:lang w:val="de-DE"/>
            </w:rPr>
            <w:t>Zimmermann</w:t>
          </w:r>
          <w:r w:rsidRPr="009D4D83">
            <w:rPr>
              <w:noProof/>
              <w:lang w:val="de-DE"/>
            </w:rPr>
            <w:t xml:space="preserve">, </w:t>
          </w:r>
          <w:r>
            <w:rPr>
              <w:noProof/>
              <w:lang w:val="de-DE"/>
            </w:rPr>
            <w:t>a.a.O. Fn. 25, S.</w:t>
          </w:r>
          <w:r w:rsidRPr="009D4D83">
            <w:rPr>
              <w:noProof/>
              <w:lang w:val="de-DE"/>
            </w:rPr>
            <w:t xml:space="preserve"> 1405;</w:t>
          </w:r>
          <w:r w:rsidRPr="00775258">
            <w:rPr>
              <w:lang w:val="de-DE"/>
            </w:rPr>
            <w:t xml:space="preserve"> </w:t>
          </w:r>
          <w:r w:rsidRPr="00775258">
            <w:rPr>
              <w:i/>
              <w:iCs/>
              <w:lang w:val="de-DE"/>
            </w:rPr>
            <w:t>Kischel</w:t>
          </w:r>
          <w:r w:rsidRPr="00775258">
            <w:rPr>
              <w:lang w:val="de-DE"/>
            </w:rPr>
            <w:t xml:space="preserve"> BeckOK Grundgesetz: Art. 3 GG: BeckOK Grundgesetz, Epping/Hillgruber, Stand: 15.08.2020, Rn. 67</w:t>
          </w:r>
          <w:r w:rsidRPr="009D4D83">
            <w:rPr>
              <w:noProof/>
              <w:lang w:val="de-DE"/>
            </w:rPr>
            <w:t>.</w:t>
          </w:r>
          <w:r>
            <w:rPr>
              <w:noProof/>
            </w:rPr>
            <w:fldChar w:fldCharType="end"/>
          </w:r>
        </w:sdtContent>
      </w:sdt>
    </w:p>
  </w:footnote>
  <w:footnote w:id="80">
    <w:p w14:paraId="019B1773" w14:textId="1619D4A9" w:rsidR="00BA21B4" w:rsidRPr="00186C6E" w:rsidRDefault="00BA21B4" w:rsidP="009F56D6">
      <w:pPr>
        <w:pStyle w:val="Funotentext"/>
        <w:rPr>
          <w:lang w:val="de-DE"/>
        </w:rPr>
      </w:pPr>
      <w:r>
        <w:rPr>
          <w:rStyle w:val="Funotenzeichen"/>
        </w:rPr>
        <w:footnoteRef/>
      </w:r>
      <w:r w:rsidRPr="00775258">
        <w:rPr>
          <w:lang w:val="de-DE"/>
        </w:rPr>
        <w:t xml:space="preserve"> </w:t>
      </w:r>
      <w:sdt>
        <w:sdtPr>
          <w:alias w:val="To edit, see citavi.com/edit"/>
          <w:tag w:val="CitaviPlaceholder#56d89f90-f639-42ea-806f-a55ccf62cddf"/>
          <w:id w:val="1782612509"/>
          <w:placeholder>
            <w:docPart w:val="6F8CE519BD924BCDB3A172B3D5E36358"/>
          </w:placeholder>
        </w:sdtPr>
        <w:sdtEndPr/>
        <w:sdtContent>
          <w:r>
            <w:rPr>
              <w:noProof/>
            </w:rPr>
            <w:fldChar w:fldCharType="begin"/>
          </w:r>
          <w:r w:rsidRPr="00775258">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jMyMWY2LWQ1ZWItNDA1My04ZmEyLWRlYzFkZmYzMDVmNiIsIlJhbmdlTGVuZ3RoIjozMSwiUmVmZXJlbmNlSWQiOiI4YjYwZjQ3NC05OWI3LTQ2MmItYmVkMC03OTlkZmYyNzNi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I2NiBmIiwiU3RhcnRQYWdlIjp7IiRpZCI6IjUiLCIkdHlwZSI6IlN3aXNzQWNhZGVtaWMuUGFnZU51bWJlciwgU3dpc3NBY2FkZW1pYyIsIklzRnVsbHlOdW1lcmljIjpmYWxzZSwiTnVtYmVyIjoyNjYsIk51bWJlcmluZ1R5cGUiOjAsIk51bWVyYWxTeXN0ZW0iOi0xLCJPcmlnaW5hbFN0cmluZyI6IjI2NiBmIiwiUHJldHR5U3RyaW5nIjoiMjY2IGY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w:instrText>
          </w:r>
          <w:r>
            <w:rPr>
              <w:noProof/>
            </w:rPr>
            <w:instrText>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YnF2Znppa3kuanBnIiwiVXJpU3RyaW5nIjoiOGI2MGY0NzQtOTliNy00NjJiLWJlZDAtNzk5ZGZmMjczYj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TA2MDcy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TA2MDcy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hMDYwNzI1MWNkYmZhYmU3ZWMwMDAwMDBhNTAxMDAwMDEzMDAwMDAwMDAwMDAwMDAwMDAwMDAwMDAwMDAwMDAwMDAwMDViNDM2ZjZlNzQ2NTZlNzQ1ZjU0Nzk3MDY1NzM1ZDJlNzg2ZDZjNTA0YjAxMDIyZDAwMTQwMDAwMDAwODAwYTA2MDcyNTEwOWMzYjhjYmJiMDAwMDAwMmEwMTAwMDAwYjAwMDAwMDAwMDAwMDAwMDAwMDAwMDAwMDAwMWQwMTAwMDA1ZjcyNjU2YzczMmYyZTcyNjU2YzczNTA0YjAxMDIyZDAwMTQwMDAwMDAwODAwYTA2MDcy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nRydWUsIklzYm4iOiI5NzgtMy00MjgtNTI2NDYt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OTAvOTc4LTMtNDI4LTUyNjQ2LTgiLCJVcmlTdHJpbmciOiJodHRwczovL2RvaS5vcmcvMTAuMzc5MC85NzgtMy00MjgtNTI2NDYt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Wb3J3b3J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EluaGFsdHNcXCdmY2JlcnNp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EluaGFsdHN2ZXJ6ZWljaG5pc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HJcbl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Fia1xcJ2Zjcnp1bmdz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MSBFaW5mXFwnZmNocnVu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yIEthdGFzdHJvcGhlbm1lZGl6aW4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LYXRhc3Ryb3BoZW4gdW5kIGFuZGVyZSBTY2hhZGVuc2VyZWlnbmlzc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dGVpZ2VuZGUgVGVuZGVue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OYXR1cm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UZWNobmlzY2hlIEthdGFzdHJvcGhlbn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zLiBUZXJyb3JhbnNjaGxcXCdlNG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U3lzdGVtYXRpc2NoZSBPcmRudW5nIGRlciBTY2hhZGVuc2JlZ3JpZmZ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FsbGdlbWVpbmUgU2NoYWRlbnNlcmVpZ25pc3N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L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GVmaW5pdGlvb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thdGFzdHJvcGhlbmFy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N0cmVpdGlnZSBFaW5vcmRudW5nIGRlcyBLcmll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VbmZcXCdlNGxsZSB1bmQgR3JvXFwnZGZzY2hhZGVuc2VyZWlnbmlzc2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QWt1dGUgU2NoYWRlbnNlcmVpZ25pc3NlIGluIGRlciBNZWRpeml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b3RmY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1hc3NlbmFuZmFsbCBIaWxmZWJlZFxcJ2ZjcmZ0aWd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TWVkaXppbmlzY2hlIFZlcmZhaHJlbiBiZWkgYWt1dGVuIFNjaGFkZW5zZXJlaWdua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Ob3RmYWxsbWVkaXpp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Rhc3Ryb3BoZW5tZWRpeml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hlcmt1bmZ0IHVuZCBoaXN0b3Jpc2NoZSBFbnR3aWNr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Wb3JzY2hsYWcgZGVyIEthdGFzdHJvcGhlbm1lZGl6a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c3pp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UHJheGl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FaW50ZWlsdW5nIGluIHZpZXIgVHJpYWdlZ3J1cHB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VmVyZmFocm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QuIEJlZGV1d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cXHU4MjIyIFRyaWFnZVxcdTgyMjAgIGluIGRlciBOb3RmYWxs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FdGhpc2NoZSB1bmQgcG9saXRpc2NoZSBEaXNrdXNzaW9uIHVtIGRpZSBBbmVya2Vu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YuIEhldXRpZ2UgVmVyd2VuZHVuZyBkZXMgQmVncmlmZmVzIFxcdTgyMjIgVHJpYWdlXFx1ODIyMCB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WnVyXFwnZmNja2RyXFwnZTRuZ3VuZyB6dWd1bnN0ZW4gZGVzIEJlZ3JpZmZlcyBcXHU4MjIyIFNpY2h0dW5n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uYWlzc2FuY2UgaW0gQWxsdGFn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MgRWlub3JkbnVuZyBpbiBkaWUgUmF0aW9uaWVydW5nc2RlYmF0dGUgaW0gR2VzdW5kaGVpdHN3ZXN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S4gXFx1ODIyMiBVbmVyc1xcJ2U0dHRsaWNoa2VpdFxcdTgyMjAg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IuIFJhdGlvbmllcnVuZ3N3aXJrbGljaGtlaXQgaW4gRGV1dHNjaGxhbm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YXRpb25hbGlz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JhdGlvbmllcn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UmF0aW9uaWVydW5nc2FsbHRh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FYmVu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m9ybW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ZWljaCB1bmQgSGF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ikgRGlyZWt0IHVuZCBJbmRpcmVr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jKSBWZXJkZWNrdCB1bmQgT2Zm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QpIEltcGxpeml0IHVuZCBFeHBsaXp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RWlub3JkbnVuZyBkZXI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UuIE5vdHdlbmRpZ2tlaXQgdm9uIG9mZmVuZW4gdW5kIGV4cGxpeml0ZW4gRW50c2NoZWlkdW5n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Tm90d2VuZGlna2VpdCBzdHJlbmcgaW5kaXZpZHVlbGxlciBJbmRpa2F0aW9uc3N0ZWxs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DLiBBcnRlbiBkZXIgTWl0dGVsa25hcHBo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WaXJ0dWVsbGUgTWl0dGVsa25hcHBo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FrdXRlIE1pdHRlbG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RC4gVHJpYWdlIHZlcnN1cyBQYXRpZW50ZW5hdXN3YWhsIGltIG1lZGl6aW5pc2NoZW4gQWxsdG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QgRWluIFByb2JsZW0gZGVyIFZlcnRlaWx1bmdzZ2VyZWNodGlna2Vp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IaWxmbG9zaWdrZWl0IGRlciBHZXN1bmRoZWl0c1xcJ2Y2a29ub21p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GlsZmxvc2lna2VpdCBkZXIgTWVkaXpp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RXRoaWssIFJlY2h0IHVuZCBcXCdlNHJ6dGxpY2hlcyBFcm1l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kuIEV0aGlrIHVuZCBSZ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xcJ2M0cnp0bGljaGUgU3RhbmRlc2V0aGlrLCBSZWNodCB1bmQgRXJtZXNz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SGluZWlud2lya2VuIGRlciBcXCdlNHJ6dGxpY2hlbiBTdGFuZGVzZXRoaWsgaW4gZGFzIFJlY2h0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FByaW1hdCB2ZXJmYXNzdW5nc3JlY2h0bGljaGVyIEdydW5kZW50c2NoZWlkdW5n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VHJpYWdlIHVuZCBcXCdlNHJ6dGxpY2hlcyBFcm1lc3Nlb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TFxcJ2Y2c3VuZ3NhbnNcXCdlNHR6ZSBpbiBkZXIgdHJhZGl0aW9uZWxsZW4gXFwnZTRyenRsaWNoZW4gU3RhbmRlc2V0aGlrIHVuZCBpbSBTdGFuZGVzcmV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SGlwcG9rcmF0aXNjaGVyIEVpZ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xcJ2M0cnp0bGljaGUgQmVydWZzb3Jkbn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WF4aW1lIFxcdTgyMjIgTGViZW4genUgZXJoYWx0ZW4gLiAuIC4g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JlclxcJ2ZjY2tzaWNodGlndW5nIHZvbiBEcml0dGludGVyZ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Rpc2tyaW1pbmllcnVuZ3N2ZXJib3R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LiBQaGlsb3NvcGhpc2NoZSBcXCdkY2JlcmxlZ3VuZ2VuIHp1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HXFwnZmN0ZXJzcGV6aWZpc2NoZSBWZXJ0ZWlsdW5nc2dlcmVjaH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S4gR2VyZWNodGlna2VpdCBhbHMgdW5iZWRpbmd0ZSBzaXR0bGljaGUgRm9yZGVy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RyYW5zemVuZGVudGUgdW50ZWlsYmFyZSBtZWRpemluaXNjaGUgR1xcJ2ZjdG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FudHdvcnR2ZXJzdWNoZSBncm9cXCdkZmVyIHBoaWxvc29waGlzY2hlciBHZXJlY2h0aWdrZWl0c3RoZW9yaW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EuIEluZGl2aWR1YWxpc211c3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tvbnRyYWt0dWFsaXNtdXMgXFx1ODIxMSAgXFx1ODIyMiBUaGVvcnkgb2YgSnVzdGljZVxcdTgyMjA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Rlb250b2xvZ2llIFxcdTgyMTEgIFxcdTgyMjIgS2F0ZWdvcmlzY2hlIEltcGVyYXRpdmV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0LiBEaWUgdGVsZW9sb2dpc2NoZSBFdGhpayBkZXMgVXRpbGl0YXJpc211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1LiBMaWJlcmFsaXNtdXN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RWdhbGl0YXJpc211c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cuIFJlc3VtZ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UuIEFublxcJ2U0aGVydW5nIGFuIGRhcyBHZXJlY2h0aWdrZWl0c3ppZW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FYmVuZSB2b24gUHJpbnppcGllbiBtaXR0bGVyZXIgUmVpY2h3ZWl0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NrYWRlbm1vZGV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FeCBhbnRlLUtvbnNl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QmVpdHJhZyBkZXMgUmVjaHR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ByYWt0aXNjaGVyIERpZW5lciBkZXIgR2VyZWNodGlna2Vpd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EaW1lbnNpb25lbiBkZ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MZWdpdGltYXRpb24gZHVyY2ggVmVyZmFoc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WdpdGltYXRpb24gZHVyY2ggaW5oYWx0bGljaGUgRGV0ZXJtaW5hb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TGVnaXRpbWF0aW9uIGR1cmNoIEJpbGx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WnVtIHdlaXRlcmVuIEdhbmcgZGVyIGp1cmlzdGlzY2hlbiBVbnRlcnN1Y2h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plcnNwbGl0dGVydGVzIFxcdTgyMjIgR2VzdW5kaGVpdHNyZWNo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Xggc3BlY2lhbGVzIGRlcm9nYXQgbGVnaSBnZW5lcmFsa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1IChOaWNodC0pUmVnZWx1bmcgaW0gZGV1dHNjaGVuIFJlY2h0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xcdTgyMjIgTWlzc2dsXFwnZmNja3RlXFx1ODIyMCAgUmVnZWx1bmcgZGVyIE9yZ2FudmVydGVpb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Wdub3JpZXJ1bmcgdm9uIFJhdGlvbmllcnVuZyB1bmQgUGF0aWVudGVuYXVzd2FobCBkdXJjaCBkYXMgU296aWFscmVjaHQgdW5kIGRhcyBwcml2YXRlIEtyYW5rZW52ZXJzaWNoZXJ1bmdzcmVjaH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ZWNodCBkZXIgR2VzZXR6bGljaGVuIEtyYW5rZW52ZXJzaWNo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kYXJm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mVyZGVja3RlIFJhdGlvbmllcnVuZyBkdXJjaCBkZW4gR2VzZXR6Z2Vi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VW53aXJ0c2NoYWZ0bGljaGtlaXQgZGVyIEJlaGFuZGx1bmcgYWxzIEF1c3NjaGx1c3Nrcml0ZXJpdW1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dpcnRzY2hhZnRsaWNoa2VpdHNnZWJvdCBkZXMgXFwnYTcgMTIgU0dCIFZ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uZ2VtZXNzZW5oZWl0c3JlZ2VsdW5nIGRlcyBcXCdhNyAxMDYgQWJzLiAyYSBOci4gNCBTR0IgV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ykgRXJnZWJuaXMgenUgV2lydHNjaGFmdGxpY2hrZWl0c1xcJ2ZjYmVybGVndW5nZW4gaW4gZGVyIEdLV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Qcml2YXRlcyBLcmFua2VudmVyc2ljaGVydW5nc3JlY2h0IHVuZCBTb3ppYWxoaWxmZXJl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YgQXVzc2FnZW4gaW50ZXJuYXRpb25hbGVyIFJlY2h0c3F1ZWxsZW5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RGFzIFxcdTgyMjIgUmVjaHQgYXVmIEdlc3VuZGhlaXRcXHU4MjIwICB1bmQgc2VpbiBlZ2FsaXRcXCdlNHJlciBDaGFyYWt0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YXR6dW5nIGRlciBXZWx0Z2VzdW5kaGVpdHNvcmdhbmlzYX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QWxsZ2VtZWluZSBFcmtsXFwnZTRydW5nIGRlciBNZW5zY2hlbnJlY2h0ZSBkZXIgVU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V1cm9wXFwnZTRpc2NoZSBNZW5zY2hlbnJlY2h0c2tvbnZlbnRp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Vi4gRXVyb3BcXCdlNGlzY2hlIFNvemlhbG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Vi4gVU5PLVBha3QgSSBcXCdmY2JlciB3aXJ0c2NoYWZ0bGljaGUsIHNvemlhbGUgdW5kIGt1bHR1cmVsbGUgUmVjaH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kuIFVOLUVya2xcXCdlNHJ1bmcgXFwnZmNiZXIgc296aWFsZW4gRm9ydHNjaHJpdHQgdW5kIEVudHdpY2ts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LiBMZWl0c1xcJ2U0dHplIGRlciBXSE8gZlxcJ2ZjciBkaWUgT3JnYW50cmFuc3BsYW50YXRpb24gYmVpbSBNZW5zY2hl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UkuIFdITy1DaGFydGEgdm9uIExqdWJsamFuYSBcXCdmY2JlciBkaWUgUmVmb3JtaWVydW5nIGRlciBHZXN1bmRoZWl0c3ZlcnNvcmd1bmd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WC4gRXVyb3BcXCdlNGlzY2hlIEJpb2V0aGlrLUtvbnZlbn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YLiBSZWNodCBkZXIgRXVyb3BcXCdlNGlzY2hlbiBVbm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WZXJ0cmFnIHp1ciBHclxcJ2ZjbmR1bmcgZGVyIEV1cm9wXFwnZTRpc2NoZW4gR2VtZWluc2NoYWZ0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3J1bmRyZWNodHN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SaWNodGxpbml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U2NodXR6IGJlc29uZGVycyBnZWZcXCdlNGhyZGV0ZXIgUGF0aWVudGVuZ3J1cHB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aXN0aWcgWnVyXFwnZmNja2dlYmxpZWJlbmUgdW5kIFN0cmFmZ2VmYW5nZW5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yaWVnc3ZcXCdmNmxrZXJyZWNo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CZXVydGVpbHVuZyBkZXIgaW50ZXJuYXRpb25hbGVuIFJlY2h0c3F1ZWxs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NyBTdGFhdHMtIHVuZCB2ZXJ3YWx0dW5nc3JlY2h0bGljaGUgR2VzaWNodHNwdW5r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EuIEJlZGV1dHVuZyBkZXIgVmVyZmFzc3VuZyBmXFwnZmNyIGRpZS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IuIFxcdTgyMjIgUmVjaHQgYXVmIEdlc3VuZGhlaXRcXHU4MjIwICBpbSBTaW5uZSBkZXMgR3J1bmRnZXNldHp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FZvcmF1c3NldHp1bmcgZlxcJ2ZjciBlaW5lIEdydW5kcmVjaHRzdmVybGV0e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LZWluIHVtZmFzc2VuZGVzIGFsbGdlbWVpbmVzIFxcdTgyMjIgUmVjaHQgYXVmIEdlc3VuZGhlaX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SS4gT3JpZ2luXFwnZTRyZXIgQW5zcHJ1Y2ggYXVmIGRhcyBFeGlzdGVuem1pbmltdW0gYXVzIEFydC4gMSBBYnMuIDEgU2F0eiAyLCAyIEFicy4gMiBTYXR6IDEgaS5WLm0uIEFydC4gMjA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jaHV0eiBkZXIgTWVuc2NoZW53XFwnZmNyZ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UmVjaHQgYXVmIExlYmVuIHVuZCBrXFwnZjZycGVybGljaGUgVW52ZXJzZWhydGh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U296aWFsc3RhYXRzcHJpbnppc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VYuIERlcml2YXRpdmVyIEFuc3BydWNoIGF1cyBBcnQuIDMgQWJzLiAxIEd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i4gUmVzXFwnZmNtZW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FJlY2h0ZmVydGlndW5nIGRlciBQYXRpZW50ZW5hdXN3YWhsIGFtIE1hXFwnZGZzdGFiIGRlcyBBcnQuIDM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3XFwnZTRocmxlaXN0dW5nc2dlaGFsdCBkZXMgR2xlaWNoaGVpdHNzYXR6ZXN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XFx1ODIyMiBXaWxsa1xcJ2ZjcmZvcm1l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xcdTgyMjIgTmV1ZSBGb3JtZWxcXHU4MjIwI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ERpZmZlcmVuemllcnRlIEJldHJhY2h0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FVuZ2xlaWNoYmVoYW5kbHVuZyBnbGVpY2hlciBTYWNodmVyaGFs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E1lZGl6aW5pc2NoZSBIaWxmZSBhbHMgbGVnaXRpbWVyIFp3ZWNrIGZcXCdmY3IgZGllIFVuZ2xlaWNoY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WLiBPcHRpbWFsZSBBbnBhc3N1bmcgZGVyIEF1c3dhaGxrcml0ZXJpZW4gYW4gZGFzV2VydGVzeXN0ZW0gZGVzIEdydW5kZ2VzZ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R2VzY2hsZWNodCwgQWJzdGFtbXVuZywgUmFzc2UsIFNwcmFjaGUsIEhlaW1hdCwgSGVya3VuZnQsIEdsYXViZW4sIHJlbGlnaVxcJ2Y2c2UgdW5kIHBvbGl0aXNjaGUgQW5zY2hhdXVuZywgQmVoaW5kZXJ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cgZGVyIFxcJ2RjYmVybGViZW5kZW56YWh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MZWhyZSB2b20gUXVhbnRpZml6aWVydW5nc3ZlcmJvd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cXHU4MjIyIEhlaWxpZ2tlaXQgZGVzIExlYmVuc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EFic29sdXRlciBMZWJlbnNzY2h1dHp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JlYWxpdFxcJ2U0dCB2b20gXFx1ODIyMiBhYnNvbHV0b3JpZW50aWVydGVuIExlYmVuc3NjaHV0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EVpbnNjaHJcXCdlNG5rdW5nZW4gZGVzIGFic29sdXRlbiBMZWJlbnNzY2h1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cXHU4MjIyIEhlaWxpZ2tlaXQgZGVzIExlYmVuc1xcdTgyMjAgIGFscyAoYmxvXFwnZGZlKSBXZXJ0b3JpZW50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NYXhpbWFsZXIgUmVjaHRzZ1xcJ2ZjdGVyc2NodXR6IGFscyBaaWVsIGRlciBSZWNodHNvcmR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TdGFhdHNwaGlsb3NvcGhpc2NoZSBCZWRldXR1bmcgZGVzIExlYmV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SGVyc3RlbGx1bmcgXFx1ODIyMiBwcmFrdGlzY2hlciBLb25rb3JkYW5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YpIE9wdGltaWVydW5n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cpIEhpbnRlcmdydW5kIGRlcyBRdWFudGlmaXppZXJ1bmdzdmVyYm90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XFx1ODIyMiBXZWhyZXQgZGVuIEFuZlxcJ2U0bmdlbl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N0ZWxsdW5nbmFob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gpIFxcdTgyMjIgRGVyIFdlcnQgc3RlaWd0IG1pdCBkZXIgWmFo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pKSBXZXNlbnNnZWhhbHRzZ2FyYW50a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opIFZlcmVpbmJhcmtlaXQgbWl0IGRlciBSZWNodHNwcmVjaHVuZyBkZXMgQlZlcmZH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p1bSBNZW5zY2hlbndcXCdmY3JkZXNh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WnVtIFNjaHdhbmdlcnNjaGFmdHNhYmJydWNo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p1bSBMdWZ0c2ljaGVyaGVpdHNnZXNl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RHJpbmdsaWNoa2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ZXhpa2FsaXNjaGVyIFZvcnJh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plaXRyYXVtYmV6b2dlbmUgQmV0cmFjaH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XJmb2xnc2F1c3Np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YWhyc2NoZWlubGljaGtlaXQgZGVzIEhlaW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1c21hXFwnZGYgZGVzIHp1IGVyd2FydGVuZGVuIEJlaGFuZG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TGViZW5zd2VydGluZGlmZmVyZW56IGRlcyBSZWNodHNndXRlcyBMZWJ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JiKSBEYXMgS29uemVwdCBkZXIgXFx1ODIyMiBRVUFMWVxcdTgyMTcgc1xcdTgyMjA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2MpIEdsZWljaGVyIHN1Ympla3RpdmVyIE51dHp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RkKSBEb3BwZWx2ZXJ1cnRlaWx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FN0ZXJiZW4gaW4gV1xcJ2ZjcmRl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S4gRXJnXFwnZTRuenVuZ3N2ZXJoXFwnZTRsdG5pcyB2b24gRHJpbmdsaWNoa2VpdCB1bmQgRXJmb2xnc2F1c3NpY2h0IGluIEJlenVnIGF1ZiBkaWUgTWF4aW1pZXJ1bmcgZGVyIFxcJ2RjYmVybGViZW5kZW56YWh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YuIEF1ZndhbmQgYnp3LiBLb3N0ZW4gZGVyIE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y4gQWx0ZXJ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OC4gU3RhYXRzYW5nZWhcXCdmNnJ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OS4gRmluYW56a3JhZnQgZGVzIEhpbGZlYmVkXFwnZmNyZnRpZ2V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TAuIFNvemlhbGUgV2Vyd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MS4gXFx1ODIyMiBTZWxic3R2ZXJzY2h1bGRlb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yLiBadWZhbGxzcHJpbnppcCAoTG9zdmVyZmFocmVuLCBQcmlvcml0XFwnZTR0c3ByaW56aXAgXFx1ODIxMSAgV2FydGVsaXN0ZSl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MuIENoYW5jZW5nbGVpY2hoZWl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Vi4gRXJnZWJuaXMgenUgZGVuIHZlcmZhc3N1bmdzcmVjaHRsaWNoZW4gV2VydHZvcmdhY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ELiBMZWdpc2xhdGl2ZSBBbmZvcmRlcnVuZ2V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HcnVuZHNhdHogZGVzIFZvcmJlaGFsdGVzIGRlcyBHZXNldHpl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NYXNzZW5hbmZhbGwgSGlsZmViZWRcXCdmY3JmdGlnZXJ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XFx1ODIyMiBFcnN0LXJlY2h0LVNjaGx1c3NcXHU4MjIwICBhdXMgZGVyIE5DLVJlY2h0c3ByZWNo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FuZm9yZGVydW5nZW4gYW4gQXJ0IHVuZCBCZXN0aW1tdGhlaXQgZGVyIFJlZ2VsdW5n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ppdGllcmdlYm9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HZXNldHpnZWJlcmlzY2hlIFp1c3RcXCdlNG5k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BFLiBWZXJ3YWx0dW5nc3JlY2h0bGljaGUgQmV6XFwnZmN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WnVzdFxcJ2U0bmRpZ2tlaXQgaW0gZW5nZXJlbiBTaW5u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Ib2hlaXRsaWNoZXMgSGFuZGVs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kgXFwnZTRyenRsaWNoZXIgVFxcJ2U0dGlna2VpdCBpbSBBbGxnZW1laW5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JbSBSZXR0dW5nc3dl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EluIGRlciBLYXRhc3Ryb3BoZW5oaWxm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SS4gQmVmdWduaXNub3Jt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Tm90d2VuZ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GZWhs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Rm9sZ2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VYuIFJlY2h0c25hdHVyIGRlciBUcmlhZ2UgdW5kIFJlY2h0c3NjaH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4IFN0cmFmLSB1bmQgeml2aWxyZWNodGxpY2hlIEFzcGVrdG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U3RyYWZyZWNodCB1bmQ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TVxcJ2Y2Z2xpY2hlIFN0cmFmdGF0YmVzdFxcJ2U0bm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0cmFmdGF0ZW4gZ2VnZW4gZGFzIExlYmVuIHVuZCBkaWUga1xcJ2Y2cnBlcmxpY2hlIFVudmVyc2VocnR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UdW4gb2RlciBVbnRlcmxh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R2FyYW50ZW5zdGVsb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ykgR2FyYW50ZW5wZmxp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TVxcJ2Y2Z2xpY2hrZWl0IGRlcyBIYW5kZWx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ZWJvdGVuaGVpdCBkZXMgSGFuZGVs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jYykgWnVtdXRiYXJrZWl0IGRlcyBIYW5kZWxuc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RWludHJpdHQgZGVzIHRhdGJlc3RhbmRsaWNoZW4gRXJmb2xnZXMgXFx1ODIxMSAgaHlwb3RoZXRpc2NoZSBLYXVzYWxpdFxcJ2U0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U3ViamVrdGl2ZXIgVGF0YmVzdGFuZ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VbnRlcmxhc3NlbmUgSGlsZmVsZWlzd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LiBTdHJhZnJlY2h0bGljaGUgTFxcJ2Y2c3VuZyBkZXIgUGF0aWVudGVuYXVzd2Fob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JlaSBLb2xsaXNpb24gdm9uIEdhcmFudGVucGZsaWNodGVuIChcXCdhNyAxMyBTdEdCK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FxcJ2Y2c3VuZyBuYWNoIGRlciByZWNodGZlcnRpZ2VuZGVu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Vbm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TdHJhZnJlY2h0bGljaGUgUmVsZXZhbnogZGVzIEFydC4gMyBBYnMuIDEgR0cgaW0gXFwnZGNicmlnZW5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QmVpIEtvbGxpc2lvbiBtaXQgYWxsZy4gSGlsZmVsZWlzdHVuZ3NwZmxpY2h0IChcXCdhNyAzMjNjIFN0R0Ip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RyaWFnZXBmbGljaHQgZlxcJ2ZjciBhbGx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5vdHdlbmRpZ2tlaXQgZWluZXIgZXJnXFwnZTRuemVuZGVuIHN0cmFmZ2VzZXR6bGljaGVuIFJlZ2V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TY2h1bGRlYmVuZX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HcnVuZHNcXCdlNHR6bGljaCBrZWluIFZlcnppY2h0IGF1ZiBTdHJhZmUgd2VnZW4gR2V3aXNzZW5za29uZmxpa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QXVzbmFobWUgXFx1ODIxMSAgUmV0dHVuZyBuYWhlc3RlaGVuZGVyIFBlcnN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i4gWml2aWxyZWNodC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SGFmdHVuZ3N0YXRiZXN0XFwnZTRuZ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VydHJh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HZXNjaFxcJ2U0ZnRzZlxcJ2ZjaHJ1bmcgb2huZSBBdWZ0cm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FVuZXJsYXVidGUgSGFuZGx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BbXRzaGFmdHVuZyB1bmQgUmVncmVz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b3JyYW5naWdlIEFtdHNoYWZ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Z3Jlc3NtXFwnZjZnbGljaGtlaXRlbiBnZWdlblxcJ2ZjYmVyIGRlbSBUcmlhZ2Vhcnp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aaXZpbHJlY2h0bGljaGUgTFxcJ2Y2c3VuZyBkZXIgUGF0aWVudGVuYXVzd2Fob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b2dtYXRpc2NoZXIgU3RhbmRv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EpIExcXCdmNnN1bmcgaW0gQmVyZWljaCBkZXIgUGZsaWNodGVuYmVzdGltbX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FxcJ2Y2c3VuZyBpbSBCZXJlaWNoIGRlciBSZWNodHN3aWRy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VtZmFuZyBkZXIgeml2aWxyZWNodGxpY2hlbiBLb250cm9sb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hY2ggZGVuIEdydW5kc1xcJ2U0dHplbiBkZXIgcmVjaHRmZXJ0aWdlbmRlbiBQZmxpY2h0ZW5rb2xsaXN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FppdmlscmVjaHRsaWNoZSBSZWxldmFueiBkZXMgQXJ0LiAzIEFicy4gMSBHR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cml0dHdpcmt1bmcgZGVyIEdydW5kcmVjaHR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Jlc29uZGVyZSBWZXJhbnR3b3J0dW5nIGRlcyBUcmlhZ2Vhcnp0ZXN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OSBadXNhbW1lbmZhc3N1bmd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MaXRlcmF0dXJ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TYWNodmVyemVpY2huaXN9e1xccnRsY2hcXGFmM1xcYWZzMThcXGx0cmNoXFxmczE4XFxsYW5nMTAzMVxcbGFuZ25wMTAzMVxcbGFuZ2ZlMTAzMVxcbGFuZ2ZlbnAxMDMxXFxsb2NoXFxhZjNcXGRiY2hcXGFmM1xyXG5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}</w:instrText>
          </w:r>
          <w:r>
            <w:rPr>
              <w:noProof/>
            </w:rPr>
            <w:fldChar w:fldCharType="separate"/>
          </w:r>
          <w:r>
            <w:rPr>
              <w:i/>
              <w:noProof/>
            </w:rPr>
            <w:t>Brech</w:t>
          </w:r>
          <w:r>
            <w:rPr>
              <w:noProof/>
            </w:rPr>
            <w:t>,</w:t>
          </w:r>
          <w:r w:rsidRPr="00CB2CFC">
            <w:rPr>
              <w:noProof/>
              <w:lang w:val="de-DE"/>
            </w:rPr>
            <w:t xml:space="preserve"> </w:t>
          </w:r>
          <w:r w:rsidRPr="00010E3F">
            <w:rPr>
              <w:noProof/>
              <w:lang w:val="de-DE"/>
            </w:rPr>
            <w:t xml:space="preserve">a.a.O. Fn. </w:t>
          </w:r>
          <w:r>
            <w:rPr>
              <w:noProof/>
              <w:lang w:val="de-DE"/>
            </w:rPr>
            <w:fldChar w:fldCharType="begin"/>
          </w:r>
          <w:r>
            <w:rPr>
              <w:noProof/>
              <w:lang w:val="de-DE"/>
            </w:rPr>
            <w:instrText xml:space="preserve"> NOTEREF _Ref58623558 \h </w:instrText>
          </w:r>
          <w:r>
            <w:rPr>
              <w:noProof/>
              <w:lang w:val="de-DE"/>
            </w:rPr>
          </w:r>
          <w:r>
            <w:rPr>
              <w:noProof/>
              <w:lang w:val="de-DE"/>
            </w:rPr>
            <w:fldChar w:fldCharType="separate"/>
          </w:r>
          <w:r>
            <w:rPr>
              <w:noProof/>
              <w:lang w:val="de-DE"/>
            </w:rPr>
            <w:t>73</w:t>
          </w:r>
          <w:r>
            <w:rPr>
              <w:noProof/>
              <w:lang w:val="de-DE"/>
            </w:rPr>
            <w:fldChar w:fldCharType="end"/>
          </w:r>
          <w:r>
            <w:rPr>
              <w:i/>
              <w:noProof/>
            </w:rPr>
            <w:t xml:space="preserve">, </w:t>
          </w:r>
          <w:r>
            <w:rPr>
              <w:noProof/>
            </w:rPr>
            <w:t>S.</w:t>
          </w:r>
          <w:r w:rsidRPr="0053178F">
            <w:rPr>
              <w:noProof/>
            </w:rPr>
            <w:t xml:space="preserve"> 266 f.</w:t>
          </w:r>
          <w:r>
            <w:rPr>
              <w:noProof/>
            </w:rPr>
            <w:fldChar w:fldCharType="end"/>
          </w:r>
        </w:sdtContent>
      </w:sdt>
    </w:p>
  </w:footnote>
  <w:footnote w:id="81">
    <w:p w14:paraId="35DF42D6" w14:textId="1EC9FB72" w:rsidR="00BA21B4" w:rsidRPr="009D4D83" w:rsidRDefault="00BA21B4" w:rsidP="009F56D6">
      <w:pPr>
        <w:pStyle w:val="Funotentext"/>
        <w:rPr>
          <w:lang w:val="en-GB"/>
        </w:rPr>
      </w:pPr>
      <w:r>
        <w:rPr>
          <w:rStyle w:val="Funotenzeichen"/>
        </w:rPr>
        <w:footnoteRef/>
      </w:r>
      <w:r>
        <w:t xml:space="preserve"> </w:t>
      </w:r>
      <w:sdt>
        <w:sdtPr>
          <w:alias w:val="To edit, see citavi.com/edit"/>
          <w:tag w:val="CitaviPlaceholder#da8d0f52-4608-44a1-963b-4acb455c726c"/>
          <w:id w:val="-603802418"/>
          <w:placeholder>
            <w:docPart w:val="6F8CE519BD924BCDB3A172B3D5E36358"/>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EyYmE5LWI2OTEtNDA2ZC04ZWY0LTcyMDIwMjUwMTA5YSIsIlJhbmdlTGVuZ3RoIjo2OSwiUmVmZXJlbmNlSWQiOiJhMTJiZDMyNi0xMDJjLTQ0YWQtYmJhOC0xY2Y0MTljOWFjMjA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A4LjExLjIwMjAiLCJBdXRob3JzIjpbeyIkaWQiOiI0IiwiJHR5cGUiOiJTd2lzc0FjYWRlbWljLkNpdGF2aS5QZXJzb24sIFN3aXNzQWNhZGVtaWMuQ2l0YXZpIiwiTGFzdE5hbWUiOiJFdXJvcGVhbiBEaXNhYmlsaXR5IEZvcnVtIiwiUHJvdGVjdGVkIjpmYWxzZSwiU2V4IjowLCJDcmVhdGVkQnkiOiJfUGF1bGEgQmVybmVyIiwiQ3JlYXRlZE9uIjoiMjAyMC0xMi0wMVQyMDozMDoxOCIsIk1vZGlmaWVkQnkiOiJfUGF1bGEgQmVybmVyIiwiSWQiOiI1ZGQ3YzFiZS0xYzNiLTRhNDktYWE0OC1iODdiOTY1OTVjZTMiLCJNb2RpZmllZE9uIjoiMjAyMC0xMi0wMVQyMDozMD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VXNlclxcQXBwRGF0YVxcTG9jYWxcXFRlbXBcXGEzYzNhdTNzLmpwZyIsIlVyaVN0cmluZyI6ImExMmJkMzI2LTEwMmMtNDRhZC1iYmE4LTFjZjQxOWM5YWM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lZGYtZmVwaC5vcmcvY292aWQxOWZhcSIsIlVyaVN0cmluZyI6Imh0dHA6Ly93d3cuZWRmLWZlcGgub3JnL2NvdmlkMTlmYX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}</w:instrText>
          </w:r>
          <w:r>
            <w:rPr>
              <w:noProof/>
            </w:rPr>
            <w:fldChar w:fldCharType="separate"/>
          </w:r>
          <w:r w:rsidRPr="004E3289">
            <w:rPr>
              <w:i/>
              <w:iCs/>
              <w:noProof/>
            </w:rPr>
            <w:t>European Disability Forum</w:t>
          </w:r>
          <w:r w:rsidRPr="009D4D83">
            <w:rPr>
              <w:noProof/>
            </w:rPr>
            <w:t xml:space="preserve">, </w:t>
          </w:r>
          <w:r w:rsidRPr="0053178F">
            <w:rPr>
              <w:noProof/>
            </w:rPr>
            <w:t>FAQ: COVID19 and disability organisations</w:t>
          </w:r>
          <w:r>
            <w:rPr>
              <w:noProof/>
            </w:rPr>
            <w:t xml:space="preserve">, online: </w:t>
          </w:r>
          <w:r w:rsidRPr="009D4D83">
            <w:rPr>
              <w:noProof/>
            </w:rPr>
            <w:t>http://www.edf-feph.org/covid19faq (Aufruf 8.11.2020)</w:t>
          </w:r>
          <w:r w:rsidRPr="0053178F">
            <w:rPr>
              <w:noProof/>
            </w:rPr>
            <w:t>.</w:t>
          </w:r>
          <w:r>
            <w:rPr>
              <w:noProof/>
            </w:rPr>
            <w:fldChar w:fldCharType="end"/>
          </w:r>
        </w:sdtContent>
      </w:sdt>
    </w:p>
  </w:footnote>
  <w:footnote w:id="82">
    <w:p w14:paraId="5113DE17" w14:textId="18327A84" w:rsidR="00BA21B4" w:rsidRPr="009D4D83" w:rsidRDefault="00BA21B4" w:rsidP="009F56D6">
      <w:pPr>
        <w:pStyle w:val="Funotentext"/>
        <w:rPr>
          <w:lang w:val="en-GB"/>
        </w:rPr>
      </w:pPr>
      <w:r>
        <w:rPr>
          <w:rStyle w:val="Funotenzeichen"/>
        </w:rPr>
        <w:footnoteRef/>
      </w:r>
      <w:r>
        <w:t xml:space="preserve"> </w:t>
      </w:r>
      <w:sdt>
        <w:sdtPr>
          <w:alias w:val="To edit, see citavi.com/edit"/>
          <w:tag w:val="CitaviPlaceholder#3775ff21-8b60-445d-b9bf-824578eef46e"/>
          <w:id w:val="-9223805"/>
          <w:placeholder>
            <w:docPart w:val="6F8CE519BD924BCDB3A172B3D5E36358"/>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GEwZjZjLTc1OTUtNGQwMy04ZGE1LTg3MDhjZGFmMTYzZiIsIlJhbmdlTGVuZ3RoIjoxNjIsIlJlZmVyZW5jZUlkIjoiOThmYjcwZTQtM2E5YS00NmM2LWI4MTAtNTJiMjAxNWM3ZDEwIiwiUmVmZXJlbmNlIjp7IiRpZCI6Ij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xOC4xMS4yMDIwIiwiQXV0aG9ycyI6W3siJGlkIjoiNCIsIiR0eXBlIjoiU3dpc3NBY2FkZW1pYy5DaXRhdmkuUGVyc29uLCBTd2lzc0FjYWRlbWljLkNpdGF2aSIsIkxhc3ROYW1lIjoiRGlzYWJpbGl0eSBSaWdodHMgRWR1Y2F0aW9uIGFuZCBEZWZlbnNlIEZ1bmQiLCJQcm90ZWN0ZWQiOmZhbHNlLCJTZXgiOjAsIkNyZWF0ZWRCeSI6Il9UaGVyZXNpYSBEZWdlbmVyIiwiQ3JlYXRlZE9uIjoiMjAyMC0xMS0xOFQwODoxNzo1NiIsIk1vZGlmaWVkQnkiOiJfVGhlcmVzaWEgRGVnZW5lciIsIklkIjoiZGRkYzkzYTItNzEzOS00MDVjLWJhYjUtZjdhNTY0MWIyZTRhIiwiTW9kaWZpZWRPbiI6IjIwMjAtMTEtMThUMDg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RlZ2VuZXJcXEFwcERhdGFcXExvY2FsXFxUZW1wXFx6MHFzbHZhcy5qcGciLCJVcmlTdHJpbmciOiI5OGZiNzBlNC0zYTlhLTQ2YzYtYjgxMC01MmIyMDE1YzdkMT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HJlZGYub3JnL3dwLWNvbnRlbnQvdXBsb2Fkcy8yMDIwLzAzL0RSRURGLVBvbGljeS1TdGF0ZW1lbnQtb24tQ09WSUQtMTktYW5kLU1lZGljYWwtUmF0aW9uaW5nLTMtMjUtMjAyMC5wZGYiLCJVcmlTdHJpbmciOiJodHRwczovL2RyZWRmLm9yZy93cC1jb250ZW50L3VwbG9hZHMvMjAyMC8wMy9EUkVERi1Qb2xpY3ktU3RhdGVtZW50LW9uLUNPVklELTE5LWFuZC1NZWRpY2FsLVJhdGlvbmluZy0zLTI1LTIwMjA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}</w:instrText>
          </w:r>
          <w:r>
            <w:rPr>
              <w:noProof/>
            </w:rPr>
            <w:fldChar w:fldCharType="separate"/>
          </w:r>
          <w:r>
            <w:rPr>
              <w:i/>
              <w:noProof/>
            </w:rPr>
            <w:t>Disability Rights Education and Defense Fund</w:t>
          </w:r>
          <w:r>
            <w:rPr>
              <w:noProof/>
            </w:rPr>
            <w:t xml:space="preserve">, </w:t>
          </w:r>
          <w:r w:rsidRPr="009D7B27">
            <w:rPr>
              <w:noProof/>
            </w:rPr>
            <w:t>Preventing Discrimination in the Treatment of COVID-19 Patients:</w:t>
          </w:r>
          <w:r>
            <w:rPr>
              <w:noProof/>
            </w:rPr>
            <w:t xml:space="preserve"> </w:t>
          </w:r>
          <w:r w:rsidRPr="009D7B27">
            <w:rPr>
              <w:noProof/>
            </w:rPr>
            <w:t>The</w:t>
          </w:r>
          <w:r>
            <w:rPr>
              <w:noProof/>
            </w:rPr>
            <w:t xml:space="preserve"> </w:t>
          </w:r>
          <w:r w:rsidRPr="009D7B27">
            <w:rPr>
              <w:noProof/>
            </w:rPr>
            <w:t>Illegality of Medical Rationing on the Basis of Disability</w:t>
          </w:r>
          <w:r>
            <w:rPr>
              <w:noProof/>
            </w:rPr>
            <w:t>, 25.3.2020, online:</w:t>
          </w:r>
          <w:r>
            <w:rPr>
              <w:i/>
              <w:noProof/>
            </w:rPr>
            <w:t xml:space="preserve"> </w:t>
          </w:r>
          <w:r w:rsidRPr="0053178F">
            <w:rPr>
              <w:noProof/>
            </w:rPr>
            <w:t>https://dredf.org/wp-content/uploads/2020/03/DREDF-Policy-Statement-on-COVID-19-and-Medical-Rationing-3-25-2020.pdf</w:t>
          </w:r>
          <w:r>
            <w:rPr>
              <w:noProof/>
            </w:rPr>
            <w:t xml:space="preserve"> (Aufruf 10.12.2020)</w:t>
          </w:r>
          <w:r w:rsidRPr="0053178F">
            <w:rPr>
              <w:noProof/>
            </w:rPr>
            <w:t>.</w:t>
          </w:r>
          <w:r>
            <w:rPr>
              <w:noProof/>
            </w:rPr>
            <w:fldChar w:fldCharType="end"/>
          </w:r>
        </w:sdtContent>
      </w:sdt>
    </w:p>
  </w:footnote>
  <w:footnote w:id="83">
    <w:p w14:paraId="023BEF34" w14:textId="7660FD28" w:rsidR="00BA21B4" w:rsidRPr="009D4D83" w:rsidRDefault="00BA21B4" w:rsidP="009F56D6">
      <w:pPr>
        <w:pStyle w:val="Funotentext"/>
        <w:rPr>
          <w:lang w:val="en-GB"/>
        </w:rPr>
      </w:pPr>
      <w:r>
        <w:rPr>
          <w:rStyle w:val="Funotenzeichen"/>
        </w:rPr>
        <w:footnoteRef/>
      </w:r>
      <w:r>
        <w:t xml:space="preserve"> </w:t>
      </w:r>
      <w:sdt>
        <w:sdtPr>
          <w:alias w:val="To edit, see citavi.com/edit"/>
          <w:tag w:val="CitaviPlaceholder#96274cb9-4488-4b62-98a6-872020fe3214"/>
          <w:id w:val="-1009751208"/>
          <w:placeholder>
            <w:docPart w:val="6F8CE519BD924BCDB3A172B3D5E36358"/>
          </w:placeholder>
        </w:sdtPr>
        <w:sdtEndPr/>
        <w:sdtContent>
          <w:r>
            <w:rPr>
              <w:i/>
            </w:rPr>
            <w:t>International Disability Alliance</w:t>
          </w:r>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OTEwMWFhLTllNWMtNDhjZC1iYjQxLTQ4YTMyZWM4NzlhYSIsIlJhbmdlTGVuZ3RoIjoxMjYsIlJlZmVyZW5jZUlkIjoiZjMyZDUzMTEtMTkyNS00YjVlLTk0YjMtOGNkZGI0MDFkOWYyIiwiUmVmZXJlbmNlIjp7IiRpZCI6Ij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yMi4xMS4yMDIwIiwiQXV0aG9ycyI6W10sIkNpdGF0aW9uS2V5VXBkYXRlVHlwZSI6MCwiQ29sbGFib3JhdG9ycyI6W10sIkNvdmVyUGF0aCI6eyIkaWQiOiI0IiwiJHR5cGUiOiJTd2lzc0FjYWRlbWljLkNpdGF2aS5MaW5rZWRSZXNvdXJjZSwgU3dpc3NBY2FkZW1pYy5DaXRhdmkiLCJMaW5rZWRSZXNvdXJjZVR5cGUiOjIsIk9yaWdpbmFsU3RyaW5nIjoiQzpcXFVzZXJzXFxVc2VyXFxBcHBEYXRhXFxMb2NhbFxcVGVtcFxcdGpvdXBxdmMuanBnIiwiVXJpU3RyaW5nIjoiZjMyZDUzMTEtMTkyNS00YjVlLTk0YjMtOGNkZGI0MDFkOWYy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pbnRlcm5hdGlvbmFsZGlzYWJpbGl0eWFsbGlhbmNlLm9yZy9zaXRlcy9kZWZhdWx0L2ZpbGVzL2lkYV9yZWNvbW1lbmRhdGlvbnNfZm9yX2Rpc2FiaWxpdHktaW5jbHVzaXZlX2NvdmlkMTlfcmVzcG9uc2VfZmluYWwucGRmIiwiVXJpU3RyaW5nIjoiaHR0cHM6Ly93d3cuaW50ZXJuYXRpb25hbGRpc2FiaWxpdHlhbGxpYW5jZS5vcmcvc2l0ZXMvZGVmYXVsdC9maWxlcy9pZGFfcmVjb21tZW5kYXRpb25zX2Zvcl9kaXNhYmlsaXR5LWluY2x1c2l2ZV9jb3ZpZDE5X3Jlc3BvbnNlX2ZpbmFs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}</w:instrText>
          </w:r>
          <w:r>
            <w:rPr>
              <w:noProof/>
            </w:rPr>
            <w:fldChar w:fldCharType="separate"/>
          </w:r>
          <w:r>
            <w:rPr>
              <w:noProof/>
            </w:rPr>
            <w:t xml:space="preserve">Toward a Disability-Inclusive COVID19 Response: 10 recommendations from the International Disability Alliance, 19.3.2020, online: </w:t>
          </w:r>
          <w:r w:rsidRPr="009D7B27">
            <w:rPr>
              <w:noProof/>
            </w:rPr>
            <w:t>https://www.internationaldisabilityalliance.org/</w:t>
          </w:r>
          <w:r>
            <w:rPr>
              <w:noProof/>
            </w:rPr>
            <w:t xml:space="preserve"> </w:t>
          </w:r>
          <w:r w:rsidRPr="009D7B27">
            <w:rPr>
              <w:noProof/>
            </w:rPr>
            <w:t>sites/default/files/ida_recommendations_for_disability-inclusive_covid19_response_final.pdf</w:t>
          </w:r>
          <w:r>
            <w:rPr>
              <w:noProof/>
            </w:rPr>
            <w:t xml:space="preserve"> (Aufruf 10.12.2020).</w:t>
          </w:r>
          <w:r>
            <w:rPr>
              <w:noProof/>
            </w:rPr>
            <w:fldChar w:fldCharType="end"/>
          </w:r>
        </w:sdtContent>
      </w:sdt>
    </w:p>
  </w:footnote>
  <w:footnote w:id="84">
    <w:p w14:paraId="50543F02" w14:textId="6D1C195A" w:rsidR="00BA21B4" w:rsidRPr="009D4D83" w:rsidRDefault="00BA21B4" w:rsidP="009F56D6">
      <w:pPr>
        <w:pStyle w:val="Funotentext"/>
        <w:rPr>
          <w:lang w:val="en-GB"/>
        </w:rPr>
      </w:pPr>
      <w:r>
        <w:rPr>
          <w:rStyle w:val="Funotenzeichen"/>
        </w:rPr>
        <w:footnoteRef/>
      </w:r>
      <w:r>
        <w:t xml:space="preserve"> </w:t>
      </w:r>
      <w:sdt>
        <w:sdtPr>
          <w:alias w:val="To edit, see citavi.com/edit"/>
          <w:tag w:val="CitaviPlaceholder#7fc744d2-5ba0-492e-8a1f-a001cfe38d38"/>
          <w:id w:val="1768041226"/>
          <w:placeholder>
            <w:docPart w:val="6F8CE519BD924BCDB3A172B3D5E36358"/>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SU5UUk9EVUNUSU9O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HRoZSBDT1ZJRC0xOSBwYW5kZW1pYyBwb3NlcyBhIGhpZ2ggcmlzayB0byBvbGRlciBwZW9wbGUuIFRoZSBhaW0gb2YgdGhpcyBhcnRpY2xlIGlzIHRvIHByb3ZpZGUgYSByYXBpZCBvdmVydmlldyBvZiB0aGUgQ09WSUQtMTkgbGl0ZXJhdHVyZSwgd2l0aCBhIHNwZWNpZmljIGZvY3VzIG9uIG9sZGVyIGFkdWx0cy4gV2UgZnJhbWUgb3VyIGZpbmRpbmdzIHdpdGhpbiBhbiBvdmVydmlldyBvZiB0aGUgZGlzZWFzZSBhbmQgaGF2ZSBhbHNvIGV2YWx1YXRlZCB0aGUgaW5jbHVzaW9uIG9mIG9sZGVyIHBlb3BsZSB3aXRoaW4gZm9ydGhjb21pbmcgY2xpbmljYWwgdHJpYWxzL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NRVRIT0RT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HdlIHNlYXJjaGVkIFB1Yk1lZCBhbmQgYmlvUnhpdi9tZWRSeGl2IHRvIGlkZW50aWZ5IEVuZ2xpc2ggbGFuZ3VhZ2UgcGFwZXJzIGRlc2NyaWJpbmcgdGhlIHRlc3RpbmcsIHRyZWF0bWVudCBhbmQgcHJvZ25vc2lzIG9mIENPVklELTE5LiBQdWJNZWQgYW5kIGJpb1J4aXYvbWVkUnhpdiBzZWFyY2hlcyB0b29rIHBsYWNlIG9uIDIwIGFuZCAyNCBNYXJjaCAyMDIwLCByZXNwZWN0aXZlbHkufVxyXG57XFxydGxjaFxcYWYzXFxhZnMxOFxcbHRyY2hcXGZzMThcXGxhbmcxMDMzXFxsYW5nbnAxMDMzXFxsYW5nZmUxMDMzXFxsYW5nZmVucDEwMzN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HJcblxcbG9jaFxcYWYzXFxkYmNoXFxhZjNcXGhpY2hcXGYze1xccnRsY2hcXGFmM1xcYWxhbmcxMDI1XFxhZnMxOFxcbHRyY2hcXGZzMThcXGxhbmcxMDMzXFxsYW5nbnAxMDMzXFxsYW5nZmUxMDMzXFxsYW5nZmVucDEwMzNcXGxvY2hcXGFmM1xcZGJjaFxcYWYzXFxoaWNoXFxmM1xcaW5zcnNpZDEwOTc2MDYyIFJFU1VMVFN9e1xccnRsY2hcXGFmM1xcYWZzMThcXGx0cmNoXFxmczE4XFxsYW5nMTAzM1xcbGFuZ25wMTAzM1xcbGFuZ2ZlMTAzM1xcbGFuZ2ZlbnAxMDMz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HJcblxcbG9jaFxcYWYzXFxkYmNoXFxhZjNcXGhpY2hcXGYze1xccnRsY2hcXGFmM1xcYWxhbmcxMDI1XFxhZnMxOFxcbHRyY2hcXGZzMThcXGxhbmcxMDMzXFxsYW5nbnAxMDMzXFxsYW5nZmUxMDMzXFxsYW5nZmVucDEwMzNcXGxvY2hcXGFmM1xcZGJjaFxcYWYzXFxoaWNoXFxmM1xcaW5zcnNpZDEwOTc2MDYyIENPTkNMVVNJT059e1xccnRsY2hcXGFmM1xcYWZzMThcXGx0cmNoXFxmczE4XFxsYW5nMTAzM1xcbGFuZ25wMTAzM1xcbGFuZ2ZlMTAzM1xcbGFuZ2ZlbnAxMDMz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YWEwO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IzNzc2NzciLCJVcmlTdHJpbmciOiJodHRwOi8vd3d3Lm5jYmkubmxtLm5paC5nb3YvcHVibWVkLzMyMzc3Nj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XRhbGlhIENvc2FjayIsIkNyZWF0ZWRPbiI6IjIwMjAtMTEtMTVUMTI6NDM6NDkiLCJNb2RpZmllZEJ5IjoiX05hdGFsaWEgQ29zYWNrIiwiSWQiOiI3MDNmZDk4NC1hYTBiLTRkMjktODY3ZC00NmU1ZjNjMGM2ZTEiLCJNb2RpZmllZE9uIjoiMjAyMC0xMS0xNVQxMjo0Mzo0O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yMzkyMzgiLCJVcmlTdHJpbmciOiJodHRwczovL3d3dy5uY2JpLm5sbS5uaWguZ292L3BtYy9hcnRpY2xlcy9QTUM3MjM5MjM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XRhbGlhIENvc2FjayIsIkNyZWF0ZWRPbiI6IjIwMjAtMTEtMTVUMTI6NDM6NDkiLCJNb2RpZmllZEJ5IjoiX05hdGFsaWEgQ29zYWNrIiwiSWQiOiIxZjg3YzI1OC03YjYzLTRiYjctYWM3My02MTVmNTg1MmUxYTAiLCJNb2RpZmllZE9uIjoiMjAyMC0xMS0xNVQxMjo0Mzo0O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OTMvYWdlaW5nL2FmYWEwOTMiLCJVcmlTdHJpbmciOiJodHRwczovL2RvaS5vcmcvMTAuMTA5My9hZ2VpbmcvYWZhYTA5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}</w:instrText>
          </w:r>
          <w:r>
            <w:rPr>
              <w:noProof/>
            </w:rPr>
            <w:fldChar w:fldCharType="separate"/>
          </w:r>
          <w:r>
            <w:rPr>
              <w:i/>
              <w:noProof/>
            </w:rPr>
            <w:t>Lithander, Fiona E. et al.</w:t>
          </w:r>
          <w:r w:rsidRPr="0053178F">
            <w:rPr>
              <w:noProof/>
            </w:rPr>
            <w:t xml:space="preserve">, </w:t>
          </w:r>
          <w:r w:rsidRPr="00BD407E">
            <w:rPr>
              <w:noProof/>
            </w:rPr>
            <w:t>COVID-19 in older people: a rapid clinical review</w:t>
          </w:r>
          <w:r>
            <w:rPr>
              <w:noProof/>
            </w:rPr>
            <w:t xml:space="preserve">, </w:t>
          </w:r>
          <w:r w:rsidRPr="0053178F">
            <w:rPr>
              <w:noProof/>
            </w:rPr>
            <w:t>Age Ageing 49 (2020),</w:t>
          </w:r>
          <w:r>
            <w:rPr>
              <w:noProof/>
            </w:rPr>
            <w:t xml:space="preserve"> S.</w:t>
          </w:r>
          <w:r w:rsidRPr="0053178F">
            <w:rPr>
              <w:noProof/>
            </w:rPr>
            <w:t xml:space="preserve"> 501.</w:t>
          </w:r>
          <w:r>
            <w:rPr>
              <w:noProof/>
            </w:rPr>
            <w:fldChar w:fldCharType="end"/>
          </w:r>
        </w:sdtContent>
      </w:sdt>
    </w:p>
  </w:footnote>
  <w:footnote w:id="85">
    <w:p w14:paraId="773C66E5" w14:textId="7F4D2278" w:rsidR="00BA21B4" w:rsidRPr="00B10F92" w:rsidRDefault="00BA21B4">
      <w:pPr>
        <w:pStyle w:val="Funotentext"/>
        <w:rPr>
          <w:lang w:val="de-DE"/>
        </w:rPr>
      </w:pPr>
      <w:r>
        <w:rPr>
          <w:rStyle w:val="Funotenzeichen"/>
        </w:rPr>
        <w:footnoteRef/>
      </w:r>
      <w:r>
        <w:t xml:space="preserve"> </w:t>
      </w:r>
      <w:sdt>
        <w:sdtPr>
          <w:alias w:val="To edit, see citavi.com/edit"/>
          <w:tag w:val="CitaviPlaceholder#8e3fd7e3-d298-42c8-8f20-9b1d65b74444"/>
          <w:id w:val="205974324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jgxNDJkLTc4MWUtNDkzYS1hNTE0LWQxZjFiNmZjOTI1OCIsIlJhbmdlTGVuZ3RoIjoyOCwiUmVmZXJlbmNlSWQiOiI4YjYwZjQ3NC05OWI3LTQ2MmItYmVkMC03OTlkZmYyNzNi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xIiwiU3RhcnRQYWdlIjp7IiRpZCI6IjUiLCIkdHlwZSI6IlN3aXNzQWNhZGVtaWMuUGFnZU51bWJlciwgU3dpc3NBY2FkZW1pYyIsIklzRnVsbHlOdW1lcmljIjp0cnVlLCJOdW1iZXIiOjI3MSwiTnVtYmVyaW5nVHlwZSI6MCwiTnVtZXJhbFN5c3RlbSI6MCwiT3JpZ2luYWxTdHJpbmciOiIyNzEiLCJQcmV0dHlTdHJpbmciOiIyNzE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YnF2Znppa3kuanBnIiwiVXJpU3RyaW5nIjoiOGI2MGY0NzQtOTliNy00NjJiLWJlZDAtNzk5ZGZmMjczYj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TA2MDcy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TA2MDcy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hMDYwNzI1MWNkYmZhYmU3ZWMwMDAwMDBhNTAxMDAwMDEzMDAwMDAwMDAwMDAwMDAwMDAwMDAwMDAwMDAwMDAwMDAwMDViNDM2ZjZlNzQ2NTZlNzQ1ZjU0Nzk3MDY1NzM1ZDJlNzg2ZDZjNTA0YjAxMDIyZDAwMTQwMDAwMDAwODAwYTA2MDcyNTEwOWMzYjhjYmJiMDAwMDAwMmEwMTAwMDAwYjAwMDAwMDAwMDAwMDAwMDAwMDAwMDAwMDAwMWQwMTAwMDA1ZjcyNjU2YzczMmYyZTcyNjU2YzczNTA0YjAxMDIyZDAwMTQwMDAwMDAwODAwYTA2MDcy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nRydWUsIklzYm4iOiI5NzgtMy00MjgtNTI2NDYt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OTAvOTc4LTMtNDI4LTUyNjQ2LTgiLCJVcmlTdHJpbmciOiJodHRwczovL2RvaS5vcmcvMTAuMzc5MC85NzgtMy00MjgtNTI2NDYt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Wb3J3b3J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EluaGFsdHNcXCdmY2JlcnNp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EluaGFsdHN2ZXJ6ZWljaG5pc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HJcbl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Fia1xcJ2Zjcnp1bmdz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MSBFaW5mXFwnZmNocnVu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yIEthdGFzdHJvcGhlbm1lZGl6aW4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LYXRhc3Ryb3BoZW4gdW5kIGFuZGVyZSBTY2hhZGVuc2VyZWlnbmlzc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dGVpZ2VuZGUgVGVuZGVue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OYXR1cm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UZWNobmlzY2hlIEthdGFzdHJvcGhlbn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zLiBUZXJyb3JhbnNjaGxcXCdlNG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U3lzdGVtYXRpc2NoZSBPcmRudW5nIGRlciBTY2hhZGVuc2JlZ3JpZmZ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FsbGdlbWVpbmUgU2NoYWRlbnNlcmVpZ25pc3N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L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GVmaW5pdGlvb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thdGFzdHJvcGhlbmFy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N0cmVpdGlnZSBFaW5vcmRudW5nIGRlcyBLcmll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VbmZcXCdlNGxsZSB1bmQgR3JvXFwnZGZzY2hhZGVuc2VyZWlnbmlzc2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QWt1dGUgU2NoYWRlbnNlcmVpZ25pc3NlIGluIGRlciBNZWRpeml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b3RmY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1hc3NlbmFuZmFsbCBIaWxmZWJlZFxcJ2ZjcmZ0aWd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TWVkaXppbmlzY2hlIFZlcmZhaHJlbiBiZWkgYWt1dGVuIFNjaGFkZW5zZXJlaWdua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Ob3RmYWxsbWVkaXpp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Rhc3Ryb3BoZW5tZWRpeml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hlcmt1bmZ0IHVuZCBoaXN0b3Jpc2NoZSBFbnR3aWNr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Wb3JzY2hsYWcgZGVyIEthdGFzdHJvcGhlbm1lZGl6a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c3pp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UHJheGl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FaW50ZWlsdW5nIGluIHZpZXIgVHJpYWdlZ3J1cHB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VmVyZmFocm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QuIEJlZGV1d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cXHU4MjIyIFRyaWFnZVxcdTgyMjAgIGluIGRlciBOb3RmYWxs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FdGhpc2NoZSB1bmQgcG9saXRpc2NoZSBEaXNrdXNzaW9uIHVtIGRpZSBBbmVya2Vu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YuIEhldXRpZ2UgVmVyd2VuZHVuZyBkZXMgQmVncmlmZmVzIFxcdTgyMjIgVHJpYWdlXFx1ODIyMCB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WnVyXFwnZmNja2RyXFwnZTRuZ3VuZyB6dWd1bnN0ZW4gZGVzIEJlZ3JpZmZlcyBcXHU4MjIyIFNpY2h0dW5n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uYWlzc2FuY2UgaW0gQWxsdGFn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MgRWlub3JkbnVuZyBpbiBkaWUgUmF0aW9uaWVydW5nc2RlYmF0dGUgaW0gR2VzdW5kaGVpdHN3ZXN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S4gXFx1ODIyMiBVbmVyc1xcJ2U0dHRsaWNoa2VpdFxcdTgyMjAg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IuIFJhdGlvbmllcnVuZ3N3aXJrbGljaGtlaXQgaW4gRGV1dHNjaGxhbm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YXRpb25hbGlz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JhdGlvbmllcn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UmF0aW9uaWVydW5nc2FsbHRh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FYmVu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m9ybW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ZWljaCB1bmQgSGF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ikgRGlyZWt0IHVuZCBJbmRpcmVr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jKSBWZXJkZWNrdCB1bmQgT2Zm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QpIEltcGxpeml0IHVuZCBFeHBsaXp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RWlub3JkbnVuZyBkZXI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UuIE5vdHdlbmRpZ2tlaXQgdm9uIG9mZmVuZW4gdW5kIGV4cGxpeml0ZW4gRW50c2NoZWlkdW5n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Tm90d2VuZGlna2VpdCBzdHJlbmcgaW5kaXZpZHVlbGxlciBJbmRpa2F0aW9uc3N0ZWxs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DLiBBcnRlbiBkZXIgTWl0dGVsa25hcHBo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WaXJ0dWVsbGUgTWl0dGVsa25hcHBo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FrdXRlIE1pdHRlbG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RC4gVHJpYWdlIHZlcnN1cyBQYXRpZW50ZW5hdXN3YWhsIGltIG1lZGl6aW5pc2NoZW4gQWxsdG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QgRWluIFByb2JsZW0gZGVyIFZlcnRlaWx1bmdzZ2VyZWNodGlna2Vp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IaWxmbG9zaWdrZWl0IGRlciBHZXN1bmRoZWl0c1xcJ2Y2a29ub21p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GlsZmxvc2lna2VpdCBkZXIgTWVkaXpp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RXRoaWssIFJlY2h0IHVuZCBcXCdlNHJ6dGxpY2hlcyBFcm1l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kuIEV0aGlrIHVuZCBSZ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xcJ2M0cnp0bGljaGUgU3RhbmRlc2V0aGlrLCBSZWNodCB1bmQgRXJtZXNz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SGluZWlud2lya2VuIGRlciBcXCdlNHJ6dGxpY2hlbiBTdGFuZGVzZXRoaWsgaW4gZGFzIFJlY2h0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FByaW1hdCB2ZXJmYXNzdW5nc3JlY2h0bGljaGVyIEdydW5kZW50c2NoZWlkdW5n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VHJpYWdlIHVuZCBcXCdlNHJ6dGxpY2hlcyBFcm1lc3Nlb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TFxcJ2Y2c3VuZ3NhbnNcXCdlNHR6ZSBpbiBkZXIgdHJhZGl0aW9uZWxsZW4gXFwnZTRyenRsaWNoZW4gU3RhbmRlc2V0aGlrIHVuZCBpbSBTdGFuZGVzcmV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SGlwcG9rcmF0aXNjaGVyIEVpZ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xcJ2M0cnp0bGljaGUgQmVydWZzb3Jkbn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WF4aW1lIFxcdTgyMjIgTGViZW4genUgZXJoYWx0ZW4gLiAuIC4g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JlclxcJ2ZjY2tzaWNodGlndW5nIHZvbiBEcml0dGludGVyZ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Rpc2tyaW1pbmllcnVuZ3N2ZXJib3R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LiBQaGlsb3NvcGhpc2NoZSBcXCdkY2JlcmxlZ3VuZ2VuIHp1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HXFwnZmN0ZXJzcGV6aWZpc2NoZSBWZXJ0ZWlsdW5nc2dlcmVjaH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S4gR2VyZWNodGlna2VpdCBhbHMgdW5iZWRpbmd0ZSBzaXR0bGljaGUgRm9yZGVy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RyYW5zemVuZGVudGUgdW50ZWlsYmFyZSBtZWRpemluaXNjaGUgR1xcJ2ZjdG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FudHdvcnR2ZXJzdWNoZSBncm9cXCdkZmVyIHBoaWxvc29waGlzY2hlciBHZXJlY2h0aWdrZWl0c3RoZW9yaW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EuIEluZGl2aWR1YWxpc211c3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tvbnRyYWt0dWFsaXNtdXMgXFx1ODIxMSAgXFx1ODIyMiBUaGVvcnkgb2YgSnVzdGljZVxcdTgyMjA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Rlb250b2xvZ2llIFxcdTgyMTEgIFxcdTgyMjIgS2F0ZWdvcmlzY2hlIEltcGVyYXRpdmV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0LiBEaWUgdGVsZW9sb2dpc2NoZSBFdGhpayBkZXMgVXRpbGl0YXJpc211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1LiBMaWJlcmFsaXNtdXN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RWdhbGl0YXJpc211c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cuIFJlc3VtZ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UuIEFublxcJ2U0aGVydW5nIGFuIGRhcyBHZXJlY2h0aWdrZWl0c3ppZW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FYmVuZSB2b24gUHJpbnppcGllbiBtaXR0bGVyZXIgUmVpY2h3ZWl0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NrYWRlbm1vZGV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FeCBhbnRlLUtvbnNl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QmVpdHJhZyBkZXMgUmVjaHR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ByYWt0aXNjaGVyIERpZW5lciBkZXIgR2VyZWNodGlna2Vpd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EaW1lbnNpb25lbiBkZ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MZWdpdGltYXRpb24gZHVyY2ggVmVyZmFoc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WdpdGltYXRpb24gZHVyY2ggaW5oYWx0bGljaGUgRGV0ZXJtaW5hb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TGVnaXRpbWF0aW9uIGR1cmNoIEJpbGx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WnVtIHdlaXRlcmVuIEdhbmcgZGVyIGp1cmlzdGlzY2hlbiBVbnRlcnN1Y2h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plcnNwbGl0dGVydGVzIFxcdTgyMjIgR2VzdW5kaGVpdHNyZWNo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Xggc3BlY2lhbGVzIGRlcm9nYXQgbGVnaSBnZW5lcmFsa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1IChOaWNodC0pUmVnZWx1bmcgaW0gZGV1dHNjaGVuIFJlY2h0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xcdTgyMjIgTWlzc2dsXFwnZmNja3RlXFx1ODIyMCAgUmVnZWx1bmcgZGVyIE9yZ2FudmVydGVpb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Wdub3JpZXJ1bmcgdm9uIFJhdGlvbmllcnVuZyB1bmQgUGF0aWVudGVuYXVzd2FobCBkdXJjaCBkYXMgU296aWFscmVjaHQgdW5kIGRhcyBwcml2YXRlIEtyYW5rZW52ZXJzaWNoZXJ1bmdzcmVjaH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ZWNodCBkZXIgR2VzZXR6bGljaGVuIEtyYW5rZW52ZXJzaWNo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kYXJm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mVyZGVja3RlIFJhdGlvbmllcnVuZyBkdXJjaCBkZW4gR2VzZXR6Z2Vi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VW53aXJ0c2NoYWZ0bGljaGtlaXQgZGVyIEJlaGFuZGx1bmcgYWxzIEF1c3NjaGx1c3Nrcml0ZXJpdW1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dpcnRzY2hhZnRsaWNoa2VpdHNnZWJvdCBkZXMgXFwnYTcgMTIgU0dCIFZ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uZ2VtZXNzZW5oZWl0c3JlZ2VsdW5nIGRlcyBcXCdhNyAxMDYgQWJzLiAyYSBOci4gNCBTR0IgV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ykgRXJnZWJuaXMgenUgV2lydHNjaGFmdGxpY2hrZWl0c1xcJ2ZjYmVybGVndW5nZW4gaW4gZGVyIEdLV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Qcml2YXRlcyBLcmFua2VudmVyc2ljaGVydW5nc3JlY2h0IHVuZCBTb3ppYWxoaWxmZXJl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YgQXVzc2FnZW4gaW50ZXJuYXRpb25hbGVyIFJlY2h0c3F1ZWxsZW5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RGFzIFxcdTgyMjIgUmVjaHQgYXVmIEdlc3VuZGhlaXRcXHU4MjIwICB1bmQgc2VpbiBlZ2FsaXRcXCdlNHJlciBDaGFyYWt0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YXR6dW5nIGRlciBXZWx0Z2VzdW5kaGVpdHNvcmdhbmlzYX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QWxsZ2VtZWluZSBFcmtsXFwnZTRydW5nIGRlciBNZW5zY2hlbnJlY2h0ZSBkZXIgVU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V1cm9wXFwnZTRpc2NoZSBNZW5zY2hlbnJlY2h0c2tvbnZlbnRp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Vi4gRXVyb3BcXCdlNGlzY2hlIFNvemlhbG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Vi4gVU5PLVBha3QgSSBcXCdmY2JlciB3aXJ0c2NoYWZ0bGljaGUsIHNvemlhbGUgdW5kIGt1bHR1cmVsbGUgUmVjaH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kuIFVOLUVya2xcXCdlNHJ1bmcgXFwnZmNiZXIgc296aWFsZW4gRm9ydHNjaHJpdHQgdW5kIEVudHdpY2ts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LiBMZWl0c1xcJ2U0dHplIGRlciBXSE8gZlxcJ2ZjciBkaWUgT3JnYW50cmFuc3BsYW50YXRpb24gYmVpbSBNZW5zY2hl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UkuIFdITy1DaGFydGEgdm9uIExqdWJsamFuYSBcXCdmY2JlciBkaWUgUmVmb3JtaWVydW5nIGRlciBHZXN1bmRoZWl0c3ZlcnNvcmd1bmd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WC4gRXVyb3BcXCdlNGlzY2hlIEJpb2V0aGlrLUtvbnZlbn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YLiBSZWNodCBkZXIgRXVyb3BcXCdlNGlzY2hlbiBVbm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WZXJ0cmFnIHp1ciBHclxcJ2ZjbmR1bmcgZGVyIEV1cm9wXFwnZTRpc2NoZW4gR2VtZWluc2NoYWZ0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3J1bmRyZWNodHN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SaWNodGxpbml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U2NodXR6IGJlc29uZGVycyBnZWZcXCdlNGhyZGV0ZXIgUGF0aWVudGVuZ3J1cHB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aXN0aWcgWnVyXFwnZmNja2dlYmxpZWJlbmUgdW5kIFN0cmFmZ2VmYW5nZW5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yaWVnc3ZcXCdmNmxrZXJyZWNo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CZXVydGVpbHVuZyBkZXIgaW50ZXJuYXRpb25hbGVuIFJlY2h0c3F1ZWxs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NyBTdGFhdHMtIHVuZCB2ZXJ3YWx0dW5nc3JlY2h0bGljaGUgR2VzaWNodHNwdW5r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EuIEJlZGV1dHVuZyBkZXIgVmVyZmFzc3VuZyBmXFwnZmNyIGRpZS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IuIFxcdTgyMjIgUmVjaHQgYXVmIEdlc3VuZGhlaXRcXHU4MjIwICBpbSBTaW5uZSBkZXMgR3J1bmRnZXNldHp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FZvcmF1c3NldHp1bmcgZlxcJ2ZjciBlaW5lIEdydW5kcmVjaHRzdmVybGV0e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LZWluIHVtZmFzc2VuZGVzIGFsbGdlbWVpbmVzIFxcdTgyMjIgUmVjaHQgYXVmIEdlc3VuZGhlaX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SS4gT3JpZ2luXFwnZTRyZXIgQW5zcHJ1Y2ggYXVmIGRhcyBFeGlzdGVuem1pbmltdW0gYXVzIEFydC4gMSBBYnMuIDEgU2F0eiAyLCAyIEFicy4gMiBTYXR6IDEgaS5WLm0uIEFydC4gMjA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jaHV0eiBkZXIgTWVuc2NoZW53XFwnZmNyZ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UmVjaHQgYXVmIExlYmVuIHVuZCBrXFwnZjZycGVybGljaGUgVW52ZXJzZWhydGh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U296aWFsc3RhYXRzcHJpbnppc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VYuIERlcml2YXRpdmVyIEFuc3BydWNoIGF1cyBBcnQuIDMgQWJzLiAxIEd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i4gUmVzXFwnZmNtZW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FJlY2h0ZmVydGlndW5nIGRlciBQYXRpZW50ZW5hdXN3YWhsIGFtIE1hXFwnZGZzdGFiIGRlcyBBcnQuIDM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3XFwnZTRocmxlaXN0dW5nc2dlaGFsdCBkZXMgR2xlaWNoaGVpdHNzYXR6ZXN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XFx1ODIyMiBXaWxsa1xcJ2ZjcmZvcm1l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xcdTgyMjIgTmV1ZSBGb3JtZWxcXHU4MjIwI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ERpZmZlcmVuemllcnRlIEJldHJhY2h0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FVuZ2xlaWNoYmVoYW5kbHVuZyBnbGVpY2hlciBTYWNodmVyaGFs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E1lZGl6aW5pc2NoZSBIaWxmZSBhbHMgbGVnaXRpbWVyIFp3ZWNrIGZcXCdmY3IgZGllIFVuZ2xlaWNoY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WLiBPcHRpbWFsZSBBbnBhc3N1bmcgZGVyIEF1c3dhaGxrcml0ZXJpZW4gYW4gZGFzV2VydGVzeXN0ZW0gZGVzIEdydW5kZ2VzZ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R2VzY2hsZWNodCwgQWJzdGFtbXVuZywgUmFzc2UsIFNwcmFjaGUsIEhlaW1hdCwgSGVya3VuZnQsIEdsYXViZW4sIHJlbGlnaVxcJ2Y2c2UgdW5kIHBvbGl0aXNjaGUgQW5zY2hhdXVuZywgQmVoaW5kZXJ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cgZGVyIFxcJ2RjYmVybGViZW5kZW56YWh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MZWhyZSB2b20gUXVhbnRpZml6aWVydW5nc3ZlcmJvd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cXHU4MjIyIEhlaWxpZ2tlaXQgZGVzIExlYmVuc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EFic29sdXRlciBMZWJlbnNzY2h1dHp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JlYWxpdFxcJ2U0dCB2b20gXFx1ODIyMiBhYnNvbHV0b3JpZW50aWVydGVuIExlYmVuc3NjaHV0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EVpbnNjaHJcXCdlNG5rdW5nZW4gZGVzIGFic29sdXRlbiBMZWJlbnNzY2h1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cXHU4MjIyIEhlaWxpZ2tlaXQgZGVzIExlYmVuc1xcdTgyMjAgIGFscyAoYmxvXFwnZGZlKSBXZXJ0b3JpZW50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NYXhpbWFsZXIgUmVjaHRzZ1xcJ2ZjdGVyc2NodXR6IGFscyBaaWVsIGRlciBSZWNodHNvcmR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TdGFhdHNwaGlsb3NvcGhpc2NoZSBCZWRldXR1bmcgZGVzIExlYmV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SGVyc3RlbGx1bmcgXFx1ODIyMiBwcmFrdGlzY2hlciBLb25rb3JkYW5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YpIE9wdGltaWVydW5n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cpIEhpbnRlcmdydW5kIGRlcyBRdWFudGlmaXppZXJ1bmdzdmVyYm90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XFx1ODIyMiBXZWhyZXQgZGVuIEFuZlxcJ2U0bmdlbl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N0ZWxsdW5nbmFob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gpIFxcdTgyMjIgRGVyIFdlcnQgc3RlaWd0IG1pdCBkZXIgWmFo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pKSBXZXNlbnNnZWhhbHRzZ2FyYW50a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opIFZlcmVpbmJhcmtlaXQgbWl0IGRlciBSZWNodHNwcmVjaHVuZyBkZXMgQlZlcmZH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p1bSBNZW5zY2hlbndcXCdmY3JkZXNh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WnVtIFNjaHdhbmdlcnNjaGFmdHNhYmJydWNo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p1bSBMdWZ0c2ljaGVyaGVpdHNnZXNl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RHJpbmdsaWNoa2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ZXhpa2FsaXNjaGVyIFZvcnJh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plaXRyYXVtYmV6b2dlbmUgQmV0cmFjaH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XJmb2xnc2F1c3Np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YWhyc2NoZWlubGljaGtlaXQgZGVzIEhlaW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1c21hXFwnZGYgZGVzIHp1IGVyd2FydGVuZGVuIEJlaGFuZG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TGViZW5zd2VydGluZGlmZmVyZW56IGRlcyBSZWNodHNndXRlcyBMZWJ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JiKSBEYXMgS29uemVwdCBkZXIgXFx1ODIyMiBRVUFMWVxcdTgyMTcgc1xcdTgyMjA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2MpIEdsZWljaGVyIHN1Ympla3RpdmVyIE51dHp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RkKSBEb3BwZWx2ZXJ1cnRlaWx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FN0ZXJiZW4gaW4gV1xcJ2ZjcmRl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S4gRXJnXFwnZTRuenVuZ3N2ZXJoXFwnZTRsdG5pcyB2b24gRHJpbmdsaWNoa2VpdCB1bmQgRXJmb2xnc2F1c3NpY2h0IGluIEJlenVnIGF1ZiBkaWUgTWF4aW1pZXJ1bmcgZGVyIFxcJ2RjYmVybGViZW5kZW56YWh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YuIEF1ZndhbmQgYnp3LiBLb3N0ZW4gZGVyIE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y4gQWx0ZXJ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OC4gU3RhYXRzYW5nZWhcXCdmNnJ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OS4gRmluYW56a3JhZnQgZGVzIEhpbGZlYmVkXFwnZmNyZnRpZ2V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TAuIFNvemlhbGUgV2Vyd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MS4gXFx1ODIyMiBTZWxic3R2ZXJzY2h1bGRlb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yLiBadWZhbGxzcHJpbnppcCAoTG9zdmVyZmFocmVuLCBQcmlvcml0XFwnZTR0c3ByaW56aXAgXFx1ODIxMSAgV2FydGVsaXN0ZSl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MuIENoYW5jZW5nbGVpY2hoZWl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Vi4gRXJnZWJuaXMgenUgZGVuIHZlcmZhc3N1bmdzcmVjaHRsaWNoZW4gV2VydHZvcmdhY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ELiBMZWdpc2xhdGl2ZSBBbmZvcmRlcnVuZ2V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HcnVuZHNhdHogZGVzIFZvcmJlaGFsdGVzIGRlcyBHZXNldHpl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NYXNzZW5hbmZhbGwgSGlsZmViZWRcXCdmY3JmdGlnZXJ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XFx1ODIyMiBFcnN0LXJlY2h0LVNjaGx1c3NcXHU4MjIwICBhdXMgZGVyIE5DLVJlY2h0c3ByZWNo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FuZm9yZGVydW5nZW4gYW4gQXJ0IHVuZCBCZXN0aW1tdGhlaXQgZGVyIFJlZ2VsdW5n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ppdGllcmdlYm9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HZXNldHpnZWJlcmlzY2hlIFp1c3RcXCdlNG5k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BFLiBWZXJ3YWx0dW5nc3JlY2h0bGljaGUgQmV6XFwnZmN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WnVzdFxcJ2U0bmRpZ2tlaXQgaW0gZW5nZXJlbiBTaW5u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Ib2hlaXRsaWNoZXMgSGFuZGVs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kgXFwnZTRyenRsaWNoZXIgVFxcJ2U0dGlna2VpdCBpbSBBbGxnZW1laW5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JbSBSZXR0dW5nc3dl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EluIGRlciBLYXRhc3Ryb3BoZW5oaWxm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SS4gQmVmdWduaXNub3Jt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Tm90d2VuZ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GZWhs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Rm9sZ2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VYuIFJlY2h0c25hdHVyIGRlciBUcmlhZ2UgdW5kIFJlY2h0c3NjaH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4IFN0cmFmLSB1bmQgeml2aWxyZWNodGxpY2hlIEFzcGVrdG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U3RyYWZyZWNodCB1bmQ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TVxcJ2Y2Z2xpY2hlIFN0cmFmdGF0YmVzdFxcJ2U0bm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0cmFmdGF0ZW4gZ2VnZW4gZGFzIExlYmVuIHVuZCBkaWUga1xcJ2Y2cnBlcmxpY2hlIFVudmVyc2VocnR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UdW4gb2RlciBVbnRlcmxh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R2FyYW50ZW5zdGVsb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ykgR2FyYW50ZW5wZmxp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TVxcJ2Y2Z2xpY2hrZWl0IGRlcyBIYW5kZWx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ZWJvdGVuaGVpdCBkZXMgSGFuZGVs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jYykgWnVtdXRiYXJrZWl0IGRlcyBIYW5kZWxuc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RWludHJpdHQgZGVzIHRhdGJlc3RhbmRsaWNoZW4gRXJmb2xnZXMgXFx1ODIxMSAgaHlwb3RoZXRpc2NoZSBLYXVzYWxpdFxcJ2U0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U3ViamVrdGl2ZXIgVGF0YmVzdGFuZ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VbnRlcmxhc3NlbmUgSGlsZmVsZWlzd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LiBTdHJhZnJlY2h0bGljaGUgTFxcJ2Y2c3VuZyBkZXIgUGF0aWVudGVuYXVzd2Fob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JlaSBLb2xsaXNpb24gdm9uIEdhcmFudGVucGZsaWNodGVuIChcXCdhNyAxMyBTdEdCK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FxcJ2Y2c3VuZyBuYWNoIGRlciByZWNodGZlcnRpZ2VuZGVu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Vbm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TdHJhZnJlY2h0bGljaGUgUmVsZXZhbnogZGVzIEFydC4gMyBBYnMuIDEgR0cgaW0gXFwnZGNicmlnZW5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QmVpIEtvbGxpc2lvbiBtaXQgYWxsZy4gSGlsZmVsZWlzdHVuZ3NwZmxpY2h0IChcXCdhNyAzMjNjIFN0R0Ip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RyaWFnZXBmbGljaHQgZlxcJ2ZjciBhbGx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5vdHdlbmRpZ2tlaXQgZWluZXIgZXJnXFwnZTRuemVuZGVuIHN0cmFmZ2VzZXR6bGljaGVuIFJlZ2V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TY2h1bGRlYmVuZX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HcnVuZHNcXCdlNHR6bGljaCBrZWluIFZlcnppY2h0IGF1ZiBTdHJhZmUgd2VnZW4gR2V3aXNzZW5za29uZmxpa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QXVzbmFobWUgXFx1ODIxMSAgUmV0dHVuZyBuYWhlc3RlaGVuZGVyIFBlcnN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i4gWml2aWxyZWNodC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SGFmdHVuZ3N0YXRiZXN0XFwnZTRuZ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VydHJh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HZXNjaFxcJ2U0ZnRzZlxcJ2ZjaHJ1bmcgb2huZSBBdWZ0cm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FVuZXJsYXVidGUgSGFuZGx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BbXRzaGFmdHVuZyB1bmQgUmVncmVz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b3JyYW5naWdlIEFtdHNoYWZ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Z3Jlc3NtXFwnZjZnbGljaGtlaXRlbiBnZWdlblxcJ2ZjYmVyIGRlbSBUcmlhZ2Vhcnp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aaXZpbHJlY2h0bGljaGUgTFxcJ2Y2c3VuZyBkZXIgUGF0aWVudGVuYXVzd2Fob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b2dtYXRpc2NoZXIgU3RhbmRv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EpIExcXCdmNnN1bmcgaW0gQmVyZWljaCBkZXIgUGZsaWNodGVuYmVzdGltbX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FxcJ2Y2c3VuZyBpbSBCZXJlaWNoIGRlciBSZWNodHN3aWRy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VtZmFuZyBkZXIgeml2aWxyZWNodGxpY2hlbiBLb250cm9sb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hY2ggZGVuIEdydW5kc1xcJ2U0dHplbiBkZXIgcmVjaHRmZXJ0aWdlbmRlbiBQZmxpY2h0ZW5rb2xsaXN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FppdmlscmVjaHRsaWNoZSBSZWxldmFueiBkZXMgQXJ0LiAzIEFicy4gMSBHR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cml0dHdpcmt1bmcgZGVyIEdydW5kcmVjaHR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Jlc29uZGVyZSBWZXJhbnR3b3J0dW5nIGRlcyBUcmlhZ2Vhcnp0ZXN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OSBadXNhbW1lbmZhc3N1bmd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MaXRlcmF0dXJ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TYWNodmVyemVpY2huaXN9e1xccnRsY2hcXGFmM1xcYWZzMThcXGx0cmNoXFxmczE4XFxsYW5nMTAzMVxcbGFuZ25wMTAzMVxcbGFuZ2ZlMTAzMVxcbGFuZ2ZlbnAxMDMxXFxsb2NoXFxhZjNcXGRiY2hcXGFmM1xyXG5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zLCJOdW1lcmFsU3lzdGVtIjowLCJPcmlnaW5hbFN0cmluZyI6IjM0IiwiU3RhcnRQYWdlIjp7IiRpZCI6IjE5IiwiJHR5cGUiOiJTd2lzc0FjYWRlbWljLlBhZ2VOdW1iZXIsIFN3aXNzQWNhZGVtaWMiLCJJc0Z1bGx5TnVtZXJpYyI6dHJ1ZSwiTnVtYmVyIjozNCwiTnVtYmVyaW5nVHlwZSI6MywiTnVtZXJhbFN5c3RlbSI6MCwiT3JpZ2luYWxTdHJpbmciOiIzNCIsIlByZXR0eVN0cmluZyI6IjM0In19LCJSZWZlcmVuY2UiOnsiJGlkIjoiMjA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ZmFsc2UsIktleXdvcmRzIjpbXSwiTG9jYXRpb25zIjpbXSwiT3JnYW5pemF0aW9ucyI6W10sIk90aGVyc0ludm9sdmVkIjpbXSwiUGFnZVJhbmdlIjoiPHNwPlxyXG4gIDxuPjM0PC9uPlxyXG4gIDxpbj50cnVlPC9pbj5cclxuICA8bnQ+TWFyZ2luPC9udD5cclxuICA8b3M+MzQ8L29zPlxyXG4gIDxwcz4zNDwvcHM+XHJcbjwvc3A+XHJcbjxlcD5cclxuICA8bj41MDwvbj5cclxuICA8aW4+dHJ1ZTwvaW4+XHJcbiAgPG50Pk1hcmdpbjwvbnQ+XHJcbiAgPG9zPjUwPC9vcz5cclxuICA8cHM+NTA8L3BzPlxyXG48L2VwPlxyXG48b3M+MzQtNTA8L29zPiIsIlBhcmVudFJlZmVyZW5jZSI6eyIkaWQiOiIyM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NvdmVyUGF0aCI6eyIkaWQiOiIyMyIsIiR0eXBlIjoiU3dpc3NBY2FkZW1pYy5DaXRhdmkuTGlua2VkUmVzb3VyY2UsIFN3aXNzQWNhZGVtaWMuQ2l0YXZpIiwiTGlua2VkUmVzb3VyY2VUeXBlIjoyLCJPcmlnaW5hbFN0cmluZyI6IkM6XFxVc2Vyc1xcRGVnZW5lclxcQXBwRGF0YVxcTG9jYWxcXFRlbXBcXHE1YnFzY2p5LmpwZyIsIlVyaVN0cmluZyI6IjIyYjY3MGIxLWE4N2MtNDdhYS1hYzQzLTA1OTRkZTY4MjdmY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w:instrText>
          </w:r>
          <w:r w:rsidRPr="00F61F7E">
            <w:rPr>
              <w:noProof/>
              <w:lang w:val="de-DE"/>
            </w:rPr>
            <w:instrText>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}</w:instrText>
          </w:r>
          <w:r>
            <w:rPr>
              <w:noProof/>
            </w:rPr>
            <w:fldChar w:fldCharType="separate"/>
          </w:r>
          <w:r w:rsidRPr="009D4D83">
            <w:rPr>
              <w:i/>
              <w:noProof/>
              <w:lang w:val="de-DE"/>
            </w:rPr>
            <w:t>Brech</w:t>
          </w:r>
          <w:r w:rsidRPr="009D4D83">
            <w:rPr>
              <w:noProof/>
              <w:lang w:val="de-DE"/>
            </w:rPr>
            <w:t>,</w:t>
          </w:r>
          <w:r w:rsidRPr="00CB2CFC">
            <w:rPr>
              <w:noProof/>
              <w:lang w:val="de-DE"/>
            </w:rPr>
            <w:t xml:space="preserve"> </w:t>
          </w:r>
          <w:r w:rsidRPr="00010E3F">
            <w:rPr>
              <w:noProof/>
              <w:lang w:val="de-DE"/>
            </w:rPr>
            <w:t>a.a.O. Fn.</w:t>
          </w:r>
          <w:r>
            <w:rPr>
              <w:noProof/>
              <w:lang w:val="de-DE"/>
            </w:rPr>
            <w:t xml:space="preserve"> </w:t>
          </w:r>
          <w:r>
            <w:rPr>
              <w:noProof/>
              <w:lang w:val="de-DE"/>
            </w:rPr>
            <w:fldChar w:fldCharType="begin"/>
          </w:r>
          <w:r>
            <w:rPr>
              <w:noProof/>
              <w:lang w:val="de-DE"/>
            </w:rPr>
            <w:instrText xml:space="preserve"> NOTEREF _Ref58623558 \h </w:instrText>
          </w:r>
          <w:r>
            <w:rPr>
              <w:noProof/>
              <w:lang w:val="de-DE"/>
            </w:rPr>
          </w:r>
          <w:r>
            <w:rPr>
              <w:noProof/>
              <w:lang w:val="de-DE"/>
            </w:rPr>
            <w:fldChar w:fldCharType="separate"/>
          </w:r>
          <w:r>
            <w:rPr>
              <w:noProof/>
              <w:lang w:val="de-DE"/>
            </w:rPr>
            <w:t>73</w:t>
          </w:r>
          <w:r>
            <w:rPr>
              <w:noProof/>
              <w:lang w:val="de-DE"/>
            </w:rPr>
            <w:fldChar w:fldCharType="end"/>
          </w:r>
          <w:r w:rsidRPr="009D4D83">
            <w:rPr>
              <w:i/>
              <w:noProof/>
              <w:lang w:val="de-DE"/>
            </w:rPr>
            <w:t xml:space="preserve">, </w:t>
          </w:r>
          <w:r w:rsidRPr="009D4D83">
            <w:rPr>
              <w:noProof/>
              <w:lang w:val="de-DE"/>
            </w:rPr>
            <w:t xml:space="preserve">S. 271; </w:t>
          </w:r>
          <w:r w:rsidRPr="00010E3F">
            <w:rPr>
              <w:i/>
              <w:noProof/>
              <w:lang w:val="de-DE"/>
            </w:rPr>
            <w:t>Laufs</w:t>
          </w:r>
          <w:r>
            <w:rPr>
              <w:i/>
              <w:noProof/>
              <w:lang w:val="de-DE"/>
            </w:rPr>
            <w:t xml:space="preserve">, </w:t>
          </w:r>
          <w:r w:rsidRPr="00010E3F">
            <w:rPr>
              <w:i/>
              <w:noProof/>
              <w:lang w:val="de-DE"/>
            </w:rPr>
            <w:t>Kern</w:t>
          </w:r>
          <w:r>
            <w:rPr>
              <w:i/>
              <w:noProof/>
              <w:lang w:val="de-DE"/>
            </w:rPr>
            <w:t xml:space="preserve">, </w:t>
          </w:r>
          <w:r w:rsidRPr="00010E3F">
            <w:rPr>
              <w:i/>
              <w:noProof/>
              <w:lang w:val="de-DE"/>
            </w:rPr>
            <w:t>Rehborn</w:t>
          </w:r>
          <w:r>
            <w:rPr>
              <w:noProof/>
              <w:lang w:val="de-DE"/>
            </w:rPr>
            <w:t>, a.a.O. Fn. 73</w:t>
          </w:r>
          <w:r w:rsidRPr="009D4D83">
            <w:rPr>
              <w:noProof/>
              <w:lang w:val="de-DE"/>
            </w:rPr>
            <w:t>,</w:t>
          </w:r>
          <w:r>
            <w:rPr>
              <w:noProof/>
              <w:lang w:val="de-DE"/>
            </w:rPr>
            <w:t xml:space="preserve"> S.</w:t>
          </w:r>
          <w:r w:rsidRPr="009D4D83">
            <w:rPr>
              <w:noProof/>
              <w:lang w:val="de-DE"/>
            </w:rPr>
            <w:t xml:space="preserve"> 34–50 (Rn. 34).</w:t>
          </w:r>
          <w:r>
            <w:rPr>
              <w:noProof/>
            </w:rPr>
            <w:fldChar w:fldCharType="end"/>
          </w:r>
        </w:sdtContent>
      </w:sdt>
    </w:p>
  </w:footnote>
  <w:footnote w:id="86">
    <w:p w14:paraId="68CCDED2" w14:textId="5B23E466" w:rsidR="00BA21B4" w:rsidRPr="00DC26AE" w:rsidRDefault="00BA21B4">
      <w:pPr>
        <w:pStyle w:val="Funotentext"/>
        <w:rPr>
          <w:lang w:val="de-DE"/>
        </w:rPr>
      </w:pPr>
      <w:r>
        <w:rPr>
          <w:rStyle w:val="Funotenzeichen"/>
        </w:rPr>
        <w:footnoteRef/>
      </w:r>
      <w:r w:rsidRPr="00F61F7E">
        <w:rPr>
          <w:lang w:val="de-DE"/>
        </w:rPr>
        <w:t xml:space="preserve"> Vgl. </w:t>
      </w:r>
      <w:r w:rsidRPr="00F61F7E">
        <w:rPr>
          <w:i/>
          <w:lang w:val="de-DE"/>
        </w:rPr>
        <w:t>BRK-Allianz</w:t>
      </w:r>
      <w:r w:rsidRPr="00F61F7E">
        <w:rPr>
          <w:lang w:val="de-DE"/>
        </w:rPr>
        <w:t xml:space="preserve">, a.a.O. Fn. </w:t>
      </w:r>
      <w:r>
        <w:rPr>
          <w:lang w:val="de-DE"/>
        </w:rPr>
        <w:t>22.</w:t>
      </w:r>
    </w:p>
  </w:footnote>
  <w:footnote w:id="87">
    <w:p w14:paraId="62FB4736" w14:textId="4AEEB5FB" w:rsidR="00BA21B4" w:rsidRPr="00DC26AE" w:rsidRDefault="00BA21B4">
      <w:pPr>
        <w:pStyle w:val="Funotentext"/>
        <w:rPr>
          <w:lang w:val="de-DE"/>
        </w:rPr>
      </w:pPr>
      <w:r>
        <w:rPr>
          <w:rStyle w:val="Funotenzeichen"/>
        </w:rPr>
        <w:footnoteRef/>
      </w:r>
      <w:r w:rsidRPr="009D4D83">
        <w:rPr>
          <w:lang w:val="de-DE"/>
        </w:rPr>
        <w:t xml:space="preserve"> </w:t>
      </w:r>
      <w:r>
        <w:rPr>
          <w:lang w:val="de-DE"/>
        </w:rPr>
        <w:t>D.h. der Reduzierung behinderter Individuen auf ihre gesundheitliche Beeinträchtigung.</w:t>
      </w:r>
    </w:p>
  </w:footnote>
  <w:footnote w:id="88">
    <w:p w14:paraId="3A5FB18C" w14:textId="30EA3815" w:rsidR="00BA21B4" w:rsidRPr="00115291"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41c82624-165c-4b8e-b6e7-a772cac68153"/>
          <w:id w:val="1576777486"/>
          <w:placeholder>
            <w:docPart w:val="DefaultPlaceholder_-1854013440"/>
          </w:placeholder>
        </w:sdtPr>
        <w:sdtEndPr/>
        <w:sdtContent>
          <w:r>
            <w:t>Z</w:t>
          </w:r>
          <w:r w:rsidRPr="009D4D83">
            <w:rPr>
              <w:lang w:val="de-DE"/>
            </w:rPr>
            <w:t xml:space="preserve">ustimmend </w:t>
          </w:r>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TE0YmU4LWRkZmQtNDdjYy1iNTNmLWIzZTNiYTJiMTZmOCIsIlJhbmdlTGVuZ3RoIjoyMiwiUmVmZXJlbmNlSWQiOiJiZDFiOWYyMS02NGRkLTRkMmMtOWQxMi04MGM0ODlkNGM2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FjcTNrbW1wLmpwZyIsIlVyaVN0cmluZyI6ImJkMWI5ZjIxLTY0ZGQtNGQyYy05ZDEyLTgwYzQ4OWQ0YzY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Ijoid2ljaHRpZyEiLCJFdmFsdWF0aW9uQ29tcGxleGl0eSI6MCwiRXZhbHVhdGlvbl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3aWNodGlnIX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SZWNodGxpY2hlIFJhaG1lbmJlZGluZ3VuZ2VuIGRlciBQcmlvcmlzaWVydW5nIHZvbiBDT1ZJRC0xOS1QYXRpZW50ZW4gaW4gZGVyIEludGVuc2l2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HbGVpY2hoZWl0IHZvciBkZXIgVHJpYWdl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SZWNodGxpY2hlIEdyZW56ZW4gbWVkaXppbmlzY2hlciBFdGhpa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GVyIFJlY2h0c3JhaG1lbiBmXFwnZmNyIGRpZSBQcmlvcmlzaWVydW5nIHZvbiBob2NoZHJpbmdsaWNoZW4gQ09WSUQtMTkgUGF0aWVudG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cmluZ2xpY2hrZWl0IHZvciBFcmZvbGdzYXVzc2ljaHQgXFx1ODIxMSAgYXVjaCBpbSBQYW5kZW1pZWZhbGx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1lZGl6aW5pc2NoZSBQcm9nbm9zZSBhbHMgQWx0ZXJzZGlza3JpbWluaWVy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1lZGl6aW5ldGhpc2NoZSBLcml0ZXJpZW4gb2huZSBldGhpc2NoZSBCZWdyXFwnZmNuZ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TmFjaHRyXFwnZTRnbGljaGUgVHJpYWdlP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S2VpbmUgU2VsYnN0dmVyd2FsdHVuZyBkZXIgXFx1ODIyMiBUcmlhZ2VcXHU4MjIwI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GllIFVudmVybWVpZGJhcmtlaXQgdHJhZ2lzY2hlciBFbnRzY2hlaWR1bmdlbn1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T3JpZ2luYWxTdHJpbmciOiI3MjciLCJTdGFydFBhZ2UiOnsiJGlkIjoiMjIiLCIkdHlwZSI6IlN3aXNzQWNhZGVtaWMuUGFnZU51bWJlciwgU3dpc3NBY2FkZW1pYyIsIklzRnVsbHlOdW1lcmljIjp0cnVlLCJOdW1iZXIiOjcyNywiTnVtYmVyaW5nVHlwZSI6MCwiTnVtZXJhbFN5c3RlbSI6MCwiT3JpZ2luYWxTdHJpbmciOiI3MjciLCJQcmV0dHlTdHJpbmciOiI3MjcifX0sIlJlZmVyZW5jZSI6eyIkaWQiOiIy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}</w:instrText>
          </w:r>
          <w:r>
            <w:rPr>
              <w:noProof/>
            </w:rPr>
            <w:fldChar w:fldCharType="separate"/>
          </w:r>
          <w:r w:rsidRPr="009D4D83">
            <w:rPr>
              <w:i/>
              <w:noProof/>
              <w:lang w:val="de-DE"/>
            </w:rPr>
            <w:t>Fateh-Moghadam</w:t>
          </w:r>
          <w:r>
            <w:rPr>
              <w:i/>
              <w:noProof/>
              <w:lang w:val="de-DE"/>
            </w:rPr>
            <w:t xml:space="preserve">, </w:t>
          </w:r>
          <w:r w:rsidRPr="009D4D83">
            <w:rPr>
              <w:i/>
              <w:noProof/>
              <w:lang w:val="de-DE"/>
            </w:rPr>
            <w:t>Gutmann</w:t>
          </w:r>
          <w:r>
            <w:rPr>
              <w:noProof/>
              <w:lang w:val="de-DE"/>
            </w:rPr>
            <w:t xml:space="preserve">, </w:t>
          </w:r>
          <w:r w:rsidRPr="00010E3F">
            <w:rPr>
              <w:noProof/>
              <w:lang w:val="de-DE"/>
            </w:rPr>
            <w:t xml:space="preserve">a.a.O. Fn. </w:t>
          </w:r>
          <w:r>
            <w:rPr>
              <w:noProof/>
              <w:lang w:val="de-DE"/>
            </w:rPr>
            <w:fldChar w:fldCharType="begin"/>
          </w:r>
          <w:r>
            <w:rPr>
              <w:noProof/>
              <w:lang w:val="de-DE"/>
            </w:rPr>
            <w:instrText xml:space="preserve"> NOTEREF _Ref58623768 \h </w:instrText>
          </w:r>
          <w:r>
            <w:rPr>
              <w:noProof/>
              <w:lang w:val="de-DE"/>
            </w:rPr>
          </w:r>
          <w:r>
            <w:rPr>
              <w:noProof/>
              <w:lang w:val="de-DE"/>
            </w:rPr>
            <w:fldChar w:fldCharType="separate"/>
          </w:r>
          <w:r>
            <w:rPr>
              <w:noProof/>
              <w:lang w:val="de-DE"/>
            </w:rPr>
            <w:t>37</w:t>
          </w:r>
          <w:r>
            <w:rPr>
              <w:noProof/>
              <w:lang w:val="de-DE"/>
            </w:rPr>
            <w:fldChar w:fldCharType="end"/>
          </w:r>
          <w:r w:rsidRPr="009D4D83">
            <w:rPr>
              <w:noProof/>
              <w:lang w:val="de-DE"/>
            </w:rPr>
            <w:t xml:space="preserve">; </w:t>
          </w:r>
          <w:r w:rsidRPr="009D4D83">
            <w:rPr>
              <w:i/>
              <w:noProof/>
              <w:lang w:val="de-DE"/>
            </w:rPr>
            <w:t>Engländer</w:t>
          </w:r>
          <w:r>
            <w:rPr>
              <w:i/>
              <w:noProof/>
              <w:lang w:val="de-DE"/>
            </w:rPr>
            <w:t xml:space="preserve">, </w:t>
          </w:r>
          <w:r w:rsidRPr="009D4D83">
            <w:rPr>
              <w:i/>
              <w:noProof/>
              <w:lang w:val="de-DE"/>
            </w:rPr>
            <w:t>Zimmermann</w:t>
          </w:r>
          <w:r w:rsidRPr="009D4D83">
            <w:rPr>
              <w:noProof/>
              <w:lang w:val="de-DE"/>
            </w:rPr>
            <w:t xml:space="preserve">, </w:t>
          </w:r>
          <w:r>
            <w:rPr>
              <w:noProof/>
              <w:lang w:val="de-DE"/>
            </w:rPr>
            <w:t>a.a.O. Fn. 25, S.</w:t>
          </w:r>
          <w:r w:rsidRPr="009D4D83">
            <w:rPr>
              <w:noProof/>
              <w:lang w:val="de-DE"/>
            </w:rPr>
            <w:t xml:space="preserve"> 1398; </w:t>
          </w:r>
          <w:r w:rsidRPr="009D4D83">
            <w:rPr>
              <w:i/>
              <w:noProof/>
              <w:lang w:val="de-DE"/>
            </w:rPr>
            <w:t>Lindner</w:t>
          </w:r>
          <w:r>
            <w:rPr>
              <w:i/>
              <w:noProof/>
              <w:lang w:val="de-DE"/>
            </w:rPr>
            <w:t>, Josef F.</w:t>
          </w:r>
          <w:r>
            <w:rPr>
              <w:noProof/>
              <w:lang w:val="de-DE"/>
            </w:rPr>
            <w:t xml:space="preserve">, </w:t>
          </w:r>
          <w:r w:rsidRPr="0080153A">
            <w:rPr>
              <w:noProof/>
              <w:lang w:val="de-DE"/>
            </w:rPr>
            <w:t>Die „Triage“ im Lichte der Drittwirkung der Grundrechte</w:t>
          </w:r>
          <w:r>
            <w:rPr>
              <w:noProof/>
              <w:lang w:val="de-DE"/>
            </w:rPr>
            <w:t xml:space="preserve">, </w:t>
          </w:r>
          <w:r w:rsidRPr="0080153A">
            <w:rPr>
              <w:noProof/>
              <w:lang w:val="de-DE"/>
            </w:rPr>
            <w:t xml:space="preserve">MedR </w:t>
          </w:r>
          <w:r>
            <w:rPr>
              <w:noProof/>
              <w:lang w:val="de-DE"/>
            </w:rPr>
            <w:t xml:space="preserve">38 </w:t>
          </w:r>
          <w:r w:rsidRPr="0080153A">
            <w:rPr>
              <w:noProof/>
              <w:lang w:val="de-DE"/>
            </w:rPr>
            <w:t>(2020)</w:t>
          </w:r>
          <w:r>
            <w:rPr>
              <w:noProof/>
              <w:lang w:val="de-DE"/>
            </w:rPr>
            <w:t>, S.</w:t>
          </w:r>
          <w:r w:rsidRPr="0080153A">
            <w:rPr>
              <w:noProof/>
              <w:lang w:val="de-DE"/>
            </w:rPr>
            <w:t xml:space="preserve"> 723</w:t>
          </w:r>
          <w:r>
            <w:rPr>
              <w:noProof/>
              <w:lang w:val="de-DE"/>
            </w:rPr>
            <w:t xml:space="preserve"> (</w:t>
          </w:r>
          <w:r w:rsidRPr="009D4D83">
            <w:rPr>
              <w:noProof/>
              <w:lang w:val="de-DE"/>
            </w:rPr>
            <w:t>727).</w:t>
          </w:r>
          <w:r>
            <w:rPr>
              <w:noProof/>
            </w:rPr>
            <w:fldChar w:fldCharType="end"/>
          </w:r>
        </w:sdtContent>
      </w:sdt>
    </w:p>
  </w:footnote>
  <w:footnote w:id="89">
    <w:p w14:paraId="6B7F75B0" w14:textId="31C7876C" w:rsidR="00BA21B4" w:rsidRPr="009D4D83" w:rsidRDefault="00BA21B4">
      <w:pPr>
        <w:pStyle w:val="Funotentext"/>
        <w:rPr>
          <w:lang w:val="en-GB"/>
        </w:rPr>
      </w:pPr>
      <w:r>
        <w:rPr>
          <w:rStyle w:val="Funotenzeichen"/>
        </w:rPr>
        <w:footnoteRef/>
      </w:r>
      <w:r w:rsidRPr="009D4D83">
        <w:rPr>
          <w:lang w:val="de-DE"/>
        </w:rPr>
        <w:t xml:space="preserve"> </w:t>
      </w:r>
      <w:r>
        <w:rPr>
          <w:lang w:val="de-DE"/>
        </w:rPr>
        <w:t xml:space="preserve">Diese orientieren sich an den US-amerikanischen Antidiskriminierungsrichtlinien, die Behindertenorganisationen im Kontext der gerichtlichen Klagen gegen diskriminierende Triage-Richtlinien entwickelt haben; vgl. </w:t>
      </w:r>
      <w:sdt>
        <w:sdtPr>
          <w:rPr>
            <w:highlight w:val="yellow"/>
            <w:lang w:val="de-DE"/>
          </w:rPr>
          <w:alias w:val="To edit, see citavi.com/edit"/>
          <w:tag w:val="CitaviPlaceholder#986ebbe5-c171-4e1b-8462-7bae5d1b0884"/>
          <w:id w:val="-887485593"/>
          <w:placeholder>
            <w:docPart w:val="DefaultPlaceholder_-1854013440"/>
          </w:placeholder>
        </w:sdtPr>
        <w:sdtEndPr/>
        <w:sdtContent>
          <w:r w:rsidRPr="004E3289">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WU4NjhjLTQ1NGItNGI1NS1iOWRmLTcyZjI0MTQyZGFlOSIsIlJhbmdlTGVuZ3RoIjo0NSwiUmVmZXJlbmNlSWQiOiI5NzU4ZWZiZC00NDllLTRkNTAtYTQxZC05NGQ1MTQ4NmI4NmU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RSRURGIiwiTGFzdE5hbWUiOiJCYWdlbnN0b3MiLCJNaWRkbGVOYW1lIjoiZXQgYWwiLCJQcm90ZWN0ZWQiOmZhbHNlLCJTZXgiOjAsIkNyZWF0ZWRCeSI6Il9UaGVyZXNpYSBEZWdlbmVyIiwiQ3JlYXRlZE9uIjoiMjAyMC0xMi0wNVQxNjozOTozNCIsIk1vZGlmaWVkQnkiOiJfVGhlcmVzaWEgRGVnZW5lciIsIklkIjoiMzY5NGQyOTktNjZmYi00Y2M2LThjNTUtMTMyMmNiZDFlYWUzIiwiTW9kaWZpZWRPbiI6IjIwMjAtMTItMDVUMTY6Mzk6Mz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wdW96Y2QyZS5qcGciLCJVcmlTdHJpbmciOiI5NzU4ZWZiZC00NDllLTRkNTAtYTQxZC05NGQ1MTQ4NmI4Nm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ZmFsc2UsIktleXdvcmRzIjpbXSwiTG9jYXRpb25zIjpbXSwiT3JnYW5pemF0aW9ucyI6W10sIk90aGVyc0ludm9sdmVkIjpbXSwiUGFnZUNvdW50IjoiNyIsIlB1Ymxpc2hlcnMiOltdLCJRdW90YXRpb25zIjpbXSwiUmVmZXJlbmNlVHlwZSI6IlVucHVibGlzaGVkV29yayIsIlNob3J0VGl0bGUiOiJCYWdlbnN0b3Mg4oCTIEd1aWRhbmNlLXRvLVN0YXRlcy1Ib3NwaXRhbHNfRklOQUwiLCJTaG9ydFRpdGxlVXBkYXRlVHlwZSI6MCwiU3RhdGljSWRzIjpbIjU4YjY4M2I3LTkyOTYtNGY0MC05YmM1LWYxZjE0MWQwYjViZiJd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cmVmIjoiNCJ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a2R1dDJ4eGsuanBnIiwiVXJpU3RyaW5nIjoiNTNiYzE1MWEtMjc0ZS00ZmNkLTlmMTItNWNkZTVmMmRlN2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w:instrText>
          </w:r>
          <w:r w:rsidRPr="00F61F7E">
            <w:rPr>
              <w:noProof/>
              <w:lang w:val="en-GB"/>
            </w:rPr>
            <w:instrText>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}</w:instrText>
          </w:r>
          <w:r w:rsidRPr="004E3289">
            <w:rPr>
              <w:noProof/>
              <w:lang w:val="de-DE"/>
            </w:rPr>
            <w:fldChar w:fldCharType="separate"/>
          </w:r>
          <w:r w:rsidRPr="009D4D83">
            <w:rPr>
              <w:i/>
              <w:noProof/>
              <w:lang w:val="en-GB"/>
            </w:rPr>
            <w:t>Bagenstos, Samuel et al.</w:t>
          </w:r>
          <w:r w:rsidRPr="009D4D83">
            <w:rPr>
              <w:noProof/>
              <w:lang w:val="en-GB"/>
            </w:rPr>
            <w:t xml:space="preserve">, </w:t>
          </w:r>
          <w:r w:rsidRPr="009D4D83">
            <w:rPr>
              <w:iCs/>
              <w:noProof/>
              <w:lang w:val="en-GB"/>
            </w:rPr>
            <w:t>Applying H</w:t>
          </w:r>
          <w:r w:rsidRPr="004E3289">
            <w:rPr>
              <w:iCs/>
              <w:noProof/>
              <w:lang w:val="en-GB"/>
            </w:rPr>
            <w:t>HS</w:t>
          </w:r>
          <w:r w:rsidRPr="009D4D83">
            <w:rPr>
              <w:iCs/>
              <w:noProof/>
              <w:lang w:val="en-GB"/>
            </w:rPr>
            <w:t xml:space="preserve">’s Guidance </w:t>
          </w:r>
          <w:r w:rsidRPr="004E3289">
            <w:rPr>
              <w:iCs/>
              <w:noProof/>
              <w:lang w:val="en-GB"/>
            </w:rPr>
            <w:t>f</w:t>
          </w:r>
          <w:r w:rsidRPr="009D4D83">
            <w:rPr>
              <w:iCs/>
              <w:noProof/>
              <w:lang w:val="en-GB"/>
            </w:rPr>
            <w:t xml:space="preserve">or States </w:t>
          </w:r>
          <w:r w:rsidRPr="004E3289">
            <w:rPr>
              <w:iCs/>
              <w:noProof/>
              <w:lang w:val="en-GB"/>
            </w:rPr>
            <w:t>a</w:t>
          </w:r>
          <w:r w:rsidRPr="009D4D83">
            <w:rPr>
              <w:iCs/>
              <w:noProof/>
              <w:lang w:val="en-GB"/>
            </w:rPr>
            <w:t xml:space="preserve">nd Health Care Providers </w:t>
          </w:r>
          <w:r w:rsidRPr="004E3289">
            <w:rPr>
              <w:iCs/>
              <w:noProof/>
              <w:lang w:val="en-GB"/>
            </w:rPr>
            <w:t>o</w:t>
          </w:r>
          <w:r w:rsidRPr="009D4D83">
            <w:rPr>
              <w:iCs/>
              <w:noProof/>
              <w:lang w:val="en-GB"/>
            </w:rPr>
            <w:t xml:space="preserve">n Avoiding Disability-Based Discrimination </w:t>
          </w:r>
          <w:r w:rsidRPr="004E3289">
            <w:rPr>
              <w:iCs/>
              <w:noProof/>
              <w:lang w:val="en-GB"/>
            </w:rPr>
            <w:t>i</w:t>
          </w:r>
          <w:r w:rsidRPr="009D4D83">
            <w:rPr>
              <w:iCs/>
              <w:noProof/>
              <w:lang w:val="en-GB"/>
            </w:rPr>
            <w:t>n Treatment Rationing</w:t>
          </w:r>
          <w:r w:rsidRPr="004E3289">
            <w:rPr>
              <w:iCs/>
              <w:noProof/>
              <w:lang w:val="en-GB"/>
            </w:rPr>
            <w:t>, 3.4.23020, online: http://thearc.org/wp-content/uploads/2020/04/Guidance-to-States-Hospitals_FINAL.pdf (Abruf 10.12.2020)</w:t>
          </w:r>
          <w:r w:rsidRPr="009D4D83">
            <w:rPr>
              <w:noProof/>
              <w:lang w:val="en-GB"/>
            </w:rPr>
            <w:t xml:space="preserve">; </w:t>
          </w:r>
          <w:r w:rsidRPr="009D4D83">
            <w:rPr>
              <w:i/>
              <w:noProof/>
              <w:lang w:val="en-GB"/>
            </w:rPr>
            <w:t>Bagenstos</w:t>
          </w:r>
          <w:r w:rsidRPr="004E3289">
            <w:rPr>
              <w:noProof/>
              <w:lang w:val="de-DE"/>
            </w:rPr>
            <w:fldChar w:fldCharType="end"/>
          </w:r>
          <w:r w:rsidRPr="009D4D83">
            <w:rPr>
              <w:i/>
              <w:noProof/>
              <w:lang w:val="en-GB"/>
            </w:rPr>
            <w:t>, Samuel et al.</w:t>
          </w:r>
          <w:r w:rsidRPr="009D4D83">
            <w:rPr>
              <w:lang w:val="en-GB"/>
            </w:rPr>
            <w:t xml:space="preserve">, Evaluation Framework for Crisis Standard of Care Plans, 9.4.2020, Update 6.5.2020, online: </w:t>
          </w:r>
          <w:hyperlink r:id="rId6" w:history="1">
            <w:r w:rsidRPr="009D4D83">
              <w:t>http://www.bazelon.org/wp-content/uploads/2020/05/Updated-evaluation-framework-5.6.20.pdf</w:t>
            </w:r>
          </w:hyperlink>
          <w:r>
            <w:rPr>
              <w:lang w:val="en-GB"/>
            </w:rPr>
            <w:t xml:space="preserve"> (Abruf 10.12.2020).</w:t>
          </w:r>
          <w:r w:rsidRPr="009D4D83">
            <w:rPr>
              <w:highlight w:val="yellow"/>
              <w:lang w:val="en-GB"/>
            </w:rPr>
            <w:t xml:space="preserve"> </w:t>
          </w:r>
        </w:sdtContent>
      </w:sdt>
      <w:r w:rsidRPr="009D4D83">
        <w:rPr>
          <w:highlight w:val="yellow"/>
          <w:lang w:val="en-GB"/>
        </w:rPr>
        <w:t xml:space="preserve"> </w:t>
      </w:r>
    </w:p>
  </w:footnote>
  <w:footnote w:id="90">
    <w:p w14:paraId="2921EAF1" w14:textId="4000C85D" w:rsidR="00BA21B4" w:rsidRPr="00A5216C" w:rsidRDefault="00BA21B4">
      <w:pPr>
        <w:pStyle w:val="Funotentext"/>
        <w:rPr>
          <w:lang w:val="de-DE"/>
        </w:rPr>
      </w:pPr>
      <w:r>
        <w:rPr>
          <w:rStyle w:val="Funotenzeichen"/>
        </w:rPr>
        <w:footnoteRef/>
      </w:r>
      <w:r>
        <w:t xml:space="preserve"> SOFA-Score ist die Abkürzung für sepsis-related organ failure assessment score, manchmal auch sequential organ failure assessment score. </w:t>
      </w:r>
      <w:r w:rsidRPr="00F61F7E">
        <w:rPr>
          <w:lang w:val="de-DE"/>
        </w:rPr>
        <w:t xml:space="preserve">Dieser Score wird benutzt, um den Zustand eines Patienten mit Sepsis und das Ausmaß der Organschädigung im Verlauf einer Behandlung auf der Intensivstation zu beschreiben, </w:t>
      </w:r>
      <w:r>
        <w:rPr>
          <w:lang w:val="de-DE"/>
        </w:rPr>
        <w:t>v</w:t>
      </w:r>
      <w:r w:rsidRPr="00F61F7E">
        <w:rPr>
          <w:lang w:val="de-DE"/>
        </w:rPr>
        <w:t xml:space="preserve">gl. </w:t>
      </w:r>
      <w:r w:rsidRPr="00CE3882">
        <w:rPr>
          <w:i/>
          <w:lang w:val="de-DE"/>
        </w:rPr>
        <w:t>DIVI</w:t>
      </w:r>
      <w:r>
        <w:rPr>
          <w:lang w:val="de-DE"/>
        </w:rPr>
        <w:t>,</w:t>
      </w:r>
      <w:r w:rsidRPr="00185011">
        <w:rPr>
          <w:lang w:val="de-DE"/>
        </w:rPr>
        <w:t xml:space="preserve"> a.a.O. Fn. 2</w:t>
      </w:r>
      <w:r>
        <w:rPr>
          <w:lang w:val="de-DE"/>
        </w:rPr>
        <w:t>,</w:t>
      </w:r>
      <w:r w:rsidRPr="00185011">
        <w:rPr>
          <w:lang w:val="de-DE"/>
        </w:rPr>
        <w:t xml:space="preserve"> S.</w:t>
      </w:r>
      <w:r>
        <w:rPr>
          <w:lang w:val="de-DE"/>
        </w:rPr>
        <w:t xml:space="preserve"> </w:t>
      </w:r>
      <w:r w:rsidRPr="00185011">
        <w:rPr>
          <w:lang w:val="de-DE"/>
        </w:rPr>
        <w:t>11</w:t>
      </w:r>
      <w:r>
        <w:rPr>
          <w:lang w:val="de-DE"/>
        </w:rPr>
        <w:t xml:space="preserve"> </w:t>
      </w:r>
      <w:r w:rsidRPr="00185011">
        <w:rPr>
          <w:lang w:val="de-DE"/>
        </w:rPr>
        <w:t>m.</w:t>
      </w:r>
      <w:r>
        <w:rPr>
          <w:lang w:val="de-DE"/>
        </w:rPr>
        <w:t>W</w:t>
      </w:r>
      <w:r w:rsidRPr="00185011">
        <w:rPr>
          <w:lang w:val="de-DE"/>
        </w:rPr>
        <w:t>.</w:t>
      </w:r>
      <w:r>
        <w:rPr>
          <w:lang w:val="de-DE"/>
        </w:rPr>
        <w:t>n</w:t>
      </w:r>
      <w:r w:rsidRPr="00185011">
        <w:rPr>
          <w:lang w:val="de-DE"/>
        </w:rPr>
        <w:t xml:space="preserve">. </w:t>
      </w:r>
    </w:p>
  </w:footnote>
  <w:footnote w:id="91">
    <w:p w14:paraId="3B787EC4" w14:textId="5C88A5E6" w:rsidR="00BA21B4" w:rsidRPr="009D4D83" w:rsidRDefault="00BA21B4">
      <w:pPr>
        <w:pStyle w:val="Funotentext"/>
      </w:pPr>
      <w:r>
        <w:rPr>
          <w:rStyle w:val="Funotenzeichen"/>
        </w:rPr>
        <w:footnoteRef/>
      </w:r>
      <w:r w:rsidRPr="00185011">
        <w:rPr>
          <w:lang w:val="de-DE"/>
        </w:rPr>
        <w:t xml:space="preserve"> </w:t>
      </w:r>
      <w:sdt>
        <w:sdtPr>
          <w:alias w:val="To edit, see citavi.com/edit"/>
          <w:tag w:val="CitaviPlaceholder#a5811947-d2a1-4102-97c8-3cfe98bda9be"/>
          <w:id w:val="208769763"/>
          <w:placeholder>
            <w:docPart w:val="DefaultPlaceholder_-1854013440"/>
          </w:placeholder>
        </w:sdtPr>
        <w:sdtEndPr/>
        <w:sdtContent>
          <w:r>
            <w:rPr>
              <w:noProof/>
            </w:rPr>
            <w:fldChar w:fldCharType="begin"/>
          </w:r>
          <w:r w:rsidRPr="00185011">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zBiY2M3LTY4Y2QtNDJmYy04Y2FjLTQwZjE0Y2QyOTM0MCIsIlJhbmdlTGVuZ3RoIjo5MSwiUmVmZXJlbmNlSWQiOiJhNzE3YzBjMy1kNjEzLTQ5M2EtOGVhYi01ZTRlMjc1MTUx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MsIk51bWVyYWxTeXN0ZW0iOi0xLCJPcmlnaW5hbFN0cmluZyI6IjQyIGZmIiwiU3RhcnRQYWdlIjp7IiRpZCI6IjUiLCIkdHlwZSI6IlN3aXNzQWNhZGVtaWMuUGFnZU51bWJlciwgU3dpc3NBY2FkZW1pYyIsIklzRnVsbHlOdW1lcmljIjpmYWxzZSwiTnVtYmVyIjo0MiwiTnVtYmVyaW5nVHlwZSI6MywiTnVtZXJhbFN5c3RlbSI6LTEsIk9yaWdpbmFsU3RyaW5nIjoiNDIgZmYiLCJQcmV0dHlTdHJpbmciOiI0MiBmZi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w:instrText>
          </w:r>
          <w:r>
            <w:rPr>
              <w:noProof/>
              <w:lang w:val="en-GB"/>
            </w:rPr>
            <w:instrText>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MYXN0TmFtZSI6IlNjaHJvdGgvS8O2bmlnL0d1dG1hbm4vT2R1bmN1LCBUcmFuc3BsYW50YXRpb25zZ2VzZXR6IChUUEcpLCAxLiBBdWZsYWdlIDIwMDUiLCJQcm90ZWN0ZWQiOmZhbHNlLCJTZXgiOjAsIkNyZWF0ZWRCeSI6Il9UaGVyZXNpYSBEZWdlbmVyIiwiQ3JlYXRlZE9uIjoiMjAyMC0xMi0wNlQxNjozNzoxMyIsIk1vZGlmaWVkQnkiOiJfVGhlcmVzaWEgRGVnZW5lciIsIklkIjoiMTJmZGY3MDItYzRkYS00YzhhLTljNjgtZWE3ODY0YWJmZTBmIiwiTW9kaWZpZWRPbiI6IjIwMjAtMTItMDZUMTY6Mzc6M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wNHNwc3d5di5qcGciLCJVcmlTdHJpbmciOiJhNzE3YzBjMy1kNjEzLTQ5M2EtOGVhYi01ZTRlMjc1MTUxM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nRydWUsIkhhc0xhYmVsMiI6dHJ1ZSwiS2V5d29yZHMiOltdLCJMb2NhdGlvbnMiOltdLCJPcmdhbml6YXRpb25zIjpbXSwiT3RoZXJzSW52b2x2ZWQiOltdLCJQYWdlUmFuZ2UiOiI8c3A+XHJcbiAgPG4+MTwvbj5cclxuICA8bnQ+TWFyZ2luPC9udD5cclxuICA8bnM+T21pdDwvbnM+XHJcbiAgPG9zPjEtPC9vcz5cclxuICA8cHM+MS08L3BzPlxyXG48L3NwPlxyXG48b3M+MS08L29zPiIsIlBhcmVudFJlZmVyZW5jZSI6eyIkaWQiOiIxMS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i0xLCJPcmlnaW5hbFN0cmluZyI6IlMuIDMwNCBmZiIsIlN0YXJ0UGFnZSI6eyIkaWQiOiIyMCIsIiR0eXBlIjoiU3dpc3NBY2FkZW1pYy5QYWdlTnVtYmVyLCBTd2lzc0FjYWRlbWljIiwiSXNGdWxseU51bWVyaWMiOmZhbHNlLCJOdW1iZXIiOjMwNCwiTnVtYmVyaW5nVHlwZSI6MCwiTnVtZXJhbFN5c3RlbSI6LTEsIk9yaWdpbmFsU3RyaW5nIjoiUy4gMzA0IGZmIiwiUHJldHR5U3RyaW5nIjoiUy4gMzA0IGZmIn19LCJSZWZlcmVuY2UiOnsiJGlkIjoiMjE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Iy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cmVmIjoiOCJ9fV0sIkNpdGF0aW9uS2V5VXBkYXRlVHlwZSI6MCwiQ29sbGFib3JhdG9ycyI6W10sIkNvdmVyUGF0aCI6eyIkaWQiOiIyMyIsIiR0eXBlIjoiU3dpc3NBY2FkZW1pYy5DaXRhdmkuTGlua2VkUmVzb3VyY2UsIFN3aXNzQWNhZGVtaWMuQ2l0YXZpIiwiTGlua2VkUmVzb3VyY2VUeXBlIjoyLCJPcmlnaW5hbFN0cmluZyI6IkM6XFxVc2Vyc1xcVXNlclxcQXBwRGF0YVxcTG9jYWxcXFRlbXBcXGJxdmZ6aWt5LmpwZyIsIlVyaVN0cmluZyI6IjhiNjBmNDc0LTk5YjctNDYyYi1iZWQwLTc5OWRmZjI3M2I0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jb21wcmVzc1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zNzkwLzk3OC0zLTQyOC01MjY0Ni04IiwiVXJpU3RyaW5nIjoiaHR0cHM6Ly9kb2kub3JnLzEwLjM3OTAvOTc4LTMtNDI4LTUyNjQ2L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Vm9yd29y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BJbmhhbHRzXFwnZmNiZXJzaWNo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JbmhhbHRzdmVyemVpY2huaXN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yXG5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BYmtcXCdmY3J6dW5nc3ZlcnplaWNobml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xcJ2E3IDEgRWluZlxcJ2ZjaHJ1bmd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MiBLYXRhc3Ryb3BoZW5tZWRpemluIHVuZCBUcmlhZ2V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S2F0YXN0cm9waGVuIHVuZCBhbmRlcmUgU2NoYWRlbnNlcmVpZ25pc3N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3RlaWdlbmRlIFRlbmRlbnp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TmF0dXJr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GVjaG5pc2NoZSBLYXRhc3Ryb3BoZW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y4gVGVycm9yYW5zY2hsXFwnZTR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N5c3RlbWF0aXNjaGUgT3JkbnVuZyBkZXIgU2NoYWRlbnNiZWdyaWZm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BbGxnZW1laW5lIFNjaGFkZW5zZXJlaWduaXNz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S2F0YXN0cm9waG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WEpIERlZmluaXRpb25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LYXRhc3Ryb3BoZW5hc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NjKSBTdHJlaXRpZ2UgRWlub3JkbnVuZyBkZXMgS3JpZWd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VW5mXFwnZTRsbGUgdW5kIEdyb1xcJ2Rmc2NoYWRlbnNlcmVpZ25pc3N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EFrdXRlIFNjaGFkZW5zZXJlaWduaXNzZSBpbiBkZXIgTWVkaXpp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m90ZmF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NYXNzZW5hbmZhbGwgSGlsZmViZWRcXCdmY3JmdGln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1lZGl6aW5pc2NoZSBWZXJmYWhyZW4gYmVpIGFrdXRlbiBTY2hhZGVuc2VyZWlnbmlzc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Tm90ZmFsbG1lZGl6a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2F0YXN0cm9waGVubWVkaXpp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UcmlhZ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IZXJrdW5mdCB1bmQgaGlzdG9yaXNjaGUgRW50d2lja2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Vm9yc2NobGFnIGRlciBLYXRhc3Ryb3BoZW5tZWRpeml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RlZmluaXRpb2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NYXhpbWllcnVuZ3N6aWV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ByYXhp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RWludGVpbHVuZyBpbiB2aWVyIFRyaWFnZWdydXBwZW5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ZlcmZhaHJ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0LiBCZWRldXR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SS4gXFx1ODIyMiBUcmlhZ2VcXHU4MjIwICBpbiBkZXIgTm90ZmFsbG1lZGl6a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RXRoaXNjaGUgdW5kIHBvbGl0aXNjaGUgRGlza3Vzc2lvbiB1bSBkaWUgQW5lcmtlbm5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WLiBIZXV0aWdlIFZlcndlbmR1bmcgZGVzIEJlZ3JpZmZlcyBcXHU4MjIyIFRyaWFnZVxcdTgyMjAg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p1clxcJ2ZjY2tkclxcJ2U0bmd1bmcgenVndW5zdGVuIGRlcyBCZWdyaWZmZXMgXFx1ODIyMiBTaWNodHVuZ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bmFpc3NhbmNlIGltIEFsbHRh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zIEVpbm9yZG51bmcgaW4gZGllIFJhdGlvbmllcnVuZ3NkZWJhdHRlIGltIEdlc3VuZGhlaXRzd2Vz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EuIFxcdTgyMjIgVW5lcnNcXCdlNHR0bGljaGtlaXRcXHU4MjIwI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CLiBSYXRpb25pZXJ1bmdzd2lya2xpY2hrZWl0IGluIERldXRzY2hsYW5k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mF0aW9uYWxpc2l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SYXRpb25pZXJ1bm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JhdGlvbmllcnVuZ3NhbGx0YW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RWJlbm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Zvcm1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SkgV2VpY2ggdW5kIEhh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IpIERpcmVrdCB1bmQgSW5kaXJla3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ykgVmVyZGVja3QgdW5kIE9mZm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kKSBJbXBsaXppdCB1bmQgRXhwbGl6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EVpbm9yZG51bmcgZGVyIFRyaWFn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1LiBOb3R3ZW5kaWdrZWl0IHZvbiBvZmZlbmVuIHVuZCBleHBsaXppdGVuIEVudHNjaGVpZHVuZ2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YuIE5vdHdlbmRpZ2tlaXQgc3RyZW5nIGluZGl2aWR1ZWxsZXIgSW5kaWthdGlvbnNzdGVsbH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Qy4gQXJ0ZW4gZGVyIE1pdHRlbGtuYXBwaG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VmlydHVlbGxlIE1pdHRlbGtuYXBwaG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Ba3V0ZSBNaXR0ZWx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QuIFRyaWFnZSB2ZXJzdXMgUGF0aWVudGVuYXVzd2FobCBpbSBtZWRpemluaXNjaGVuIEFsbHRh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0IEVpbiBQcm9ibGVtIGRlciBWZXJ0ZWlsdW5nc2dlcmVjaHRpZ2tlaX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SGlsZmxvc2lna2VpdCBkZXIgR2VzdW5kaGVpdHNcXCdmNmtvbm9ta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hpbGZsb3NpZ2tlaXQgZGVyIE1lZGl6a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EV0aGlrLCBSZWNodCB1bmQgXFwnZTRyenRsaWNoZXMgRXJtZXN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LiBFdGhpayB1bmQgUmVjaH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cXCdjNHJ6dGxpY2hlIFN0YW5kZXNldGhpaywgUmVjaHQgdW5kIEVybWVzc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hpbmVpbndpcmtlbiBkZXIgXFwnZTRyenRsaWNoZW4gU3RhbmRlc2V0aGlrIGluIGRhcyBSZWNod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QcmltYXQgdmVyZmFzc3VuZ3NyZWNodGxpY2hlciBHcnVuZGVudHNjaGVpZHVuZ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RyaWFnZSB1bmQgXFwnZTRyenRsaWNoZXMgRXJtZXNzZW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xcXCdmNnN1bmdzYW5zXFwnZTR0emUgaW4gZGVyIHRyYWRpdGlvbmVsbGVuIFxcJ2U0cnp0bGljaGVuIFN0YW5kZXNldGhpayB1bmQgaW0gU3RhbmRlc3Jl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hpcHBva3JhdGlzY2hlciBFaW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cXCdjNHJ6dGxpY2hlIEJlcnVmc29yZG5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1heGltZSBcXHU4MjIyIExlYmVuIHp1IGVyaGFsdGVuIC4gLiAuIFxcdTgyMjAg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CZXJcXCdmY2Nrc2ljaHRpZ3VuZyB2b24gRHJpdHRpbnRlcmVzc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EaXNrcmltaW5pZXJ1bmdzdmVyYm90ZX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C4gUGhpbG9zb3BoaXNjaGUgXFwnZGNiZXJsZWd1bmdlbiB6d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S4gR1xcJ2ZjdGVyc3BlemlmaXNjaGUgVmVydGVpbHVuZ3NnZXJlY2h0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EuIEdlcmVjaHRpZ2tlaXQgYWxzIHVuYmVkaW5ndGUgc2l0dGxpY2hlIEZvcmRlc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UcmFuc3plbmRlbnRlIHVudGVpbGJhcmUgbWVkaXppbmlzY2hlIEdcXCdmY3Rlc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BbnR3b3J0dmVyc3VjaGUgZ3JvXFwnZGZlciBwaGlsb3NvcGhpc2NoZXIgR2VyZWNodGlna2VpdHN0aGVvcml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xLiBJbmRpdmlkdWFsaXNtdXN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Lb250cmFrdHVhbGlzbXVzIFxcdTgyMTEgIFxcdTgyMjIgVGhlb3J5IG9mIEp1c3RpY2VcXHU4MjIwI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EZW9udG9sb2dpZSBcXHU4MjExICBcXHU4MjIyIEthdGVnb3Jpc2NoZSBJbXBlcmF0aXZl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NC4gRGllIHRlbGVvbG9naXNjaGUgRXRoaWsgZGVzIFV0aWxpdGFyaXNtd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S4gTGliZXJhbGlzbXVz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YuIEVnYWxpdGFyaXNtdXN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3LiBSZXN1bWV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FLiBBbm5cXCdlNGhlcnVuZyBhbiBkYXMgR2VyZWNodGlna2VpdHN6aWV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WJlbmUgdm9uIFByaW56aXBpZW4gbWl0dGxlcmVyIFJlaWNod2Vpd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2Fza2FkZW5tb2RlbGx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SS4gRXggYW50ZS1Lb25zZW5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YuIEJlaXRyYWcgZGVzIFJlY2h0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QcmFrdGlzY2hlciBEaWVuZXIgZGVyIEdlcmVjaHRpZ2tlaXR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GltZW5zaW9uZW4gZGVyIFZlcnRlaWx1bmdzZ2VyZWNodG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GVnaXRpbWF0aW9uIGR1cmNoIFZlcmZhaHJ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GVnaXRpbWF0aW9uIGR1cmNoIGluaGFsdGxpY2hlIERldGVybWluYW50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ExlZ2l0aW1hdGlvbiBkdXJjaCBCaWxs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p1bSB3ZWl0ZXJlbiBHYW5nIGRlciBqdXJpc3Rpc2NoZW4gVW50ZXJzdWNo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aZXJzcGxpdHRlcnRlcyBcXHU4MjIyIEdlc3VuZGhlaXRzcmVjaH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GV4IHNwZWNpYWxlcyBkZXJvZ2F0IGxlZ2kgZ2VuZXJhbGl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NSAoTmljaHQtKVJlZ2VsdW5nIGltIGRldXRzY2hlbiBSZWNodH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cXHU4MjIyIE1pc3NnbFxcJ2ZjY2t0ZVxcdTgyMjAgIFJlZ2VsdW5nIGRlciBPcmdhbnZlcnRlaWx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lnbm9yaWVydW5nIHZvbiBSYXRpb25pZXJ1bmcgdW5kIFBhdGllbnRlbmF1c3dhaGwgZHVyY2ggZGFzIFNvemlhbHJlY2h0IHVuZCBkYXMgcHJpdmF0ZSBLcmFua2VudmVyc2ljaGVydW5nc3JlY2h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mVjaHQgZGVyIEdlc2V0emxpY2hlbiBLcmFua2VudmVyc2ljaG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JlZGFyZnNwcmlueml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ZlcmRlY2t0ZSBSYXRpb25pZXJ1bmcgZHVyY2ggZGVuIEdlc2V0emdlYm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Vud2lydHNjaGFmdGxpY2hrZWl0IGRlciBCZWhhbmRsdW5nIGFscyBBdXNzY2hsdXNza3JpdGVyaXVt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XaXJ0c2NoYWZ0bGljaGtlaXRzZ2Vib3QgZGVzIFxcJ2E3IDEyIFNHQiBW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BbmdlbWVzc2VuaGVpdHNyZWdlbHVuZyBkZXMgXFwnYTcgMTA2IEFicy4gMmEgTnIuIDQgU0dCIFZ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MpIEVyZ2VibmlzIHp1IFdpcnRzY2hhZnRsaWNoa2VpdHNcXCdmY2JlcmxlZ3VuZ2VuIGluIGRlciBHS1Z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UHJpdmF0ZXMgS3JhbmtlbnZlcnNpY2hlcnVuZ3NyZWNodCB1bmQgU296aWFsaGlsZmVyZWNo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2IEF1c3NhZ2VuIGludGVybmF0aW9uYWxlciBSZWNodHNxdWVsb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ERhcyBcXHU4MjIyIFJlY2h0IGF1ZiBHZXN1bmRoZWl0XFx1ODIyMCAgdW5kIHNlaW4gZWdhbGl0XFwnZTRyZXIgQ2hhcmFrdG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2F0enVuZyBkZXIgV2VsdGdlc3VuZGhlaXRzb3JnYW5pc2F0aW9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EFsbGdlbWVpbmUgRXJrbFxcJ2U0cnVuZyBkZXIgTWVuc2NoZW5yZWNodGUgZGVyIFVO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FdXJvcFxcJ2U0aXNjaGUgTWVuc2NoZW5yZWNodHNrb252ZW50aW9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VYuIEV1cm9wXFwnZTRpc2NoZSBTb3ppYWx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FYuIFVOTy1QYWt0IEkgXFwnZmNiZXIgd2lydHNjaGFmdGxpY2hlLCBzb3ppYWxlIHVuZCBrdWx0dXJlbGxlIFJlY2h0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LiBVTi1FcmtsXFwnZTRydW5nIFxcJ2ZjYmVyIHNvemlhbGVuIEZvcnRzY2hyaXR0IHVuZCBFbnR3aWNrbHVuZ3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S4gTGVpdHNcXCdlNHR6ZSBkZXIgV0hPIGZcXCdmY3IgZGllIE9yZ2FudHJhbnNwbGFudGF0aW9uIGJlaW0gTWVuc2NoZW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SUlJLiBXSE8tQ2hhcnRhIHZvbiBManVibGphbmEgXFwnZmNiZXIgZGllIFJlZm9ybWllcnVuZyBkZXIgR2VzdW5kaGVpdHN2ZXJzb3JndW5nfXtcclxu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guIEV1cm9wXFwnZTRpc2NoZSBCaW9ldGhpay1Lb252ZW50aW9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WC4gUmVjaHQgZGVyIEV1cm9wXFwnZTRpc2NoZW4gVW5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VmVydHJhZyB6dXIgR3JcXCdmY25kdW5nIGRlciBFdXJvcFxcJ2U0aXNjaGVuIEdlbWVpbnNjaGFmdG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dydW5kcmVjaHRzY2hhcnRh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y4gUmljaHRsaW5p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FNjaHV0eiBiZXNvbmRlcnMgZ2VmXFwnZTRocmRldGVyIFBhdGllbnRlbmdydXBw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HZWlzdGlnIFp1clxcJ2ZjY2tnZWJsaWViZW5lIHVuZCBTdHJhZmdlZmFuZ2VuZX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cmllZ3N2XFwnZjZsa2VycmVjaH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y4gQmV1cnRlaWx1bmcgZGVyIGludGVybmF0aW9uYWxlbiBSZWNodHNxdWVsbG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xcJ2E3IDcgU3RhYXRzLSB1bmQgdmVyd2FsdHVuZ3NyZWNodGxpY2hlIEdlc2ljaHRzcHVua3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BLiBCZWRldXR1bmcgZGVyIFZlcmZhc3N1bmcgZlxcJ2ZjciBkaWU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CLiBcXHU4MjIyIFJlY2h0IGF1ZiBHZXN1bmRoZWl0XFx1ODIyMCAgaW0gU2lubmUgZGVzIEdydW5kZ2VzZXR6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Wb3JhdXNzZXR6dW5nIGZcXCdmY3IgZWluZSBHcnVuZHJlY2h0c3ZlcmxldHp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S4gS2VpbiB1bWZhc3NlbmRlcyBhbGxnZW1laW5lcyBcXHU4MjIyIFJlY2h0IGF1ZiBHZXN1bmRoZWl0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UkuIE9yaWdpblxcJ2U0cmVyIEFuc3BydWNoIGF1ZiBkYXMgRXhpc3RlbnptaW5pbXVtIGF1cyBBcnQuIDEgQWJzLiAxIFNhdHogMiwgMiBBYnMuIDIgU2F0eiAxIGkuVi5tLiBBcnQuIDIwIEFicy4gMSBHR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TY2h1dHogZGVyIE1lbnNjaGVud1xcJ2ZjcmR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JlY2h0IGF1ZiBMZWJlbiB1bmQga1xcJ2Y2cnBlcmxpY2hlIFVudmVyc2VocnRo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NvemlhbHN0YWF0c3ByaW56aXB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WLiBEZXJpdmF0aXZlciBBbnNwcnVjaCBhdXMgQXJ0LiAzIEFicy4gMSBHR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YuIFJlc1xcJ2ZjbWV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DLiBSZWNodGZlcnRpZ3VuZyBkZXIgUGF0aWVudGVuYXVzd2FobCBhbSBNYVxcJ2Rmc3RhYiBkZXMgQXJ0LiAzIEFicy4gMSBHR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d1xcJ2U0aHJsZWlzdHVuZ3NnZWhhbHQgZGVzIEdsZWljaGhlaXRzc2F0emVz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FxcdTgyMjIgV2lsbGtcXCdmY3Jmb3JtZWx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cXHU4MjIyIE5ldWUgRm9ybWVsXFx1ODIyMCB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EaWZmZXJlbnppZXJ0ZSBCZXRyYWNod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VbmdsZWljaGJlaGFuZGx1bmcgZ2xlaWNoZXIgU2FjaHZlcmhhbH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NZWRpemluaXNjaGUgSGlsZmUgYWxzIGxlZ2l0aW1lciBad2VjayBmXFwnZmNyIGRpZSBVbmdsZWljaG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Vi4gT3B0aW1hbGUgQW5wYXNzdW5nIGRlciBBdXN3YWhsa3JpdGVyaWVuIGFuIGRhc1dlcnRlc3lzdGVtIGRlcyBHcnVuZGdlc2V0emV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dlc2NobGVjaHQsIEFic3RhbW11bmcsIFJhc3NlLCBTcHJhY2hlLCBIZWltYXQsIEhlcmt1bmZ0LCBHbGF1YmVuLCByZWxpZ2lcXCdmNnNlIHVuZCBwb2xpdGlzY2hlIEFuc2NoYXV1bmcsIEJlaGluZGVy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IGRlciBcXCdkY2JlcmxlYmVuZGVuemFob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TGVocmUgdm9tIFF1YW50aWZpemllcnVuZ3N2ZXJib3R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hYSkgXFx1ODIyMiBIZWlsaWdrZWl0IGRlcyBMZWJlbnN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BYnNvbHV0ZXIgTGViZW5zc2NodXR6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iKSBSZWFsaXRcXCdlNHQgdm9tIFxcdTgyMjIgYWJzb2x1dG9yaWVudGllcnRlbiBMZWJlbnNzY2h1dHp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FaW5zY2hyXFwnZTRua3VuZ2VuIGRlcyBhYnNvbHV0ZW4gTGViZW5zc2Nod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iYikgXFx1ODIyMiBIZWlsaWdrZWl0IGRlcyBMZWJlbnNcXHU4MjIwICBhbHMgKGJsb1xcJ2RmZSkgV2VydG9yaWVudGl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ykgTWF4aW1hbGVyIFJlY2h0c2dcXCdmY3RlcnNjaHV0eiBhbHMgWmllbCBkZXIgUmVjaHRzb3Jk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U3RhYXRzcGhpbG9zb3BoaXNjaGUgQmVkZXV0dW5nIGRlcyBMZWJl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EhlcnN0ZWxsdW5nIFxcdTgyMjIgcHJha3Rpc2NoZXIgS29ua29yZGFu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mKSBPcHRpbWllcnVuZ3Nwcmlueml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nKSBIaW50ZXJncnVuZCBkZXMgUXVhbnRpZml6aWVydW5nc3ZlcmJvdG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xcdTgyMjIgV2VocmV0IGRlbiBBbmZcXCdlNG5nZW5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TdGVsbHVuZ25haG1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oKSBcXHU4MjIyIERlciBXZXJ0IHN0ZWlndCBtaXQgZGVyIFphaGx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aSkgV2VzZW5zZ2VoYWx0c2dhcmFudGl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qKSBWZXJlaW5iYXJrZWl0IG1pdCBkZXIgUmVjaHRzcHJlY2h1bmcgZGVzIEJWZXJmR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FhKSBadW0gTWVuc2NoZW53XFwnZmNyZGVzY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p1bSBTY2h3YW5nZXJzY2hhZnRzYWJicnVja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NjKSBadW0gTHVmdHNpY2hlcmhlaXRzZ2VzZ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ERyaW5nbGljaGtlaX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GV4aWthbGlzY2hlciBWb3JyY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aZWl0cmF1bWJlem9nZW5lIEJldHJhY2h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VyZm9sZ3NhdXNzaWNo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SkgV2FocnNjaGVpbmxpY2hrZWl0IGRlcyBIZWlsdW5nc2VyZm9s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BdXNtYVxcJ2RmIGRlcyB6dSBlcndhcnRlbmRlbiBCZWhhbmRsdW5nc2VyZm9s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ExlYmVuc3dlcnRpbmRpZmZlcmVueiBkZXMgUmVjaHRzZ3V0ZXMgTGVi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iYikgRGFzIEtvbnplcHQgZGVyIFxcdTgyMjIgUVVBTFlcXHU4MjE3IHNcXHU4MjIwI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NjKSBHbGVpY2hlciBzdWJqZWt0aXZlciBOdXR6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kZCkgRG9wcGVsdmVydXJ0ZWls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jKSBTdGVyYmVuIGluIFdcXCdmY3JkZ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UuIEVyZ1xcJ2U0bnp1bmdzdmVyaFxcJ2U0bHRuaXMgdm9uIERyaW5nbGljaGtlaXQgdW5kIEVyZm9sZ3NhdXNzaWNodCBpbiBCZXp1ZyBhdWYgZGllIE1heGltaWVydW5nIGRlciBcXCdkY2JlcmxlYmVuZGVuemFob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2LiBBdWZ3YW5kIGJ6dy4gS29zdGVuIGRlciBCZWhhbmR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cuIEFsdGVy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guIFN0YWF0c2FuZ2VoXFwnZjZy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kuIEZpbmFuemtyYWZ0IGRlcyBIaWxmZWJlZFxcJ2ZjcmZ0aWdl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wLiBTb3ppYWxlIFdlcnRpZ2t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TEuIFxcdTgyMjIgU2VsYnN0dmVyc2NodWxkZW5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Mi4gWnVmYWxsc3ByaW56aXAgKExvc3ZlcmZhaHJlbiwgUHJpb3JpdFxcJ2U0dHNwcmluemlwIFxcdTgyMTEgIFdhcnRlbGlzdGUp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zLiBDaGFuY2VuZ2xlaWNoaGVp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FYuIEVyZ2VibmlzIHp1IGRlbiB2ZXJmYXNzdW5nc3JlY2h0bGljaGVuIFdlcnR2b3JnYWJ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RC4gTGVnaXNsYXRpdmUgQW5mb3JkZXJ1bmdlbn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R3J1bmRzYXR6IGRlcyBWb3JiZWhhbHRlcyBkZXMgR2VzZXR6Z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TWFzc2VuYW5mYWxsIEhpbGZlYmVkXFwnZmNyZnRpZ2Vy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xcdTgyMjIgRXJzdC1yZWNodC1TY2hsdXNzXFx1ODIyMCAgYXVzIGRlciBOQy1SZWNodHNwcmVja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BbmZvcmRlcnVuZ2VuIGFuIEFydCB1bmQgQmVzdGltbXRoZWl0IGRlciBSZWdlbHVuZ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zLiBaaXRpZXJnZWJv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R2VzZXR6Z2ViZXJpc2NoZSBadXN0XFwnZTRuZGlna2Vp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RS4gVmVyd2FsdHVuZ3NyZWNodGxpY2hlIEJlelxcJ2ZjZ2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Fp1c3RcXCdlNG5kaWdrZWl0IGltIGVuZ2VyZW4gU2lubm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SG9oZWl0bGljaGVzIEhhbmRlbG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pIFxcJ2U0cnp0bGljaGVyIFRcXCdlNHRpZ2tlaXQgaW0gQWxsZ2VtZWluZW5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SW0gUmV0dHVuZ3N3ZX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zLiBJbiBkZXIgS2F0YXN0cm9waGVuaGlsZm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BJSUkuIEJlZnVnbmlzbm9yb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5vdHdlbmRpZ2t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RmVobG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EZvbGd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WLiBSZWNodHNuYXR1ciBkZXIgVHJpYWdlIHVuZCBSZWNodHNzY2h1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OCBTdHJhZi0gdW5kIHppdmlscmVjaHRsaWNoZSBBc3Bla3R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N0cmFmcmVjaHQgdW5k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1cXCdmNmdsaWNoZSBTdHJhZnRhdGJlc3RcXCdlNG5k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TdHJhZnRhdGVuIGdlZ2VuIGRhcyBMZWJlbiB1bmQgZGllIGtcXCdmNnJwZXJsaWNoZSBVbnZlcnNlaHJ0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VHVuIG9kZXIgVW50ZXJsYXN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EdhcmFudGVuc3RlbGx1bmd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MpIEdhcmFudGVucGZsa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WEpIE1cXCdmNmdsaWNoa2VpdCBkZXMgSGFuZGVs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iYikgR2Vib3RlbmhlaXQgZGVzIEhhbmRlbG5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2MpIFp1bXV0YmFya2VpdCBkZXMgSGFuZGVsbnN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QpIEVpbnRyaXR0IGRlcyB0YXRiZXN0YW5kbGljaGVuIEVyZm9sZ2VzIFxcdTgyMTEgIGh5cG90aGV0aXNjaGUgS2F1c2FsaXRcXCdlNH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FN1Ympla3RpdmVyIFRhdGJlc3Rhbm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W50ZXJsYXNzZW5lIEhpbGZlbGVpc3R1bmd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BJSS4gU3RyYWZyZWNodGxpY2hlIExcXCdmNnN1bmcgZGVyIFBhdGllbnRlbmF1c3dhaGx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xLiBCZWkgS29sbGlzaW9uIHZvbiBHYXJhbnRlbnBmbGljaHRlbiAoXFwnYTcgMTMgU3RHQil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xcXCdmNnN1bmcgbmFjaCBkZXIgcmVjaHRmZXJ0aWdlbmRlbiBQZmxpY2h0ZW5rb2xsaXNpb2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VW5nbGVpY2h3ZXJ0aWdl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bGVpY2h3ZXJ0aWdl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U3RyYWZyZWNodGxpY2hlIFJlbGV2YW56IGRlcyBBcnQuIDMgQWJzLiAxIEdHIGltIFxcJ2RjYnJpZ2VufXtcclxu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JlaSBLb2xsaXNpb24gbWl0IGFsbGcuIEhpbGZlbGVpc3R1bmdzcGZsaWNodCAoXFwnYTcgMzIzYyBTdEdCKX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UcmlhZ2VwZmxpY2h0IGZcXCdmY3IgYWxs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0LiBOb3R3ZW5kaWdrZWl0IGVpbmVyIGVyZ1xcJ2U0bnplbmRlbiBzdHJhZmdlc2V0emxpY2hlbiBSZWdl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U2NodWxkZWJlbmV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3J1bmRzXFwnZTR0emxpY2gga2VpbiBWZXJ6aWNodCBhdWYgU3RyYWZlIHdlZ2VuIEdld2lzc2Vuc2tvbmZsaWt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F1c25haG1lIFxcdTgyMTEgIFJldHR1bmcgbmFoZXN0ZWhlbmRlciBQZXJz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IuIFppdmlscmVjaHQ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TVxcJ2Y2Z2xpY2hlIEhhZnR1bmdzdGF0YmVzdFxcJ2U0bm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FZlcnRyYW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R2VzY2hcXCdlNGZ0c2ZcXCdmY2hydW5nIG9obmUgQXVmdHJh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zLiBVbmVybGF1YnRlIEhhbmRs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QW10c2hhZnR1bmcgdW5kIFJlZ3Jlc3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9ycmFuZ2lnZSBBbXRzaGFmd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SZWdyZXNzbVxcJ2Y2Z2xpY2hrZWl0ZW4gZ2VnZW5cXCdmY2JlciBkZW0gVHJpYWdlYXJ6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Wml2aWxyZWNodGxpY2hlIExcXCdmNnN1bmcgZGVyIFBhdGllbnRlbmF1c3dhaGx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9nbWF0aXNjaGVyIFN0YW5kb3J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hKSBMXFwnZjZzdW5nIGltIEJlcmVpY2ggZGVyIFBmbGljaHRlbmJlc3RpbW1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xcXCdmNnN1bmcgaW0gQmVyZWljaCBkZXIgUmVjaHRzd2lkcm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VbWZhbmcgZGVyIHppdmlscmVjaHRsaWNoZW4gS29udHJvbGx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YWNoIGRlbiBHcnVuZHNcXCdlNHR6ZW4gZGVyIHJlY2h0ZmVydGlnZW5kZW4gUGZsaWNodGVua29sbGlzaW9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iKSBaaXZpbHJlY2h0bGljaGUgUmVsZXZhbnogZGVzIEFydC4gMyBBYnMuIDEgR0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HJpdHR3aXJrdW5nIGRlciBHcnVuZHJlY2h0Z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CZXNvbmRlcmUgVmVyYW50d29ydHVuZyBkZXMgVHJpYWdlYXJ6dGVz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kgWnVzYW1tZW5mYXNzdW5n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U2FjaHZlcnplaWNobmlzfXtcXHJ0bGNoXFxhZjNcXGFmczE4XFxsdHJjaFxcZnMxOFxcbGFuZzEwMzFcXGxhbmducDEwMzFcXGxhbmdmZTEwMzFcXGxhbmdmZW5wMTAzMVxcbG9jaFxcYWYzXFxkYmNoXFxhZjNcclxu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}</w:instrText>
          </w:r>
          <w:r>
            <w:rPr>
              <w:noProof/>
            </w:rPr>
            <w:fldChar w:fldCharType="separate"/>
          </w:r>
          <w:r w:rsidRPr="00E31EC6">
            <w:rPr>
              <w:i/>
              <w:noProof/>
            </w:rPr>
            <w:t>Schroth</w:t>
          </w:r>
          <w:r w:rsidRPr="009D4D83">
            <w:rPr>
              <w:i/>
              <w:noProof/>
            </w:rPr>
            <w:t xml:space="preserve">, </w:t>
          </w:r>
          <w:r w:rsidRPr="00E31EC6">
            <w:rPr>
              <w:i/>
              <w:noProof/>
            </w:rPr>
            <w:t>König</w:t>
          </w:r>
          <w:r w:rsidRPr="009D4D83">
            <w:rPr>
              <w:i/>
              <w:noProof/>
            </w:rPr>
            <w:t xml:space="preserve">, </w:t>
          </w:r>
          <w:r w:rsidRPr="00E31EC6">
            <w:rPr>
              <w:i/>
              <w:noProof/>
            </w:rPr>
            <w:t>Gutmann</w:t>
          </w:r>
          <w:r w:rsidRPr="009D4D83">
            <w:rPr>
              <w:i/>
              <w:noProof/>
            </w:rPr>
            <w:t xml:space="preserve">, </w:t>
          </w:r>
          <w:r w:rsidRPr="00E31EC6">
            <w:rPr>
              <w:i/>
              <w:noProof/>
            </w:rPr>
            <w:t>Oduncu</w:t>
          </w:r>
          <w:r w:rsidRPr="009D4D83">
            <w:rPr>
              <w:noProof/>
            </w:rPr>
            <w:t>,</w:t>
          </w:r>
          <w:r w:rsidRPr="00E31EC6">
            <w:rPr>
              <w:i/>
              <w:noProof/>
            </w:rPr>
            <w:t xml:space="preserve"> </w:t>
          </w:r>
          <w:r w:rsidRPr="009D4D83">
            <w:rPr>
              <w:noProof/>
            </w:rPr>
            <w:t>a.a.O. Fn. 7</w:t>
          </w:r>
          <w:r>
            <w:rPr>
              <w:noProof/>
            </w:rPr>
            <w:t>4</w:t>
          </w:r>
          <w:r w:rsidRPr="009D4D83">
            <w:rPr>
              <w:noProof/>
            </w:rPr>
            <w:t>, S.</w:t>
          </w:r>
          <w:r w:rsidRPr="00E31EC6">
            <w:rPr>
              <w:noProof/>
            </w:rPr>
            <w:t xml:space="preserve"> 42 ff</w:t>
          </w:r>
          <w:r w:rsidRPr="009D4D83">
            <w:rPr>
              <w:noProof/>
            </w:rPr>
            <w:t>.</w:t>
          </w:r>
          <w:r w:rsidRPr="00E31EC6">
            <w:rPr>
              <w:noProof/>
            </w:rPr>
            <w:t xml:space="preserve">; </w:t>
          </w:r>
          <w:r w:rsidRPr="00E31EC6">
            <w:rPr>
              <w:i/>
              <w:noProof/>
            </w:rPr>
            <w:t>Brech</w:t>
          </w:r>
          <w:r w:rsidRPr="009D4D83">
            <w:rPr>
              <w:noProof/>
            </w:rPr>
            <w:t>, a.a.O. Fn. 7</w:t>
          </w:r>
          <w:r>
            <w:rPr>
              <w:noProof/>
            </w:rPr>
            <w:t>3</w:t>
          </w:r>
          <w:r w:rsidRPr="009D4D83">
            <w:rPr>
              <w:i/>
              <w:noProof/>
            </w:rPr>
            <w:t xml:space="preserve">, </w:t>
          </w:r>
          <w:r w:rsidRPr="009D4D83">
            <w:rPr>
              <w:noProof/>
            </w:rPr>
            <w:t>S.</w:t>
          </w:r>
          <w:r w:rsidRPr="00E31EC6">
            <w:rPr>
              <w:noProof/>
            </w:rPr>
            <w:t xml:space="preserve"> 304 ff.</w:t>
          </w:r>
          <w:r>
            <w:rPr>
              <w:noProof/>
            </w:rPr>
            <w:fldChar w:fldCharType="end"/>
          </w:r>
        </w:sdtContent>
      </w:sdt>
    </w:p>
  </w:footnote>
  <w:footnote w:id="92">
    <w:p w14:paraId="0CC93D7E" w14:textId="6E7D7A0F" w:rsidR="00BA21B4" w:rsidRPr="009D4D83" w:rsidRDefault="00BA21B4" w:rsidP="00393B77">
      <w:r>
        <w:rPr>
          <w:rStyle w:val="Funotenzeichen"/>
        </w:rPr>
        <w:footnoteRef/>
      </w:r>
      <w:r w:rsidRPr="00E31EC6">
        <w:t xml:space="preserve"> </w:t>
      </w:r>
      <w:r w:rsidRPr="009D4D83">
        <w:rPr>
          <w:rFonts w:cs="Arial"/>
          <w:sz w:val="20"/>
          <w:szCs w:val="20"/>
        </w:rPr>
        <w:t xml:space="preserve">BVerfG, Urteil vom 18.7.1972 – 1 BvL 32/70 (numerus clausus, numerus clausus I), </w:t>
      </w:r>
      <w:r w:rsidRPr="009D4D83">
        <w:rPr>
          <w:rStyle w:val="highlight"/>
          <w:rFonts w:cs="Arial"/>
          <w:sz w:val="20"/>
          <w:szCs w:val="20"/>
        </w:rPr>
        <w:t>BVerfGE 33, 303</w:t>
      </w:r>
      <w:r w:rsidRPr="009D4D83">
        <w:rPr>
          <w:rFonts w:eastAsia="Times New Roman" w:cs="Arial"/>
          <w:sz w:val="20"/>
          <w:szCs w:val="20"/>
          <w:lang w:eastAsia="de-DE"/>
        </w:rPr>
        <w:t xml:space="preserve"> (345 f.);</w:t>
      </w:r>
      <w:r w:rsidRPr="009D4D83">
        <w:rPr>
          <w:rFonts w:cs="Arial"/>
          <w:sz w:val="20"/>
          <w:szCs w:val="20"/>
        </w:rPr>
        <w:t xml:space="preserve"> BVerfG, Beschluss vom 22.6.1977 – 1 BvL 23/75, </w:t>
      </w:r>
      <w:r w:rsidRPr="009D4D83">
        <w:rPr>
          <w:rStyle w:val="highlight"/>
          <w:rFonts w:cs="Arial"/>
          <w:sz w:val="20"/>
          <w:szCs w:val="20"/>
        </w:rPr>
        <w:t>BVerfGE 45, 393</w:t>
      </w:r>
      <w:r w:rsidRPr="009D4D83">
        <w:rPr>
          <w:rFonts w:cs="Arial"/>
          <w:sz w:val="20"/>
          <w:szCs w:val="20"/>
        </w:rPr>
        <w:t xml:space="preserve"> (</w:t>
      </w:r>
      <w:r w:rsidRPr="009D4D83">
        <w:rPr>
          <w:rFonts w:eastAsia="Times New Roman" w:cs="Arial"/>
          <w:sz w:val="20"/>
          <w:szCs w:val="20"/>
          <w:lang w:eastAsia="de-DE"/>
        </w:rPr>
        <w:t>399)</w:t>
      </w:r>
      <w:r w:rsidRPr="009D4D83">
        <w:rPr>
          <w:rFonts w:ascii="Segoe UI" w:eastAsia="Times New Roman" w:hAnsi="Segoe UI" w:cs="Segoe UI"/>
          <w:sz w:val="18"/>
          <w:szCs w:val="18"/>
          <w:lang w:eastAsia="de-DE"/>
        </w:rPr>
        <w:t>.</w:t>
      </w:r>
    </w:p>
  </w:footnote>
  <w:footnote w:id="93">
    <w:p w14:paraId="20A81EBD" w14:textId="59048465" w:rsidR="00BA21B4" w:rsidRPr="00E76E99" w:rsidRDefault="00BA21B4">
      <w:pPr>
        <w:pStyle w:val="Funotentext"/>
        <w:rPr>
          <w:lang w:val="de-DE"/>
        </w:rPr>
      </w:pPr>
      <w:r>
        <w:rPr>
          <w:rStyle w:val="Funotenzeichen"/>
        </w:rPr>
        <w:footnoteRef/>
      </w:r>
      <w:r>
        <w:t xml:space="preserve"> </w:t>
      </w:r>
      <w:sdt>
        <w:sdtPr>
          <w:alias w:val="To edit, see citavi.com/edit"/>
          <w:tag w:val="CitaviPlaceholder#6849eb75-fe9b-4514-b3f6-570e211981da"/>
          <w:id w:val="159990269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ZkNmYyLWM4NDktNDNjYy04OTIwLWE4NTY5MzdiMmM2OSIsIlJhbmdlTGVuZ3RoIjoyMywiUmVmZXJlbmNlSWQiOiJmNTE1YWY3ZS01NzU0LTQ0MjctYWE2MC1iNDJhMzk3ZmNkNDg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xhc3ROYW1lIjoiSmFyYXNzIiwiUHJvdGVjdGVkIjpmYWxzZSwiU2V4IjowLCJDcmVhdGVkQnkiOiJfVGhlcmVzaWEgRGVnZW5lciIsIkNyZWF0ZWRPbiI6IjIwMjAtMTItMDdUMTk6MTQ6NDYiLCJNb2RpZmllZEJ5IjoiX1RoZXJlc2lhIERlZ2VuZXIiLCJJZCI6IjIwODlhZWQxLWM5ZjYtNDFiZC1hM2FmLTcyMDdjYzhlN2E0MiIsIk1vZGlmaWVkT24iOiIyMDIwLTEyLTA3VDE5OjE0OjQ2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EZWdlbmVyXFxBcHBEYXRhXFxMb2NhbFxcVGVtcFxcZ292eTVmbGkuanBnIiwiVXJpU3RyaW5nIjoiZjUxNWFmN2UtNTc1NC00NDI3LWFhNjAtYjQyYTM5N2ZjZDQ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}</w:instrText>
          </w:r>
          <w:r>
            <w:rPr>
              <w:noProof/>
            </w:rPr>
            <w:fldChar w:fldCharType="separate"/>
          </w:r>
          <w:r>
            <w:rPr>
              <w:i/>
              <w:noProof/>
            </w:rPr>
            <w:t>Jarass</w:t>
          </w:r>
          <w:r w:rsidRPr="0053178F">
            <w:rPr>
              <w:noProof/>
            </w:rPr>
            <w:t>,</w:t>
          </w:r>
          <w:r>
            <w:rPr>
              <w:noProof/>
            </w:rPr>
            <w:t xml:space="preserve"> </w:t>
          </w:r>
          <w:r>
            <w:rPr>
              <w:i/>
              <w:noProof/>
            </w:rPr>
            <w:t>Hans D.</w:t>
          </w:r>
          <w:r>
            <w:rPr>
              <w:noProof/>
            </w:rPr>
            <w:t>, Losverfahren und Grundrechte,</w:t>
          </w:r>
          <w:r w:rsidRPr="0053178F">
            <w:rPr>
              <w:noProof/>
            </w:rPr>
            <w:t xml:space="preserve"> NVwZ 2017, </w:t>
          </w:r>
          <w:r>
            <w:rPr>
              <w:noProof/>
            </w:rPr>
            <w:t xml:space="preserve">S. </w:t>
          </w:r>
          <w:r w:rsidRPr="0053178F">
            <w:rPr>
              <w:noProof/>
            </w:rPr>
            <w:t>273.</w:t>
          </w:r>
          <w:r>
            <w:rPr>
              <w:noProof/>
            </w:rPr>
            <w:fldChar w:fldCharType="end"/>
          </w:r>
        </w:sdtContent>
      </w:sdt>
    </w:p>
  </w:footnote>
  <w:footnote w:id="94">
    <w:p w14:paraId="519D72FD" w14:textId="5787E515" w:rsidR="00BA21B4" w:rsidRPr="009D4D83" w:rsidRDefault="00BA21B4">
      <w:pPr>
        <w:pStyle w:val="Funotentext"/>
        <w:rPr>
          <w:lang w:val="en-GB"/>
        </w:rPr>
      </w:pPr>
      <w:r>
        <w:rPr>
          <w:rStyle w:val="Funotenzeichen"/>
        </w:rPr>
        <w:footnoteRef/>
      </w:r>
      <w:r>
        <w:t xml:space="preserve"> </w:t>
      </w:r>
      <w:sdt>
        <w:sdtPr>
          <w:alias w:val="To edit, see citavi.com/edit"/>
          <w:tag w:val="CitaviPlaceholder#7557d211-531c-4bf0-b952-ef793f1c716b"/>
          <w:id w:val="-116986212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OWVlNjE0LWUzYzYtNDZkYy1hMTFmLTlmNmMwYzg3MGU3ZiIsIlJhbmdlTGVuZ3RoIjo1NywiUmVmZXJlbmNlSWQiOiJmYzU1Y2EyZC1hZGY2LTRiY2EtOGMwOC01MTI4ZjRlNTkxZ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QyIiwiU3RhcnRQYWdlIjp7IiRpZCI6IjUiLCIkdHlwZSI6IlN3aXNzQWNhZGVtaWMuUGFnZU51bWJlciwgU3dpc3NBY2FkZW1pYyIsIklzRnVsbHlOdW1lcmljIjpmYWxzZSwiTnVtYmVyIjo0MiwiTnVtYmVyaW5nVHlwZSI6MCwiTnVtZXJhbFN5c3RlbSI6LTEsIk9yaWdpbmFsU3RyaW5nIjoiUy4gNDIiLCJQcmV0dHlTdHJpbmciOiJTLiA0MiJ9fSwiUmVmZXJlbmNlIjp7IiRpZCI6IjYiLCIkdHlwZSI6IlN3aXNzQWNhZGVtaWMuQ2l0YXZpLlJlZmVyZW5jZSwgU3dpc3NBY2FkZW1pYy5DaXRhdmkiLCJBYnN0cmFjdCI6Ik1lZGljYWwgUmF0aW9uaW5nIFByb3RvY29scyBmb3IgdGltZXMgb2YgY3Jpc2lzIGJ5IHN0YXRlIGFuZCBwcmluY2lwbGUu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NZWRpY2FsIFJhdGlvbmluZyBQcm90b2NvbHMgZm9yIHRpbWVzIG9mIGNyaXNpcyBieSBzdGF0ZSBhbmQgcHJpbmNpcGxl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c2N1YW9hbW0uanBnIiwiVXJpU3RyaW5nIjoiZmM1NWNhMmQtYWRmNi00YmNhLThjMDgtNTEyOGY0ZTU5MW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Y29tcHJlc3NcXHNob3d4bWxlcnJvcnMxXFx2YWxpZGF0ZXhtbDFcXHZpZXdzY2FsZTEwMFxcZmV0MFxyXG5cXGZ0bmJqXFxhZW5kZG9j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c3JuLmNvbS9hYnN0cmFjdD0zNTcwMDg4IiwiVXJpU3RyaW5nIjoiaHR0cHM6Ly9zc3JuLmNvbS9hYnN0cmFjdD0zNTcwMDg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FQwODo1NzoyMiIsIk1vZGlmaWVkQnkiOiJfVGhlcmVzaWEgRGVnZW5lciIsIklkIjoiOTNmNzAwZTUtOWI4NS00NTNmLTg3ZDItM2Q0OTE2MDU3MjQxIiwiTW9kaWZpZWRPbiI6IjIwMjAtMTEtMjBUMDg6NTc6Mj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ODEzMC9WMy1BUUJHLUVBNTgiLCJVcmlTdHJpbmciOiJodHRwczovL2RvaS5vcmcvMTAuMTgxMzAvVjMtQVFCRy1FQTU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}</w:instrText>
          </w:r>
          <w:r>
            <w:rPr>
              <w:noProof/>
            </w:rPr>
            <w:fldChar w:fldCharType="separate"/>
          </w:r>
          <w:r>
            <w:rPr>
              <w:i/>
              <w:noProof/>
            </w:rPr>
            <w:t>Hellman, Deborah, Nicholson, Kate</w:t>
          </w:r>
          <w:r>
            <w:rPr>
              <w:noProof/>
            </w:rPr>
            <w:t>,</w:t>
          </w:r>
          <w:r>
            <w:rPr>
              <w:i/>
              <w:noProof/>
            </w:rPr>
            <w:t xml:space="preserve"> </w:t>
          </w:r>
          <w:r w:rsidRPr="0053178F">
            <w:rPr>
              <w:noProof/>
            </w:rPr>
            <w:t xml:space="preserve">Rationing and Disability, </w:t>
          </w:r>
          <w:r w:rsidRPr="0010397C">
            <w:rPr>
              <w:noProof/>
            </w:rPr>
            <w:t xml:space="preserve">Virginia Public Law and Legal Theory Research Paper No. 2020-33, </w:t>
          </w:r>
          <w:r w:rsidRPr="0053178F">
            <w:rPr>
              <w:noProof/>
            </w:rPr>
            <w:t>S. 42</w:t>
          </w:r>
          <w:r>
            <w:rPr>
              <w:noProof/>
            </w:rPr>
            <w:t xml:space="preserve">, online: </w:t>
          </w:r>
          <w:r w:rsidRPr="0010397C">
            <w:rPr>
              <w:noProof/>
            </w:rPr>
            <w:t>https://ssrn.com/abstract=3570088</w:t>
          </w:r>
          <w:r>
            <w:rPr>
              <w:noProof/>
            </w:rPr>
            <w:t xml:space="preserve"> (Abruf 10.12.2020)</w:t>
          </w:r>
          <w:r w:rsidRPr="0053178F">
            <w:rPr>
              <w:noProof/>
            </w:rPr>
            <w:t>.</w:t>
          </w:r>
          <w:r>
            <w:rPr>
              <w:noProof/>
            </w:rPr>
            <w:fldChar w:fldCharType="end"/>
          </w:r>
        </w:sdtContent>
      </w:sdt>
    </w:p>
  </w:footnote>
  <w:footnote w:id="95">
    <w:p w14:paraId="4D703817" w14:textId="207EDC6F" w:rsidR="00BA21B4" w:rsidRPr="00E240D2" w:rsidRDefault="00BA21B4">
      <w:pPr>
        <w:pStyle w:val="Funotentext"/>
        <w:rPr>
          <w:lang w:val="de-DE"/>
        </w:rPr>
      </w:pPr>
      <w:r>
        <w:rPr>
          <w:rStyle w:val="Funotenzeichen"/>
        </w:rPr>
        <w:footnoteRef/>
      </w:r>
      <w:r>
        <w:t xml:space="preserve"> </w:t>
      </w:r>
      <w:sdt>
        <w:sdtPr>
          <w:alias w:val="To edit, see citavi.com/edit"/>
          <w:tag w:val="CitaviPlaceholder#538fc6ce-f289-476e-bf76-8fc3d1601cb4"/>
          <w:id w:val="-34077782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zhkNDdjLWEyODAtNDU4MS1hNWQ2LWNkMGY0NWIzODdmNCIsIlJhbmdlTGVuZ3RoIjozMiwiUmVmZXJlbmNlSWQiOiI4YjYwZjQ3NC05OWI3LTQ2MmItYmVkMC03OTlkZmYyNzNi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MwNSIsIlN0YXJ0UGFnZSI6eyIkaWQiOiI1IiwiJHR5cGUiOiJTd2lzc0FjYWRlbWljLlBhZ2VOdW1iZXIsIFN3aXNzQWNhZGVtaWMiLCJJc0Z1bGx5TnVtZXJpYyI6ZmFsc2UsIk51bWJlciI6MzA1LCJOdW1iZXJpbmdUeXBlIjowLCJOdW1lcmFsU3lzdGVtIjotMSwiT3JpZ2luYWxTdHJpbmciOiJTLiAzMDUiLCJQcmV0dHlTdHJpbmciOiJTLiAzMDU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YnF2Znppa3kuanBnIiwiVXJpU3RyaW5nIjoiOGI2MGY0NzQtOTliNy00NjJiLWJlZDAtNzk5ZGZmMjczYj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TA2MDcy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TA2MDcy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hMDYwNzI1MWNkYmZhYmU3ZWMwMDAwMDBhNTAxMDAwMDEzMDAwMDAwMDAwMDAwMDAwMDAwMDAwMDAwMDAwMDAwMDAwMDViNDM2ZjZlNzQ2NTZlNzQ1ZjU0Nzk3MDY1NzM1ZDJlNzg2ZDZjNTA0YjAxMDIyZDAwMTQwMDAwMDAwODAwYTA2MDcyNTEwOWMzYjhjYmJiMDAwMDAwMmEwMTAwMDAwYjAwMDAwMDAwMDAwMDAwMDAwMDAwMDAwMDAwMWQwMTAwMDA1ZjcyNjU2YzczMmYyZTcyNjU2YzczNTA0YjAxMDIyZDAwMTQwMDAwMDAwODAwYTA2MDcy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nRydWUsIklzYm4iOiI5NzgtMy00MjgtNTI2NDYt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OTAvOTc4LTMtNDI4LTUyNjQ2LTgiLCJVcmlTdHJpbmciOiJodHRwczovL2RvaS5vcmcvMTAuMzc5MC85NzgtMy00MjgtNTI2NDYt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Wb3J3b3J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EluaGFsdHNcXCdmY2JlcnNp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EluaGFsdHN2ZXJ6ZWljaG5pc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HJcbl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Fia1xcJ2Zjcnp1bmdz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MSBFaW5mXFwnZmNocnVu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yIEthdGFzdHJvcGhlbm1lZGl6aW4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LYXRhc3Ryb3BoZW4gdW5kIGFuZGVyZSBTY2hhZGVuc2VyZWlnbmlzc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dGVpZ2VuZGUgVGVuZGVue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OYXR1cm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UZWNobmlzY2hlIEthdGFzdHJvcGhlbn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zLiBUZXJyb3JhbnNjaGxcXCdlNG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U3lzdGVtYXRpc2NoZSBPcmRudW5nIGRlciBTY2hhZGVuc2JlZ3JpZmZ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FsbGdlbWVpbmUgU2NoYWRlbnNlcmVpZ25pc3N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L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GVmaW5pdGlvb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thdGFzdHJvcGhlbmFy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N0cmVpdGlnZSBFaW5vcmRudW5nIGRlcyBLcmll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VbmZcXCdlNGxsZSB1bmQgR3JvXFwnZGZzY2hhZGVuc2VyZWlnbmlzc2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QWt1dGUgU2NoYWRlbnNlcmVpZ25pc3NlIGluIGRlciBNZWRpeml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b3RmY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1hc3NlbmFuZmFsbCBIaWxmZWJlZFxcJ2ZjcmZ0aWd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TWVkaXppbmlzY2hlIFZlcmZhaHJlbiBiZWkgYWt1dGVuIFNjaGFkZW5zZXJlaWdua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Ob3RmYWxsbWVkaXpp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Rhc3Ryb3BoZW5tZWRpeml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hlcmt1bmZ0IHVuZCBoaXN0b3Jpc2NoZSBFbnR3aWNr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Wb3JzY2hsYWcgZGVyIEthdGFzdHJvcGhlbm1lZGl6a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c3pp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UHJheGl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FaW50ZWlsdW5nIGluIHZpZXIgVHJpYWdlZ3J1cHB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VmVyZmFocm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QuIEJlZGV1d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cXHU4MjIyIFRyaWFnZVxcdTgyMjAgIGluIGRlciBOb3RmYWxs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FdGhpc2NoZSB1bmQgcG9saXRpc2NoZSBEaXNrdXNzaW9uIHVtIGRpZSBBbmVya2Vu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YuIEhldXRpZ2UgVmVyd2VuZHVuZyBkZXMgQmVncmlmZmVzIFxcdTgyMjIgVHJpYWdlXFx1ODIyMCB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WnVyXFwnZmNja2RyXFwnZTRuZ3VuZyB6dWd1bnN0ZW4gZGVzIEJlZ3JpZmZlcyBcXHU4MjIyIFNpY2h0dW5n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uYWlzc2FuY2UgaW0gQWxsdGFn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MgRWlub3JkbnVuZyBpbiBkaWUgUmF0aW9uaWVydW5nc2RlYmF0dGUgaW0gR2VzdW5kaGVpdHN3ZXN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S4gXFx1ODIyMiBVbmVyc1xcJ2U0dHRsaWNoa2VpdFxcdTgyMjAg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IuIFJhdGlvbmllcnVuZ3N3aXJrbGljaGtlaXQgaW4gRGV1dHNjaGxhbm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YXRpb25hbGlz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JhdGlvbmllcn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UmF0aW9uaWVydW5nc2FsbHRh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FYmVu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m9ybW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ZWljaCB1bmQgSGF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ikgRGlyZWt0IHVuZCBJbmRpcmVr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jKSBWZXJkZWNrdCB1bmQgT2Zm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QpIEltcGxpeml0IHVuZCBFeHBsaXp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RWlub3JkbnVuZyBkZXI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UuIE5vdHdlbmRpZ2tlaXQgdm9uIG9mZmVuZW4gdW5kIGV4cGxpeml0ZW4gRW50c2NoZWlkdW5n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Tm90d2VuZGlna2VpdCBzdHJlbmcgaW5kaXZpZHVlbGxlciBJbmRpa2F0aW9uc3N0ZWxs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DLiBBcnRlbiBkZXIgTWl0dGVsa25hcHBo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WaXJ0dWVsbGUgTWl0dGVsa25hcHBo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FrdXRlIE1pdHRlbG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RC4gVHJpYWdlIHZlcnN1cyBQYXRpZW50ZW5hdXN3YWhsIGltIG1lZGl6aW5pc2NoZW4gQWxsdG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QgRWluIFByb2JsZW0gZGVyIFZlcnRlaWx1bmdzZ2VyZWNodGlna2Vp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IaWxmbG9zaWdrZWl0IGRlciBHZXN1bmRoZWl0c1xcJ2Y2a29ub21p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GlsZmxvc2lna2VpdCBkZXIgTWVkaXpp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RXRoaWssIFJlY2h0IHVuZCBcXCdlNHJ6dGxpY2hlcyBFcm1l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kuIEV0aGlrIHVuZCBSZ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xcJ2M0cnp0bGljaGUgU3RhbmRlc2V0aGlrLCBSZWNodCB1bmQgRXJtZXNz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SGluZWlud2lya2VuIGRlciBcXCdlNHJ6dGxpY2hlbiBTdGFuZGVzZXRoaWsgaW4gZGFzIFJlY2h0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FByaW1hdCB2ZXJmYXNzdW5nc3JlY2h0bGljaGVyIEdydW5kZW50c2NoZWlkdW5n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VHJpYWdlIHVuZCBcXCdlNHJ6dGxpY2hlcyBFcm1lc3Nlb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TFxcJ2Y2c3VuZ3NhbnNcXCdlNHR6ZSBpbiBkZXIgdHJhZGl0aW9uZWxsZW4gXFwnZTRyenRsaWNoZW4gU3RhbmRlc2V0aGlrIHVuZCBpbSBTdGFuZGVzcmV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SGlwcG9rcmF0aXNjaGVyIEVpZ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xcJ2M0cnp0bGljaGUgQmVydWZzb3Jkbn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WF4aW1lIFxcdTgyMjIgTGViZW4genUgZXJoYWx0ZW4gLiAuIC4g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JlclxcJ2ZjY2tzaWNodGlndW5nIHZvbiBEcml0dGludGVyZ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Rpc2tyaW1pbmllcnVuZ3N2ZXJib3R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LiBQaGlsb3NvcGhpc2NoZSBcXCdkY2JlcmxlZ3VuZ2VuIHp1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HXFwnZmN0ZXJzcGV6aWZpc2NoZSBWZXJ0ZWlsdW5nc2dlcmVjaH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S4gR2VyZWNodGlna2VpdCBhbHMgdW5iZWRpbmd0ZSBzaXR0bGljaGUgRm9yZGVy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RyYW5zemVuZGVudGUgdW50ZWlsYmFyZSBtZWRpemluaXNjaGUgR1xcJ2ZjdG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FudHdvcnR2ZXJzdWNoZSBncm9cXCdkZmVyIHBoaWxvc29waGlzY2hlciBHZXJlY2h0aWdrZWl0c3RoZW9yaW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EuIEluZGl2aWR1YWxpc211c3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tvbnRyYWt0dWFsaXNtdXMgXFx1ODIxMSAgXFx1ODIyMiBUaGVvcnkgb2YgSnVzdGljZVxcdTgyMjA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Rlb250b2xvZ2llIFxcdTgyMTEgIFxcdTgyMjIgS2F0ZWdvcmlzY2hlIEltcGVyYXRpdmV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0LiBEaWUgdGVsZW9sb2dpc2NoZSBFdGhpayBkZXMgVXRpbGl0YXJpc211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1LiBMaWJlcmFsaXNtdXN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RWdhbGl0YXJpc211c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cuIFJlc3VtZ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UuIEFublxcJ2U0aGVydW5nIGFuIGRhcyBHZXJlY2h0aWdrZWl0c3ppZW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FYmVuZSB2b24gUHJpbnppcGllbiBtaXR0bGVyZXIgUmVpY2h3ZWl0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NrYWRlbm1vZGV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FeCBhbnRlLUtvbnNl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QmVpdHJhZyBkZXMgUmVjaHR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ByYWt0aXNjaGVyIERpZW5lciBkZXIgR2VyZWNodGlna2Vpd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EaW1lbnNpb25lbiBkZ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MZWdpdGltYXRpb24gZHVyY2ggVmVyZmFoc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WdpdGltYXRpb24gZHVyY2ggaW5oYWx0bGljaGUgRGV0ZXJtaW5hb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TGVnaXRpbWF0aW9uIGR1cmNoIEJpbGx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WnVtIHdlaXRlcmVuIEdhbmcgZGVyIGp1cmlzdGlzY2hlbiBVbnRlcnN1Y2h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plcnNwbGl0dGVydGVzIFxcdTgyMjIgR2VzdW5kaGVpdHNyZWNo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Xggc3BlY2lhbGVzIGRlcm9nYXQgbGVnaSBnZW5lcmFsa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1IChOaWNodC0pUmVnZWx1bmcgaW0gZGV1dHNjaGVuIFJlY2h0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xcdTgyMjIgTWlzc2dsXFwnZmNja3RlXFx1ODIyMCAgUmVnZWx1bmcgZGVyIE9yZ2FudmVydGVpb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Wdub3JpZXJ1bmcgdm9uIFJhdGlvbmllcnVuZyB1bmQgUGF0aWVudGVuYXVzd2FobCBkdXJjaCBkYXMgU296aWFscmVjaHQgdW5kIGRhcyBwcml2YXRlIEtyYW5rZW52ZXJzaWNoZXJ1bmdzcmVjaH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ZWNodCBkZXIgR2VzZXR6bGljaGVuIEtyYW5rZW52ZXJzaWNo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kYXJm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mVyZGVja3RlIFJhdGlvbmllcnVuZyBkdXJjaCBkZW4gR2VzZXR6Z2Vi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VW53aXJ0c2NoYWZ0bGljaGtlaXQgZGVyIEJlaGFuZGx1bmcgYWxzIEF1c3NjaGx1c3Nrcml0ZXJpdW1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dpcnRzY2hhZnRsaWNoa2VpdHNnZWJvdCBkZXMgXFwnYTcgMTIgU0dCIFZ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uZ2VtZXNzZW5oZWl0c3JlZ2VsdW5nIGRlcyBcXCdhNyAxMDYgQWJzLiAyYSBOci4gNCBTR0IgV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ykgRXJnZWJuaXMgenUgV2lydHNjaGFmdGxpY2hrZWl0c1xcJ2ZjYmVybGVndW5nZW4gaW4gZGVyIEdLV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Qcml2YXRlcyBLcmFua2VudmVyc2ljaGVydW5nc3JlY2h0IHVuZCBTb3ppYWxoaWxmZXJl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YgQXVzc2FnZW4gaW50ZXJuYXRpb25hbGVyIFJlY2h0c3F1ZWxsZW5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RGFzIFxcdTgyMjIgUmVjaHQgYXVmIEdlc3VuZGhlaXRcXHU4MjIwICB1bmQgc2VpbiBlZ2FsaXRcXCdlNHJlciBDaGFyYWt0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YXR6dW5nIGRlciBXZWx0Z2VzdW5kaGVpdHNvcmdhbmlzYX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QWxsZ2VtZWluZSBFcmtsXFwnZTRydW5nIGRlciBNZW5zY2hlbnJlY2h0ZSBkZXIgVU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V1cm9wXFwnZTRpc2NoZSBNZW5zY2hlbnJlY2h0c2tvbnZlbnRp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Vi4gRXVyb3BcXCdlNGlzY2hlIFNvemlhbG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Vi4gVU5PLVBha3QgSSBcXCdmY2JlciB3aXJ0c2NoYWZ0bGljaGUsIHNvemlhbGUgdW5kIGt1bHR1cmVsbGUgUmVjaH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kuIFVOLUVya2xcXCdlNHJ1bmcgXFwnZmNiZXIgc296aWFsZW4gRm9ydHNjaHJpdHQgdW5kIEVudHdpY2ts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LiBMZWl0c1xcJ2U0dHplIGRlciBXSE8gZlxcJ2ZjciBkaWUgT3JnYW50cmFuc3BsYW50YXRpb24gYmVpbSBNZW5zY2hl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UkuIFdITy1DaGFydGEgdm9uIExqdWJsamFuYSBcXCdmY2JlciBkaWUgUmVmb3JtaWVydW5nIGRlciBHZXN1bmRoZWl0c3ZlcnNvcmd1bmd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WC4gRXVyb3BcXCdlNGlzY2hlIEJpb2V0aGlrLUtvbnZlbn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YLiBSZWNodCBkZXIgRXVyb3BcXCdlNGlzY2hlbiBVbm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WZXJ0cmFnIHp1ciBHclxcJ2ZjbmR1bmcgZGVyIEV1cm9wXFwnZTRpc2NoZW4gR2VtZWluc2NoYWZ0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3J1bmRyZWNodHN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SaWNodGxpbml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U2NodXR6IGJlc29uZGVycyBnZWZcXCdlNGhyZGV0ZXIgUGF0aWVudGVuZ3J1cHB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aXN0aWcgWnVyXFwnZmNja2dlYmxpZWJlbmUgdW5kIFN0cmFmZ2VmYW5nZW5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yaWVnc3ZcXCdmNmxrZXJyZWNo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CZXVydGVpbHVuZyBkZXIgaW50ZXJuYXRpb25hbGVuIFJlY2h0c3F1ZWxs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NyBTdGFhdHMtIHVuZCB2ZXJ3YWx0dW5nc3JlY2h0bGljaGUgR2VzaWNodHNwdW5r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EuIEJlZGV1dHVuZyBkZXIgVmVyZmFzc3VuZyBmXFwnZmNyIGRpZS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IuIFxcdTgyMjIgUmVjaHQgYXVmIEdlc3VuZGhlaXRcXHU4MjIwICBpbSBTaW5uZSBkZXMgR3J1bmRnZXNldHp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FZvcmF1c3NldHp1bmcgZlxcJ2ZjciBlaW5lIEdydW5kcmVjaHRzdmVybGV0e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LZWluIHVtZmFzc2VuZGVzIGFsbGdlbWVpbmVzIFxcdTgyMjIgUmVjaHQgYXVmIEdlc3VuZGhlaX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SS4gT3JpZ2luXFwnZTRyZXIgQW5zcHJ1Y2ggYXVmIGRhcyBFeGlzdGVuem1pbmltdW0gYXVzIEFydC4gMSBBYnMuIDEgU2F0eiAyLCAyIEFicy4gMiBTYXR6IDEgaS5WLm0uIEFydC4gMjA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jaHV0eiBkZXIgTWVuc2NoZW53XFwnZmNyZ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UmVjaHQgYXVmIExlYmVuIHVuZCBrXFwnZjZycGVybGljaGUgVW52ZXJzZWhydGh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U296aWFsc3RhYXRzcHJpbnppc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VYuIERlcml2YXRpdmVyIEFuc3BydWNoIGF1cyBBcnQuIDMgQWJzLiAxIEd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i4gUmVzXFwnZmNtZW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FJlY2h0ZmVydGlndW5nIGRlciBQYXRpZW50ZW5hdXN3YWhsIGFtIE1hXFwnZGZzdGFiIGRlcyBBcnQuIDM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3XFwnZTRocmxlaXN0dW5nc2dlaGFsdCBkZXMgR2xlaWNoaGVpdHNzYXR6ZXN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XFx1ODIyMiBXaWxsa1xcJ2ZjcmZvcm1l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xcdTgyMjIgTmV1ZSBGb3JtZWxcXHU4MjIwI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ERpZmZlcmVuemllcnRlIEJldHJhY2h0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FVuZ2xlaWNoYmVoYW5kbHVuZyBnbGVpY2hlciBTYWNodmVyaGFs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E1lZGl6aW5pc2NoZSBIaWxmZSBhbHMgbGVnaXRpbWVyIFp3ZWNrIGZcXCdmY3IgZGllIFVuZ2xlaWNoY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WLiBPcHRpbWFsZSBBbnBhc3N1bmcgZGVyIEF1c3dhaGxrcml0ZXJpZW4gYW4gZGFzV2VydGVzeXN0ZW0gZGVzIEdydW5kZ2VzZ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R2VzY2hsZWNodCwgQWJzdGFtbXVuZywgUmFzc2UsIFNwcmFjaGUsIEhlaW1hdCwgSGVya3VuZnQsIEdsYXViZW4sIHJlbGlnaVxcJ2Y2c2UgdW5kIHBvbGl0aXNjaGUgQW5zY2hhdXVuZywgQmVoaW5kZXJ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cgZGVyIFxcJ2RjYmVybGViZW5kZW56YWh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MZWhyZSB2b20gUXVhbnRpZml6aWVydW5nc3ZlcmJvd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cXHU4MjIyIEhlaWxpZ2tlaXQgZGVzIExlYmVuc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EFic29sdXRlciBMZWJlbnNzY2h1dHp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JlYWxpdFxcJ2U0dCB2b20gXFx1ODIyMiBhYnNvbHV0b3JpZW50aWVydGVuIExlYmVuc3NjaHV0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EVpbnNjaHJcXCdlNG5rdW5nZW4gZGVzIGFic29sdXRlbiBMZWJlbnNzY2h1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cXHU4MjIyIEhlaWxpZ2tlaXQgZGVzIExlYmVuc1xcdTgyMjAgIGFscyAoYmxvXFwnZGZlKSBXZXJ0b3JpZW50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NYXhpbWFsZXIgUmVjaHRzZ1xcJ2ZjdGVyc2NodXR6IGFscyBaaWVsIGRlciBSZWNodHNvcmR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TdGFhdHNwaGlsb3NvcGhpc2NoZSBCZWRldXR1bmcgZGVzIExlYmV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SGVyc3RlbGx1bmcgXFx1ODIyMiBwcmFrdGlzY2hlciBLb25rb3JkYW5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YpIE9wdGltaWVydW5n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cpIEhpbnRlcmdydW5kIGRlcyBRdWFudGlmaXppZXJ1bmdzdmVyYm90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XFx1ODIyMiBXZWhyZXQgZGVuIEFuZlxcJ2U0bmdlbl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N0ZWxsdW5nbmFob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gpIFxcdTgyMjIgRGVyIFdlcnQgc3RlaWd0IG1pdCBkZXIgWmFo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pKSBXZXNlbnNnZWhhbHRzZ2FyYW50a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opIFZlcmVpbmJhcmtlaXQgbWl0IGRlciBSZWNodHNwcmVjaHVuZyBkZXMgQlZlcmZH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p1bSBNZW5zY2hlbndcXCdmY3JkZXNh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WnVtIFNjaHdhbmdlcnNjaGFmdHNhYmJydWNo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p1bSBMdWZ0c2ljaGVyaGVpdHNnZXNl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RHJpbmdsaWNoa2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ZXhpa2FsaXNjaGVyIFZvcnJh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plaXRyYXVtYmV6b2dlbmUgQmV0cmFjaH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XJmb2xnc2F1c3Np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YWhyc2NoZWlubGljaGtlaXQgZGVzIEhlaW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1c21hXFwnZGYgZGVzIHp1IGVyd2FydGVuZGVuIEJlaGFuZG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TGViZW5zd2VydGluZGlmZmVyZW56IGRlcyBSZWNodHNndXRlcyBMZWJ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JiKSBEYXMgS29uemVwdCBkZXIgXFx1ODIyMiBRVUFMWVxcdTgyMTcgc1xcdTgyMjA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2MpIEdsZWljaGVyIHN1Ympla3RpdmVyIE51dHp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RkKSBEb3BwZWx2ZXJ1cnRlaWx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FN0ZXJiZW4gaW4gV1xcJ2ZjcmRl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S4gRXJnXFwnZTRuenVuZ3N2ZXJoXFwnZTRsdG5pcyB2b24gRHJpbmdsaWNoa2VpdCB1bmQgRXJmb2xnc2F1c3NpY2h0IGluIEJlenVnIGF1ZiBkaWUgTWF4aW1pZXJ1bmcgZGVyIFxcJ2RjYmVybGViZW5kZW56YWh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YuIEF1ZndhbmQgYnp3LiBLb3N0ZW4gZGVyIE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y4gQWx0ZXJ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OC4gU3RhYXRzYW5nZWhcXCdmNnJ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OS4gRmluYW56a3JhZnQgZGVzIEhpbGZlYmVkXFwnZmNyZnRpZ2V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TAuIFNvemlhbGUgV2Vyd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MS4gXFx1ODIyMiBTZWxic3R2ZXJzY2h1bGRlb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yLiBadWZhbGxzcHJpbnppcCAoTG9zdmVyZmFocmVuLCBQcmlvcml0XFwnZTR0c3ByaW56aXAgXFx1ODIxMSAgV2FydGVsaXN0ZSl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MuIENoYW5jZW5nbGVpY2hoZWl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Vi4gRXJnZWJuaXMgenUgZGVuIHZlcmZhc3N1bmdzcmVjaHRsaWNoZW4gV2VydHZvcmdhY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ELiBMZWdpc2xhdGl2ZSBBbmZvcmRlcnVuZ2V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HcnVuZHNhdHogZGVzIFZvcmJlaGFsdGVzIGRlcyBHZXNldHpl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NYXNzZW5hbmZhbGwgSGlsZmViZWRcXCdmY3JmdGlnZXJ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XFx1ODIyMiBFcnN0LXJlY2h0LVNjaGx1c3NcXHU4MjIwICBhdXMgZGVyIE5DLVJlY2h0c3ByZWNo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FuZm9yZGVydW5nZW4gYW4gQXJ0IHVuZCBCZXN0aW1tdGhlaXQgZGVyIFJlZ2VsdW5n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ppdGllcmdlYm9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HZXNldHpnZWJlcmlzY2hlIFp1c3RcXCdlNG5k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BFLiBWZXJ3YWx0dW5nc3JlY2h0bGljaGUgQmV6XFwnZmN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WnVzdFxcJ2U0bmRpZ2tlaXQgaW0gZW5nZXJlbiBTaW5u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Ib2hlaXRsaWNoZXMgSGFuZGVs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kgXFwnZTRyenRsaWNoZXIgVFxcJ2U0dGlna2VpdCBpbSBBbGxnZW1laW5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JbSBSZXR0dW5nc3dl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EluIGRlciBLYXRhc3Ryb3BoZW5oaWxm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SS4gQmVmdWduaXNub3Jt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Tm90d2VuZ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GZWhs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Rm9sZ2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VYuIFJlY2h0c25hdHVyIGRlciBUcmlhZ2UgdW5kIFJlY2h0c3NjaH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4IFN0cmFmLSB1bmQgeml2aWxyZWNodGxpY2hlIEFzcGVrdG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U3RyYWZyZWNodCB1bmQ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TVxcJ2Y2Z2xpY2hlIFN0cmFmdGF0YmVzdFxcJ2U0bm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0cmFmdGF0ZW4gZ2VnZW4gZGFzIExlYmVuIHVuZCBkaWUga1xcJ2Y2cnBlcmxpY2hlIFVudmVyc2VocnR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UdW4gb2RlciBVbnRlcmxh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R2FyYW50ZW5zdGVsb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ykgR2FyYW50ZW5wZmxp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TVxcJ2Y2Z2xpY2hrZWl0IGRlcyBIYW5kZWx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ZWJvdGVuaGVpdCBkZXMgSGFuZGVs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jYykgWnVtdXRiYXJrZWl0IGRlcyBIYW5kZWxuc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RWludHJpdHQgZGVzIHRhdGJlc3RhbmRsaWNoZW4gRXJmb2xnZXMgXFx1ODIxMSAgaHlwb3RoZXRpc2NoZSBLYXVzYWxpdFxcJ2U0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U3ViamVrdGl2ZXIgVGF0YmVzdGFuZ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VbnRlcmxhc3NlbmUgSGlsZmVsZWlzd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LiBTdHJhZnJlY2h0bGljaGUgTFxcJ2Y2c3VuZyBkZXIgUGF0aWVudGVuYXVzd2Fob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JlaSBLb2xsaXNpb24gdm9uIEdhcmFudGVucGZsaWNodGVuIChcXCdhNyAxMyBTdEdCK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FxcJ2Y2c3VuZyBuYWNoIGRlciByZWNodGZlcnRpZ2VuZGVu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Vbm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TdHJhZnJlY2h0bGljaGUgUmVsZXZhbnogZGVzIEFydC4gMyBBYnMuIDEgR0cgaW0gXFwnZGNicmlnZW5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QmVpIEtvbGxpc2lvbiBtaXQgYWxsZy4gSGlsZmVsZWlzdHVuZ3NwZmxpY2h0IChcXCdhNyAzMjNjIFN0R0Ip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RyaWFnZXBmbGljaHQgZlxcJ2ZjciBhbGx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5vdHdlbmRpZ2tlaXQgZWluZXIgZXJnXFwnZTRuemVuZGVuIHN0cmFmZ2VzZXR6bGljaGVuIFJlZ2V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TY2h1bGRlYmVuZX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HcnVuZHNcXCdlNHR6bGljaCBrZWluIFZlcnppY2h0IGF1ZiBTdHJhZmUgd2VnZW4gR2V3aXNzZW5za29uZmxpa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QXVzbmFobWUgXFx1ODIxMSAgUmV0dHVuZyBuYWhlc3RlaGVuZGVyIFBlcnN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i4gWml2aWxyZWNodC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SGFmdHVuZ3N0YXRiZXN0XFwnZTRuZ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VydHJh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HZXNjaFxcJ2U0ZnRzZlxcJ2ZjaHJ1bmcgb2huZSBBdWZ0cm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FVuZXJsYXVidGUgSGFuZGx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BbXRzaGFmdHVuZyB1bmQgUmVncmVz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b3JyYW5naWdlIEFtdHNoYWZ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Z3Jlc3NtXFwnZjZnbGljaGtlaXRlbiBnZWdlblxcJ2ZjYmVyIGRlbSBUcmlhZ2Vhcnp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aaXZpbHJlY2h0bGljaGUgTFxcJ2Y2c3VuZyBkZXIgUGF0aWVudGVuYXVzd2Fob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b2dtYXRpc2NoZXIgU3RhbmRv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EpIExcXCdmNnN1bmcgaW0gQmVyZWljaCBkZXIgUGZsaWNodGVuYmVzdGltbX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FxcJ2Y2c3VuZyBpbSBCZXJlaWNoIGRlciBSZWNodHN3aWRy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VtZmFuZyBkZXIgeml2aWxyZWNodGxpY2hlbiBLb250cm9sb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hY2ggZGVuIEdydW5kc1xcJ2U0dHplbiBkZXIgcmVjaHRmZXJ0aWdlbmRlbiBQZmxpY2h0ZW5rb2xsaXN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FppdmlscmVjaHRsaWNoZSBSZWxldmFueiBkZXMgQXJ0LiAzIEFicy4gMSBHR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cml0dHdpcmt1bmcgZGVyIEdydW5kcmVjaHR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Jlc29uZGVyZSBWZXJhbnR3b3J0dW5nIGRlcyBUcmlhZ2Vhcnp0ZXN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OSBadXNhbW1lbmZhc3N1bmd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MaXRlcmF0dXJ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TYWNodmVyemVpY2huaXN9e1xccnRsY2hcXGFmM1xcYWZzMThcXGx0cmNoXFxmczE4XFxsYW5nMTAzMVxcbGFuZ25wMTAzMVxcbGFuZ2ZlMTAzMVxcbGFuZ2ZlbnAxMDMxXFxsb2NoXFxhZjNcXGRiY2hcXGFmM1xyXG5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}</w:instrText>
          </w:r>
          <w:r>
            <w:rPr>
              <w:noProof/>
            </w:rPr>
            <w:fldChar w:fldCharType="separate"/>
          </w:r>
          <w:r w:rsidRPr="009D4D83">
            <w:rPr>
              <w:i/>
              <w:noProof/>
              <w:lang w:val="de-DE"/>
            </w:rPr>
            <w:t>Brech</w:t>
          </w:r>
          <w:r>
            <w:rPr>
              <w:noProof/>
              <w:lang w:val="de-DE"/>
            </w:rPr>
            <w:t>,</w:t>
          </w:r>
          <w:r w:rsidRPr="001C06C7">
            <w:rPr>
              <w:noProof/>
              <w:lang w:val="de-DE"/>
            </w:rPr>
            <w:t xml:space="preserve"> </w:t>
          </w:r>
          <w:r>
            <w:rPr>
              <w:noProof/>
              <w:lang w:val="de-DE"/>
            </w:rPr>
            <w:t>a.a.O. Fn. 73</w:t>
          </w:r>
          <w:r w:rsidRPr="00010E3F">
            <w:rPr>
              <w:i/>
              <w:noProof/>
              <w:lang w:val="de-DE"/>
            </w:rPr>
            <w:t xml:space="preserve">, </w:t>
          </w:r>
          <w:r w:rsidRPr="00010E3F">
            <w:rPr>
              <w:noProof/>
              <w:lang w:val="de-DE"/>
            </w:rPr>
            <w:t>S.</w:t>
          </w:r>
          <w:r w:rsidRPr="009D4D83">
            <w:rPr>
              <w:noProof/>
              <w:lang w:val="de-DE"/>
            </w:rPr>
            <w:t xml:space="preserve"> 305.</w:t>
          </w:r>
          <w:r>
            <w:rPr>
              <w:noProof/>
            </w:rPr>
            <w:fldChar w:fldCharType="end"/>
          </w:r>
        </w:sdtContent>
      </w:sdt>
    </w:p>
  </w:footnote>
  <w:footnote w:id="96">
    <w:p w14:paraId="39DD2F06" w14:textId="4638C874" w:rsidR="00BA21B4" w:rsidRPr="00E240D2"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3c5f11c2-b1a4-44bd-981e-abd5f6798995"/>
          <w:id w:val="-151837751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jE4NjE0LTc3MmMtNDk4OC05YTMyLWY2MmY2ZGFlODkzZCIsIlJhbmdlTGVuZ3RoIjo5NSwiUmVmZXJlbmNlSWQiOiJhNzE3YzBjMy1kNjEzLTQ5M2EtOGVhYi01ZTRlMjc1MTUx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MsIk51bWVyYWxTeXN0ZW0iOjAsIk9yaWdpbmFsU3RyaW5nIjoiNTAiLCJTdGFydFBhZ2UiOnsiJGlkIjoiNSIsIiR0eXBlIjoiU3dpc3NBY2FkZW1pYy5QYWdlTnVtYmVyLCBTd2lzc0FjYWRlbWljIiwiSXNGdWxseU51bWVyaWMiOnRydWUsIk51bWJlciI6NTAsIk51bWJlcmluZ1R5cGUiOjMsIk51bWVyYWxTeXN0ZW0iOjAsIk9yaWdpbmFsU3RyaW5nIjoiNTAiLCJQcmV0dHlTdHJpbmciOiI1MC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MYXN0TmFtZSI6IlNjaHJvdGgvS8O2bmlnL0d1dG1hbm4vT2R1bmN1LCBUcmFuc3BsYW50YXRpb25zZ2VzZXR6IChUUEcpLCAxLiBBdWZsYWdlIDIwMDUiLCJQcm90ZWN0ZWQiOmZhbHNlLCJTZXgiOjAsIkNyZWF0ZWRCeSI6Il9UaGVyZXNpYSBEZWdlbmVyIiwiQ3JlYXRlZE9uIjoiMjAyMC0xMi0wNlQxNjozNzoxMyIsIk1vZGlmaWVkQnkiOiJfVGhlcmVzaWEgRGVnZW5lciIsIklkIjoiMTJmZGY3MDItYzRkYS00YzhhLTljNjgtZWE3ODY0YWJmZTBmIiwiTW9kaWZpZWRPbiI6IjIwMjAtMTItMDZUMTY6Mzc6M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wNHNwc3d5di5qcGciLCJVcmlTdHJpbmciOiJhNzE3YzBjMy1kNjEzLTQ5M2EtOGVhYi01ZTRlMjc1MTUxM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nRydWUsIkhhc0xhYmVsMiI6dHJ1ZSwiS2V5d29yZHMiOltdLCJMb2NhdGlvbnMiOltdLCJPcmdhbml6YXRpb25zIjpbXSwiT3RoZXJzSW52b2x2ZWQiOltdLCJQYWdlUmFuZ2UiOiI8c3A+XHJcbiAgPG4+MTwvbj5cclxuICA8bnQ+TWFyZ2luPC9udD5cclxuICA8bnM+T21pdDwvbnM+XHJcbiAgPG9zPjEtPC9vcz5cclxuICA8cHM+MS08L3BzPlxyXG48L3NwPlxyXG48b3M+MS08L29zPiIsIlBhcmVudFJlZmVyZW5jZSI6eyIkaWQiOiIxMS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}</w:instrText>
          </w:r>
          <w:r>
            <w:rPr>
              <w:noProof/>
            </w:rPr>
            <w:fldChar w:fldCharType="separate"/>
          </w:r>
          <w:r w:rsidRPr="009D4D83">
            <w:rPr>
              <w:i/>
              <w:noProof/>
              <w:lang w:val="de-DE"/>
            </w:rPr>
            <w:t>Schroth</w:t>
          </w:r>
          <w:r>
            <w:rPr>
              <w:i/>
              <w:noProof/>
              <w:lang w:val="de-DE"/>
            </w:rPr>
            <w:t xml:space="preserve">, </w:t>
          </w:r>
          <w:r w:rsidRPr="009D4D83">
            <w:rPr>
              <w:i/>
              <w:noProof/>
              <w:lang w:val="de-DE"/>
            </w:rPr>
            <w:t>König</w:t>
          </w:r>
          <w:r>
            <w:rPr>
              <w:i/>
              <w:noProof/>
              <w:lang w:val="de-DE"/>
            </w:rPr>
            <w:t xml:space="preserve">, </w:t>
          </w:r>
          <w:r w:rsidRPr="009D4D83">
            <w:rPr>
              <w:i/>
              <w:noProof/>
              <w:lang w:val="de-DE"/>
            </w:rPr>
            <w:t>Gutmann</w:t>
          </w:r>
          <w:r>
            <w:rPr>
              <w:i/>
              <w:noProof/>
              <w:lang w:val="de-DE"/>
            </w:rPr>
            <w:t xml:space="preserve">, </w:t>
          </w:r>
          <w:r w:rsidRPr="009D4D83">
            <w:rPr>
              <w:i/>
              <w:noProof/>
              <w:lang w:val="de-DE"/>
            </w:rPr>
            <w:t>Oduncu</w:t>
          </w:r>
          <w:r w:rsidRPr="009D4D83">
            <w:rPr>
              <w:noProof/>
              <w:lang w:val="de-DE"/>
            </w:rPr>
            <w:t>,</w:t>
          </w:r>
          <w:r w:rsidRPr="009D4D83">
            <w:rPr>
              <w:i/>
              <w:noProof/>
              <w:lang w:val="de-DE"/>
            </w:rPr>
            <w:t xml:space="preserve"> </w:t>
          </w:r>
          <w:r w:rsidRPr="00010E3F">
            <w:rPr>
              <w:noProof/>
              <w:lang w:val="de-DE"/>
            </w:rPr>
            <w:t>a.a.O. Fn. 7</w:t>
          </w:r>
          <w:r>
            <w:rPr>
              <w:noProof/>
              <w:lang w:val="de-DE"/>
            </w:rPr>
            <w:t>4</w:t>
          </w:r>
          <w:r w:rsidRPr="009D4D83">
            <w:rPr>
              <w:noProof/>
              <w:lang w:val="de-DE"/>
            </w:rPr>
            <w:t>, Rn. 50.</w:t>
          </w:r>
          <w:r>
            <w:rPr>
              <w:noProof/>
            </w:rPr>
            <w:fldChar w:fldCharType="end"/>
          </w:r>
        </w:sdtContent>
      </w:sdt>
    </w:p>
  </w:footnote>
  <w:footnote w:id="97">
    <w:p w14:paraId="74E701C3" w14:textId="6BCA4520" w:rsidR="00BA21B4" w:rsidRPr="00F61F7E"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d8efe6ce-321b-4f69-a8a6-b33c9d0ce44e"/>
          <w:id w:val="-1602484620"/>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MmM3YmUyLTJmNTItNDdiNi1iYzM5LWJjODcwNDVkNjIxMSIsIlJhbmdlTGVuZ3RoIjo0MywiUmVmZXJlbmNlSWQiOiIzNjA2YWZkYS1lZTUxLTQyZmMtOTcwZC0wODljMTg3MjRm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wNCIsIlN0YXJ0UGFnZSI6eyIkaWQiOiI1IiwiJHR5cGUiOiJTd2lzc0FjYWRlbWljLlBhZ2VOdW1iZXIsIFN3aXNzQWNhZGVtaWMiLCJJc0Z1bGx5TnVtZXJpYyI6dHJ1ZSwiTnVtYmVyIjoxNDA0LCJOdW1iZXJpbmdUeXBlIjowLCJOdW1lcmFsU3lzdGVtIjowLCJPcmlnaW5hbFN0cmluZyI6IjE0MDQiLCJQcmV0dHlTdHJpbmciOiIxNDA0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dwYXV6dmd0LmpwZyIsIlVyaVN0cmluZyI6IjM2MDZhZmRhLWVlNTEtNDJmYy05NzBkLTA4OWMxODcyNGY0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tMSwiT3JpZ2luYWxTdHJpbmciOiJTLiAzMDIiLCJTdGFydFBhZ2UiOnsiJGlkIjoiMTYiLCIkdHlwZSI6IlN3aXNzQWNhZGVtaWMuUGFnZU51bWJlciwgU3dpc3NBY2FkZW1pYyIsIklzRnVsbHlOdW1lcmljIjpmYWxzZSwiTnVtYmVyIjozMDIsIk51bWJlcmluZ1R5cGUiOjAsIk51bWVyYWxTeXN0ZW0iOi0xLCJPcmlnaW5hbFN0cmluZyI6IlMuIDMwMiIsIlByZXR0eVN0cmluZyI6IlMuIDMwMiJ9fSwiUmVmZXJlbmNlIjp7IiRpZCI6IjE3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zc5MC85NzgtMy00MjgtNTI2NDYtOCIsIlVyaVN0cmluZyI6Imh0dHBzOi8vZG9pLm9yZy8xMC4zNzkwLzk3OC0zLTQyOC01MjY0Ni0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FZvcndvcn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SW5oYWx0c1xcJ2ZjYmVyc2ljaH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SW5oYWx0c3ZlcnplaWNobmlz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clxu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QWJrXFwnZmNyenVuZ3N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cXCdhNyAxIEVpbmZcXCdmY2hydW5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IgS2F0YXN0cm9waGVubWVkaXppbi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EthdGFzdHJvcGhlbiB1bmQgYW5kZXJlIFNjaGFkZW5zZXJlaWduaXNz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N0ZWlnZW5kZSBUZW5kZW56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5hdHVya2F0YXN0cm9waG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RlY2huaXNjaGUgS2F0YXN0cm9waG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MuIFRlcnJvcmFuc2NobFxcJ2U0Z2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TeXN0ZW1hdGlzY2hlIE9yZG51bmcgZGVyIFNjaGFkZW5zYmVncmlmZm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QWxsZ2VtZWluZSBTY2hhZGVuc2VyZWlnbmlzc2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E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ZWZpbml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S2F0YXN0cm9waGVuYXJ0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jYykgU3RyZWl0aWdlIEVpbm9yZG51bmcgZGVzIEtyaWV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FVuZlxcJ2U0bGxlIHVuZCBHcm9cXCdkZnNjaGFkZW5zZXJlaWduaXNzZ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Ba3V0ZSBTY2hhZGVuc2VyZWlnbmlzc2UgaW4gZGVyIE1lZGl6a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vdGZhbGx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TWFzc2VuYW5mYWxsIEhpbGZlYmVkXFwnZmNyZnRpZ2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NZWRpemluaXNjaGUgVmVyZmFocmVuIGJlaSBha3V0ZW4gU2NoYWRlbnNlcmVpZ25pc3N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5vdGZhbGxtZWRpeml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hdGFzdHJvcGhlbm1lZGl6aW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y4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SGVya3VuZnQgdW5kIGhpc3RvcmlzY2hlIEVudHdpY2t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ZvcnNjaGxhZyBkZXIgS2F0YXN0cm9waGVubWVkaXpp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dzemllb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QcmF4a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EVpbnRlaWx1bmcgaW4gdmllciBUcmlhZ2VncnVwcGVu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iKSBWZXJmYWhy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C4gQmVkZXV0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UkuIFxcdTgyMjIgVHJpYWdlXFx1ODIyMCAgaW4gZGVyIE5vdGZhbGxtZWRpeml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YuIEV0aGlzY2hlIHVuZCBwb2xpdGlzY2hlIERpc2t1c3Npb24gdW0gZGllIEFuZXJrZW5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Vi4gSGV1dGlnZSBWZXJ3ZW5kdW5nIGRlcyBCZWdyaWZmZXMgXFx1ODIyMiBUcmlhZ2VcXHU4MjIwI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adXJcXCdmY2NrZHJcXCdlNG5ndW5nIHp1Z3Vuc3RlbiBkZXMgQmVncmlmZmVzIFxcdTgyMjIgU2ljaHR1bmd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SZW5haXNzYW5jZSBpbSBBbGx0YWd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MyBFaW5vcmRudW5nIGluIGRpZSBSYXRpb25pZXJ1bmdzZGViYXR0ZSBpbSBHZXN1bmRoZWl0c3dlc2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BLiBcXHU4MjIyIFVuZXJzXFwnZTR0dGxpY2hrZWl0XFx1ODIyMCB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i4gUmF0aW9uaWVydW5nc3dpcmtsaWNoa2VpdCBpbiBEZXV0c2NobGFuZ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JhdGlvbmFsaXNp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UmF0aW9uaWVy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RlZmluaXRpb2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SYXRpb25pZXJ1bmdzYWxsdGF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ViZW5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0LiBGb3Jt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EpIFdlaWNoIHVuZCBIYXJ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iKSBEaXJla3QgdW5kIEluZGlyZWt0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MpIFZlcmRlY2t0IHVuZCBPZmZ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ZCkgSW1wbGl6aXQgdW5kIEV4cGxpem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lKSBFaW5vcmRudW5nIGRlci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S4gTm90d2VuZGlna2VpdCB2b24gb2ZmZW5lbiB1bmQgZXhwbGl6aXRlbiBFbnRzY2hlaWR1bmd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2LiBOb3R3ZW5kaWdrZWl0IHN0cmVuZyBpbmRpdmlkdWVsbGVyIEluZGlrYXRpb25zc3RlbGx1bm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MuIEFydGVuIGRlciBNaXR0ZWxrbmFwcGhlaX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FZpcnR1ZWxsZSBNaXR0ZWxrbmFwcGh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QWt1dGUgTWl0dGVsa25hcHB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ELiBUcmlhZ2UgdmVyc3VzIFBhdGllbnRlbmF1c3dhaGwgaW0gbWVkaXppbmlzY2hlbiBBbGx0YWd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NCBFaW4gUHJvYmxlbSBkZXIgVmVydGVpbHVuZ3NnZXJlY2h0aWdrZWl0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EhpbGZsb3NpZ2tlaXQgZGVyIEdlc3VuZGhlaXRzXFwnZjZrb25vbWl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IaWxmbG9zaWdrZWl0IGRlciBNZWRpeml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DLiBFdGhpaywgUmVjaHQgdW5kIFxcJ2U0cnp0bGljaGVzIEVybWVz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S4gRXRoaWsgdW5kIFJl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XFwnYzRyenRsaWNoZSBTdGFuZGVzZXRoaWssIFJlY2h0IHVuZCBFcm1lc3N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IaW5laW53aXJrZW4gZGVyIFxcJ2U0cnp0bGljaGVuIFN0YW5kZXNldGhpayBpbiBkYXMgUmVjaHR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UHJpbWF0IHZlcmZhc3N1bmdzcmVjaHRsaWNoZXIgR3J1bmRlbnRzY2hlaWR1bmd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zLiBUcmlhZ2UgdW5kIFxcJ2U0cnp0bGljaGVzIEVybWVzc2Vu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MXFwnZjZzdW5nc2Fuc1xcJ2U0dHplIGluIGRlciB0cmFkaXRpb25lbGxlbiBcXCdlNHJ6dGxpY2hlbiBTdGFuZGVzZXRoaWsgdW5kIGltIFN0YW5kZXNyZWNo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IaXBwb2tyYXRpc2NoZXIgRWlk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XFwnYzRyenRsaWNoZSBCZXJ1ZnNvcmRu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NYXhpbWUgXFx1ODIyMiBMZWJlbiB6dSBlcmhhbHRlbiAuIC4gLiB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QmVyXFwnZmNja3NpY2h0aWd1bmcgdm9uIERyaXR0aW50ZXJlc3N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ykgRGlza3JpbWluaWVydW5nc3ZlcmJvdGV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QuIFBoaWxvc29waGlzY2hlIFxcJ2RjYmVybGVndW5nZW4genVyIFZlcnRlaWx1bmdzZ2VyZWNodG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EdcXCdmY3RlcnNwZXppZmlzY2hlIFZlcnRlaWx1bmdzZ2VyZWNodGlna2Vp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xLiBHZXJlY2h0aWdrZWl0IGFscyB1bmJlZGluZ3RlIHNpdHRsaWNoZSBGb3JkZXJ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VHJhbnN6ZW5kZW50ZSB1bnRlaWxiYXJlIG1lZGl6aW5pc2NoZSBHXFwnZmN0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S4gQW50d29ydHZlcnN1Y2hlIGdyb1xcJ2RmZXIgcGhpbG9zb3BoaXNjaGVyIEdlcmVjaHRpZ2tlaXRzdGhlb3Jp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S4gSW5kaXZpZHVhbGlzbXVz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S29udHJha3R1YWxpc211cyBcXHU4MjExICBcXHU4MjIyIFRoZW9yeSBvZiBKdXN0aWNlXFx1ODIyMCB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RGVvbnRvbG9naWUgXFx1ODIxMSAgXFx1ODIyMiBLYXRlZ29yaXNjaGUgSW1wZXJhdGl2ZVxcdTgyMjAg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QuIERpZSB0ZWxlb2xvZ2lzY2hlIEV0aGlrIGRlcyBVdGlsaXRhcmlzbXV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UuIExpYmVyYWxpc211c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2LiBFZ2FsaXRhcmlzbXVz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y4gUmVzdW1l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RS4gQW5uXFwnZTRoZXJ1bmcgYW4gZGFzIEdlcmVjaHRpZ2tlaXRzemllb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ViZW5lIHZvbiBQcmluemlwaWVuIG1pdHRsZXJlciBSZWljaHdlaXR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hc2thZGVubW9kZ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UkuIEV4IGFudGUtS29uc2V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CZWl0cmFnIGRlcyBSZWNodH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UHJha3Rpc2NoZXIgRGllbmVyIGRlciBHZXJlY2h0aWdrZWl0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RpbWVuc2lvbmVuIGRl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xlZ2l0aW1hdGlvbiBkdXJjaCBWZXJmYWhy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xlZ2l0aW1hdGlvbiBkdXJjaCBpbmhhbHRsaWNoZSBEZXRlcm1pbmFu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jKSBMZWdpdGltYXRpb24gZHVyY2ggQmlsbG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adW0gd2VpdGVyZW4gR2FuZyBkZXIganVyaXN0aXNjaGVuIFVudGVyc3VjaH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WmVyc3BsaXR0ZXJ0ZXMgXFx1ODIyMiBHZXN1bmRoZWl0c3JlY2h0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xleCBzcGVjaWFsZXMgZGVyb2dhdCBsZWdpIGdlbmVyYWxp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UgKE5pY2h0LSlSZWdlbHVuZyBpbSBkZXV0c2NoZW4gUmVjaHR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XFx1ODIyMiBNaXNzZ2xcXCdmY2NrdGVcXHU4MjIwICBSZWdlbHVuZyBkZXIgT3JnYW52ZXJ0ZWls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JZ25vcmllcnVuZyB2b24gUmF0aW9uaWVydW5nIHVuZCBQYXRpZW50ZW5hdXN3YWhsIGR1cmNoIGRhcyBTb3ppYWxyZWNodCB1bmQgZGFzIHByaXZhdGUgS3JhbmtlbnZlcnNpY2hlcnVuZ3NyZWNo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JlY2h0IGRlciBHZXNldHpsaWNoZW4gS3JhbmtlbnZlcnNpY2h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RhcmZzcHJpbnppc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WZXJkZWNrdGUgUmF0aW9uaWVydW5nIGR1cmNoIGRlbiBHZXNldHpnZWJlc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VbndpcnRzY2hhZnRsaWNoa2VpdCBkZXIgQmVoYW5kbHVuZyBhbHMgQXVzc2NobHVzc2tyaXRlcml1b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V2lydHNjaGFmdGxpY2hrZWl0c2dlYm90IGRlcyBcXCdhNyAxMiBTR0IgV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QW5nZW1lc3NlbmhlaXRzcmVnZWx1bmcgZGVzIFxcJ2E3IDEwNiBBYnMuIDJhIE5yLiA0IFNHQiBW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jKSBFcmdlYm5pcyB6dSBXaXJ0c2NoYWZ0bGljaGtlaXRzXFwnZmNiZXJsZWd1bmdlbiBpbiBkZXIgR0t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FByaXZhdGVzIEtyYW5rZW52ZXJzaWNoZXJ1bmdzcmVjaHQgdW5kIFNvemlhbGhpbGZlcmVjaH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NiBBdXNzYWdlbiBpbnRlcm5hdGlvbmFsZXIgUmVjaHRzcXVlbGxlbn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EYXMgXFx1ODIyMiBSZWNodCBhdWYgR2VzdW5kaGVpdFxcdTgyMjAgIHVuZCBzZWluIGVnYWxpdFxcJ2U0cmVyIENoYXJha3R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NhdHp1bmcgZGVyIFdlbHRnZXN1bmRoZWl0c29yZ2FuaXNhdGlv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BbGxnZW1laW5lIEVya2xcXCdlNHJ1bmcgZGVyIE1lbnNjaGVucmVjaHRlIGRlciBVT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RXVyb3BcXCdlNGlzY2hlIE1lbnNjaGVucmVjaHRza29udmVu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WLiBFdXJvcFxcJ2U0aXNjaGUgU296aWFsY2hhcnRh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WLiBVTk8tUGFrdCBJIFxcJ2ZjYmVyIHdpcnRzY2hhZnRsaWNoZSwgc296aWFsZSB1bmQga3VsdHVyZWxsZSBSZWNod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SS4gVU4tRXJrbFxcJ2U0cnVuZyBcXCdmY2JlciBzb3ppYWxlbiBGb3J0c2Nocml0dCB1bmQgRW50d2lja2x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SUkuIExlaXRzXFwnZTR0emUgZGVyIFdITyBmXFwnZmNyIGRpZSBPcmdhbnRyYW5zcGxhbnRhdGlvbiBiZWltIE1lbnNjaGV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SS4gV0hPLUNoYXJ0YSB2b24gTGp1YmxqYW5hIFxcJ2ZjYmVyIGRpZSBSZWZvcm1pZXJ1bmcgZGVyIEdlc3VuZGhlaXRzdmVyc29yZ3VuZ317XHJcbl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YLiBFdXJvcFxcJ2U0aXNjaGUgQmlvZXRoaWstS29udmVudGlv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guIFJlY2h0IGRlciBFdXJvcFxcJ2U0aXNjaGVuIFVuaW9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FZlcnRyYWcgenVyIEdyXFwnZmNuZHVuZyBkZXIgRXVyb3BcXCdlNGlzY2hlbiBHZW1laW5zY2hhZnR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HcnVuZHJlY2h0c2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FJpY2h0bGluaW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TY2h1dHogYmVzb25kZXJzIGdlZlxcJ2U0aHJkZXRlciBQYXRpZW50ZW5ncnVwcG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pc3RpZyBadXJcXCdmY2NrZ2VibGllYmVuZSB1bmQgU3RyYWZnZWZhbmdlbmV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3JpZWdzdlxcJ2Y2bGtlcnJlY2h0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EJldXJ0ZWlsdW5nIGRlciBpbnRlcm5hdGlvbmFsZW4gUmVjaHRzcXVlbGx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cXCdhNyA3IFN0YWF0cy0gdW5kIHZlcndhbHR1bmdzcmVjaHRsaWNoZSBHZXNpY2h0c3B1bmt0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S4gQmVkZXV0dW5nIGRlciBWZXJmYXNzdW5nIGZcXCdmY3IgZGllIFRyaWFn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Qi4gXFx1ODIyMiBSZWNodCBhdWYgR2VzdW5kaGVpdFxcdTgyMjAgIGltIFNpbm5lIGRlcyBHcnVuZGdlc2V0em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S4gVm9yYXVzc2V0enVuZyBmXFwnZmNyIGVpbmUgR3J1bmRyZWNodHN2ZXJsZXR6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tlaW4gdW1mYXNzZW5kZXMgYWxsZ2VtZWluZXMgXFx1ODIyMiBSZWNodCBhdWYgR2VzdW5kaGVp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lJLiBPcmlnaW5cXCdlNHJlciBBbnNwcnVjaCBhdWYgZGFzIEV4aXN0ZW56bWluaW11bSBhdXMgQXJ0LiAxIEFicy4gMSBTYXR6IDIsIDIgQWJzLiAyIFNhdHogMSBpLlYubS4gQXJ0LiAyMCBBYnMuIDEgR0d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U2NodXR6IGRlciBNZW5zY2hlbndcXCdmY3Jk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SZWNodCBhdWYgTGViZW4gdW5kIGtcXCdmNnJwZXJsaWNoZSBVbnZlcnNlaHJ0aG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Tb3ppYWxzdGFhdHNwcmluemlw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Vi4gRGVyaXZhdGl2ZXIgQW5zcHJ1Y2ggYXVzIEFydC4gMyBBYnMuIDEgR0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LiBSZXNcXCdmY21l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UmVjaHRmZXJ0aWd1bmcgZGVyIFBhdGllbnRlbmF1c3dhaGwgYW0gTWFcXCdkZnN0YWIgZGVzIEFydC4gMyBBYnMuIDEgR0d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HZXdcXCdlNGhybGVpc3R1bmdzZ2VoYWx0IGRlcyBHbGVpY2hoZWl0c3NhdHplc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cXHU4MjIyIFdpbGxrXFwnZmNyZm9ybWVs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XFx1ODIyMiBOZXVlIEZvcm1lbFxcdTgyMjAg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y4gRGlmZmVyZW56aWVydGUgQmV0cmFjaHR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VW5nbGVpY2hiZWhhbmRsdW5nIGdsZWljaGVyIFNhY2h2ZXJoYWx0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TWVkaXppbmlzY2hlIEhpbGZlIGFscyBsZWdpdGltZXIgWndlY2sgZlxcJ2ZjciBkaWUgVW5nbGVpY2hiZWhhbmR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VYuIE9wdGltYWxlIEFucGFzc3VuZyBkZXIgQXVzd2FobGtyaXRlcmllbiBhbiBkYXNXZXJ0ZXN5c3RlbSBkZXMgR3J1bmRnZXNl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HZXNjaGxlY2h0LCBBYnN0YW1tdW5nLCBSYXNzZSwgU3ByYWNoZSwgSGVpbWF0LCBIZXJrdW5mdCwgR2xhdWJlbiwgcmVsaWdpXFwnZjZzZSB1bmQgcG9saXRpc2NoZSBBbnNjaGF1dW5nLCBCZWhpbmRlcnVuZ3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NYXhpbWllcnVuZyBkZXIgXFwnZGNiZXJsZWJlbmRlbnphaG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ExlaHJlIHZvbSBRdWFudGlmaXppZXJ1bmdzdmVyYm90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FxcdTgyMjIgSGVpbGlna2VpdCBkZXMgTGViZW5z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iYikgQWJzb2x1dGVyIExlYmVuc3NjaHV0e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UmVhbGl0XFwnZTR0IHZvbSBcXHU4MjIyIGFic29sdXRvcmllbnRpZXJ0ZW4gTGViZW5zc2NodXR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hYSkgRWluc2NoclxcJ2U0bmt1bmdlbiBkZXMgYWJzb2x1dGVuIExlYmVuc3NjaHV0emV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FxcdTgyMjIgSGVpbGlna2VpdCBkZXMgTGViZW5zXFx1ODIyMCAgYWxzIChibG9cXCdkZmUpIFdlcnRvcmllbnRp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1heGltYWxlciBSZWNodHNnXFwnZmN0ZXJzY2h1dHogYWxzIFppZWwgZGVyIFJlY2h0c29yZG5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QpIFN0YWF0c3BoaWxvc29waGlzY2hlIEJlZGV1dHVuZyBkZXMgTGViZW5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lKSBIZXJzdGVsbHVuZyBcXHU4MjIyIHByYWt0aXNjaGVyIEtvbmtvcmRhbnp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ikgT3B0aW1pZXJ1bmdzcHJpbnppc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ZykgSGludGVyZ3J1bmQgZGVzIFF1YW50aWZpemllcnVuZ3N2ZXJib3R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FhKSBcXHU4MjIyIFdlaHJldCBkZW4gQW5mXFwnZTRuZ2Vu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U3RlbGx1bmduYWht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aCkgXFx1ODIyMiBEZXIgV2VydCBzdGVpZ3QgbWl0IGRlciBaYWhs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kpIFdlc2Vuc2dlaGFsdHNnYXJhbnRp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aikgVmVyZWluYmFya2VpdCBtaXQgZGVyIFJlY2h0c3ByZWNodW5nIGRlcyBCVmVyZk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WnVtIE1lbnNjaGVud1xcJ2ZjcmRlc2F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adW0gU2Nod2FuZ2Vyc2NoYWZ0c2FiYnJ1Y2h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jYykgWnVtIEx1ZnRzaWNoZXJoZWl0c2dlc2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EcmluZ2xpY2hr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xleGlrYWxpc2NoZXIgVm9ycmF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WmVpdHJhdW1iZXpvZ2VuZSBCZXRyYWNod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0LiBFcmZvbGdzYXVzc2l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EpIFdhaHJzY2hlaW5saWNoa2VpdCBkZXMgSGVpbHVuZ3NlcmZvbGd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QXVzbWFcXCdkZiBkZXMgenUgZXJ3YXJ0ZW5kZW4gQmVoYW5kbHVuZ3NlcmZvbGd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FhKSBMZWJlbnN3ZXJ0aW5kaWZmZXJlbnogZGVzIFJlY2h0c2d1dGVzIExlYm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mIpIERhcyBLb256ZXB0IGRlciBcXHU4MjIyIFFVQUxZXFx1ODIxNyBzXFx1ODIyMC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jYykgR2xlaWNoZXIgc3ViamVrdGl2ZXIgTnV0e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ZGQpIERvcHBlbHZlcnVydGVpbH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U3RlcmJlbiBpbiBXXFwnZmNyZGV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1LiBFcmdcXCdlNG56dW5nc3ZlcmhcXCdlNGx0bmlzIHZvbiBEcmluZ2xpY2hrZWl0IHVuZCBFcmZvbGdzYXVzc2ljaHQgaW4gQmV6dWcgYXVmIGRpZSBNYXhpbWllcnVuZyBkZXIgXFwnZGNiZXJsZWJlbmRlbnphaG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Ni4gQXVmd2FuZCBiencuIEtvc3RlbiBkZXIgQ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3LiBBbHRlc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4LiBTdGFhdHNhbmdlaFxcJ2Y2cmlna2Vp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5LiBGaW5hbnprcmFmdCBkZXMgSGlsZmViZWRcXCdmY3JmdGlnZW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xMC4gU296aWFsZSBXZXJ0aWdr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xLiBcXHU4MjIyIFNlbGJzdHZlcnNjaHVsZGVu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IuIFp1ZmFsbHNwcmluemlwIChMb3N2ZXJmYWhyZW4sIFByaW9yaXRcXCdlNHRzcHJpbnppcCBcXHU4MjExICBXYXJ0ZWxpc3RlK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My4gQ2hhbmNlbmdsZWljaGhlaX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WLiBFcmdlYm5pcyB6dSBkZW4gdmVyZmFzc3VuZ3NyZWNodGxpY2hlbiBXZXJ0dm9yZ2Fi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QuIExlZ2lzbGF0aXZlIEFuZm9yZGVydW5nZW5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EdydW5kc2F0eiBkZXMgVm9yYmVoYWx0ZXMgZGVzIEdlc2V0emV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1hc3NlbmFuZmFsbCBIaWxmZWJlZFxcJ2ZjcmZ0aWdlc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XHU4MjIyIEVyc3QtcmVjaHQtU2NobHVzc1xcdTgyMjAgIGF1cyBkZXIgTkMtUmVjaHRzcHJlY2h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QW5mb3JkZXJ1bmdlbiBhbiBBcnQgdW5kIEJlc3RpbW10aGVpdCBkZXIgUmVnZWx1bmd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Wml0aWVyZ2Vib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dlc2V0emdlYmVyaXNjaGUgWnVzdFxcJ2U0bm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EUuIFZlcndhbHR1bmdzcmVjaHRsaWNoZSBCZXpcXCdmY2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adXN0XFwnZTRuZGlna2VpdCBpbSBlbmdlcmVuIFNpbm5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hvaGVpdGxpY2hlcyBIYW5kZWx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JlaSBcXCdlNHJ6dGxpY2hlciBUXFwnZTR0aWdrZWl0IGltIEFsbGdlbWVpbmVu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ltIFJldHR1bmdzd2V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y4gSW4gZGVyIEthdGFzdHJvcGhlbmhpbGZ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SUlJLiBCZWZ1Z25pc25vcm1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xLiBOb3R3ZW5kaWdr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ZlaGx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zLiBGb2xn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Vi4gUmVjaHRzbmF0dXIgZGVyIFRyaWFnZSB1bmQgUmVjaHRzc2Nod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ggU3RyYWYtIHVuZCB6aXZpbHJlY2h0bGljaGUgQXNwZWt0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TdHJhZnJlY2h0IHVuZCBUcmlhZ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U3RyYWZ0YXRiZXN0XFwnZTRuZ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U3RyYWZ0YXRlbiBnZWdlbiBkYXMgTGViZW4gdW5kIGRpZSBrXFwnZjZycGVybGljaGUgVW52ZXJzZWhyd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FR1biBvZGVyIFVudGVybGFz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iKSBHYXJhbnRlbnN0ZWxsdW5n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jKSBHYXJhbnRlbnBmbGljaH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NXFwnZjZnbGljaGtlaXQgZGVzIEhhbmRlbG5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lYm90ZW5oZWl0IGRlcyBIYW5kZWx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NjKSBadW11dGJhcmtlaXQgZGVzIEhhbmRlbG5z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FaW50cml0dCBkZXMgdGF0YmVzdGFuZGxpY2hlbiBFcmZvbGdlcyBcXHU4MjExICBoeXBvdGhldGlzY2hlIEthdXNhbGl0XFwnZTR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lKSBTdWJqZWt0aXZlciBUYXRiZXN0YW5k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VudGVybGFzc2VuZSBIaWxmZWxlaXN0dW5n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SUkuIFN0cmFmcmVjaHRsaWNoZSBMXFwnZjZzdW5nIGRlciBQYXRpZW50ZW5hdXN3YWhs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QmVpIEtvbGxpc2lvbiB2b24gR2FyYW50ZW5wZmxpY2h0ZW4gKFxcJ2E3IDEzIFN0R0Ip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XFwnZjZzdW5nIG5hY2ggZGVyIHJlY2h0ZmVydGlnZW5kZW4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WEpIFVuZ2xlaWNod2VydGlnZSBQZmxpY2h0ZW5rb2xsaXNpb2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iYikgR2xlaWNod2VydGlnZSBQZmxpY2h0ZW5rb2xsaXNpb2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N0cmFmcmVjaHRsaWNoZSBSZWxldmFueiBkZXMgQXJ0LiAzIEFicy4gMSBHRyBpbSBcXCdkY2JyaWdlbn17XHJcbl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CZWkgS29sbGlzaW9uIG1pdCBhbGxnLiBIaWxmZWxlaXN0dW5nc3BmbGljaHQgKFxcJ2E3IDMyM2MgU3RHQil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VHJpYWdlcGZsaWNodCBmXFwnZmNyIGFsb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Tm90d2VuZGlna2VpdCBlaW5lciBlcmdcXCdlNG56ZW5kZW4gc3RyYWZnZXNldHpsaWNoZW4gUmVnZW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FNjaHVsZGViZW5l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dydW5kc1xcJ2U0dHpsaWNoIGtlaW4gVmVyemljaHQgYXVmIFN0cmFmZSB3ZWdlbiBHZXdpc3NlbnNrb25mbGlr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BdXNuYWhtZSBcXHU4MjExICBSZXR0dW5nIG5haGVzdGVoZW5kZXIgUGVyc29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CLiBaaXZpbHJlY2h0IHVuZCBUcmlhZ2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E1cXCdmNmdsaWNoZSBIYWZ0dW5nc3RhdGJlc3RcXCdlNG5k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ZXJ0cmF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dlc2NoXFwnZTRmdHNmXFwnZmNocnVuZyBvaG5lIEF1ZnRyYWd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y4gVW5lcmxhdWJ0ZSBIYW5kb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EFtdHNoYWZ0dW5nIHVuZCBSZWdyZXN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FZvcnJhbmdpZ2UgQW10c2hhZn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ncmVzc21cXCdmNmdsaWNoa2VpdGVuIGdlZ2VuXFwnZmNiZXIgZGVtIFRyaWFnZWFyen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FppdmlscmVjaHRsaWNoZSBMXFwnZjZzdW5nIGRlciBQYXRpZW50ZW5hdXN3YWhs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RvZ21hdGlzY2hlciBTdGFuZG9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SkgTFxcJ2Y2c3VuZyBpbSBCZXJlaWNoIGRlciBQZmxpY2h0ZW5iZXN0aW1t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XFwnZjZzdW5nIGltIEJlcmVpY2ggZGVyIFJlY2h0c3dpZHJ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VW1mYW5nIGRlciB6aXZpbHJlY2h0bGljaGVuIEtvbnRyb2xsZ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mFjaCBkZW4gR3J1bmRzXFwnZTR0emVuIGRlciByZWNodGZlcnRpZ2VuZGVuIFBmbGljaHRlbmtvbGxpc2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Wml2aWxyZWNodGxpY2hlIFJlbGV2YW56IGRlcyBBcnQuIDMgQWJzLiAxIEdH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WEpIERyaXR0d2lya3VuZyBkZXIgR3J1bmRyZWNod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QmVzb25kZXJlIFZlcmFudHdvcnR1bmcgZGVzIFRyaWFnZWFyenRlc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5IFp1c2FtbWVuZmFzc3VuZ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xpdGVyYXR1cnZlcnplaWNobml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NhY2h2ZXJ6ZWljaG5pc317XFxydGxjaFxcYWYzXFxhZnMxOFxcbHRyY2hcXGZzMThcXGxhbmcxMDMxXFxsYW5nbnAxMDMxXFxsYW5nZmUxMDMxXFxsYW5nZmVucDEwMzFcXGxvY2hcXGFmM1xcZGJjaFxcYWYzXHJcbl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i0xLCJPcmlnaW5hbFN0cmluZyI6IlMuNyIsIlN0YXJ0UGFnZSI6eyIkaWQiOiIyOSIsIiR0eXBlIjoiU3dpc3NBY2FkZW1pYy5QYWdlTnVtYmVyLCBTd2lzc0FjYWRlbWljIiwiSXNGdWxseU51bWVyaWMiOmZhbHNlLCJOdW1iZXIiOjcsIk51bWJlcmluZ1R5cGUiOjAsIk51bWVyYWxTeXN0ZW0iOi0xLCJPcmlnaW5hbFN0cmluZyI6IlMuNyIsIlByZXR0eVN0cmluZyI6IlMuNyJ9fSwiUmVmZXJlbmNlIjp7IiRpZCI6IjMw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iI6IndpY2h0aWchIi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d2ljaHRpZyF9e1xccnRsY2hcXGFmM1xcYWZzMThcXGx0cmNoXFxmczE4XFxsYW5nMTAzMVxcbGFuZ25wMTAzMVxcbGFuZ2ZlMTAzMVxcbGFuZ2ZlbnAxMDMxXHJcbl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UmVjaHRsaWNoZSBSYWhtZW5iZWRpbmd1bmdlbiBkZXIgUHJpb3Jpc2llcnVuZyB2b24gQ09WSUQtMTktUGF0aWVudGVuIGluIGRlciBJbnRlbnNpdm1lZGl6a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R2xlaWNoaGVpdCB2b3IgZGVyIFRyaWFnZX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UmVjaHRsaWNoZSBHcmVuemVuIG1lZGl6aW5pc2NoZXIgRXRoaWt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RlciBSZWNodHNyYWhtZW4gZlxcJ2ZjciBkaWUgUHJpb3Jpc2llcnVuZyB2b24gaG9jaGRyaW5nbGljaGVuIENPVklELTE5IFBhdGllbnR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HJpbmdsaWNoa2VpdCB2b3IgRXJmb2xnc2F1c3NpY2h0IFxcdTgyMTEgIGF1Y2ggaW0gUGFuZGVtaWVmYWxs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NZWRpemluaXNjaGUgUHJvZ25vc2UgYWxzIEFsdGVyc2Rpc2tyaW1pbmllcn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NZWRpemluZXRoaXNjaGUgS3JpdGVyaWVuIG9obmUgZXRoaXNjaGUgQmVnclxcJ2ZjbmR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5hY2h0clxcJ2U0Z2xpY2hlIFRyaWFnZT9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tlaW5lIFNlbGJzdHZlcndhbHR1bmcgZGVyIFxcdTgyMjIgVHJpYWdlXFx1ODIyMC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RpZSBVbnZlcm1laWRiYXJrZWl0IHRyYWdpc2NoZXIgRW50c2NoZWlkdW5nZW59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}</w:instrText>
          </w:r>
          <w:r>
            <w:rPr>
              <w:noProof/>
            </w:rPr>
            <w:fldChar w:fldCharType="separate"/>
          </w:r>
          <w:r w:rsidRPr="00F61F7E">
            <w:rPr>
              <w:i/>
              <w:noProof/>
              <w:lang w:val="de-DE"/>
            </w:rPr>
            <w:t>Engländer, Zimmermann</w:t>
          </w:r>
          <w:r w:rsidRPr="00F61F7E">
            <w:rPr>
              <w:noProof/>
              <w:lang w:val="de-DE"/>
            </w:rPr>
            <w:t xml:space="preserve">, </w:t>
          </w:r>
          <w:r w:rsidRPr="00F61F7E">
            <w:rPr>
              <w:rFonts w:cs="Arial"/>
              <w:noProof/>
              <w:lang w:val="de-DE"/>
            </w:rPr>
            <w:t>a.a.O. Fn. 25</w:t>
          </w:r>
          <w:r w:rsidRPr="00F61F7E">
            <w:rPr>
              <w:noProof/>
              <w:lang w:val="de-DE"/>
            </w:rPr>
            <w:t xml:space="preserve">, S. 1404; </w:t>
          </w:r>
          <w:r w:rsidRPr="00F61F7E">
            <w:rPr>
              <w:i/>
              <w:noProof/>
              <w:lang w:val="de-DE"/>
            </w:rPr>
            <w:t>Brech</w:t>
          </w:r>
          <w:r w:rsidRPr="00F61F7E">
            <w:rPr>
              <w:noProof/>
              <w:lang w:val="de-DE"/>
            </w:rPr>
            <w:t>, a.a.O. Fn. 73</w:t>
          </w:r>
          <w:r w:rsidRPr="00F61F7E">
            <w:rPr>
              <w:i/>
              <w:noProof/>
              <w:lang w:val="de-DE"/>
            </w:rPr>
            <w:t xml:space="preserve">, </w:t>
          </w:r>
          <w:r w:rsidRPr="00F61F7E">
            <w:rPr>
              <w:noProof/>
              <w:lang w:val="de-DE"/>
            </w:rPr>
            <w:t xml:space="preserve">S. 302; </w:t>
          </w:r>
          <w:r w:rsidRPr="00F61F7E">
            <w:rPr>
              <w:i/>
              <w:noProof/>
              <w:lang w:val="de-DE"/>
            </w:rPr>
            <w:t>Fateh-Moghadam, Gutmann</w:t>
          </w:r>
          <w:r w:rsidRPr="00F61F7E">
            <w:rPr>
              <w:noProof/>
              <w:lang w:val="de-DE"/>
            </w:rPr>
            <w:t xml:space="preserve">, a.a.O. Fn. </w:t>
          </w:r>
          <w:r>
            <w:rPr>
              <w:noProof/>
            </w:rPr>
            <w:fldChar w:fldCharType="begin"/>
          </w:r>
          <w:r w:rsidRPr="00F61F7E">
            <w:rPr>
              <w:noProof/>
              <w:lang w:val="de-DE"/>
            </w:rPr>
            <w:instrText xml:space="preserve"> NOTEREF _Ref58623768 \h </w:instrText>
          </w:r>
          <w:r>
            <w:rPr>
              <w:noProof/>
            </w:rPr>
          </w:r>
          <w:r>
            <w:rPr>
              <w:noProof/>
            </w:rPr>
            <w:fldChar w:fldCharType="separate"/>
          </w:r>
          <w:r>
            <w:rPr>
              <w:noProof/>
              <w:lang w:val="de-DE"/>
            </w:rPr>
            <w:t>37</w:t>
          </w:r>
          <w:r>
            <w:rPr>
              <w:noProof/>
            </w:rPr>
            <w:fldChar w:fldCharType="end"/>
          </w:r>
          <w:r w:rsidRPr="00F61F7E">
            <w:rPr>
              <w:noProof/>
              <w:lang w:val="de-DE"/>
            </w:rPr>
            <w:t>.</w:t>
          </w:r>
          <w:r>
            <w:rPr>
              <w:noProof/>
            </w:rPr>
            <w:fldChar w:fldCharType="end"/>
          </w:r>
        </w:sdtContent>
      </w:sdt>
    </w:p>
  </w:footnote>
  <w:footnote w:id="98">
    <w:p w14:paraId="6F07450E" w14:textId="2ABEE9CB" w:rsidR="00BA21B4" w:rsidRPr="009D4D83" w:rsidRDefault="00BA21B4">
      <w:pPr>
        <w:pStyle w:val="Funotentext"/>
        <w:rPr>
          <w:lang w:val="en-GB"/>
        </w:rPr>
      </w:pPr>
      <w:r>
        <w:rPr>
          <w:rStyle w:val="Funotenzeichen"/>
        </w:rPr>
        <w:footnoteRef/>
      </w:r>
      <w:r w:rsidRPr="009D4D83">
        <w:rPr>
          <w:lang w:val="de-DE"/>
        </w:rPr>
        <w:t xml:space="preserve"> </w:t>
      </w:r>
      <w:sdt>
        <w:sdtPr>
          <w:alias w:val="To edit, see citavi.com/edit"/>
          <w:tag w:val="CitaviPlaceholder#f61c7695-c24c-44cc-b68f-48d38726e671"/>
          <w:id w:val="568854376"/>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OWEzOTRkLWZmMWMtNGVjMS1iZWM0LWI3MTljN2Q5N2NjMyIsIlJhbmdlTGVuZ3RoIjo1MSwiUmVmZXJlbmNlSWQiOiJmYzU1Y2EyZC1hZGY2LTRiY2EtOGMwOC01MTI4ZjRlNTkxZ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QzIiwiU3RhcnRQYWdlIjp7IiRpZCI6IjUiLCIkdHlwZSI6IlN3aXNzQWNhZGVtaWMuUGFnZU51bWJlciwgU3dpc3NBY2FkZW1pYyIsIklzRnVsbHlOdW1lcmljIjpmYWxzZSwiTnVtYmVyIjo0MywiTnVtYmVyaW5nVHlwZSI6MCwiTnVtZXJhbFN5c3RlbSI6LTEsIk9yaWdpbmFsU3RyaW5nIjoiUy4gNDMiLCJQcmV0dHlTdHJpbmciOiJTLiA0MyJ9fSwiUmVmZXJlbmNlIjp7IiRpZCI6IjYiLCIkdHlwZSI6IlN3aXNzQWNhZGVtaWMuQ2l0YXZpLlJlZmVyZW5jZSwgU3dpc3NBY2FkZW1pYy5DaXRhdmkiLCJBYnN0cmFjdCI6Ik1lZGljYWwgUmF0aW9uaW5nIFByb3RvY29scyBmb3IgdGltZXMgb2YgY3Jpc2lzIGJ5IHN0YXRlIGFuZCBwcmluY2lwbGUu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NZWRpY2FsIFJhdGlvbmluZyBQcm90b2NvbHMgZm9yIHRpbWVzIG9mIGNyaXNpcyBieSBzdGF0ZSBhbmQgcHJpbmNpcGxl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c2N1YW9hbW0uanBnIiwiVXJpU3RyaW5nIjoiZmM1NWNhMmQtYWRmNi00YmNhLThjMDgtNTEyOGY0ZTU5MW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Y29tcHJlc3NcXHNob3d4bWxlcnJvcnMxXFx2YWxpZGF0ZXhtbDFcXHZpZXdzY2FsZTEwMFxcZmV0MFxyXG5cXGZ0bmJqXFxhZW5kZG9j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c3JuLmNvbS9hYnN0cmFjdD0zNTcwMDg4IiwiVXJpU3RyaW5nIjoiaHR0cHM6Ly9zc3JuLmNvbS9hYnN0cmFjdD0zNTcwMDg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FQwODo1NzoyMiIsIk1vZGlmaWVkQnkiOiJfVGhlcmVzaWEgRGVnZW5lciIsIklkIjoiOTNmNzAwZTUtOWI4NS00NTNmLTg3ZDItM2Q0OTE2MDU3MjQxIiwiTW9kaWZpZWRPbiI6IjIwMjAtMTEtMjBUMDg6NTc6Mj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ODEzMC9WMy1BUUJHLUVBNTgiLCJVcmlTdHJpbmciOiJodHRwczovL2RvaS5vcmcvMTAuMTgxMzAvVjMtQVFCRy1FQTU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</w:instrText>
          </w:r>
          <w:r w:rsidRPr="00F61F7E">
            <w:rPr>
              <w:noProof/>
              <w:lang w:val="en-GB"/>
            </w:rPr>
            <w:instrText>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}</w:instrText>
          </w:r>
          <w:r>
            <w:rPr>
              <w:noProof/>
            </w:rPr>
            <w:fldChar w:fldCharType="separate"/>
          </w:r>
          <w:r>
            <w:rPr>
              <w:i/>
              <w:noProof/>
            </w:rPr>
            <w:t>Hellman, Nicholson</w:t>
          </w:r>
          <w:r w:rsidRPr="009D4D83">
            <w:rPr>
              <w:noProof/>
            </w:rPr>
            <w:t>,</w:t>
          </w:r>
          <w:r>
            <w:rPr>
              <w:noProof/>
            </w:rPr>
            <w:t xml:space="preserve"> a.a.O. Fn. 94</w:t>
          </w:r>
          <w:r w:rsidRPr="0053178F">
            <w:rPr>
              <w:noProof/>
            </w:rPr>
            <w:t>, S. 43.</w:t>
          </w:r>
          <w:r>
            <w:rPr>
              <w:noProof/>
            </w:rPr>
            <w:fldChar w:fldCharType="end"/>
          </w:r>
        </w:sdtContent>
      </w:sdt>
    </w:p>
  </w:footnote>
  <w:footnote w:id="99">
    <w:p w14:paraId="6D6D6BF8" w14:textId="04DFF5B4" w:rsidR="00BA21B4" w:rsidRPr="00E504E9" w:rsidRDefault="00BA21B4">
      <w:pPr>
        <w:pStyle w:val="Funotentext"/>
        <w:rPr>
          <w:lang w:val="de-DE"/>
        </w:rPr>
      </w:pPr>
      <w:r>
        <w:rPr>
          <w:rStyle w:val="Funotenzeichen"/>
        </w:rPr>
        <w:footnoteRef/>
      </w:r>
      <w:r>
        <w:t xml:space="preserve"> </w:t>
      </w:r>
      <w:r w:rsidRPr="00010E3F">
        <w:rPr>
          <w:rFonts w:cs="Arial"/>
          <w:i/>
          <w:iCs/>
          <w:lang w:val="en-GB"/>
        </w:rPr>
        <w:t>CRPD GC No. 6</w:t>
      </w:r>
      <w:r w:rsidRPr="00010E3F">
        <w:rPr>
          <w:rFonts w:cs="Arial"/>
          <w:lang w:val="en-GB"/>
        </w:rPr>
        <w:t xml:space="preserve">, a.a.O. Fn. </w:t>
      </w:r>
      <w:r w:rsidRPr="00935C48">
        <w:rPr>
          <w:rFonts w:cs="Arial"/>
          <w:lang w:val="de-DE"/>
        </w:rPr>
        <w:fldChar w:fldCharType="begin"/>
      </w:r>
      <w:r w:rsidRPr="00010E3F">
        <w:rPr>
          <w:rFonts w:cs="Arial"/>
          <w:lang w:val="en-GB"/>
        </w:rPr>
        <w:instrText xml:space="preserve"> NOTEREF _Ref58338307 \h  \* MERGEFORMAT </w:instrText>
      </w:r>
      <w:r w:rsidRPr="00935C48">
        <w:rPr>
          <w:rFonts w:cs="Arial"/>
          <w:lang w:val="de-DE"/>
        </w:rPr>
      </w:r>
      <w:r w:rsidRPr="00935C48">
        <w:rPr>
          <w:rFonts w:cs="Arial"/>
          <w:lang w:val="de-DE"/>
        </w:rPr>
        <w:fldChar w:fldCharType="separate"/>
      </w:r>
      <w:r w:rsidRPr="00406D3B">
        <w:rPr>
          <w:rFonts w:cs="Arial"/>
          <w:lang w:val="de-DE"/>
        </w:rPr>
        <w:t>19</w:t>
      </w:r>
      <w:r w:rsidRPr="00935C48">
        <w:rPr>
          <w:rFonts w:cs="Arial"/>
          <w:lang w:val="de-DE"/>
        </w:rPr>
        <w:fldChar w:fldCharType="end"/>
      </w:r>
      <w:r>
        <w:rPr>
          <w:rFonts w:cs="Arial"/>
          <w:lang w:val="de-DE"/>
        </w:rPr>
        <w:t>, Abs. 11.</w:t>
      </w:r>
    </w:p>
  </w:footnote>
  <w:footnote w:id="100">
    <w:p w14:paraId="00572961" w14:textId="65D4CE37" w:rsidR="00BA21B4" w:rsidRPr="00531B09" w:rsidRDefault="00BA21B4">
      <w:pPr>
        <w:pStyle w:val="Funotentext"/>
        <w:rPr>
          <w:lang w:val="de-DE"/>
        </w:rPr>
      </w:pPr>
      <w:r>
        <w:rPr>
          <w:rStyle w:val="Funotenzeichen"/>
        </w:rPr>
        <w:footnoteRef/>
      </w:r>
      <w:r w:rsidRPr="009D4D83">
        <w:rPr>
          <w:lang w:val="de-DE"/>
        </w:rPr>
        <w:t xml:space="preserve"> </w:t>
      </w:r>
      <w:r>
        <w:rPr>
          <w:lang w:val="de-DE"/>
        </w:rPr>
        <w:t>Vgl. §§ 154 ff SGB IX.</w:t>
      </w:r>
    </w:p>
  </w:footnote>
  <w:footnote w:id="101">
    <w:p w14:paraId="224C0842" w14:textId="0C67EE37" w:rsidR="00BA21B4" w:rsidRPr="00531B09" w:rsidRDefault="00BA21B4">
      <w:pPr>
        <w:pStyle w:val="Funotentext"/>
        <w:rPr>
          <w:lang w:val="de-DE"/>
        </w:rPr>
      </w:pPr>
      <w:r>
        <w:rPr>
          <w:rStyle w:val="Funotenzeichen"/>
        </w:rPr>
        <w:footnoteRef/>
      </w:r>
      <w:r>
        <w:t xml:space="preserve"> </w:t>
      </w:r>
      <w:sdt>
        <w:sdtPr>
          <w:alias w:val="To edit, see citavi.com/edit"/>
          <w:tag w:val="CitaviPlaceholder#383526e7-8741-4876-8fde-e454f43d0a3a"/>
          <w:id w:val="207484878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cyZTUzLTlhYmMtNDUxMy04OWMwLWY3Mzk5NjQ1ZGZlZiIsIlJhbmdlTGVuZ3RoIjo0NSwiUmVmZXJlbmNlSWQiOiI1MmZmNzJiMC1jNjU4LTRkN2UtYWM2MC0xZTZkYTQzOWVmN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QwNiBmIiwiU3RhcnRQYWdlIjp7IiRpZCI6IjUiLCIkdHlwZSI6IlN3aXNzQWNhZGVtaWMuUGFnZU51bWJlciwgU3dpc3NBY2FkZW1pYyIsIklzRnVsbHlOdW1lcmljIjpmYWxzZSwiTnVtYmVyIjo0MDYsIk51bWJlcmluZ1R5cGUiOjAsIk51bWVyYWxTeXN0ZW0iOi0xLCJPcmlnaW5hbFN0cmluZyI6IlMuIDQwNiBmIiwiUHJldHR5U3RyaW5nIjoiUy4gNDA2IGY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TGFzdE5hbWUiOiJSw7ZubmF1IC8gV2VnbmVyIiwiUHJvdGVjdGVkIjpmYWxzZSwiU2V4IjowLCJDcmVhdGVkQnkiOiJfVGhlcmVzaWEgRGVnZW5lciIsIkNyZWF0ZWRPbiI6IjIwMjAtMTItMDdUMTk6MDc6MTUiLCJNb2RpZmllZEJ5IjoiX1RoZXJlc2lhIERlZ2VuZXIiLCJJZCI6IjI1NjUzNmFhLTMzNWMtNDFlNi1iYTU2LTlmNzM0MGY3OGZlNiIsIk1vZGlmaWVkT24iOiIyMDIwLTEyLTA3VDE5OjA3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EZWdlbmVyXFxBcHBEYXRhXFxMb2NhbFxcVGVtcFxcemx1MXV6NG0uanBnIiwiVXJpU3RyaW5nIjoiNTJmZjcyYjAtYzY1OC00ZDdlLWFjNjAtMWU2ZGE0MzllZ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3IiwiUGFnZVJhbmdlIjoiPHNwPlxyXG4gIDxuPjQwMzwvbj5cclxuICA8bnM+T21pdDwvbnM+XHJcbiAgPG9zPjQwMyBmZjwvb3M+XHJcbiAgPHBzPjQwMyBmZjwvcHM+XHJcbjwvc3A+XHJcbjxvcz40MDMgZmY8L29zPiIsIlBlcmlvZGljYWwiOnsiJGlkIjoiMTEiLCIkdHlwZSI6IlN3aXNzQWNhZGVtaWMuQ2l0YXZpLlBlcmlvZGljYWwsIFN3aXNzQWNhZGVtaWMuQ2l0YXZpIiwiTmFtZSI6Ikp1UyIsIlBhZ2luYXRpb24iOjAsIlByb3RlY3RlZCI6ZmFsc2UsIkNyZWF0ZWRCeSI6Il9UaGVyZXNpYSBEZWdlbmVyIiwiQ3JlYXRlZE9uIjoiMjAyMC0xMi0wN1QxOTowNzoyMiIsIk1vZGlmaWVkQnkiOiJfVGhlcm</w:instrText>
          </w:r>
          <w:r w:rsidRPr="00F61F7E">
            <w:rPr>
              <w:noProof/>
              <w:lang w:val="de-DE"/>
            </w:rPr>
            <w:instrText>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}</w:instrText>
          </w:r>
          <w:r>
            <w:rPr>
              <w:noProof/>
            </w:rPr>
            <w:fldChar w:fldCharType="separate"/>
          </w:r>
          <w:r w:rsidRPr="009D4D83">
            <w:rPr>
              <w:i/>
              <w:noProof/>
              <w:lang w:val="de-DE"/>
            </w:rPr>
            <w:t>Rönnau</w:t>
          </w:r>
          <w:r>
            <w:rPr>
              <w:i/>
              <w:noProof/>
              <w:lang w:val="de-DE"/>
            </w:rPr>
            <w:t>, Thomas,</w:t>
          </w:r>
          <w:r w:rsidRPr="009D4D83">
            <w:rPr>
              <w:i/>
              <w:noProof/>
              <w:lang w:val="de-DE"/>
            </w:rPr>
            <w:t xml:space="preserve"> Wegner</w:t>
          </w:r>
          <w:r>
            <w:rPr>
              <w:i/>
              <w:noProof/>
              <w:lang w:val="de-DE"/>
            </w:rPr>
            <w:t>, Kilian</w:t>
          </w:r>
          <w:r w:rsidRPr="009D4D83">
            <w:rPr>
              <w:noProof/>
              <w:lang w:val="de-DE"/>
            </w:rPr>
            <w:t>,</w:t>
          </w:r>
          <w:r>
            <w:rPr>
              <w:noProof/>
              <w:lang w:val="de-DE"/>
            </w:rPr>
            <w:t xml:space="preserve"> </w:t>
          </w:r>
          <w:r w:rsidRPr="00A34BA0">
            <w:rPr>
              <w:noProof/>
              <w:lang w:val="de-DE"/>
            </w:rPr>
            <w:t>Grundwissen – Strafrecht: Triage</w:t>
          </w:r>
          <w:r>
            <w:rPr>
              <w:noProof/>
              <w:lang w:val="de-DE"/>
            </w:rPr>
            <w:t>,</w:t>
          </w:r>
          <w:r w:rsidRPr="009D4D83">
            <w:rPr>
              <w:noProof/>
              <w:lang w:val="de-DE"/>
            </w:rPr>
            <w:t xml:space="preserve"> JuS 2020,</w:t>
          </w:r>
          <w:r>
            <w:rPr>
              <w:noProof/>
              <w:lang w:val="de-DE"/>
            </w:rPr>
            <w:t xml:space="preserve"> S.</w:t>
          </w:r>
          <w:r w:rsidRPr="009D4D83">
            <w:rPr>
              <w:noProof/>
              <w:lang w:val="de-DE"/>
            </w:rPr>
            <w:t xml:space="preserve"> 403 (406 f</w:t>
          </w:r>
          <w:r>
            <w:rPr>
              <w:noProof/>
              <w:lang w:val="de-DE"/>
            </w:rPr>
            <w:t>.</w:t>
          </w:r>
          <w:r w:rsidRPr="009D4D83">
            <w:rPr>
              <w:noProof/>
              <w:lang w:val="de-DE"/>
            </w:rPr>
            <w:t>).</w:t>
          </w:r>
          <w:r>
            <w:rPr>
              <w:noProof/>
            </w:rPr>
            <w:fldChar w:fldCharType="end"/>
          </w:r>
        </w:sdtContent>
      </w:sdt>
    </w:p>
  </w:footnote>
  <w:footnote w:id="102">
    <w:p w14:paraId="272B360D" w14:textId="63E264CF" w:rsidR="00BA21B4" w:rsidRPr="009D4D83" w:rsidRDefault="00BA21B4" w:rsidP="002C19A0">
      <w:pPr>
        <w:pStyle w:val="Funotentext"/>
        <w:rPr>
          <w:rFonts w:cs="Arial"/>
          <w:lang w:val="de-DE"/>
        </w:rPr>
      </w:pPr>
      <w:r w:rsidRPr="009D4D83">
        <w:rPr>
          <w:rStyle w:val="Funotenzeichen"/>
          <w:rFonts w:eastAsia="Calibri" w:cs="Arial"/>
        </w:rPr>
        <w:footnoteRef/>
      </w:r>
      <w:r w:rsidRPr="009D4D83">
        <w:rPr>
          <w:rFonts w:eastAsia="Calibri" w:cs="Arial"/>
          <w:lang w:val="de-DE"/>
        </w:rPr>
        <w:t xml:space="preserve"> </w:t>
      </w:r>
      <w:r w:rsidRPr="009D4D83">
        <w:rPr>
          <w:rFonts w:eastAsia="Calibri" w:cs="Arial"/>
          <w:i/>
          <w:lang w:val="de-DE"/>
        </w:rPr>
        <w:t>DIVI</w:t>
      </w:r>
      <w:r>
        <w:rPr>
          <w:rFonts w:eastAsia="Calibri" w:cs="Arial"/>
          <w:lang w:val="de-DE"/>
        </w:rPr>
        <w:t>, a.a.O. Fn. 2</w:t>
      </w:r>
      <w:r w:rsidRPr="00185011">
        <w:t>.</w:t>
      </w:r>
    </w:p>
  </w:footnote>
  <w:footnote w:id="103">
    <w:p w14:paraId="7F588022" w14:textId="01B5AA07" w:rsidR="00BA21B4" w:rsidRPr="009D4D83" w:rsidRDefault="00BA21B4" w:rsidP="0053178F">
      <w:pPr>
        <w:pStyle w:val="Funotentext"/>
        <w:rPr>
          <w:lang w:val="en-GB"/>
        </w:rPr>
      </w:pPr>
      <w:r>
        <w:rPr>
          <w:rStyle w:val="Funotenzeichen"/>
        </w:rPr>
        <w:footnoteRef/>
      </w:r>
      <w:r>
        <w:t xml:space="preserve"> </w:t>
      </w:r>
      <w:sdt>
        <w:sdtPr>
          <w:rPr>
            <w:rFonts w:cs="Arial"/>
          </w:rPr>
          <w:alias w:val="To edit, see citavi.com/edit"/>
          <w:tag w:val="CitaviPlaceholder#73b662a9-046e-41d8-82a6-bb8496d1f887"/>
          <w:id w:val="-2144330572"/>
          <w:placeholder>
            <w:docPart w:val="4886B17B6B3D42638D3C9D86AA6E13CD"/>
          </w:placeholder>
        </w:sdtPr>
        <w:sdtEndPr>
          <w:rPr>
            <w:rFonts w:cstheme="minorBidi"/>
          </w:rPr>
        </w:sdtEndPr>
        <w:sdtContent>
          <w:r w:rsidRPr="004E3289">
            <w:rPr>
              <w:rFonts w:cs="Arial"/>
              <w:noProof/>
            </w:rPr>
            <w:fldChar w:fldCharType="begin"/>
          </w:r>
          <w:r>
            <w:rPr>
              <w:rFonts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ZmM5Mjc1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ZmM5Mjc1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mYzkyNzU1MWNkYmZhYmU3ZWMwMDAwMDBhNTAxMDAwMDEzMDAwMDAwMDAwMDAwMDAwMDAwMDAwMDAwMDAwMDAwMDAwMDViNDM2ZjZlNzQ2NTZlNzQ1ZjU0Nzk3MDY1NzM1ZDJlNzg2ZDZjNTA0YjAxMDIyZDAwMTQwMDAwMDAwODAwZmM5Mjc1NTEwOWMzYjhjYmJiMDAwMDAwMmEwMTAwMDAwYjAwMDAwMDAwMDAwMDAwMDAwMDAwMDAwMDAwMWQwMTAwMDA1ZjcyNjU2YzczMmYyZTcyNjU2YzczNTA0YjAxMDIyZDAwMTQwMDAwMDAwODAwZmM5Mjc1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d3d3LmNvdmlkLWRybS5vcmciLCJVcmlTdHJpbmciOiJodHRwczovL2NvdmlkLWRybS5vcmcvYXNzZXRzL2RvY3VtZW50cy9EaXNhYmlsaXR5LVJpZ2h0cy1EdXJpbmctdGhlLVBhbmRlbWljLXJlcG9ydC13ZW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}</w:instrText>
          </w:r>
          <w:r w:rsidRPr="004E3289">
            <w:rPr>
              <w:rFonts w:cs="Arial"/>
              <w:noProof/>
            </w:rPr>
            <w:fldChar w:fldCharType="separate"/>
          </w:r>
          <w:r w:rsidRPr="004E3289">
            <w:rPr>
              <w:rFonts w:cs="Arial"/>
              <w:i/>
              <w:noProof/>
            </w:rPr>
            <w:t>Brennan</w:t>
          </w:r>
          <w:r w:rsidRPr="004E3289">
            <w:rPr>
              <w:rFonts w:cs="Arial"/>
              <w:iCs/>
              <w:lang w:val="en-GB"/>
            </w:rPr>
            <w:t>,</w:t>
          </w:r>
          <w:r w:rsidRPr="004E3289">
            <w:rPr>
              <w:rFonts w:cs="Arial"/>
              <w:i/>
              <w:iCs/>
              <w:lang w:val="en-GB"/>
            </w:rPr>
            <w:t xml:space="preserve"> </w:t>
          </w:r>
          <w:r w:rsidRPr="004E3289">
            <w:rPr>
              <w:rFonts w:cs="Arial"/>
              <w:lang w:val="en-GB"/>
            </w:rPr>
            <w:t xml:space="preserve">a.a.O. Fn. </w:t>
          </w:r>
          <w:r w:rsidRPr="004E3289">
            <w:rPr>
              <w:rFonts w:cs="Arial"/>
              <w:lang w:val="de-DE"/>
            </w:rPr>
            <w:fldChar w:fldCharType="begin"/>
          </w:r>
          <w:r w:rsidRPr="004E3289">
            <w:rPr>
              <w:rFonts w:cs="Arial"/>
              <w:lang w:val="en-GB"/>
            </w:rPr>
            <w:instrText xml:space="preserve"> NOTEREF _Ref58326594 \h </w:instrText>
          </w:r>
          <w:r w:rsidRPr="009D4D83">
            <w:rPr>
              <w:rFonts w:cs="Arial"/>
              <w:lang w:val="en-GB"/>
            </w:rPr>
            <w:instrText xml:space="preserve"> \* MERGEFORMAT </w:instrText>
          </w:r>
          <w:r w:rsidRPr="004E3289">
            <w:rPr>
              <w:rFonts w:cs="Arial"/>
              <w:lang w:val="de-DE"/>
            </w:rPr>
          </w:r>
          <w:r w:rsidRPr="004E3289">
            <w:rPr>
              <w:rFonts w:cs="Arial"/>
              <w:lang w:val="de-DE"/>
            </w:rPr>
            <w:fldChar w:fldCharType="separate"/>
          </w:r>
          <w:r>
            <w:rPr>
              <w:rFonts w:cs="Arial"/>
              <w:lang w:val="en-GB"/>
            </w:rPr>
            <w:t>8</w:t>
          </w:r>
          <w:r w:rsidRPr="004E3289">
            <w:rPr>
              <w:rFonts w:cs="Arial"/>
              <w:lang w:val="de-DE"/>
            </w:rPr>
            <w:fldChar w:fldCharType="end"/>
          </w:r>
          <w:r w:rsidRPr="004E3289">
            <w:rPr>
              <w:rFonts w:cs="Arial"/>
              <w:noProof/>
            </w:rPr>
            <w:fldChar w:fldCharType="end"/>
          </w:r>
          <w:r w:rsidRPr="004E3289">
            <w:rPr>
              <w:rFonts w:cs="Arial"/>
              <w:noProof/>
            </w:rPr>
            <w:t xml:space="preserve">; </w:t>
          </w:r>
          <w:r w:rsidRPr="009D4D83">
            <w:rPr>
              <w:rFonts w:cs="Arial"/>
              <w:i/>
              <w:iCs/>
              <w:noProof/>
            </w:rPr>
            <w:t>International Disability Alliance</w:t>
          </w:r>
          <w:r w:rsidRPr="004E3289">
            <w:rPr>
              <w:rFonts w:cs="Arial"/>
              <w:noProof/>
            </w:rPr>
            <w:t xml:space="preserve">, </w:t>
          </w:r>
          <w:r w:rsidRPr="009D4D83">
            <w:rPr>
              <w:rFonts w:eastAsia="Times New Roman" w:cs="Arial"/>
              <w:lang w:val="en-GB" w:eastAsia="de-DE"/>
            </w:rPr>
            <w:t>Voices of People with Disabilities During the COVID19 Outbreak</w:t>
          </w:r>
          <w:r w:rsidRPr="004E3289">
            <w:rPr>
              <w:rFonts w:eastAsia="Times New Roman" w:cs="Arial"/>
              <w:lang w:val="en-GB" w:eastAsia="de-DE"/>
            </w:rPr>
            <w:t>, online:</w:t>
          </w:r>
          <w:r w:rsidRPr="009D4D83">
            <w:rPr>
              <w:rFonts w:eastAsia="Times New Roman" w:cs="Arial"/>
              <w:lang w:val="en-GB" w:eastAsia="de-DE"/>
            </w:rPr>
            <w:t xml:space="preserve"> </w:t>
          </w:r>
          <w:hyperlink r:id="rId7" w:history="1">
            <w:r w:rsidRPr="009D4D83">
              <w:t>https://www.internationaldisabilityalliance.org/content/voices-people-disabilities-during-covid19-outbreak</w:t>
            </w:r>
          </w:hyperlink>
          <w:r w:rsidRPr="009D4D83">
            <w:rPr>
              <w:rFonts w:eastAsia="Times New Roman" w:cs="Arial"/>
              <w:lang w:val="en-GB" w:eastAsia="de-DE"/>
            </w:rPr>
            <w:t xml:space="preserve"> (Aufruf 8.12.2020); </w:t>
          </w:r>
          <w:r w:rsidRPr="009D4D83">
            <w:rPr>
              <w:rFonts w:eastAsia="Times New Roman" w:cs="Arial"/>
              <w:i/>
              <w:lang w:val="en-GB" w:eastAsia="de-DE"/>
            </w:rPr>
            <w:t>European Disability Forum</w:t>
          </w:r>
          <w:r>
            <w:rPr>
              <w:rFonts w:eastAsia="Times New Roman" w:cs="Arial"/>
              <w:lang w:val="en-GB" w:eastAsia="de-DE"/>
            </w:rPr>
            <w:t xml:space="preserve">, </w:t>
          </w:r>
          <w:r w:rsidRPr="009D4D83">
            <w:rPr>
              <w:rFonts w:eastAsia="Times New Roman" w:cs="Arial"/>
              <w:lang w:val="en-GB" w:eastAsia="de-DE"/>
            </w:rPr>
            <w:t>Covid-19-resources</w:t>
          </w:r>
          <w:r>
            <w:rPr>
              <w:rFonts w:eastAsia="Times New Roman" w:cs="Arial"/>
              <w:lang w:val="en-GB" w:eastAsia="de-DE"/>
            </w:rPr>
            <w:t>, online:</w:t>
          </w:r>
          <w:r w:rsidRPr="009D4D83">
            <w:rPr>
              <w:rFonts w:eastAsia="Times New Roman" w:cs="Arial"/>
              <w:lang w:val="en-GB" w:eastAsia="de-DE"/>
            </w:rPr>
            <w:t xml:space="preserve"> </w:t>
          </w:r>
          <w:hyperlink r:id="rId8" w:history="1">
            <w:r w:rsidRPr="009D4D83">
              <w:t>http://edf-feph.org/covid19</w:t>
            </w:r>
          </w:hyperlink>
          <w:r w:rsidRPr="009D4D83">
            <w:rPr>
              <w:rFonts w:eastAsia="Times New Roman" w:cs="Arial"/>
              <w:lang w:val="en-GB" w:eastAsia="de-DE"/>
            </w:rPr>
            <w:t xml:space="preserve"> (Aufruf 8.12.2020)</w:t>
          </w:r>
          <w:r>
            <w:rPr>
              <w:rFonts w:eastAsia="Times New Roman" w:cs="Arial"/>
              <w:lang w:val="en-GB" w:eastAsia="de-DE"/>
            </w:rPr>
            <w:t>.</w:t>
          </w:r>
          <w:r w:rsidRPr="009D4D83">
            <w:rPr>
              <w:rFonts w:ascii="Times New Roman" w:eastAsia="Times New Roman" w:hAnsi="Times New Roman" w:cs="Times New Roman"/>
              <w:sz w:val="24"/>
              <w:szCs w:val="24"/>
              <w:lang w:val="en-GB" w:eastAsia="de-DE"/>
            </w:rPr>
            <w:t xml:space="preserve"> </w:t>
          </w:r>
        </w:sdtContent>
      </w:sdt>
    </w:p>
  </w:footnote>
  <w:footnote w:id="104">
    <w:p w14:paraId="540684D2" w14:textId="5E295CC4" w:rsidR="00BA21B4" w:rsidRPr="00DF737D" w:rsidRDefault="00BA21B4">
      <w:pPr>
        <w:pStyle w:val="Funotentext"/>
        <w:rPr>
          <w:lang w:val="de-DE"/>
        </w:rPr>
      </w:pPr>
      <w:r>
        <w:rPr>
          <w:rStyle w:val="Funotenzeichen"/>
        </w:rPr>
        <w:footnoteRef/>
      </w:r>
      <w:r w:rsidRPr="00DF737D">
        <w:rPr>
          <w:lang w:val="de-DE"/>
        </w:rPr>
        <w:t xml:space="preserve"> Vgl. Fn. 5 und 14.</w:t>
      </w:r>
    </w:p>
  </w:footnote>
  <w:footnote w:id="105">
    <w:p w14:paraId="04C9F1F5" w14:textId="3F1694B1" w:rsidR="00BA21B4" w:rsidRPr="004E3289" w:rsidRDefault="00BA21B4">
      <w:pPr>
        <w:pStyle w:val="Funotentext"/>
        <w:rPr>
          <w:lang w:val="de-DE"/>
        </w:rPr>
      </w:pPr>
      <w:r>
        <w:rPr>
          <w:rStyle w:val="Funotenzeichen"/>
        </w:rPr>
        <w:footnoteRef/>
      </w:r>
      <w:r w:rsidRPr="009D4D83">
        <w:rPr>
          <w:lang w:val="de-DE"/>
        </w:rPr>
        <w:t xml:space="preserve"> </w:t>
      </w:r>
      <w:hyperlink r:id="rId9" w:history="1">
        <w:r w:rsidRPr="009D4D83">
          <w:rPr>
            <w:lang w:val="de-DE"/>
          </w:rPr>
          <w:t>https://treaties.un.org/pages/Home.aspx?clang=_en</w:t>
        </w:r>
      </w:hyperlink>
      <w:r w:rsidRPr="009D4D83">
        <w:rPr>
          <w:lang w:val="de-DE"/>
        </w:rPr>
        <w:t xml:space="preserve"> (Aufruf 8.12.2020).</w:t>
      </w:r>
    </w:p>
  </w:footnote>
  <w:footnote w:id="106">
    <w:p w14:paraId="3FC56A30" w14:textId="631CB2FB" w:rsidR="00BA21B4" w:rsidRPr="008728F6" w:rsidRDefault="00BA21B4" w:rsidP="002C19A0">
      <w:pPr>
        <w:pStyle w:val="Funotentext"/>
        <w:rPr>
          <w:lang w:val="en-GB"/>
        </w:rPr>
      </w:pPr>
      <w:r>
        <w:rPr>
          <w:rStyle w:val="Funotenzeichen"/>
        </w:rPr>
        <w:footnoteRef/>
      </w:r>
      <w:r w:rsidRPr="008728F6">
        <w:rPr>
          <w:lang w:val="en-GB"/>
        </w:rPr>
        <w:t xml:space="preserve"> </w:t>
      </w:r>
      <w:bookmarkStart w:id="35" w:name="_Hlk57300437"/>
      <w:r w:rsidRPr="009D4D83">
        <w:rPr>
          <w:i/>
          <w:lang w:val="en-GB"/>
        </w:rPr>
        <w:t>Australian Government Department of Health</w:t>
      </w:r>
      <w:r>
        <w:rPr>
          <w:lang w:val="en-GB"/>
        </w:rPr>
        <w:t xml:space="preserve">, </w:t>
      </w:r>
      <w:bookmarkEnd w:id="35"/>
      <w:r w:rsidRPr="008728F6">
        <w:rPr>
          <w:lang w:val="en-GB"/>
        </w:rPr>
        <w:t>Advisory Committee for the COVID-19 Response for People With Disability</w:t>
      </w:r>
      <w:r>
        <w:rPr>
          <w:lang w:val="en-GB"/>
        </w:rPr>
        <w:t xml:space="preserve">, online: </w:t>
      </w:r>
      <w:hyperlink r:id="rId10" w:history="1">
        <w:r w:rsidRPr="009D4D83">
          <w:t>https://www.health.gov.au/committees-and-groups/advisory-committee-for-the-covid-19-response-for-people-with-disability</w:t>
        </w:r>
      </w:hyperlink>
      <w:r w:rsidRPr="009D4D83">
        <w:t xml:space="preserve"> (Aufruf 10.12.2020).</w:t>
      </w:r>
      <w:r w:rsidRPr="009117EB">
        <w:rPr>
          <w:lang w:val="en-GB"/>
        </w:rPr>
        <w:t xml:space="preserve"> </w:t>
      </w:r>
    </w:p>
  </w:footnote>
  <w:footnote w:id="107">
    <w:p w14:paraId="138788A2" w14:textId="77777777" w:rsidR="00BA21B4" w:rsidRPr="00BA5B59" w:rsidRDefault="00BA21B4" w:rsidP="002C19A0">
      <w:pPr>
        <w:pStyle w:val="Funotentext"/>
        <w:rPr>
          <w:lang w:val="en-GB"/>
        </w:rPr>
      </w:pPr>
      <w:r>
        <w:rPr>
          <w:rStyle w:val="Funotenzeichen"/>
        </w:rPr>
        <w:footnoteRef/>
      </w:r>
      <w:r w:rsidRPr="00BA5B59">
        <w:rPr>
          <w:lang w:val="en-GB"/>
        </w:rPr>
        <w:t xml:space="preserve"> </w:t>
      </w:r>
      <w:r>
        <w:rPr>
          <w:lang w:val="en-GB"/>
        </w:rPr>
        <w:t>Ebd.</w:t>
      </w:r>
    </w:p>
  </w:footnote>
  <w:footnote w:id="108">
    <w:p w14:paraId="5191767B" w14:textId="4A7FE386" w:rsidR="00BA21B4" w:rsidRPr="009117EB" w:rsidRDefault="00BA21B4" w:rsidP="002C19A0">
      <w:pPr>
        <w:pStyle w:val="Funotentext"/>
        <w:rPr>
          <w:lang w:val="en-GB"/>
        </w:rPr>
      </w:pPr>
      <w:r>
        <w:rPr>
          <w:rStyle w:val="Funotenzeichen"/>
        </w:rPr>
        <w:footnoteRef/>
      </w:r>
      <w:r w:rsidRPr="00BA5B59">
        <w:rPr>
          <w:lang w:val="en-GB"/>
        </w:rPr>
        <w:t xml:space="preserve"> </w:t>
      </w:r>
      <w:r w:rsidRPr="009D4D83">
        <w:rPr>
          <w:i/>
          <w:iCs/>
          <w:lang w:val="en-GB"/>
        </w:rPr>
        <w:t>Australian Government Department of Health</w:t>
      </w:r>
      <w:r>
        <w:rPr>
          <w:lang w:val="en-GB"/>
        </w:rPr>
        <w:t xml:space="preserve">, </w:t>
      </w:r>
      <w:r w:rsidRPr="00BA5B59">
        <w:rPr>
          <w:lang w:val="en-GB"/>
        </w:rPr>
        <w:t>Management and Operational Plan for People With Disability</w:t>
      </w:r>
      <w:r>
        <w:rPr>
          <w:lang w:val="en-GB"/>
        </w:rPr>
        <w:t xml:space="preserve">, S. 35, online: </w:t>
      </w:r>
      <w:hyperlink r:id="rId11" w:history="1">
        <w:r w:rsidRPr="009D4D83">
          <w:t>https://www.health.gov.au/sites/default/files/documents/2020/09/management-and-operational-plan-for-people-with-disability.pdf</w:t>
        </w:r>
      </w:hyperlink>
      <w:r w:rsidRPr="009117EB">
        <w:rPr>
          <w:lang w:val="en-GB"/>
        </w:rPr>
        <w:t xml:space="preserve"> </w:t>
      </w:r>
      <w:r w:rsidRPr="009D4D83">
        <w:t>(Aufruf 10.12.2020).</w:t>
      </w:r>
    </w:p>
  </w:footnote>
  <w:footnote w:id="109">
    <w:p w14:paraId="173C096B" w14:textId="123D4E03" w:rsidR="00BA21B4" w:rsidRPr="009B4A3E" w:rsidRDefault="00BA21B4" w:rsidP="002C19A0">
      <w:pPr>
        <w:pStyle w:val="Funotentext"/>
        <w:rPr>
          <w:lang w:val="en-GB"/>
        </w:rPr>
      </w:pPr>
      <w:r w:rsidRPr="3BA85009">
        <w:rPr>
          <w:rStyle w:val="Funotenzeichen"/>
        </w:rPr>
        <w:footnoteRef/>
      </w:r>
      <w:r w:rsidRPr="009B4A3E">
        <w:rPr>
          <w:lang w:val="en-GB"/>
        </w:rPr>
        <w:t xml:space="preserve"> </w:t>
      </w:r>
      <w:r w:rsidRPr="009D4D83">
        <w:rPr>
          <w:i/>
          <w:iCs/>
          <w:lang w:val="en-GB"/>
        </w:rPr>
        <w:t>Government of Canada</w:t>
      </w:r>
      <w:r w:rsidRPr="009B4A3E">
        <w:rPr>
          <w:lang w:val="en-GB"/>
        </w:rPr>
        <w:t xml:space="preserve">, Backgrounder: COVID-19 Disability Advisory Group, online: </w:t>
      </w:r>
      <w:hyperlink r:id="rId12">
        <w:r w:rsidRPr="009D4D83">
          <w:t>https://www.canada.ca/en/employment-social-development/news/2020/04/backgrounder--covid-19-disability-advisory-group.html</w:t>
        </w:r>
      </w:hyperlink>
      <w:r w:rsidRPr="009D4D83">
        <w:t xml:space="preserve"> (Aufruf 10.12.2020)</w:t>
      </w:r>
      <w:r w:rsidRPr="009117EB">
        <w:rPr>
          <w:lang w:val="en-GB"/>
        </w:rPr>
        <w:t>;</w:t>
      </w:r>
      <w:r w:rsidRPr="009B4A3E">
        <w:rPr>
          <w:lang w:val="en-GB"/>
        </w:rPr>
        <w:t xml:space="preserve"> </w:t>
      </w:r>
      <w:r w:rsidRPr="009D4D83">
        <w:rPr>
          <w:i/>
          <w:iCs/>
          <w:lang w:val="en-GB"/>
        </w:rPr>
        <w:t>United Nations Human Rights</w:t>
      </w:r>
      <w:r w:rsidRPr="009B4A3E">
        <w:rPr>
          <w:lang w:val="en-GB"/>
        </w:rPr>
        <w:t xml:space="preserve">, COVID-19 and the Rights of Persons With Disabilities: Guidance, online: </w:t>
      </w:r>
      <w:hyperlink r:id="rId13">
        <w:r w:rsidRPr="009D4D83">
          <w:t>https://www.ohchr.org/Documents/Issues/Disability/COVID-19_and_The_Rights_of_Persons_with_Disabilities.pdf</w:t>
        </w:r>
      </w:hyperlink>
      <w:r w:rsidRPr="009D4D83">
        <w:t xml:space="preserve"> (Aufruf 10.12.2020).</w:t>
      </w:r>
    </w:p>
  </w:footnote>
  <w:footnote w:id="110">
    <w:p w14:paraId="75420DC8" w14:textId="2ABDD328" w:rsidR="00BA21B4" w:rsidRPr="009B4A3E" w:rsidRDefault="00BA21B4" w:rsidP="002C19A0">
      <w:pPr>
        <w:pStyle w:val="Funotentext"/>
        <w:rPr>
          <w:lang w:val="en-GB"/>
        </w:rPr>
      </w:pPr>
      <w:r w:rsidRPr="3BA85009">
        <w:rPr>
          <w:rStyle w:val="Funotenzeichen"/>
        </w:rPr>
        <w:footnoteRef/>
      </w:r>
      <w:r w:rsidRPr="009B4A3E">
        <w:rPr>
          <w:lang w:val="en-GB"/>
        </w:rPr>
        <w:t xml:space="preserve"> </w:t>
      </w:r>
      <w:r w:rsidRPr="009D4D83">
        <w:rPr>
          <w:i/>
          <w:lang w:val="en-GB"/>
        </w:rPr>
        <w:t>Republic of San Marino National Bioethics Committee</w:t>
      </w:r>
      <w:r w:rsidRPr="009B4A3E">
        <w:rPr>
          <w:lang w:val="en-GB"/>
        </w:rPr>
        <w:t>, Answer to the Requested Urgent Opinion on Ethical Issues Regarding to the Use of Invasive Assisted Ventilation in Patients All Age With Serious Disabilities in Relation to COVID-19 Pandemic</w:t>
      </w:r>
      <w:r>
        <w:rPr>
          <w:lang w:val="en-GB"/>
        </w:rPr>
        <w:t>.</w:t>
      </w:r>
    </w:p>
  </w:footnote>
  <w:footnote w:id="111">
    <w:p w14:paraId="61B5FA9A" w14:textId="7F8DC4F2" w:rsidR="00BA21B4" w:rsidRPr="009B4A3E" w:rsidRDefault="00BA21B4" w:rsidP="002C19A0">
      <w:pPr>
        <w:pStyle w:val="Funotentext"/>
        <w:rPr>
          <w:lang w:val="en-GB"/>
        </w:rPr>
      </w:pPr>
      <w:r w:rsidRPr="3BA85009">
        <w:rPr>
          <w:rStyle w:val="Funotenzeichen"/>
        </w:rPr>
        <w:footnoteRef/>
      </w:r>
      <w:r w:rsidRPr="009B4A3E">
        <w:rPr>
          <w:lang w:val="en-GB"/>
        </w:rPr>
        <w:t xml:space="preserve"> </w:t>
      </w:r>
      <w:r w:rsidRPr="009D4D83">
        <w:rPr>
          <w:i/>
          <w:lang w:val="en-GB"/>
        </w:rPr>
        <w:t>HHS Office for Civil Rights in Action</w:t>
      </w:r>
      <w:r w:rsidRPr="009B4A3E">
        <w:rPr>
          <w:lang w:val="en-GB"/>
        </w:rPr>
        <w:t>, BULLETIN: Civil Rights, HIPAA, and the Coronavirus Disease 2019 (COVID-19),</w:t>
      </w:r>
      <w:r>
        <w:rPr>
          <w:lang w:val="en-GB"/>
        </w:rPr>
        <w:t xml:space="preserve"> S. 1,</w:t>
      </w:r>
      <w:r w:rsidRPr="009B4A3E">
        <w:rPr>
          <w:lang w:val="en-GB"/>
        </w:rPr>
        <w:t xml:space="preserve"> online: </w:t>
      </w:r>
      <w:hyperlink r:id="rId14">
        <w:r w:rsidRPr="009D4D83">
          <w:t>https://www.hhs.gov/sites/default/files/ocr-bulletin-3-28-20.pdf</w:t>
        </w:r>
      </w:hyperlink>
      <w:r w:rsidRPr="009D4D83">
        <w:t xml:space="preserve"> (Aufruf 10.12.2020)</w:t>
      </w:r>
      <w:r w:rsidRPr="009B4A3E">
        <w:rPr>
          <w:lang w:val="en-GB"/>
        </w:rPr>
        <w:t xml:space="preserve">; </w:t>
      </w:r>
      <w:r w:rsidRPr="009D4D83">
        <w:rPr>
          <w:i/>
          <w:iCs/>
          <w:lang w:val="en-GB"/>
        </w:rPr>
        <w:t>United Nations Human Rights</w:t>
      </w:r>
      <w:r w:rsidRPr="009B4A3E">
        <w:rPr>
          <w:lang w:val="en-GB"/>
        </w:rPr>
        <w:t xml:space="preserve">, </w:t>
      </w:r>
      <w:r>
        <w:rPr>
          <w:lang w:val="en-GB"/>
        </w:rPr>
        <w:t>a.a.O. Fn. 109.</w:t>
      </w:r>
      <w:r w:rsidRPr="009B4A3E" w:rsidDel="00865211">
        <w:rPr>
          <w:lang w:val="en-GB"/>
        </w:rPr>
        <w:t xml:space="preserve"> </w:t>
      </w:r>
    </w:p>
  </w:footnote>
  <w:footnote w:id="112">
    <w:p w14:paraId="1D5BCC01" w14:textId="5EA46A0A" w:rsidR="00BA21B4" w:rsidRPr="007E6AE6" w:rsidRDefault="00BA21B4" w:rsidP="002C19A0">
      <w:pPr>
        <w:pStyle w:val="Funotentext"/>
        <w:rPr>
          <w:lang w:val="en-GB"/>
        </w:rPr>
      </w:pPr>
      <w:r>
        <w:rPr>
          <w:rStyle w:val="Funotenzeichen"/>
        </w:rPr>
        <w:footnoteRef/>
      </w:r>
      <w:r w:rsidRPr="007E6AE6">
        <w:rPr>
          <w:lang w:val="en-GB"/>
        </w:rPr>
        <w:t xml:space="preserve"> </w:t>
      </w:r>
      <w:r w:rsidRPr="009D4D83">
        <w:rPr>
          <w:i/>
          <w:iCs/>
          <w:lang w:val="en-GB"/>
        </w:rPr>
        <w:t>ASAN</w:t>
      </w:r>
      <w:r>
        <w:rPr>
          <w:lang w:val="en-GB"/>
        </w:rPr>
        <w:t xml:space="preserve">, Fighting Discrimination in COVID-19 Treatment, online: </w:t>
      </w:r>
      <w:hyperlink r:id="rId15" w:history="1">
        <w:r w:rsidRPr="009D4D83">
          <w:t>https://autisticadvocacy.org/2020/04/fighting-discrimination-in-covid-19-treatment/</w:t>
        </w:r>
      </w:hyperlink>
      <w:r w:rsidRPr="009D4D83">
        <w:t xml:space="preserve"> (Aufruf 10.12.2020).</w:t>
      </w:r>
    </w:p>
  </w:footnote>
  <w:footnote w:id="113">
    <w:p w14:paraId="65ADF59D" w14:textId="5049E204" w:rsidR="00BA21B4" w:rsidRPr="004E3289" w:rsidRDefault="00BA21B4" w:rsidP="002C19A0">
      <w:pPr>
        <w:pStyle w:val="Funotentext"/>
        <w:rPr>
          <w:lang w:val="en-GB"/>
        </w:rPr>
      </w:pPr>
      <w:r>
        <w:rPr>
          <w:rStyle w:val="Funotenzeichen"/>
        </w:rPr>
        <w:footnoteRef/>
      </w:r>
      <w:r w:rsidRPr="004E3289">
        <w:rPr>
          <w:lang w:val="en-GB"/>
        </w:rPr>
        <w:t xml:space="preserve"> </w:t>
      </w:r>
      <w:r w:rsidRPr="009D4D83">
        <w:rPr>
          <w:i/>
          <w:lang w:val="en-GB"/>
        </w:rPr>
        <w:t>Bagenstos et al.</w:t>
      </w:r>
      <w:r w:rsidRPr="004E3289">
        <w:rPr>
          <w:lang w:val="en-GB"/>
        </w:rPr>
        <w:t xml:space="preserve">, </w:t>
      </w:r>
      <w:r w:rsidRPr="009D4D83">
        <w:rPr>
          <w:lang w:val="en-GB"/>
        </w:rPr>
        <w:t xml:space="preserve">Guidance, </w:t>
      </w:r>
      <w:r>
        <w:rPr>
          <w:lang w:val="en-GB"/>
        </w:rPr>
        <w:t>a.a.O. Fn. 89</w:t>
      </w:r>
      <w:r w:rsidRPr="004E3289">
        <w:rPr>
          <w:lang w:val="en-GB"/>
        </w:rPr>
        <w:t>, S. 2</w:t>
      </w:r>
      <w:r w:rsidRPr="009D4D83">
        <w:rPr>
          <w:lang w:val="en-GB"/>
        </w:rPr>
        <w:t>.</w:t>
      </w:r>
      <w:r w:rsidRPr="004E3289">
        <w:rPr>
          <w:lang w:val="en-GB"/>
        </w:rPr>
        <w:t xml:space="preserve"> </w:t>
      </w:r>
    </w:p>
  </w:footnote>
  <w:footnote w:id="114">
    <w:p w14:paraId="5DB46B2A" w14:textId="481C194F" w:rsidR="00BA21B4" w:rsidRPr="00D23C75" w:rsidRDefault="00BA21B4" w:rsidP="002C19A0">
      <w:pPr>
        <w:pStyle w:val="Funotentext"/>
        <w:rPr>
          <w:rFonts w:cstheme="minorHAnsi"/>
          <w:lang w:val="en-GB"/>
        </w:rPr>
      </w:pPr>
      <w:r>
        <w:rPr>
          <w:rStyle w:val="Funotenzeichen"/>
        </w:rPr>
        <w:footnoteRef/>
      </w:r>
      <w:r w:rsidRPr="00D23C75">
        <w:rPr>
          <w:lang w:val="en-GB"/>
        </w:rPr>
        <w:t xml:space="preserve"> </w:t>
      </w:r>
      <w:r w:rsidRPr="009D4D83">
        <w:rPr>
          <w:i/>
          <w:lang w:val="en-GB"/>
        </w:rPr>
        <w:t>Bagenstos et al.</w:t>
      </w:r>
      <w:r w:rsidRPr="009D4D83">
        <w:rPr>
          <w:lang w:val="en-GB"/>
        </w:rPr>
        <w:t xml:space="preserve">, </w:t>
      </w:r>
      <w:r>
        <w:rPr>
          <w:lang w:val="en-GB"/>
        </w:rPr>
        <w:t>Evaluation Framework, a.a.O. Fn. 89</w:t>
      </w:r>
      <w:r>
        <w:rPr>
          <w:rFonts w:cstheme="minorHAnsi"/>
          <w:lang w:val="en-GB"/>
        </w:rPr>
        <w:t xml:space="preserve">. </w:t>
      </w:r>
    </w:p>
  </w:footnote>
  <w:footnote w:id="115">
    <w:p w14:paraId="6D801002" w14:textId="7CC97F28" w:rsidR="00BA21B4" w:rsidRPr="009A2A0C" w:rsidRDefault="00BA21B4" w:rsidP="002C19A0">
      <w:pPr>
        <w:pStyle w:val="Funotentext"/>
        <w:rPr>
          <w:lang w:val="en-GB"/>
        </w:rPr>
      </w:pPr>
      <w:r>
        <w:rPr>
          <w:rStyle w:val="Funotenzeichen"/>
        </w:rPr>
        <w:footnoteRef/>
      </w:r>
      <w:r w:rsidRPr="009A2A0C">
        <w:rPr>
          <w:lang w:val="en-GB"/>
        </w:rPr>
        <w:t xml:space="preserve"> </w:t>
      </w:r>
      <w:r w:rsidRPr="009D4D83">
        <w:rPr>
          <w:i/>
          <w:lang w:val="en-GB"/>
        </w:rPr>
        <w:t>DREDF</w:t>
      </w:r>
      <w:r w:rsidRPr="004E3289">
        <w:rPr>
          <w:lang w:val="en-GB"/>
        </w:rPr>
        <w:t>,</w:t>
      </w:r>
      <w:r>
        <w:rPr>
          <w:lang w:val="en-GB"/>
        </w:rPr>
        <w:t xml:space="preserve"> a.a.O. Fn. 82</w:t>
      </w:r>
      <w:r>
        <w:rPr>
          <w:rFonts w:cstheme="minorHAnsi"/>
          <w:lang w:val="en-GB"/>
        </w:rPr>
        <w:t xml:space="preserve">. </w:t>
      </w:r>
    </w:p>
  </w:footnote>
  <w:footnote w:id="116">
    <w:p w14:paraId="30214E1E" w14:textId="68262D3A" w:rsidR="00BA21B4" w:rsidRPr="008E60C1" w:rsidRDefault="00BA21B4">
      <w:pPr>
        <w:pStyle w:val="Funotentext"/>
        <w:rPr>
          <w:lang w:val="de-DE"/>
        </w:rPr>
      </w:pPr>
      <w:r>
        <w:rPr>
          <w:rStyle w:val="Funotenzeichen"/>
        </w:rPr>
        <w:footnoteRef/>
      </w:r>
      <w:r>
        <w:t xml:space="preserve"> </w:t>
      </w:r>
      <w:sdt>
        <w:sdtPr>
          <w:alias w:val="To edit, see citavi.com/edit"/>
          <w:tag w:val="CitaviPlaceholder#5884a557-464a-4bf2-900e-b3326ba6b706"/>
          <w:id w:val="-81911373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U1ZTBkLWZkMWItNGIyOS04Y2M2LTY2NjA2YzQzMGY5YiIsIlJhbmdlTGVuZ3RoIjo3MSwiUmVmZXJlbmNlSWQiOiI0YjY4MzcwYy04NDJhLTRlYTEtYjUwMy0xN2U3NjkwNzk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GaXJzdE5hbWUiOiJLYXRqYSIsIkxhc3ROYW1lIjoiR2VsaW5za3kiLCJQcm90ZWN0ZWQiOmZhbHNlLCJTZXgiOjEsIkNyZWF0ZWRCeSI6Il9UaGVyZXNpYSBEZWdlbmVyIiwiQ3JlYXRlZE9uIjoiMjAyMC0xMS0xNlQxNzo1NDoxMyIsIk1vZGlmaWVkQnkiOiJfVGhlcmVzaWEgRGVnZW5lciIsIklkIjoiN2Q1MjMzYmUtYzlhNi00ODliLTkzN2MtZmM2NjBiNWFjMDEwIiwiTW9kaWZpZWRPbiI6IjIwMjAtMTEtMTZUMTc6NTQ6M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vdzU0bXI0MS5qcGciLCJVcmlTdHJpbmciOiI0YjY4MzcwYy04NDJhLTRlYTEtYjUwMy0xN2U3NjkwNzk4OG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}</w:instrText>
          </w:r>
          <w:r>
            <w:rPr>
              <w:noProof/>
            </w:rPr>
            <w:fldChar w:fldCharType="separate"/>
          </w:r>
          <w:r>
            <w:rPr>
              <w:i/>
              <w:noProof/>
            </w:rPr>
            <w:t>Gelinsky, Katja</w:t>
          </w:r>
          <w:r>
            <w:rPr>
              <w:noProof/>
            </w:rPr>
            <w:t>,</w:t>
          </w:r>
          <w:r>
            <w:rPr>
              <w:i/>
              <w:noProof/>
            </w:rPr>
            <w:t xml:space="preserve"> </w:t>
          </w:r>
          <w:r w:rsidRPr="008E60C1">
            <w:rPr>
              <w:noProof/>
            </w:rPr>
            <w:t xml:space="preserve">Triage-Empfehlungen grenzüberschreitend betrachtet, </w:t>
          </w:r>
          <w:r>
            <w:rPr>
              <w:noProof/>
            </w:rPr>
            <w:t xml:space="preserve">Berlin </w:t>
          </w:r>
          <w:r w:rsidRPr="008E60C1">
            <w:rPr>
              <w:noProof/>
            </w:rPr>
            <w:t>2020,</w:t>
          </w:r>
          <w:r>
            <w:rPr>
              <w:noProof/>
            </w:rPr>
            <w:t xml:space="preserve"> S.</w:t>
          </w:r>
          <w:r w:rsidRPr="008E60C1">
            <w:rPr>
              <w:noProof/>
            </w:rPr>
            <w:t xml:space="preserve"> 13.</w:t>
          </w:r>
          <w:r>
            <w:rPr>
              <w:noProof/>
            </w:rPr>
            <w:fldChar w:fldCharType="end"/>
          </w:r>
        </w:sdtContent>
      </w:sdt>
    </w:p>
  </w:footnote>
  <w:footnote w:id="117">
    <w:p w14:paraId="3AE85A7B" w14:textId="54E4FA82" w:rsidR="00BA21B4" w:rsidRPr="009D4D83" w:rsidRDefault="00BA21B4">
      <w:pPr>
        <w:pStyle w:val="Funotentext"/>
      </w:pPr>
      <w:r>
        <w:rPr>
          <w:rStyle w:val="Funotenzeichen"/>
        </w:rPr>
        <w:footnoteRef/>
      </w:r>
      <w:r>
        <w:t xml:space="preserve"> </w:t>
      </w:r>
      <w:sdt>
        <w:sdtPr>
          <w:alias w:val="To edit, see citavi.com/edit"/>
          <w:tag w:val="CitaviPlaceholder#d9eb7372-67c5-4d22-8a5f-d85200fd0870"/>
          <w:id w:val="-1549059790"/>
          <w:placeholder>
            <w:docPart w:val="DefaultPlaceholder_-1854013440"/>
          </w:placeholder>
        </w:sdtPr>
        <w:sdtEndPr/>
        <w:sdtContent>
          <w:r w:rsidRPr="004E3289">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mRmMzA2LTY0YWItNGQxYi05YzAxLTdiZGI2NWIyMmZkYyIsIlJhbmdlTGVuZ3RoIjo2NSwiUmVmZXJlbmNlSWQiOiI0YjY4MzcwYy04NDJhLTRlYTEtYjUwMy0xN2U3NjkwNzk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GaXJzdE5hbWUiOiJLYXRqYSIsIkxhc3ROYW1lIjoiR2VsaW5za3kiLCJQcm90ZWN0ZWQiOmZhbHNlLCJTZXgiOjEsIkNyZWF0ZWRCeSI6Il9UaGVyZXNpYSBEZWdlbmVyIiwiQ3JlYXRlZE9uIjoiMjAyMC0xMS0xNlQxNzo1NDoxMyIsIk1vZGlmaWVkQnkiOiJfVGhlcmVzaWEgRGVnZW5lciIsIklkIjoiN2Q1MjMzYmUtYzlhNi00ODliLTkzN2MtZmM2NjBiNWFjMDEwIiwiTW9kaWZpZWRPbiI6IjIwMjAtMTEtMTZUMTc6NTQ6M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vdzU0bXI0MS5qcGciLCJVcmlTdHJpbmciOiI0YjY4MzcwYy04NDJhLTRlYTEtYjUwMy0xN2U3NjkwNzk4OG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}</w:instrText>
          </w:r>
          <w:r w:rsidRPr="004E3289">
            <w:rPr>
              <w:noProof/>
            </w:rPr>
            <w:fldChar w:fldCharType="separate"/>
          </w:r>
          <w:r w:rsidRPr="009D4D83">
            <w:rPr>
              <w:noProof/>
            </w:rPr>
            <w:t>Ebd.</w:t>
          </w:r>
          <w:r w:rsidRPr="00E31EC6">
            <w:rPr>
              <w:noProof/>
            </w:rPr>
            <w:t>,</w:t>
          </w:r>
          <w:r w:rsidRPr="009D4D83">
            <w:rPr>
              <w:noProof/>
            </w:rPr>
            <w:t xml:space="preserve"> S.</w:t>
          </w:r>
          <w:r w:rsidRPr="00E31EC6">
            <w:rPr>
              <w:noProof/>
            </w:rPr>
            <w:t xml:space="preserve"> 17.</w:t>
          </w:r>
          <w:r w:rsidRPr="004E3289">
            <w:rPr>
              <w:noProof/>
            </w:rPr>
            <w:fldChar w:fldCharType="end"/>
          </w:r>
        </w:sdtContent>
      </w:sdt>
    </w:p>
  </w:footnote>
  <w:footnote w:id="118">
    <w:p w14:paraId="4B21905B" w14:textId="30962615" w:rsidR="00BA21B4" w:rsidRPr="009D4D83" w:rsidRDefault="00BA21B4" w:rsidP="009739ED">
      <w:pPr>
        <w:rPr>
          <w:rFonts w:ascii="Segoe UI" w:eastAsia="Times New Roman" w:hAnsi="Segoe UI" w:cs="Segoe UI"/>
          <w:sz w:val="18"/>
          <w:szCs w:val="18"/>
          <w:lang w:eastAsia="de-DE"/>
        </w:rPr>
      </w:pPr>
      <w:r>
        <w:rPr>
          <w:rStyle w:val="Funotenzeichen"/>
        </w:rPr>
        <w:footnoteRef/>
      </w:r>
      <w:r w:rsidRPr="00E31EC6">
        <w:t xml:space="preserve"> </w:t>
      </w:r>
      <w:r w:rsidRPr="009D4D83">
        <w:rPr>
          <w:rFonts w:cs="Arial"/>
          <w:sz w:val="20"/>
          <w:szCs w:val="20"/>
        </w:rPr>
        <w:t xml:space="preserve">BVerfG, Urteil vom 6.12.1972 – 1 BvR 230/70, </w:t>
      </w:r>
      <w:r w:rsidRPr="009D4D83">
        <w:rPr>
          <w:rStyle w:val="highlight"/>
          <w:rFonts w:cs="Arial"/>
          <w:sz w:val="20"/>
          <w:szCs w:val="20"/>
        </w:rPr>
        <w:t>BVerfGE 34, 165</w:t>
      </w:r>
      <w:r w:rsidRPr="009D4D83">
        <w:rPr>
          <w:rFonts w:eastAsia="Times New Roman" w:cs="Arial"/>
          <w:sz w:val="20"/>
          <w:szCs w:val="20"/>
          <w:lang w:eastAsia="de-DE"/>
        </w:rPr>
        <w:t xml:space="preserve"> (192 f.); </w:t>
      </w:r>
      <w:r w:rsidRPr="009D4D83">
        <w:rPr>
          <w:rFonts w:cs="Arial"/>
          <w:sz w:val="20"/>
          <w:szCs w:val="20"/>
        </w:rPr>
        <w:t xml:space="preserve">BVerfG, Beschluss vom 28.10.1975 – 2 BvR 883/73, </w:t>
      </w:r>
      <w:r w:rsidRPr="009D4D83">
        <w:rPr>
          <w:rStyle w:val="highlight"/>
          <w:rFonts w:cs="Arial"/>
          <w:sz w:val="20"/>
          <w:szCs w:val="20"/>
        </w:rPr>
        <w:t>BVerfGE 40, 237</w:t>
      </w:r>
      <w:r w:rsidRPr="009D4D83">
        <w:rPr>
          <w:rFonts w:cs="Arial"/>
          <w:sz w:val="20"/>
          <w:szCs w:val="20"/>
        </w:rPr>
        <w:t xml:space="preserve"> (</w:t>
      </w:r>
      <w:r w:rsidRPr="009D4D83">
        <w:rPr>
          <w:rFonts w:eastAsia="Times New Roman" w:cs="Arial"/>
          <w:sz w:val="20"/>
          <w:szCs w:val="20"/>
          <w:lang w:eastAsia="de-DE"/>
        </w:rPr>
        <w:t xml:space="preserve">249); </w:t>
      </w:r>
      <w:r w:rsidRPr="009D4D83">
        <w:rPr>
          <w:rFonts w:cs="Arial"/>
          <w:sz w:val="20"/>
          <w:szCs w:val="20"/>
        </w:rPr>
        <w:t xml:space="preserve">BVerfG, Beschluss vom 8.8.1978 – 2 BvL 8/77, </w:t>
      </w:r>
      <w:r w:rsidRPr="009D4D83">
        <w:rPr>
          <w:rStyle w:val="highlight"/>
          <w:rFonts w:cs="Arial"/>
          <w:sz w:val="20"/>
          <w:szCs w:val="20"/>
        </w:rPr>
        <w:t>BVerfGE 49, 89</w:t>
      </w:r>
      <w:r w:rsidRPr="009D4D83">
        <w:rPr>
          <w:rFonts w:cs="Arial"/>
          <w:sz w:val="20"/>
          <w:szCs w:val="20"/>
        </w:rPr>
        <w:t xml:space="preserve"> (</w:t>
      </w:r>
      <w:r w:rsidRPr="009D4D83">
        <w:rPr>
          <w:rFonts w:eastAsia="Times New Roman" w:cs="Arial"/>
          <w:sz w:val="20"/>
          <w:szCs w:val="20"/>
          <w:lang w:eastAsia="de-DE"/>
        </w:rPr>
        <w:t xml:space="preserve">126 ff.); </w:t>
      </w:r>
      <w:r w:rsidRPr="009D4D83">
        <w:rPr>
          <w:rFonts w:cs="Arial"/>
          <w:sz w:val="20"/>
          <w:szCs w:val="20"/>
        </w:rPr>
        <w:t xml:space="preserve">BVerfG, Beschluss vom 12.5.1987 – 2 BvR 1226/83, </w:t>
      </w:r>
      <w:r w:rsidRPr="009D4D83">
        <w:rPr>
          <w:rStyle w:val="highlight"/>
          <w:rFonts w:cs="Arial"/>
          <w:sz w:val="20"/>
          <w:szCs w:val="20"/>
        </w:rPr>
        <w:t>BVerfGE 76, 1</w:t>
      </w:r>
      <w:r w:rsidRPr="009D4D83">
        <w:rPr>
          <w:rFonts w:cs="Arial"/>
          <w:sz w:val="20"/>
          <w:szCs w:val="20"/>
        </w:rPr>
        <w:t xml:space="preserve"> (</w:t>
      </w:r>
      <w:r w:rsidRPr="009D4D83">
        <w:rPr>
          <w:rFonts w:eastAsia="Times New Roman" w:cs="Arial"/>
          <w:sz w:val="20"/>
          <w:szCs w:val="20"/>
          <w:lang w:eastAsia="de-DE"/>
        </w:rPr>
        <w:t>74 f.).</w:t>
      </w:r>
    </w:p>
  </w:footnote>
  <w:footnote w:id="119">
    <w:p w14:paraId="171EC5CE" w14:textId="6C7402A8" w:rsidR="00BA21B4" w:rsidRPr="009D4D83" w:rsidRDefault="00BA21B4">
      <w:pPr>
        <w:pStyle w:val="Funotentext"/>
      </w:pPr>
      <w:r>
        <w:rPr>
          <w:rStyle w:val="Funotenzeichen"/>
        </w:rPr>
        <w:footnoteRef/>
      </w:r>
      <w:r w:rsidRPr="00E31EC6">
        <w:t xml:space="preserve"> </w:t>
      </w:r>
      <w:r>
        <w:t>BVerfG, a.a.O. Fn. 92</w:t>
      </w:r>
      <w:r w:rsidRPr="009D4D83">
        <w:t>.</w:t>
      </w:r>
    </w:p>
  </w:footnote>
  <w:footnote w:id="120">
    <w:p w14:paraId="67E10C9B" w14:textId="02C76D5E" w:rsidR="00BA21B4" w:rsidRPr="00B01EA1"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97acb91f-18b3-44eb-a974-7aa7aec9bc8d"/>
          <w:id w:val="-252282040"/>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U0MjlmLTJiZjUtNGQyNy05MTJjLWYwYWY0ZTU2ZjBhMSIsIlJhbmdlTGVuZ3RoIjo4NCwiUmVmZXJlbmNlSWQiOiJhNzE3YzBjMy1kNjEzLTQ5M2EtOGVhYi01ZTRlMjc1MTUxMjk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xhc3ROYW1lIjoiU2Nocm90aC9Lw7ZuaWcvR3V0bWFubi9PZHVuY3UsIFRyYW5zcGxhbnRhdGlvbnNnZXNldHogKFRQRyksIDEuIEF1ZmxhZ2UgMjAwNSIsIlByb3RlY3RlZCI6ZmFsc2UsIlNleCI6MCwiQ3JlYXRlZEJ5IjoiX1RoZXJlc2lhIERlZ2VuZXIiLCJDcmVhdGVkT24iOiIyMDIwLTEyLTA2VDE2OjM3OjEzIiwiTW9kaWZpZWRCeSI6Il9UaGVyZXNpYSBEZWdlbmVyIiwiSWQiOiIxMmZkZjcwMi1jNGRhLTRjOGEtOWM2OC1lYTc4NjRhYmZlMGYiLCJNb2RpZmllZE9uIjoiMjAyMC0xMi0wNlQxNjozNzox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VXNlclxcQXBwRGF0YVxcTG9jYWxcXFRlbXBcXDA0c3Bzd3l2LmpwZyIsIlVyaVN0cmluZyI6ImE3MTdjMGMzLWQ2MTMtNDkzYS04ZWFiLTVlNGUyNzUxNTEyO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0cnVlLCJIYXNMYWJlbDIiOnRydWUsIktleXdvcmRzIjpbXSwiTG9jYXRpb25zIjpbXSwiT3JnYW5pemF0aW9ucyI6W10sIk90aGVyc0ludm9sdmVkIjpbXSwiUGFnZVJhbmdlIjoiPHNwPlxyXG4gIDxuPjE8L24+XHJcbiAgPG50Pk1hcmdpbjwvbnQ+XHJcbiAgPG5zPk9taXQ8L25zPlxyXG4gIDxvcz4xLTwvb3M+XHJcbiAgPHBzPjEtPC9wcz5cclxuPC9zcD5cclxuPG9zPjEtPC9vcz4iLCJQYXJlbnRSZWZlcmVuY2UiOnsiJGlkIjoiOC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zODUiLCJTdGFydFBhZ2UiOnsiJGlkIjoiMTciLCIkdHlwZSI6IlN3aXNzQWNhZGVtaWMuUGFnZU51bWJlciwgU3dpc3NBY2FkZW1pYyIsIklzRnVsbHlOdW1lcmljIjp0cnVlLCJOdW1iZXIiOjM4NSwiTnVtYmVyaW5nVHlwZSI6MCwiTnVtZXJhbFN5c3RlbSI6MCwiT3JpZ2luYWxTdHJpbmciOiIzODUiLCJQcmV0dHlTdHJpbmciOiIzODUifX0sIlJlZmVyZW5jZSI6eyIkaWQiOiIxOC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TA2MDcy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TA2MDcy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hMDYwNzI1MWNkYmZhYmU3ZWMwMDAwMDBhNTAxMDAwMDEzMDAwMDAwMDAwMDAwMDAwMDAwMDAwMDAwMDAwMDAwMDAwMDViNDM2ZjZlNzQ2NTZlNzQ1ZjU0Nzk3MDY1NzM1ZDJlNzg2ZDZjNTA0YjAxMDIyZDAwMTQwMDAwMDAwODAwYTA2MDcyNTEwOWMzYjhjYmJiMDAwMDAwMmEwMTAwMDAwYjAwMDAwMDAwMDAwMDAwMDAwMDAwMDAwMDAwMWQwMTAwMDA1ZjcyNjU2YzczMmYyZTcyNjU2YzczNTA0YjAxMDIyZDAwMTQwMDAwMDAwODAwYTA2MDcy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nRydWUsIklzYm4iOiI5NzgtMy00MjgtNTI2NDYtOCI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M3OTAvOTc4LTMtNDI4LTUyNjQ2LTgiLCJVcmlTdHJpbmciOiJodHRwczovL2RvaS5vcmcvMTAuMzc5MC85NzgtMy00MjgtNTI2NDYt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Wb3J3b3J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EluaGFsdHNcXCdmY2JlcnNp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EluaGFsdHN2ZXJ6ZWljaG5pc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HJcbl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Fia1xcJ2Zjcnp1bmdz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MSBFaW5mXFwnZmNocnVu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yIEthdGFzdHJvcGhlbm1lZGl6aW4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LYXRhc3Ryb3BoZW4gdW5kIGFuZGVyZSBTY2hhZGVuc2VyZWlnbmlzc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dGVpZ2VuZGUgVGVuZGVue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OYXR1cm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UZWNobmlzY2hlIEthdGFzdHJvcGhlbn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zLiBUZXJyb3JhbnNjaGxcXCdlNG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U3lzdGVtYXRpc2NoZSBPcmRudW5nIGRlciBTY2hhZGVuc2JlZ3JpZmZ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FsbGdlbWVpbmUgU2NoYWRlbnNlcmVpZ25pc3N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L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GVmaW5pdGlvb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thdGFzdHJvcGhlbmFy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N0cmVpdGlnZSBFaW5vcmRudW5nIGRlcyBLcmll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VbmZcXCdlNGxsZSB1bmQgR3JvXFwnZGZzY2hhZGVuc2VyZWlnbmlzc2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QWt1dGUgU2NoYWRlbnNlcmVpZ25pc3NlIGluIGRlciBNZWRpeml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b3RmY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1hc3NlbmFuZmFsbCBIaWxmZWJlZFxcJ2ZjcmZ0aWd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TWVkaXppbmlzY2hlIFZlcmZhaHJlbiBiZWkgYWt1dGVuIFNjaGFkZW5zZXJlaWdua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Ob3RmYWxsbWVkaXpp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Rhc3Ryb3BoZW5tZWRpeml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hlcmt1bmZ0IHVuZCBoaXN0b3Jpc2NoZSBFbnR3aWNr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Wb3JzY2hsYWcgZGVyIEthdGFzdHJvcGhlbm1lZGl6a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c3pp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UHJheGl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FaW50ZWlsdW5nIGluIHZpZXIgVHJpYWdlZ3J1cHB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VmVyZmFocm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QuIEJlZGV1d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cXHU4MjIyIFRyaWFnZVxcdTgyMjAgIGluIGRlciBOb3RmYWxs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FdGhpc2NoZSB1bmQgcG9saXRpc2NoZSBEaXNrdXNzaW9uIHVtIGRpZSBBbmVya2Vu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YuIEhldXRpZ2UgVmVyd2VuZHVuZyBkZXMgQmVncmlmZmVzIFxcdTgyMjIgVHJpYWdlXFx1ODIyMCB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WnVyXFwnZmNja2RyXFwnZTRuZ3VuZyB6dWd1bnN0ZW4gZGVzIEJlZ3JpZmZlcyBcXHU4MjIyIFNpY2h0dW5n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uYWlzc2FuY2UgaW0gQWxsdGFn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MgRWlub3JkbnVuZyBpbiBkaWUgUmF0aW9uaWVydW5nc2RlYmF0dGUgaW0gR2VzdW5kaGVpdHN3ZXN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S4gXFx1ODIyMiBVbmVyc1xcJ2U0dHRsaWNoa2VpdFxcdTgyMjAg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IuIFJhdGlvbmllcnVuZ3N3aXJrbGljaGtlaXQgaW4gRGV1dHNjaGxhbm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YXRpb25hbGlz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JhdGlvbmllcn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UmF0aW9uaWVydW5nc2FsbHRh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FYmVu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m9ybW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ZWljaCB1bmQgSGF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ikgRGlyZWt0IHVuZCBJbmRpcmVr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jKSBWZXJkZWNrdCB1bmQgT2Zm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QpIEltcGxpeml0IHVuZCBFeHBsaXp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RWlub3JkbnVuZyBkZXI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UuIE5vdHdlbmRpZ2tlaXQgdm9uIG9mZmVuZW4gdW5kIGV4cGxpeml0ZW4gRW50c2NoZWlkdW5n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Tm90d2VuZGlna2VpdCBzdHJlbmcgaW5kaXZpZHVlbGxlciBJbmRpa2F0aW9uc3N0ZWxs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DLiBBcnRlbiBkZXIgTWl0dGVsa25hcHBo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WaXJ0dWVsbGUgTWl0dGVsa25hcHBo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FrdXRlIE1pdHRlbG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RC4gVHJpYWdlIHZlcnN1cyBQYXRpZW50ZW5hdXN3YWhsIGltIG1lZGl6aW5pc2NoZW4gQWxsdG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QgRWluIFByb2JsZW0gZGVyIFZlcnRlaWx1bmdzZ2VyZWNodGlna2Vp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IaWxmbG9zaWdrZWl0IGRlciBHZXN1bmRoZWl0c1xcJ2Y2a29ub21p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GlsZmxvc2lna2VpdCBkZXIgTWVkaXpp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RXRoaWssIFJlY2h0IHVuZCBcXCdlNHJ6dGxpY2hlcyBFcm1l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kuIEV0aGlrIHVuZCBSZ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xcJ2M0cnp0bGljaGUgU3RhbmRlc2V0aGlrLCBSZWNodCB1bmQgRXJtZXNz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SGluZWlud2lya2VuIGRlciBcXCdlNHJ6dGxpY2hlbiBTdGFuZGVzZXRoaWsgaW4gZGFzIFJlY2h0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FByaW1hdCB2ZXJmYXNzdW5nc3JlY2h0bGljaGVyIEdydW5kZW50c2NoZWlkdW5n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VHJpYWdlIHVuZCBcXCdlNHJ6dGxpY2hlcyBFcm1lc3Nlb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TFxcJ2Y2c3VuZ3NhbnNcXCdlNHR6ZSBpbiBkZXIgdHJhZGl0aW9uZWxsZW4gXFwnZTRyenRsaWNoZW4gU3RhbmRlc2V0aGlrIHVuZCBpbSBTdGFuZGVzcmV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SGlwcG9rcmF0aXNjaGVyIEVpZ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xcJ2M0cnp0bGljaGUgQmVydWZzb3Jkbn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WF4aW1lIFxcdTgyMjIgTGViZW4genUgZXJoYWx0ZW4gLiAuIC4g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JlclxcJ2ZjY2tzaWNodGlndW5nIHZvbiBEcml0dGludGVyZ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Rpc2tyaW1pbmllcnVuZ3N2ZXJib3R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LiBQaGlsb3NvcGhpc2NoZSBcXCdkY2JlcmxlZ3VuZ2VuIHp1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HXFwnZmN0ZXJzcGV6aWZpc2NoZSBWZXJ0ZWlsdW5nc2dlcmVjaH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S4gR2VyZWNodGlna2VpdCBhbHMgdW5iZWRpbmd0ZSBzaXR0bGljaGUgRm9yZGVy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RyYW5zemVuZGVudGUgdW50ZWlsYmFyZSBtZWRpemluaXNjaGUgR1xcJ2ZjdG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FudHdvcnR2ZXJzdWNoZSBncm9cXCdkZmVyIHBoaWxvc29waGlzY2hlciBHZXJlY2h0aWdrZWl0c3RoZW9yaW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EuIEluZGl2aWR1YWxpc211c3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tvbnRyYWt0dWFsaXNtdXMgXFx1ODIxMSAgXFx1ODIyMiBUaGVvcnkgb2YgSnVzdGljZVxcdTgyMjA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Rlb250b2xvZ2llIFxcdTgyMTEgIFxcdTgyMjIgS2F0ZWdvcmlzY2hlIEltcGVyYXRpdmV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0LiBEaWUgdGVsZW9sb2dpc2NoZSBFdGhpayBkZXMgVXRpbGl0YXJpc211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1LiBMaWJlcmFsaXNtdXN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RWdhbGl0YXJpc211c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cuIFJlc3VtZ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UuIEFublxcJ2U0aGVydW5nIGFuIGRhcyBHZXJlY2h0aWdrZWl0c3ppZW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FYmVuZSB2b24gUHJpbnppcGllbiBtaXR0bGVyZXIgUmVpY2h3ZWl0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NrYWRlbm1vZGV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FeCBhbnRlLUtvbnNl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QmVpdHJhZyBkZXMgUmVjaHR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ByYWt0aXNjaGVyIERpZW5lciBkZXIgR2VyZWNodGlna2Vpd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EaW1lbnNpb25lbiBkZ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MZWdpdGltYXRpb24gZHVyY2ggVmVyZmFoc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WdpdGltYXRpb24gZHVyY2ggaW5oYWx0bGljaGUgRGV0ZXJtaW5hb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TGVnaXRpbWF0aW9uIGR1cmNoIEJpbGx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WnVtIHdlaXRlcmVuIEdhbmcgZGVyIGp1cmlzdGlzY2hlbiBVbnRlcnN1Y2h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plcnNwbGl0dGVydGVzIFxcdTgyMjIgR2VzdW5kaGVpdHNyZWNo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Xggc3BlY2lhbGVzIGRlcm9nYXQgbGVnaSBnZW5lcmFsa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1IChOaWNodC0pUmVnZWx1bmcgaW0gZGV1dHNjaGVuIFJlY2h0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xcdTgyMjIgTWlzc2dsXFwnZmNja3RlXFx1ODIyMCAgUmVnZWx1bmcgZGVyIE9yZ2FudmVydGVpb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Wdub3JpZXJ1bmcgdm9uIFJhdGlvbmllcnVuZyB1bmQgUGF0aWVudGVuYXVzd2FobCBkdXJjaCBkYXMgU296aWFscmVjaHQgdW5kIGRhcyBwcml2YXRlIEtyYW5rZW52ZXJzaWNoZXJ1bmdzcmVjaH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ZWNodCBkZXIgR2VzZXR6bGljaGVuIEtyYW5rZW52ZXJzaWNo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kYXJm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mVyZGVja3RlIFJhdGlvbmllcnVuZyBkdXJjaCBkZW4gR2VzZXR6Z2Vi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VW53aXJ0c2NoYWZ0bGljaGtlaXQgZGVyIEJlaGFuZGx1bmcgYWxzIEF1c3NjaGx1c3Nrcml0ZXJpdW1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dpcnRzY2hhZnRsaWNoa2VpdHNnZWJvdCBkZXMgXFwnYTcgMTIgU0dCIFZ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uZ2VtZXNzZW5oZWl0c3JlZ2VsdW5nIGRlcyBcXCdhNyAxMDYgQWJzLiAyYSBOci4gNCBTR0IgV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ykgRXJnZWJuaXMgenUgV2lydHNjaGFmdGxpY2hrZWl0c1xcJ2ZjYmVybGVndW5nZW4gaW4gZGVyIEdLV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Qcml2YXRlcyBLcmFua2VudmVyc2ljaGVydW5nc3JlY2h0IHVuZCBTb3ppYWxoaWxmZXJl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YgQXVzc2FnZW4gaW50ZXJuYXRpb25hbGVyIFJlY2h0c3F1ZWxsZW5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RGFzIFxcdTgyMjIgUmVjaHQgYXVmIEdlc3VuZGhlaXRcXHU4MjIwICB1bmQgc2VpbiBlZ2FsaXRcXCdlNHJlciBDaGFyYWt0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YXR6dW5nIGRlciBXZWx0Z2VzdW5kaGVpdHNvcmdhbmlzYX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QWxsZ2VtZWluZSBFcmtsXFwnZTRydW5nIGRlciBNZW5zY2hlbnJlY2h0ZSBkZXIgVU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V1cm9wXFwnZTRpc2NoZSBNZW5zY2hlbnJlY2h0c2tvbnZlbnRp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Vi4gRXVyb3BcXCdlNGlzY2hlIFNvemlhbG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Vi4gVU5PLVBha3QgSSBcXCdmY2JlciB3aXJ0c2NoYWZ0bGljaGUsIHNvemlhbGUgdW5kIGt1bHR1cmVsbGUgUmVjaH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kuIFVOLUVya2xcXCdlNHJ1bmcgXFwnZmNiZXIgc296aWFsZW4gRm9ydHNjaHJpdHQgdW5kIEVudHdpY2ts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LiBMZWl0c1xcJ2U0dHplIGRlciBXSE8gZlxcJ2ZjciBkaWUgT3JnYW50cmFuc3BsYW50YXRpb24gYmVpbSBNZW5zY2hl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UkuIFdITy1DaGFydGEgdm9uIExqdWJsamFuYSBcXCdmY2JlciBkaWUgUmVmb3JtaWVydW5nIGRlciBHZXN1bmRoZWl0c3ZlcnNvcmd1bmd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WC4gRXVyb3BcXCdlNGlzY2hlIEJpb2V0aGlrLUtvbnZlbn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YLiBSZWNodCBkZXIgRXVyb3BcXCdlNGlzY2hlbiBVbm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WZXJ0cmFnIHp1ciBHclxcJ2ZjbmR1bmcgZGVyIEV1cm9wXFwnZTRpc2NoZW4gR2VtZWluc2NoYWZ0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3J1bmRyZWNodHN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SaWNodGxpbml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U2NodXR6IGJlc29uZGVycyBnZWZcXCdlNGhyZGV0ZXIgUGF0aWVudGVuZ3J1cHB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aXN0aWcgWnVyXFwnZmNja2dlYmxpZWJlbmUgdW5kIFN0cmFmZ2VmYW5nZW5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yaWVnc3ZcXCdmNmxrZXJyZWNo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CZXVydGVpbHVuZyBkZXIgaW50ZXJuYXRpb25hbGVuIFJlY2h0c3F1ZWxs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NyBTdGFhdHMtIHVuZCB2ZXJ3YWx0dW5nc3JlY2h0bGljaGUgR2VzaWNodHNwdW5r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EuIEJlZGV1dHVuZyBkZXIgVmVyZmFzc3VuZyBmXFwnZmNyIGRpZS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IuIFxcdTgyMjIgUmVjaHQgYXVmIEdlc3VuZGhlaXRcXHU4MjIwICBpbSBTaW5uZSBkZXMgR3J1bmRnZXNldHp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FZvcmF1c3NldHp1bmcgZlxcJ2ZjciBlaW5lIEdydW5kcmVjaHRzdmVybGV0e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LZWluIHVtZmFzc2VuZGVzIGFsbGdlbWVpbmVzIFxcdTgyMjIgUmVjaHQgYXVmIEdlc3VuZGhlaX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SS4gT3JpZ2luXFwnZTRyZXIgQW5zcHJ1Y2ggYXVmIGRhcyBFeGlzdGVuem1pbmltdW0gYXVzIEFydC4gMSBBYnMuIDEgU2F0eiAyLCAyIEFicy4gMiBTYXR6IDEgaS5WLm0uIEFydC4gMjA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jaHV0eiBkZXIgTWVuc2NoZW53XFwnZmNyZ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UmVjaHQgYXVmIExlYmVuIHVuZCBrXFwnZjZycGVybGljaGUgVW52ZXJzZWhydGh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U296aWFsc3RhYXRzcHJpbnppc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VYuIERlcml2YXRpdmVyIEFuc3BydWNoIGF1cyBBcnQuIDMgQWJzLiAxIEd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i4gUmVzXFwnZmNtZW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FJlY2h0ZmVydGlndW5nIGRlciBQYXRpZW50ZW5hdXN3YWhsIGFtIE1hXFwnZGZzdGFiIGRlcyBBcnQuIDM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3XFwnZTRocmxlaXN0dW5nc2dlaGFsdCBkZXMgR2xlaWNoaGVpdHNzYXR6ZXN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XFx1ODIyMiBXaWxsa1xcJ2ZjcmZvcm1l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xcdTgyMjIgTmV1ZSBGb3JtZWxcXHU4MjIwI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ERpZmZlcmVuemllcnRlIEJldHJhY2h0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FVuZ2xlaWNoYmVoYW5kbHVuZyBnbGVpY2hlciBTYWNodmVyaGFs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E1lZGl6aW5pc2NoZSBIaWxmZSBhbHMgbGVnaXRpbWVyIFp3ZWNrIGZcXCdmY3IgZGllIFVuZ2xlaWNoY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WLiBPcHRpbWFsZSBBbnBhc3N1bmcgZGVyIEF1c3dhaGxrcml0ZXJpZW4gYW4gZGFzV2VydGVzeXN0ZW0gZGVzIEdydW5kZ2VzZ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R2VzY2hsZWNodCwgQWJzdGFtbXVuZywgUmFzc2UsIFNwcmFjaGUsIEhlaW1hdCwgSGVya3VuZnQsIEdsYXViZW4sIHJlbGlnaVxcJ2Y2c2UgdW5kIHBvbGl0aXNjaGUgQW5zY2hhdXVuZywgQmVoaW5kZXJ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cgZGVyIFxcJ2RjYmVybGViZW5kZW56YWh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MZWhyZSB2b20gUXVhbnRpZml6aWVydW5nc3ZlcmJvd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cXHU4MjIyIEhlaWxpZ2tlaXQgZGVzIExlYmVuc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EFic29sdXRlciBMZWJlbnNzY2h1dHp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JlYWxpdFxcJ2U0dCB2b20gXFx1ODIyMiBhYnNvbHV0b3JpZW50aWVydGVuIExlYmVuc3NjaHV0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EVpbnNjaHJcXCdlNG5rdW5nZW4gZGVzIGFic29sdXRlbiBMZWJlbnNzY2h1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cXHU4MjIyIEhlaWxpZ2tlaXQgZGVzIExlYmVuc1xcdTgyMjAgIGFscyAoYmxvXFwnZGZlKSBXZXJ0b3JpZW50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NYXhpbWFsZXIgUmVjaHRzZ1xcJ2ZjdGVyc2NodXR6IGFscyBaaWVsIGRlciBSZWNodHNvcmR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TdGFhdHNwaGlsb3NvcGhpc2NoZSBCZWRldXR1bmcgZGVzIExlYmV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SGVyc3RlbGx1bmcgXFx1ODIyMiBwcmFrdGlzY2hlciBLb25rb3JkYW5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YpIE9wdGltaWVydW5n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cpIEhpbnRlcmdydW5kIGRlcyBRdWFudGlmaXppZXJ1bmdzdmVyYm90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XFx1ODIyMiBXZWhyZXQgZGVuIEFuZlxcJ2U0bmdlbl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N0ZWxsdW5nbmFob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gpIFxcdTgyMjIgRGVyIFdlcnQgc3RlaWd0IG1pdCBkZXIgWmFo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pKSBXZXNlbnNnZWhhbHRzZ2FyYW50a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opIFZlcmVpbmJhcmtlaXQgbWl0IGRlciBSZWNodHNwcmVjaHVuZyBkZXMgQlZlcmZH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p1bSBNZW5zY2hlbndcXCdmY3JkZXNh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WnVtIFNjaHdhbmdlcnNjaGFmdHNhYmJydWNo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p1bSBMdWZ0c2ljaGVyaGVpdHNnZXNl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RHJpbmdsaWNoa2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ZXhpa2FsaXNjaGVyIFZvcnJh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plaXRyYXVtYmV6b2dlbmUgQmV0cmFjaH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XJmb2xnc2F1c3Np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YWhyc2NoZWlubGljaGtlaXQgZGVzIEhlaW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1c21hXFwnZGYgZGVzIHp1IGVyd2FydGVuZGVuIEJlaGFuZG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TGViZW5zd2VydGluZGlmZmVyZW56IGRlcyBSZWNodHNndXRlcyBMZWJ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JiKSBEYXMgS29uemVwdCBkZXIgXFx1ODIyMiBRVUFMWVxcdTgyMTcgc1xcdTgyMjA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2MpIEdsZWljaGVyIHN1Ympla3RpdmVyIE51dHp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RkKSBEb3BwZWx2ZXJ1cnRlaWx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FN0ZXJiZW4gaW4gV1xcJ2ZjcmRl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S4gRXJnXFwnZTRuenVuZ3N2ZXJoXFwnZTRsdG5pcyB2b24gRHJpbmdsaWNoa2VpdCB1bmQgRXJmb2xnc2F1c3NpY2h0IGluIEJlenVnIGF1ZiBkaWUgTWF4aW1pZXJ1bmcgZGVyIFxcJ2RjYmVybGViZW5kZW56YWh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YuIEF1ZndhbmQgYnp3LiBLb3N0ZW4gZGVyIE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y4gQWx0ZXJ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OC4gU3RhYXRzYW5nZWhcXCdmNnJ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OS4gRmluYW56a3JhZnQgZGVzIEhpbGZlYmVkXFwnZmNyZnRpZ2V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TAuIFNvemlhbGUgV2Vyd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MS4gXFx1ODIyMiBTZWxic3R2ZXJzY2h1bGRlb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yLiBadWZhbGxzcHJpbnppcCAoTG9zdmVyZmFocmVuLCBQcmlvcml0XFwnZTR0c3ByaW56aXAgXFx1ODIxMSAgV2FydGVsaXN0ZSl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MuIENoYW5jZW5nbGVpY2hoZWl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Vi4gRXJnZWJuaXMgenUgZGVuIHZlcmZhc3N1bmdzcmVjaHRsaWNoZW4gV2VydHZvcmdhY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ELiBMZWdpc2xhdGl2ZSBBbmZvcmRlcnVuZ2V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HcnVuZHNhdHogZGVzIFZvcmJlaGFsdGVzIGRlcyBHZXNldHpl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NYXNzZW5hbmZhbGwgSGlsZmViZWRcXCdmY3JmdGlnZXJ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XFx1ODIyMiBFcnN0LXJlY2h0LVNjaGx1c3NcXHU4MjIwICBhdXMgZGVyIE5DLVJlY2h0c3ByZWNo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FuZm9yZGVydW5nZW4gYW4gQXJ0IHVuZCBCZXN0aW1tdGhlaXQgZGVyIFJlZ2VsdW5n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ppdGllcmdlYm9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HZXNldHpnZWJlcmlzY2hlIFp1c3RcXCdlNG5k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BFLiBWZXJ3YWx0dW5nc3JlY2h0bGljaGUgQmV6XFwnZmN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WnVzdFxcJ2U0bmRpZ2tlaXQgaW0gZW5nZXJlbiBTaW5u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Ib2hlaXRsaWNoZXMgSGFuZGVs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kgXFwnZTRyenRsaWNoZXIgVFxcJ2U0dGlna2VpdCBpbSBBbGxnZW1laW5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JbSBSZXR0dW5nc3dl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EluIGRlciBLYXRhc3Ryb3BoZW5oaWxm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SS4gQmVmdWduaXNub3Jt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Tm90d2VuZ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GZWhs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Rm9sZ2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VYuIFJlY2h0c25hdHVyIGRlciBUcmlhZ2UgdW5kIFJlY2h0c3NjaH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4IFN0cmFmLSB1bmQgeml2aWxyZWNodGxpY2hlIEFzcGVrdG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U3RyYWZyZWNodCB1bmQ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TVxcJ2Y2Z2xpY2hlIFN0cmFmdGF0YmVzdFxcJ2U0bm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0cmFmdGF0ZW4gZ2VnZW4gZGFzIExlYmVuIHVuZCBkaWUga1xcJ2Y2cnBlcmxpY2hlIFVudmVyc2VocnR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UdW4gb2RlciBVbnRlcmxh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R2FyYW50ZW5zdGVsb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ykgR2FyYW50ZW5wZmxp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TVxcJ2Y2Z2xpY2hrZWl0IGRlcyBIYW5kZWx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ZWJvdGVuaGVpdCBkZXMgSGFuZGVs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jYykgWnVtdXRiYXJrZWl0IGRlcyBIYW5kZWxuc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RWludHJpdHQgZGVzIHRhdGJlc3RhbmRsaWNoZW4gRXJmb2xnZXMgXFx1ODIxMSAgaHlwb3RoZXRpc2NoZSBLYXVzYWxpdFxcJ2U0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U3ViamVrdGl2ZXIgVGF0YmVzdGFuZ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VbnRlcmxhc3NlbmUgSGlsZmVsZWlzd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LiBTdHJhZnJlY2h0bGljaGUgTFxcJ2Y2c3VuZyBkZXIgUGF0aWVudGVuYXVzd2Fob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JlaSBLb2xsaXNpb24gdm9uIEdhcmFudGVucGZsaWNodGVuIChcXCdhNyAxMyBTdEdCK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FxcJ2Y2c3VuZyBuYWNoIGRlciByZWNodGZlcnRpZ2VuZGVu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Vbm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TdHJhZnJlY2h0bGljaGUgUmVsZXZhbnogZGVzIEFydC4gMyBBYnMuIDEgR0cgaW0gXFwnZGNicmlnZW5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QmVpIEtvbGxpc2lvbiBtaXQgYWxsZy4gSGlsZmVsZWlzdHVuZ3NwZmxpY2h0IChcXCdhNyAzMjNjIFN0R0Ip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RyaWFnZXBmbGljaHQgZlxcJ2ZjciBhbGx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5vdHdlbmRpZ2tlaXQgZWluZXIgZXJnXFwnZTRuemVuZGVuIHN0cmFmZ2VzZXR6bGljaGVuIFJlZ2V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TY2h1bGRlYmVuZX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HcnVuZHNcXCdlNHR6bGljaCBrZWluIFZlcnppY2h0IGF1ZiBTdHJhZmUgd2VnZW4gR2V3aXNzZW5za29uZmxpa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QXVzbmFobWUgXFx1ODIxMSAgUmV0dHVuZyBuYWhlc3RlaGVuZGVyIFBlcnN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i4gWml2aWxyZWNodC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SGFmdHVuZ3N0YXRiZXN0XFwnZTRuZ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VydHJh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HZXNjaFxcJ2U0ZnRzZlxcJ2ZjaHJ1bmcgb2huZSBBdWZ0cm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FVuZXJsYXVidGUgSGFuZGx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BbXRzaGFmdHVuZyB1bmQgUmVncmVz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b3JyYW5naWdlIEFtdHNoYWZ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Z3Jlc3NtXFwnZjZnbGljaGtlaXRlbiBnZWdlblxcJ2ZjYmVyIGRlbSBUcmlhZ2Vhcnp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aaXZpbHJlY2h0bGljaGUgTFxcJ2Y2c3VuZyBkZXIgUGF0aWVudGVuYXVzd2Fob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b2dtYXRpc2NoZXIgU3RhbmRv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EpIExcXCdmNnN1bmcgaW0gQmVyZWljaCBkZXIgUGZsaWNodGVuYmVzdGltbX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FxcJ2Y2c3VuZyBpbSBCZXJlaWNoIGRlciBSZWNodHN3aWRy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VtZmFuZyBkZXIgeml2aWxyZWNodGxpY2hlbiBLb250cm9sb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hY2ggZGVuIEdydW5kc1xcJ2U0dHplbiBkZXIgcmVjaHRmZXJ0aWdlbmRlbiBQZmxpY2h0ZW5rb2xsaXN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FppdmlscmVjaHRsaWNoZSBSZWxldmFueiBkZXMgQXJ0LiAzIEFicy4gMSBHR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cml0dHdpcmt1bmcgZGVyIEdydW5kcmVjaHR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Jlc29uZGVyZSBWZXJhbnR3b3J0dW5nIGRlcyBUcmlhZ2Vhcnp0ZXN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OSBadXNhbW1lbmZhc3N1bmd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MaXRlcmF0dXJ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TYWNodmVyemVpY2huaXN9e1xccnRsY2hcXGFmM1xcYWZzMThcXGx0cmNoXFxmczE4XFxsYW5nMTAzMVxcbGFuZ25wMTAzMVxcbGFuZ2ZlMTAzMVxcbGFuZ2ZlbnAxMDMxXFxsb2NoXFxhZjNcXGRiY2hcXGFmM1xyXG5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}</w:instrText>
          </w:r>
          <w:r>
            <w:rPr>
              <w:noProof/>
            </w:rPr>
            <w:fldChar w:fldCharType="separate"/>
          </w:r>
          <w:r w:rsidRPr="009D4D83">
            <w:rPr>
              <w:i/>
              <w:noProof/>
              <w:lang w:val="de-DE"/>
            </w:rPr>
            <w:t>Schroth</w:t>
          </w:r>
          <w:r>
            <w:rPr>
              <w:i/>
              <w:noProof/>
              <w:lang w:val="de-DE"/>
            </w:rPr>
            <w:t xml:space="preserve">, </w:t>
          </w:r>
          <w:r w:rsidRPr="009D4D83">
            <w:rPr>
              <w:i/>
              <w:noProof/>
              <w:lang w:val="de-DE"/>
            </w:rPr>
            <w:t>König</w:t>
          </w:r>
          <w:r>
            <w:rPr>
              <w:i/>
              <w:noProof/>
              <w:lang w:val="de-DE"/>
            </w:rPr>
            <w:t xml:space="preserve">, </w:t>
          </w:r>
          <w:r w:rsidRPr="009D4D83">
            <w:rPr>
              <w:i/>
              <w:noProof/>
              <w:lang w:val="de-DE"/>
            </w:rPr>
            <w:t>Gutmann</w:t>
          </w:r>
          <w:r>
            <w:rPr>
              <w:i/>
              <w:noProof/>
              <w:lang w:val="de-DE"/>
            </w:rPr>
            <w:t xml:space="preserve">, </w:t>
          </w:r>
          <w:r w:rsidRPr="009D4D83">
            <w:rPr>
              <w:i/>
              <w:noProof/>
              <w:lang w:val="de-DE"/>
            </w:rPr>
            <w:t>Oduncu</w:t>
          </w:r>
          <w:r w:rsidRPr="009D4D83">
            <w:rPr>
              <w:noProof/>
              <w:lang w:val="de-DE"/>
            </w:rPr>
            <w:t>,</w:t>
          </w:r>
          <w:r w:rsidRPr="009D4D83">
            <w:rPr>
              <w:i/>
              <w:noProof/>
              <w:lang w:val="de-DE"/>
            </w:rPr>
            <w:t xml:space="preserve"> </w:t>
          </w:r>
          <w:r w:rsidRPr="00010E3F">
            <w:rPr>
              <w:noProof/>
              <w:lang w:val="de-DE"/>
            </w:rPr>
            <w:t>a.a.O. Fn. 7</w:t>
          </w:r>
          <w:r>
            <w:rPr>
              <w:noProof/>
              <w:lang w:val="de-DE"/>
            </w:rPr>
            <w:t>4</w:t>
          </w:r>
          <w:r w:rsidRPr="009D4D83">
            <w:rPr>
              <w:noProof/>
              <w:lang w:val="de-DE"/>
            </w:rPr>
            <w:t xml:space="preserve">; </w:t>
          </w:r>
          <w:r w:rsidRPr="009D4D83">
            <w:rPr>
              <w:i/>
              <w:noProof/>
              <w:lang w:val="de-DE"/>
            </w:rPr>
            <w:t>Brech</w:t>
          </w:r>
          <w:r>
            <w:rPr>
              <w:noProof/>
              <w:lang w:val="de-DE"/>
            </w:rPr>
            <w:t>,</w:t>
          </w:r>
          <w:r w:rsidRPr="001C06C7">
            <w:rPr>
              <w:noProof/>
              <w:lang w:val="de-DE"/>
            </w:rPr>
            <w:t xml:space="preserve"> </w:t>
          </w:r>
          <w:r>
            <w:rPr>
              <w:noProof/>
              <w:lang w:val="de-DE"/>
            </w:rPr>
            <w:t>a.a.O. Fn. 73</w:t>
          </w:r>
          <w:r w:rsidRPr="00010E3F">
            <w:rPr>
              <w:i/>
              <w:noProof/>
              <w:lang w:val="de-DE"/>
            </w:rPr>
            <w:t xml:space="preserve">, </w:t>
          </w:r>
          <w:r w:rsidRPr="00010E3F">
            <w:rPr>
              <w:noProof/>
              <w:lang w:val="de-DE"/>
            </w:rPr>
            <w:t>S.</w:t>
          </w:r>
          <w:r w:rsidRPr="009D4D83">
            <w:rPr>
              <w:noProof/>
              <w:lang w:val="de-DE"/>
            </w:rPr>
            <w:t xml:space="preserve"> 385.</w:t>
          </w:r>
          <w:r>
            <w:rPr>
              <w:noProof/>
            </w:rPr>
            <w:fldChar w:fldCharType="end"/>
          </w:r>
        </w:sdtContent>
      </w:sdt>
    </w:p>
  </w:footnote>
  <w:footnote w:id="121">
    <w:p w14:paraId="423C1988" w14:textId="482D4B25" w:rsidR="00BA21B4" w:rsidRPr="009D4D83" w:rsidRDefault="00BA21B4" w:rsidP="000C3B97">
      <w:pPr>
        <w:pStyle w:val="Funotentext"/>
        <w:rPr>
          <w:lang w:val="de-DE"/>
        </w:rPr>
      </w:pPr>
      <w:r w:rsidRPr="5EE3687F">
        <w:rPr>
          <w:rStyle w:val="Funotenzeichen"/>
        </w:rPr>
        <w:footnoteRef/>
      </w:r>
      <w:r w:rsidRPr="009D4D83">
        <w:rPr>
          <w:lang w:val="de-DE"/>
        </w:rPr>
        <w:t xml:space="preserve"> </w:t>
      </w:r>
      <w:r w:rsidRPr="009D4D83">
        <w:rPr>
          <w:i/>
          <w:iCs/>
          <w:lang w:val="de-DE"/>
        </w:rPr>
        <w:t>Schroth</w:t>
      </w:r>
      <w:r>
        <w:rPr>
          <w:i/>
          <w:iCs/>
          <w:lang w:val="de-DE"/>
        </w:rPr>
        <w:t xml:space="preserve">, </w:t>
      </w:r>
      <w:r w:rsidRPr="009D4D83">
        <w:rPr>
          <w:i/>
          <w:iCs/>
          <w:lang w:val="de-DE"/>
        </w:rPr>
        <w:t>König</w:t>
      </w:r>
      <w:r>
        <w:rPr>
          <w:i/>
          <w:iCs/>
          <w:lang w:val="de-DE"/>
        </w:rPr>
        <w:t xml:space="preserve">, </w:t>
      </w:r>
      <w:r w:rsidRPr="009D4D83">
        <w:rPr>
          <w:i/>
          <w:iCs/>
          <w:lang w:val="de-DE"/>
        </w:rPr>
        <w:t>Gutmann</w:t>
      </w:r>
      <w:r>
        <w:rPr>
          <w:i/>
          <w:iCs/>
          <w:lang w:val="de-DE"/>
        </w:rPr>
        <w:t xml:space="preserve">, </w:t>
      </w:r>
      <w:r w:rsidRPr="009D4D83">
        <w:rPr>
          <w:i/>
          <w:iCs/>
          <w:lang w:val="de-DE"/>
        </w:rPr>
        <w:t>Oduncu</w:t>
      </w:r>
      <w:r>
        <w:rPr>
          <w:iCs/>
          <w:lang w:val="de-DE"/>
        </w:rPr>
        <w:t xml:space="preserve">, </w:t>
      </w:r>
      <w:r>
        <w:rPr>
          <w:noProof/>
          <w:lang w:val="de-DE"/>
        </w:rPr>
        <w:t>a.a.O. Fn. 74</w:t>
      </w:r>
      <w:r>
        <w:rPr>
          <w:lang w:val="de-DE"/>
        </w:rPr>
        <w:t xml:space="preserve">, </w:t>
      </w:r>
      <w:r w:rsidRPr="009D4D83">
        <w:rPr>
          <w:lang w:val="de-DE"/>
        </w:rPr>
        <w:t>§ 16 Rn. 5</w:t>
      </w:r>
      <w:r>
        <w:rPr>
          <w:lang w:val="de-DE"/>
        </w:rPr>
        <w:t>.</w:t>
      </w:r>
    </w:p>
  </w:footnote>
  <w:footnote w:id="122">
    <w:p w14:paraId="16AC489B" w14:textId="2ADCA435" w:rsidR="00BA21B4" w:rsidRPr="009D4D83" w:rsidRDefault="00BA21B4" w:rsidP="000C3B97">
      <w:pPr>
        <w:pStyle w:val="Funotentext"/>
        <w:rPr>
          <w:lang w:val="de-DE"/>
        </w:rPr>
      </w:pPr>
      <w:r w:rsidRPr="5EE3687F">
        <w:rPr>
          <w:rStyle w:val="Funotenzeichen"/>
        </w:rPr>
        <w:footnoteRef/>
      </w:r>
      <w:r w:rsidRPr="009D4D83">
        <w:rPr>
          <w:lang w:val="de-DE"/>
        </w:rPr>
        <w:t xml:space="preserve"> Ebd.</w:t>
      </w:r>
    </w:p>
  </w:footnote>
  <w:footnote w:id="123">
    <w:p w14:paraId="6A6A1FBF" w14:textId="3D18E5D8" w:rsidR="00BA21B4" w:rsidRPr="009D4D83" w:rsidRDefault="00BA21B4" w:rsidP="000C3B97">
      <w:pPr>
        <w:pStyle w:val="Funotentext"/>
        <w:rPr>
          <w:lang w:val="de-DE"/>
        </w:rPr>
      </w:pPr>
      <w:r w:rsidRPr="5EE3687F">
        <w:rPr>
          <w:rStyle w:val="Funotenzeichen"/>
        </w:rPr>
        <w:footnoteRef/>
      </w:r>
      <w:r w:rsidRPr="009D4D83">
        <w:rPr>
          <w:lang w:val="de-DE"/>
        </w:rPr>
        <w:t xml:space="preserve"> Ebd.</w:t>
      </w:r>
    </w:p>
  </w:footnote>
  <w:footnote w:id="124">
    <w:p w14:paraId="0450E07F" w14:textId="35263DC8" w:rsidR="00BA21B4" w:rsidRPr="009D4D83" w:rsidRDefault="00BA21B4" w:rsidP="000C3B97">
      <w:pPr>
        <w:pStyle w:val="Funotentext"/>
        <w:rPr>
          <w:lang w:val="de-DE"/>
        </w:rPr>
      </w:pPr>
      <w:r w:rsidRPr="5EE3687F">
        <w:rPr>
          <w:rStyle w:val="Funotenzeichen"/>
        </w:rPr>
        <w:footnoteRef/>
      </w:r>
      <w:r w:rsidRPr="009D4D83">
        <w:rPr>
          <w:lang w:val="de-DE"/>
        </w:rPr>
        <w:t xml:space="preserve"> </w:t>
      </w:r>
      <w:r w:rsidRPr="009D4D83">
        <w:rPr>
          <w:iCs/>
          <w:lang w:val="de-DE"/>
        </w:rPr>
        <w:t>Ebd.</w:t>
      </w:r>
      <w:r w:rsidRPr="009D4D83">
        <w:rPr>
          <w:lang w:val="de-DE"/>
        </w:rPr>
        <w:t>, Rn. 6</w:t>
      </w:r>
      <w:r>
        <w:rPr>
          <w:lang w:val="de-DE"/>
        </w:rPr>
        <w:t>.</w:t>
      </w:r>
    </w:p>
  </w:footnote>
  <w:footnote w:id="125">
    <w:p w14:paraId="2DC11026" w14:textId="171CEAB7" w:rsidR="00BA21B4" w:rsidRPr="009D4D83" w:rsidRDefault="00BA21B4" w:rsidP="000C3B97">
      <w:pPr>
        <w:pStyle w:val="Funotentext"/>
        <w:rPr>
          <w:lang w:val="de-DE"/>
        </w:rPr>
      </w:pPr>
      <w:r w:rsidRPr="5EE3687F">
        <w:rPr>
          <w:rStyle w:val="Funotenzeichen"/>
        </w:rPr>
        <w:footnoteRef/>
      </w:r>
      <w:r w:rsidRPr="009D4D83">
        <w:rPr>
          <w:lang w:val="de-DE"/>
        </w:rPr>
        <w:t xml:space="preserve"> Ebd.</w:t>
      </w:r>
    </w:p>
  </w:footnote>
  <w:footnote w:id="126">
    <w:p w14:paraId="62955B7E" w14:textId="4B6525C7" w:rsidR="00BA21B4" w:rsidRPr="009D4D83" w:rsidRDefault="00BA21B4" w:rsidP="000C3B97">
      <w:pPr>
        <w:pStyle w:val="Funotentext"/>
        <w:rPr>
          <w:lang w:val="de-DE"/>
        </w:rPr>
      </w:pPr>
      <w:r w:rsidRPr="5EE3687F">
        <w:rPr>
          <w:rStyle w:val="Funotenzeichen"/>
        </w:rPr>
        <w:footnoteRef/>
      </w:r>
      <w:r w:rsidRPr="009D4D83">
        <w:rPr>
          <w:lang w:val="de-DE"/>
        </w:rPr>
        <w:t xml:space="preserve"> Ebd., Rn. 29</w:t>
      </w:r>
      <w:r>
        <w:rPr>
          <w:lang w:val="de-DE"/>
        </w:rPr>
        <w:t>.</w:t>
      </w:r>
    </w:p>
  </w:footnote>
  <w:footnote w:id="127">
    <w:p w14:paraId="39446AAC" w14:textId="1928D5B9" w:rsidR="00BA21B4" w:rsidRPr="00D8363F" w:rsidRDefault="00BA21B4">
      <w:pPr>
        <w:pStyle w:val="Funotentext"/>
        <w:rPr>
          <w:lang w:val="de-DE"/>
        </w:rPr>
      </w:pPr>
      <w:r>
        <w:rPr>
          <w:rStyle w:val="Funotenzeichen"/>
        </w:rPr>
        <w:footnoteRef/>
      </w:r>
      <w:r w:rsidRPr="009D4D83">
        <w:rPr>
          <w:lang w:val="de-DE"/>
        </w:rPr>
        <w:t xml:space="preserve"> </w:t>
      </w:r>
      <w:r>
        <w:rPr>
          <w:lang w:val="de-DE"/>
        </w:rPr>
        <w:t xml:space="preserve">Vgl. Ausführungen in der Vorbemerkung, S. 4 f. sowie </w:t>
      </w:r>
      <w:r w:rsidRPr="009D4D83">
        <w:rPr>
          <w:i/>
          <w:iCs/>
          <w:lang w:val="de-DE"/>
        </w:rPr>
        <w:t>BRK-Allianz</w:t>
      </w:r>
      <w:r>
        <w:rPr>
          <w:lang w:val="de-DE"/>
        </w:rPr>
        <w:t>, a.a.O. Fn. 22.</w:t>
      </w:r>
    </w:p>
  </w:footnote>
  <w:footnote w:id="128">
    <w:p w14:paraId="38CB7631" w14:textId="37BB72CF" w:rsidR="00BA21B4" w:rsidRPr="009F0A5C" w:rsidRDefault="00BA21B4">
      <w:pPr>
        <w:pStyle w:val="Funotentext"/>
        <w:rPr>
          <w:lang w:val="de-DE"/>
        </w:rPr>
      </w:pPr>
      <w:r>
        <w:rPr>
          <w:rStyle w:val="Funotenzeichen"/>
        </w:rPr>
        <w:footnoteRef/>
      </w:r>
      <w:r w:rsidRPr="009D4D83">
        <w:rPr>
          <w:lang w:val="de-DE"/>
        </w:rPr>
        <w:t xml:space="preserve"> </w:t>
      </w:r>
      <w:r>
        <w:rPr>
          <w:lang w:val="de-DE"/>
        </w:rPr>
        <w:t xml:space="preserve">Vgl. Ausführungen zu Frage 7, S. 12 ff. sowie </w:t>
      </w:r>
      <w:r w:rsidRPr="00010E3F">
        <w:rPr>
          <w:i/>
          <w:iCs/>
          <w:lang w:val="de-DE"/>
        </w:rPr>
        <w:t>Schroth</w:t>
      </w:r>
      <w:r>
        <w:rPr>
          <w:i/>
          <w:iCs/>
          <w:lang w:val="de-DE"/>
        </w:rPr>
        <w:t xml:space="preserve">, </w:t>
      </w:r>
      <w:r w:rsidRPr="00010E3F">
        <w:rPr>
          <w:i/>
          <w:iCs/>
          <w:lang w:val="de-DE"/>
        </w:rPr>
        <w:t>König</w:t>
      </w:r>
      <w:r>
        <w:rPr>
          <w:i/>
          <w:iCs/>
          <w:lang w:val="de-DE"/>
        </w:rPr>
        <w:t xml:space="preserve">, </w:t>
      </w:r>
      <w:r w:rsidRPr="00010E3F">
        <w:rPr>
          <w:i/>
          <w:iCs/>
          <w:lang w:val="de-DE"/>
        </w:rPr>
        <w:t>Gutmann</w:t>
      </w:r>
      <w:r>
        <w:rPr>
          <w:i/>
          <w:iCs/>
          <w:lang w:val="de-DE"/>
        </w:rPr>
        <w:t xml:space="preserve">, </w:t>
      </w:r>
      <w:r w:rsidRPr="00010E3F">
        <w:rPr>
          <w:i/>
          <w:iCs/>
          <w:lang w:val="de-DE"/>
        </w:rPr>
        <w:t>Oduncu</w:t>
      </w:r>
      <w:r>
        <w:rPr>
          <w:iCs/>
          <w:lang w:val="de-DE"/>
        </w:rPr>
        <w:t xml:space="preserve">, </w:t>
      </w:r>
      <w:r>
        <w:rPr>
          <w:noProof/>
          <w:lang w:val="de-DE"/>
        </w:rPr>
        <w:t>a.a.O. Fn. 74</w:t>
      </w:r>
      <w:r>
        <w:rPr>
          <w:lang w:val="de-DE"/>
        </w:rPr>
        <w:t>.</w:t>
      </w:r>
    </w:p>
  </w:footnote>
  <w:footnote w:id="129">
    <w:p w14:paraId="15A9015F" w14:textId="61B9998A" w:rsidR="00BA21B4" w:rsidRPr="009D4D83" w:rsidRDefault="00BA21B4" w:rsidP="000C3B97">
      <w:pPr>
        <w:pStyle w:val="Funotentext"/>
        <w:rPr>
          <w:lang w:val="de-DE"/>
        </w:rPr>
      </w:pPr>
      <w:r w:rsidRPr="5EE3687F">
        <w:rPr>
          <w:rStyle w:val="Funotenzeichen"/>
        </w:rPr>
        <w:footnoteRef/>
      </w:r>
      <w:r w:rsidRPr="009D4D83">
        <w:rPr>
          <w:lang w:val="de-DE"/>
        </w:rPr>
        <w:t xml:space="preserve"> </w:t>
      </w:r>
      <w:r w:rsidRPr="009D4D83">
        <w:rPr>
          <w:i/>
          <w:iCs/>
          <w:lang w:val="de-DE"/>
        </w:rPr>
        <w:t>Bundesärztekammer</w:t>
      </w:r>
      <w:r>
        <w:rPr>
          <w:iCs/>
          <w:lang w:val="de-DE"/>
        </w:rPr>
        <w:t>,</w:t>
      </w:r>
      <w:r w:rsidRPr="009D4D83">
        <w:rPr>
          <w:lang w:val="de-DE"/>
        </w:rPr>
        <w:t xml:space="preserve"> Richtlinien zur Organtransplantation gem. § 16 TPG – exemplarisch: zur Lebertransplantation, online: </w:t>
      </w:r>
      <w:hyperlink r:id="rId16">
        <w:r w:rsidRPr="009D4D83">
          <w:rPr>
            <w:lang w:val="de-DE"/>
          </w:rPr>
          <w:t>https://www.bundesaerztekammer.de/fileadmin/user_upload/downloads/pdf-Ordner/RL/RiliOrgaWlOvLeberTx20190924.pdf</w:t>
        </w:r>
      </w:hyperlink>
      <w:r w:rsidRPr="009D4D83">
        <w:rPr>
          <w:lang w:val="de-DE"/>
        </w:rPr>
        <w:t xml:space="preserve"> (Aufruf 10.12.2020); zur Lungentransplantation, online: </w:t>
      </w:r>
      <w:hyperlink r:id="rId17">
        <w:r w:rsidRPr="009D4D83">
          <w:rPr>
            <w:lang w:val="de-DE"/>
          </w:rPr>
          <w:t>https://www.bundesaerztekammer.de/fileadmin/user_upload/downloads/pdf-Ordner/RL/RiliOrgaWlOvLungeTx-ab20171107.pdf</w:t>
        </w:r>
      </w:hyperlink>
      <w:r w:rsidRPr="009D4D83">
        <w:rPr>
          <w:lang w:val="de-DE"/>
        </w:rPr>
        <w:t xml:space="preserve"> (Aufruf 10.12.2020); zur Nierentransplantation, online: </w:t>
      </w:r>
      <w:hyperlink r:id="rId18">
        <w:r w:rsidRPr="009D4D83">
          <w:rPr>
            <w:lang w:val="de-DE"/>
          </w:rPr>
          <w:t>https://www.bundesaerztekammer.de/fileadmin/user_upload/downloads/Niere_0912013.pdf</w:t>
        </w:r>
      </w:hyperlink>
      <w:r w:rsidRPr="009D4D83">
        <w:rPr>
          <w:lang w:val="de-DE"/>
        </w:rPr>
        <w:t xml:space="preserve"> (Aufruf 10.12.2020)</w:t>
      </w:r>
      <w:r>
        <w:rPr>
          <w:lang w:val="de-DE"/>
        </w:rPr>
        <w:t>.</w:t>
      </w:r>
    </w:p>
  </w:footnote>
  <w:footnote w:id="130">
    <w:p w14:paraId="0FA6498B" w14:textId="77FEA9C8" w:rsidR="00BA21B4" w:rsidRPr="009D4D83" w:rsidRDefault="00BA21B4" w:rsidP="000C3B97">
      <w:pPr>
        <w:pStyle w:val="Funotentext"/>
        <w:rPr>
          <w:lang w:val="de-DE"/>
        </w:rPr>
      </w:pPr>
      <w:r w:rsidRPr="5EE3687F">
        <w:rPr>
          <w:rStyle w:val="Funotenzeichen"/>
        </w:rPr>
        <w:footnoteRef/>
      </w:r>
      <w:r w:rsidRPr="009D4D83">
        <w:rPr>
          <w:lang w:val="de-DE"/>
        </w:rPr>
        <w:t xml:space="preserve"> </w:t>
      </w:r>
      <w:r w:rsidRPr="00010E3F">
        <w:rPr>
          <w:i/>
          <w:iCs/>
          <w:lang w:val="de-DE"/>
        </w:rPr>
        <w:t>Schroth</w:t>
      </w:r>
      <w:r>
        <w:rPr>
          <w:i/>
          <w:iCs/>
          <w:lang w:val="de-DE"/>
        </w:rPr>
        <w:t xml:space="preserve">, </w:t>
      </w:r>
      <w:r w:rsidRPr="00010E3F">
        <w:rPr>
          <w:i/>
          <w:iCs/>
          <w:lang w:val="de-DE"/>
        </w:rPr>
        <w:t>König</w:t>
      </w:r>
      <w:r>
        <w:rPr>
          <w:i/>
          <w:iCs/>
          <w:lang w:val="de-DE"/>
        </w:rPr>
        <w:t xml:space="preserve">, </w:t>
      </w:r>
      <w:r w:rsidRPr="00010E3F">
        <w:rPr>
          <w:i/>
          <w:iCs/>
          <w:lang w:val="de-DE"/>
        </w:rPr>
        <w:t>Gutmann</w:t>
      </w:r>
      <w:r>
        <w:rPr>
          <w:i/>
          <w:iCs/>
          <w:lang w:val="de-DE"/>
        </w:rPr>
        <w:t xml:space="preserve">, </w:t>
      </w:r>
      <w:r w:rsidRPr="00010E3F">
        <w:rPr>
          <w:i/>
          <w:iCs/>
          <w:lang w:val="de-DE"/>
        </w:rPr>
        <w:t>Oduncu</w:t>
      </w:r>
      <w:r>
        <w:rPr>
          <w:iCs/>
          <w:lang w:val="de-DE"/>
        </w:rPr>
        <w:t xml:space="preserve">, </w:t>
      </w:r>
      <w:r>
        <w:rPr>
          <w:noProof/>
          <w:lang w:val="de-DE"/>
        </w:rPr>
        <w:t>a.a.O. Fn. 74</w:t>
      </w:r>
      <w:r>
        <w:rPr>
          <w:lang w:val="de-DE"/>
        </w:rPr>
        <w:t xml:space="preserve">, </w:t>
      </w:r>
      <w:r w:rsidRPr="009D4D83">
        <w:rPr>
          <w:lang w:val="de-DE"/>
        </w:rPr>
        <w:t>§ 12 Rn. 43</w:t>
      </w:r>
      <w:r>
        <w:rPr>
          <w:lang w:val="de-DE"/>
        </w:rPr>
        <w:t xml:space="preserve"> und</w:t>
      </w:r>
      <w:r w:rsidRPr="009D4D83">
        <w:rPr>
          <w:lang w:val="de-DE"/>
        </w:rPr>
        <w:t xml:space="preserve"> § 16 Rn. 13</w:t>
      </w:r>
      <w:r>
        <w:rPr>
          <w:lang w:val="de-DE"/>
        </w:rPr>
        <w:t>.</w:t>
      </w:r>
    </w:p>
  </w:footnote>
  <w:footnote w:id="131">
    <w:p w14:paraId="79601D87" w14:textId="66C61196" w:rsidR="00BA21B4" w:rsidRPr="00E31EC6" w:rsidRDefault="00BA21B4" w:rsidP="000C3B97">
      <w:pPr>
        <w:pStyle w:val="Funotentext"/>
      </w:pPr>
      <w:r w:rsidRPr="5EE3687F">
        <w:rPr>
          <w:rStyle w:val="Funotenzeichen"/>
        </w:rPr>
        <w:footnoteRef/>
      </w:r>
      <w:r w:rsidRPr="009D4D83">
        <w:rPr>
          <w:lang w:val="de-DE"/>
        </w:rPr>
        <w:t xml:space="preserve"> Vgl. </w:t>
      </w:r>
      <w:r>
        <w:rPr>
          <w:lang w:val="de-DE"/>
        </w:rPr>
        <w:t xml:space="preserve">Ausführungen zu Frage 6, S. 8, zu Frage 7, S. 12 f. sowie </w:t>
      </w:r>
      <w:r>
        <w:rPr>
          <w:noProof/>
        </w:rPr>
        <w:fldChar w:fldCharType="begin"/>
      </w:r>
      <w:r w:rsidRPr="00010E3F">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2IxODNhLTQxOTMtNGQ5ZS1hZDM5LTViMWM2NWYzOWI1NyIsIlJhbmdlTGVuZ3RoIjoyMiwiUmVmZXJlbmNlSWQiOiJiZDFiOWYyMS02NGRkLTRkMmMtOWQxMi04MGM0ODlkNGM2Mjg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w:instrText>
      </w:r>
      <w:r>
        <w:rPr>
          <w:noProof/>
        </w:rPr>
        <w:instrText>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FVzZXJcXEFwcERhdGFcXExvY2FsXFxUZW1wXFxxY3Eza21tcC5qcGciLCJVcmlTdHJpbmciOiJiZDFiOWYyMS02NGRkLTRkMmMtOWQxMi04MGM0ODlkNGM2M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iI6IndpY2h0aWchIi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d2ljaHRpZyF9e1xccnRsY2hcXGFmM1xcYWZzMThcXGx0cmNoXFxmczE4XFxsYW5nMTAzMVxcbGFuZ25wMTAzMVxcbGFuZ2ZlMTAzMVxcbGFuZ2ZlbnAxMDMxXHJcbl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UmVjaHRsaWNoZSBSYWhtZW5iZWRpbmd1bmdlbiBkZXIgUHJpb3Jpc2llcnVuZyB2b24gQ09WSUQtMTktUGF0aWVudGVuIGluIGRlciBJbnRlbnNpdm1lZGl6a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R2xlaWNoaGVpdCB2b3IgZGVyIFRyaWFnZX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UmVjaHRsaWNoZSBHcmVuemVuIG1lZGl6aW5pc2NoZXIgRXRoaWt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RlciBSZWNodHNyYWhtZW4gZlxcJ2ZjciBkaWUgUHJpb3Jpc2llcnVuZyB2b24gaG9jaGRyaW5nbGljaGVuIENPVklELTE5IFBhdGllbnR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HJpbmdsaWNoa2VpdCB2b3IgRXJmb2xnc2F1c3NpY2h0IFxcdTgyMTEgIGF1Y2ggaW0gUGFuZGVtaWVmYWxs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NZWRpemluaXNjaGUgUHJvZ25vc2UgYWxzIEFsdGVyc2Rpc2tyaW1pbmllcn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NZWRpemluZXRoaXNjaGUgS3JpdGVyaWVuIG9obmUgZXRoaXNjaGUgQmVnclxcJ2ZjbmR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5hY2h0clxcJ2U0Z2xpY2hlIFRyaWFnZT9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tlaW5lIFNlbGJzdHZlcndhbHR1bmcgZGVyIFxcdTgyMjIgVHJpYWdlXFx1ODIyMC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RpZSBVbnZlcm1laWRiYXJrZWl0IHRyYWdpc2NoZXIgRW50c2NoZWlkdW5nZW59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w:instrText>
      </w:r>
      <w:r w:rsidRPr="009D4D83">
        <w:rPr>
          <w:noProof/>
        </w:rPr>
        <w:instrText>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}</w:instrText>
      </w:r>
      <w:r>
        <w:rPr>
          <w:noProof/>
        </w:rPr>
        <w:fldChar w:fldCharType="separate"/>
      </w:r>
      <w:r w:rsidRPr="009D4D83">
        <w:rPr>
          <w:i/>
          <w:noProof/>
        </w:rPr>
        <w:t>Fateh-Moghadam, Gutmann</w:t>
      </w:r>
      <w:r>
        <w:rPr>
          <w:noProof/>
        </w:rPr>
        <w:fldChar w:fldCharType="end"/>
      </w:r>
      <w:r w:rsidRPr="009D4D83">
        <w:rPr>
          <w:i/>
          <w:noProof/>
        </w:rPr>
        <w:t>,</w:t>
      </w:r>
      <w:r w:rsidRPr="009D4D83">
        <w:rPr>
          <w:noProof/>
        </w:rPr>
        <w:t xml:space="preserve"> a.a.O. Fn. </w:t>
      </w:r>
      <w:r>
        <w:rPr>
          <w:noProof/>
        </w:rPr>
        <w:fldChar w:fldCharType="begin"/>
      </w:r>
      <w:r>
        <w:rPr>
          <w:noProof/>
        </w:rPr>
        <w:instrText xml:space="preserve"> NOTEREF _Ref58623768 \h </w:instrText>
      </w:r>
      <w:r>
        <w:rPr>
          <w:noProof/>
        </w:rPr>
      </w:r>
      <w:r>
        <w:rPr>
          <w:noProof/>
        </w:rPr>
        <w:fldChar w:fldCharType="separate"/>
      </w:r>
      <w:r>
        <w:rPr>
          <w:noProof/>
        </w:rPr>
        <w:t>37</w:t>
      </w:r>
      <w:r>
        <w:rPr>
          <w:noProof/>
        </w:rPr>
        <w:fldChar w:fldCharType="end"/>
      </w:r>
      <w:r w:rsidRPr="009D4D83">
        <w:t>.</w:t>
      </w:r>
    </w:p>
  </w:footnote>
  <w:footnote w:id="132">
    <w:p w14:paraId="2A4C52DF" w14:textId="579DA811" w:rsidR="00BA21B4" w:rsidRPr="00F23DF6" w:rsidRDefault="00BA21B4" w:rsidP="009F0A5C">
      <w:pPr>
        <w:pStyle w:val="Funotentext"/>
      </w:pPr>
      <w:r w:rsidRPr="5EE3687F">
        <w:rPr>
          <w:rStyle w:val="Funotenzeichen"/>
        </w:rPr>
        <w:footnoteRef/>
      </w:r>
      <w:r w:rsidRPr="00F23DF6">
        <w:t xml:space="preserve"> Vgl. </w:t>
      </w:r>
      <w:r w:rsidRPr="00F23DF6">
        <w:rPr>
          <w:i/>
          <w:iCs/>
        </w:rPr>
        <w:t>Bundesärztekammer</w:t>
      </w:r>
      <w:r w:rsidRPr="00F23DF6">
        <w:t>, a.a.O. Fn. 129.</w:t>
      </w:r>
    </w:p>
  </w:footnote>
  <w:footnote w:id="133">
    <w:p w14:paraId="4D14015D" w14:textId="4655350A" w:rsidR="00BA21B4" w:rsidRPr="009D4D83" w:rsidRDefault="00BA21B4" w:rsidP="009F0A5C">
      <w:pPr>
        <w:pStyle w:val="Funotentext"/>
        <w:rPr>
          <w:lang w:val="de-DE"/>
        </w:rPr>
      </w:pPr>
      <w:r w:rsidRPr="5EE3687F">
        <w:rPr>
          <w:rStyle w:val="Funotenzeichen"/>
        </w:rPr>
        <w:footnoteRef/>
      </w:r>
      <w:r w:rsidRPr="009D4D83">
        <w:rPr>
          <w:lang w:val="de-DE"/>
        </w:rPr>
        <w:t xml:space="preserve"> </w:t>
      </w:r>
      <w:r>
        <w:rPr>
          <w:lang w:val="de-DE"/>
        </w:rPr>
        <w:t>Ebd</w:t>
      </w:r>
      <w:r w:rsidRPr="009D4D83">
        <w:rPr>
          <w:lang w:val="de-DE"/>
        </w:rPr>
        <w:t>.</w:t>
      </w:r>
    </w:p>
  </w:footnote>
  <w:footnote w:id="134">
    <w:p w14:paraId="103D4A00" w14:textId="65A28969" w:rsidR="00BA21B4" w:rsidRPr="009F0A5C" w:rsidRDefault="00BA21B4">
      <w:pPr>
        <w:pStyle w:val="Funotentext"/>
        <w:rPr>
          <w:lang w:val="de-DE"/>
        </w:rPr>
      </w:pPr>
      <w:r>
        <w:rPr>
          <w:rStyle w:val="Funotenzeichen"/>
        </w:rPr>
        <w:footnoteRef/>
      </w:r>
      <w:r w:rsidRPr="009D4D83">
        <w:rPr>
          <w:lang w:val="de-DE"/>
        </w:rPr>
        <w:t xml:space="preserve"> </w:t>
      </w:r>
      <w:r>
        <w:rPr>
          <w:lang w:val="de-DE"/>
        </w:rPr>
        <w:t xml:space="preserve">Vgl. Ausführungen zu Frage 6, S. 10 f. </w:t>
      </w:r>
    </w:p>
  </w:footnote>
  <w:footnote w:id="135">
    <w:p w14:paraId="36E7D893" w14:textId="08AC8903" w:rsidR="00BA21B4" w:rsidRPr="009D4D83" w:rsidRDefault="00BA21B4" w:rsidP="00287D02">
      <w:pPr>
        <w:pStyle w:val="Funotentext"/>
        <w:rPr>
          <w:lang w:val="de-DE"/>
        </w:rPr>
      </w:pPr>
      <w:r w:rsidRPr="5EE3687F">
        <w:rPr>
          <w:rStyle w:val="Funotenzeichen"/>
        </w:rPr>
        <w:footnoteRef/>
      </w:r>
      <w:r w:rsidRPr="009D4D83">
        <w:rPr>
          <w:lang w:val="de-DE"/>
        </w:rPr>
        <w:t xml:space="preserve"> </w:t>
      </w:r>
      <w:r w:rsidRPr="00010E3F">
        <w:rPr>
          <w:i/>
          <w:iCs/>
          <w:lang w:val="de-DE"/>
        </w:rPr>
        <w:t>Schroth</w:t>
      </w:r>
      <w:r>
        <w:rPr>
          <w:i/>
          <w:iCs/>
          <w:lang w:val="de-DE"/>
        </w:rPr>
        <w:t xml:space="preserve">, </w:t>
      </w:r>
      <w:r w:rsidRPr="00010E3F">
        <w:rPr>
          <w:i/>
          <w:iCs/>
          <w:lang w:val="de-DE"/>
        </w:rPr>
        <w:t>König</w:t>
      </w:r>
      <w:r>
        <w:rPr>
          <w:i/>
          <w:iCs/>
          <w:lang w:val="de-DE"/>
        </w:rPr>
        <w:t xml:space="preserve">, </w:t>
      </w:r>
      <w:r w:rsidRPr="00010E3F">
        <w:rPr>
          <w:i/>
          <w:iCs/>
          <w:lang w:val="de-DE"/>
        </w:rPr>
        <w:t>Gutmann</w:t>
      </w:r>
      <w:r>
        <w:rPr>
          <w:i/>
          <w:iCs/>
          <w:lang w:val="de-DE"/>
        </w:rPr>
        <w:t xml:space="preserve">, </w:t>
      </w:r>
      <w:r w:rsidRPr="00010E3F">
        <w:rPr>
          <w:i/>
          <w:iCs/>
          <w:lang w:val="de-DE"/>
        </w:rPr>
        <w:t>Oduncu</w:t>
      </w:r>
      <w:r>
        <w:rPr>
          <w:iCs/>
          <w:lang w:val="de-DE"/>
        </w:rPr>
        <w:t xml:space="preserve">, </w:t>
      </w:r>
      <w:r w:rsidRPr="00010E3F">
        <w:rPr>
          <w:noProof/>
          <w:lang w:val="de-DE"/>
        </w:rPr>
        <w:t>a.a.O. Fn. 7</w:t>
      </w:r>
      <w:r>
        <w:rPr>
          <w:noProof/>
          <w:lang w:val="de-DE"/>
        </w:rPr>
        <w:t>4</w:t>
      </w:r>
      <w:r>
        <w:rPr>
          <w:lang w:val="de-DE"/>
        </w:rPr>
        <w:t xml:space="preserve">, </w:t>
      </w:r>
      <w:r w:rsidRPr="009D4D83">
        <w:rPr>
          <w:lang w:val="de-DE"/>
        </w:rPr>
        <w:t>§ 16 Rn. 16</w:t>
      </w:r>
      <w:r>
        <w:rPr>
          <w:lang w:val="de-DE"/>
        </w:rPr>
        <w:t>.</w:t>
      </w:r>
    </w:p>
  </w:footnote>
  <w:footnote w:id="136">
    <w:p w14:paraId="776C5066" w14:textId="4F3FF0EA" w:rsidR="00BA21B4" w:rsidRPr="009D4D83" w:rsidRDefault="00BA21B4" w:rsidP="00287D02">
      <w:pPr>
        <w:pStyle w:val="Funotentext"/>
        <w:rPr>
          <w:lang w:val="de-DE"/>
        </w:rPr>
      </w:pPr>
      <w:r w:rsidRPr="5EE3687F">
        <w:rPr>
          <w:rStyle w:val="Funotenzeichen"/>
        </w:rPr>
        <w:footnoteRef/>
      </w:r>
      <w:r w:rsidRPr="009D4D83">
        <w:rPr>
          <w:lang w:val="de-DE"/>
        </w:rPr>
        <w:t xml:space="preserve"> Ebd.</w:t>
      </w:r>
    </w:p>
  </w:footnote>
  <w:footnote w:id="137">
    <w:p w14:paraId="623B2DE5" w14:textId="564588B0" w:rsidR="00BA21B4" w:rsidRPr="00A32A68" w:rsidRDefault="00BA21B4">
      <w:pPr>
        <w:pStyle w:val="Funotentext"/>
        <w:rPr>
          <w:lang w:val="de-DE"/>
        </w:rPr>
      </w:pPr>
      <w:r>
        <w:rPr>
          <w:rStyle w:val="Funotenzeichen"/>
        </w:rPr>
        <w:footnoteRef/>
      </w:r>
      <w:r w:rsidRPr="009D4D83">
        <w:rPr>
          <w:lang w:val="de-DE"/>
        </w:rPr>
        <w:t xml:space="preserve"> </w:t>
      </w:r>
      <w:r>
        <w:rPr>
          <w:lang w:val="de-DE"/>
        </w:rPr>
        <w:t>Vgl. Ausführungen zu Frage 6, S. 8.</w:t>
      </w:r>
    </w:p>
  </w:footnote>
  <w:footnote w:id="138">
    <w:p w14:paraId="4E57D31D" w14:textId="36E709DD" w:rsidR="00BA21B4" w:rsidRPr="004E3289"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123800f9-7438-407b-9748-9e54bd87ceda"/>
          <w:id w:val="-599723183"/>
          <w:placeholder>
            <w:docPart w:val="DefaultPlaceholder_-1854013440"/>
          </w:placeholder>
        </w:sdtPr>
        <w:sdtEndPr/>
        <w:sdtContent>
          <w:r w:rsidRPr="00010E3F">
            <w:rPr>
              <w:i/>
              <w:noProof/>
              <w:lang w:val="de-DE"/>
            </w:rPr>
            <w:t>Laufs</w:t>
          </w:r>
          <w:r>
            <w:rPr>
              <w:i/>
              <w:noProof/>
              <w:lang w:val="de-DE"/>
            </w:rPr>
            <w:t xml:space="preserve">, </w:t>
          </w:r>
          <w:r w:rsidRPr="00010E3F">
            <w:rPr>
              <w:i/>
              <w:noProof/>
              <w:lang w:val="de-DE"/>
            </w:rPr>
            <w:t>Kern</w:t>
          </w:r>
          <w:r>
            <w:rPr>
              <w:i/>
              <w:noProof/>
              <w:lang w:val="de-DE"/>
            </w:rPr>
            <w:t xml:space="preserve">, </w:t>
          </w:r>
          <w:r w:rsidRPr="00010E3F">
            <w:rPr>
              <w:i/>
              <w:noProof/>
              <w:lang w:val="de-DE"/>
            </w:rPr>
            <w:t>Rehborn</w:t>
          </w:r>
          <w:r>
            <w:rPr>
              <w:noProof/>
              <w:lang w:val="de-DE"/>
            </w:rPr>
            <w:t>, a.a.O. Fn. 73</w:t>
          </w:r>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zA3YjAxLWQzZDgtNDMwNy1iNGIyLTJkNWU5NTU1ZjQyYyIsIlJhbmdlTGVuZ3RoIjo1MiwiUmVmZXJlbmNlSWQiOiI3ZDcwYmExYi1kZWYyLTRkNmItOGNhOC0wNmJjNjE5ODdmNWM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mZhbHNlLCJLZXl3b3JkcyI6W10sIkxvY2F0aW9ucyI6W10sIk9yZ2FuaXphdGlvbnMiOltdLCJPdGhlcnNJbnZvbHZlZCI6W10sIlBhZ2VSYW5nZSI6IjxzcD5cclxuICA8bj4zNDwvbj5cclxuICA8aW4+dHJ1ZTwvaW4+XHJcbiAgPG50Pk1hcmdpbjwvbnQ+XHJcbiAgPG9zPjM0PC9vcz5cclxuICA8cHM+MzQ8L3BzPlxyXG48L3NwPlxyXG48ZXA+XHJcbiAgPG4+NTA8L24+XHJcbiAgPGluPnRydWU8L2luPlxyXG4gIDxudD5NYXJnaW48L250PlxyXG4gIDxvcz41MDwvb3M+XHJcbiAgPHBzPjUwPC9wcz5cclxuPC9lcD5cclxuPG9zPjM0LTUwPC9vcz4iLCJQYXJlbnR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EZWdlbmVyXFxBcHBEYXRhXFxMb2NhbFxcVGVtcFxccTVicXNjankuanBnIiwiVXJpU3RyaW5nIjoiMjJiNjcwYjEtYTg3Yy00N2FhLWFjNDMtMDU5NGRlNjgyN2Z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E0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cmVmIjoiNSJ9fV0sIkNpdGF0aW9uS2V5VXBkYXRlVHlwZSI6MCwiQ29sbGFib3JhdG9ycyI6W10sIkNvdmVyUGF0aCI6eyIkaWQiOiIxNSIsIiR0eXBlIjoiU3dpc3NBY2FkZW1pYy5DaXRhdmkuTGlua2VkUmVzb3VyY2UsIFN3aXNzQWNhZGVtaWMuQ2l0YXZpIiwiTGlua2VkUmVzb3VyY2VUeXBlIjoyLCJPcmlnaW5hbFN0cmluZyI6IkM6XFxVc2Vyc1xcVXNlclxcQXBwRGF0YVxcTG9jYWxcXFRlbXBcXGJxdmZ6aWt5LmpwZyIsIlVyaVN0cmluZyI6IjhiNjBmNDc0LTk5YjctNDYyYi1iZWQwLTc5OWRmZjI3M2I0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jb21wcmVzc1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NzkwLzk3OC0zLTQyOC01MjY0Ni04IiwiVXJpU3RyaW5nIjoiaHR0cHM6Ly9kb2kub3JnLzEwLjM3OTAvOTc4LTMtNDI4LTUyNjQ2L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Vm9yd29y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BJbmhhbHRzXFwnZmNiZXJzaWNo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JbmhhbHRzdmVyemVpY2huaXN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yXG5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BYmtcXCdmY3J6dW5nc3ZlcnplaWNobml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xcJ2E3IDEgRWluZlxcJ2ZjaHJ1bmd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MiBLYXRhc3Ryb3BoZW5tZWRpemluIHVuZCBUcmlhZ2V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S2F0YXN0cm9waGVuIHVuZCBhbmRlcmUgU2NoYWRlbnNlcmVpZ25pc3N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3RlaWdlbmRlIFRlbmRlbnp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TmF0dXJr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GVjaG5pc2NoZSBLYXRhc3Ryb3BoZW5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y4gVGVycm9yYW5zY2hsXFwnZTR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N5c3RlbWF0aXNjaGUgT3JkbnVuZyBkZXIgU2NoYWRlbnNiZWdyaWZm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BbGxnZW1laW5lIFNjaGFkZW5zZXJlaWduaXNz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S2F0YXN0cm9waG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WEpIERlZmluaXRpb25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LYXRhc3Ryb3BoZW5hc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NjKSBTdHJlaXRpZ2UgRWlub3JkbnVuZyBkZXMgS3JpZWd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VW5mXFwnZTRsbGUgdW5kIEdyb1xcJ2Rmc2NoYWRlbnNlcmVpZ25pc3N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EFrdXRlIFNjaGFkZW5zZXJlaWduaXNzZSBpbiBkZXIgTWVkaXpp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m90ZmF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NYXNzZW5hbmZhbGwgSGlsZmViZWRcXCdmY3JmdGln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1lZGl6aW5pc2NoZSBWZXJmYWhyZW4gYmVpIGFrdXRlbiBTY2hhZGVuc2VyZWlnbmlzc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Tm90ZmFsbG1lZGl6a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2F0YXN0cm9waGVubWVkaXpp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UcmlhZ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IZXJrdW5mdCB1bmQgaGlzdG9yaXNjaGUgRW50d2lja2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Vm9yc2NobGFnIGRlciBLYXRhc3Ryb3BoZW5tZWRpeml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RlZmluaXRpb2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NYXhpbWllcnVuZ3N6aWV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ByYXhp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RWludGVpbHVuZyBpbiB2aWVyIFRyaWFnZWdydXBwZW5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ZlcmZhaHJ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0LiBCZWRldXR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SS4gXFx1ODIyMiBUcmlhZ2VcXHU4MjIwICBpbiBkZXIgTm90ZmFsbG1lZGl6a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RXRoaXNjaGUgdW5kIHBvbGl0aXNjaGUgRGlza3Vzc2lvbiB1bSBkaWUgQW5lcmtlbm5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WLiBIZXV0aWdlIFZlcndlbmR1bmcgZGVzIEJlZ3JpZmZlcyBcXHU4MjIyIFRyaWFnZVxcdTgyMjAg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p1clxcJ2ZjY2tkclxcJ2U0bmd1bmcgenVndW5zdGVuIGRlcyBCZWdyaWZmZXMgXFx1ODIyMiBTaWNodHVuZ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bmFpc3NhbmNlIGltIEFsbHRhZ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zIEVpbm9yZG51bmcgaW4gZGllIFJhdGlvbmllcnVuZ3NkZWJhdHRlIGltIEdlc3VuZGhlaXRzd2Vz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EuIFxcdTgyMjIgVW5lcnNcXCdlNHR0bGljaGtlaXRcXHU4MjIwI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CLiBSYXRpb25pZXJ1bmdzd2lya2xpY2hrZWl0IGluIERldXRzY2hsYW5k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mF0aW9uYWxpc2l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SYXRpb25pZXJ1bm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JhdGlvbmllcnVuZ3NhbGx0YW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RWJlbm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Zvcm1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SkgV2VpY2ggdW5kIEhh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IpIERpcmVrdCB1bmQgSW5kaXJla3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ykgVmVyZGVja3QgdW5kIE9mZm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kKSBJbXBsaXppdCB1bmQgRXhwbGl6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EVpbm9yZG51bmcgZGVyIFRyaWFn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1LiBOb3R3ZW5kaWdrZWl0IHZvbiBvZmZlbmVuIHVuZCBleHBsaXppdGVuIEVudHNjaGVpZHVuZ2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YuIE5vdHdlbmRpZ2tlaXQgc3RyZW5nIGluZGl2aWR1ZWxsZXIgSW5kaWthdGlvbnNzdGVsbH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Qy4gQXJ0ZW4gZGVyIE1pdHRlbGtuYXBwaG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VmlydHVlbGxlIE1pdHRlbGtuYXBwaG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Ba3V0ZSBNaXR0ZWxrbmFwc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QuIFRyaWFnZSB2ZXJzdXMgUGF0aWVudGVuYXVzd2FobCBpbSBtZWRpemluaXNjaGVuIEFsbHRh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0IEVpbiBQcm9ibGVtIGRlciBWZXJ0ZWlsdW5nc2dlcmVjaHRpZ2tlaX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SGlsZmxvc2lna2VpdCBkZXIgR2VzdW5kaGVpdHNcXCdmNmtvbm9ta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hpbGZsb3NpZ2tlaXQgZGVyIE1lZGl6a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EV0aGlrLCBSZWNodCB1bmQgXFwnZTRyenRsaWNoZXMgRXJtZXN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LiBFdGhpayB1bmQgUmVjaH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cXCdjNHJ6dGxpY2hlIFN0YW5kZXNldGhpaywgUmVjaHQgdW5kIEVybWVzc2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hpbmVpbndpcmtlbiBkZXIgXFwnZTRyenRsaWNoZW4gU3RhbmRlc2V0aGlrIGluIGRhcyBSZWNod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QcmltYXQgdmVyZmFzc3VuZ3NyZWNodGxpY2hlciBHcnVuZGVudHNjaGVpZHVuZ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RyaWFnZSB1bmQgXFwnZTRyenRsaWNoZXMgRXJtZXNzZW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xcXCdmNnN1bmdzYW5zXFwnZTR0emUgaW4gZGVyIHRyYWRpdGlvbmVsbGVuIFxcJ2U0cnp0bGljaGVuIFN0YW5kZXNldGhpayB1bmQgaW0gU3RhbmRlc3Jl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hpcHBva3JhdGlzY2hlciBFaW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cXCdjNHJ6dGxpY2hlIEJlcnVmc29yZG5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1heGltZSBcXHU4MjIyIExlYmVuIHp1IGVyaGFsdGVuIC4gLiAuIFxcdTgyMjAg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CZXJcXCdmY2Nrc2ljaHRpZ3VuZyB2b24gRHJpdHRpbnRlcmVzc2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EaXNrcmltaW5pZXJ1bmdzdmVyYm90ZX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C4gUGhpbG9zb3BoaXNjaGUgXFwnZGNiZXJsZWd1bmdlbiB6d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S4gR1xcJ2ZjdGVyc3BlemlmaXNjaGUgVmVydGVpbHVuZ3NnZXJlY2h0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EuIEdlcmVjaHRpZ2tlaXQgYWxzIHVuYmVkaW5ndGUgc2l0dGxpY2hlIEZvcmRlc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UcmFuc3plbmRlbnRlIHVudGVpbGJhcmUgbWVkaXppbmlzY2hlIEdcXCdmY3Rlc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BbnR3b3J0dmVyc3VjaGUgZ3JvXFwnZGZlciBwaGlsb3NvcGhpc2NoZXIgR2VyZWNodGlna2VpdHN0aGVvcml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xLiBJbmRpdmlkdWFsaXNtdXN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Lb250cmFrdHVhbGlzbXVzIFxcdTgyMTEgIFxcdTgyMjIgVGhlb3J5IG9mIEp1c3RpY2VcXHU4MjIwI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EZW9udG9sb2dpZSBcXHU4MjExICBcXHU4MjIyIEthdGVnb3Jpc2NoZSBJbXBlcmF0aXZl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NC4gRGllIHRlbGVvbG9naXNjaGUgRXRoaWsgZGVzIFV0aWxpdGFyaXNtd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S4gTGliZXJhbGlzbXVz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YuIEVnYWxpdGFyaXNtdXN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3LiBSZXN1bWV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FLiBBbm5cXCdlNGhlcnVuZyBhbiBkYXMgR2VyZWNodGlna2VpdHN6aWV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WJlbmUgdm9uIFByaW56aXBpZW4gbWl0dGxlcmVyIFJlaWNod2Vpd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2Fza2FkZW5tb2RlbGx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SS4gRXggYW50ZS1Lb25zZW5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YuIEJlaXRyYWcgZGVzIFJlY2h0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QcmFrdGlzY2hlciBEaWVuZXIgZGVyIEdlcmVjaHRpZ2tlaXR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GltZW5zaW9uZW4gZGVyIFZlcnRlaWx1bmdzZ2VyZWNodG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GVnaXRpbWF0aW9uIGR1cmNoIFZlcmZhaHJ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GVnaXRpbWF0aW9uIGR1cmNoIGluaGFsdGxpY2hlIERldGVybWluYW50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ExlZ2l0aW1hdGlvbiBkdXJjaCBCaWxs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p1bSB3ZWl0ZXJlbiBHYW5nIGRlciBqdXJpc3Rpc2NoZW4gVW50ZXJzdWNo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aZXJzcGxpdHRlcnRlcyBcXHU4MjIyIEdlc3VuZGhlaXRzcmVjaH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GV4IHNwZWNpYWxlcyBkZXJvZ2F0IGxlZ2kgZ2VuZXJhbGl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NSAoTmljaHQtKVJlZ2VsdW5nIGltIGRldXRzY2hlbiBSZWNodH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cXHU4MjIyIE1pc3NnbFxcJ2ZjY2t0ZVxcdTgyMjAgIFJlZ2VsdW5nIGRlciBPcmdhbnZlcnRlaWx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Elnbm9yaWVydW5nIHZvbiBSYXRpb25pZXJ1bmcgdW5kIFBhdGllbnRlbmF1c3dhaGwgZHVyY2ggZGFzIFNvemlhbHJlY2h0IHVuZCBkYXMgcHJpdmF0ZSBLcmFua2VudmVyc2ljaGVydW5nc3JlY2h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mVjaHQgZGVyIEdlc2V0emxpY2hlbiBLcmFua2VudmVyc2ljaG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JlZGFyZnNwcmlueml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ZlcmRlY2t0ZSBSYXRpb25pZXJ1bmcgZHVyY2ggZGVuIEdlc2V0emdlYm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Vud2lydHNjaGFmdGxpY2hrZWl0IGRlciBCZWhhbmRsdW5nIGFscyBBdXNzY2hsdXNza3JpdGVyaXVt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XaXJ0c2NoYWZ0bGljaGtlaXRzZ2Vib3QgZGVzIFxcJ2E3IDEyIFNHQiBW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BbmdlbWVzc2VuaGVpdHNyZWdlbHVuZyBkZXMgXFwnYTcgMTA2IEFicy4gMmEgTnIuIDQgU0dCIFZ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MpIEVyZ2VibmlzIHp1IFdpcnRzY2hhZnRsaWNoa2VpdHNcXCdmY2JlcmxlZ3VuZ2VuIGluIGRlciBHS1Z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UHJpdmF0ZXMgS3JhbmtlbnZlcnNpY2hlcnVuZ3NyZWNodCB1bmQgU296aWFsaGlsZmVyZWNo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2IEF1c3NhZ2VuIGludGVybmF0aW9uYWxlciBSZWNodHNxdWVsbGVu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ERhcyBcXHU4MjIyIFJlY2h0IGF1ZiBHZXN1bmRoZWl0XFx1ODIyMCAgdW5kIHNlaW4gZWdhbGl0XFwnZTRyZXIgQ2hhcmFrdG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U2F0enVuZyBkZXIgV2VsdGdlc3VuZGhlaXRzb3JnYW5pc2F0aW9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EFsbGdlbWVpbmUgRXJrbFxcJ2U0cnVuZyBkZXIgTWVuc2NoZW5yZWNodGUgZGVyIFVO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FdXJvcFxcJ2U0aXNjaGUgTWVuc2NoZW5yZWNodHNrb252ZW50aW9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VYuIEV1cm9wXFwnZTRpc2NoZSBTb3ppYWx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FYuIFVOTy1QYWt0IEkgXFwnZmNiZXIgd2lydHNjaGFmdGxpY2hlLCBzb3ppYWxlIHVuZCBrdWx0dXJlbGxlIFJlY2h0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LiBVTi1FcmtsXFwnZTRydW5nIFxcJ2ZjYmVyIHNvemlhbGVuIEZvcnRzY2hyaXR0IHVuZCBFbnR3aWNrbHVuZ3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S4gTGVpdHNcXCdlNHR6ZSBkZXIgV0hPIGZcXCdmY3IgZGllIE9yZ2FudHJhbnNwbGFudGF0aW9uIGJlaW0gTWVuc2NoZW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SUlJLiBXSE8tQ2hhcnRhIHZvbiBManVibGphbmEgXFwnZmNiZXIgZGllIFJlZm9ybWllcnVuZyBkZXIgR2VzdW5kaGVpdHN2ZXJzb3JndW5nfXtcclxu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guIEV1cm9wXFwnZTRpc2NoZSBCaW9ldGhpay1Lb252ZW50aW9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WC4gUmVjaHQgZGVyIEV1cm9wXFwnZTRpc2NoZW4gVW5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VmVydHJhZyB6dXIgR3JcXCdmY25kdW5nIGRlciBFdXJvcFxcJ2U0aXNjaGVuIEdlbWVpbnNjaGFmdG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dydW5kcmVjaHRzY2hhcnRh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y4gUmljaHRsaW5p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IuIFNjaHV0eiBiZXNvbmRlcnMgZ2VmXFwnZTRocmRldGVyIFBhdGllbnRlbmdydXBw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HZWlzdGlnIFp1clxcJ2ZjY2tnZWJsaWViZW5lIHVuZCBTdHJhZmdlZmFuZ2VuZX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cmllZ3N2XFwnZjZsa2VycmVjaHR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y4gQmV1cnRlaWx1bmcgZGVyIGludGVybmF0aW9uYWxlbiBSZWNodHNxdWVsbG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xcJ2E3IDcgU3RhYXRzLSB1bmQgdmVyd2FsdHVuZ3NyZWNodGxpY2hlIEdlc2ljaHRzcHVua3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BLiBCZWRldXR1bmcgZGVyIFZlcmZhc3N1bmcgZlxcJ2ZjciBkaWU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CLiBcXHU4MjIyIFJlY2h0IGF1ZiBHZXN1bmRoZWl0XFx1ODIyMCAgaW0gU2lubmUgZGVzIEdydW5kZ2VzZXR6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Wb3JhdXNzZXR6dW5nIGZcXCdmY3IgZWluZSBHcnVuZHJlY2h0c3ZlcmxldHp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S4gS2VpbiB1bWZhc3NlbmRlcyBhbGxnZW1laW5lcyBcXHU4MjIyIFJlY2h0IGF1ZiBHZXN1bmRoZWl0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UkuIE9yaWdpblxcJ2U0cmVyIEFuc3BydWNoIGF1ZiBkYXMgRXhpc3RlbnptaW5pbXVtIGF1cyBBcnQuIDEgQWJzLiAxIFNhdHogMiwgMiBBYnMuIDIgU2F0eiAxIGkuVi5tLiBBcnQuIDIwIEFicy4gMSBHR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TY2h1dHogZGVyIE1lbnNjaGVud1xcJ2ZjcmR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JlY2h0IGF1ZiBMZWJlbiB1bmQga1xcJ2Y2cnBlcmxpY2hlIFVudmVyc2VocnRo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FNvemlhbHN0YWF0c3ByaW56aXB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WLiBEZXJpdmF0aXZlciBBbnNwcnVjaCBhdXMgQXJ0LiAzIEFicy4gMSBHR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YuIFJlc1xcJ2ZjbWV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DLiBSZWNodGZlcnRpZ3VuZyBkZXIgUGF0aWVudGVuYXVzd2FobCBhbSBNYVxcJ2Rmc3RhYiBkZXMgQXJ0LiAzIEFicy4gMSBHR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d1xcJ2U0aHJsZWlzdHVuZ3NnZWhhbHQgZGVzIEdsZWljaGhlaXRzc2F0emVz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FxcdTgyMjIgV2lsbGtcXCdmY3Jmb3JtZWx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cXHU4MjIyIE5ldWUgRm9ybWVsXFx1ODIyMCB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EaWZmZXJlbnppZXJ0ZSBCZXRyYWNod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VbmdsZWljaGJlaGFuZGx1bmcgZ2xlaWNoZXIgU2FjaHZlcmhhbH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NZWRpemluaXNjaGUgSGlsZmUgYWxzIGxlZ2l0aW1lciBad2VjayBmXFwnZmNyIGRpZSBVbmdsZWljaG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Vi4gT3B0aW1hbGUgQW5wYXNzdW5nIGRlciBBdXN3YWhsa3JpdGVyaWVuIGFuIGRhc1dlcnRlc3lzdGVtIGRlcyBHcnVuZGdlc2V0emV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dlc2NobGVjaHQsIEFic3RhbW11bmcsIFJhc3NlLCBTcHJhY2hlLCBIZWltYXQsIEhlcmt1bmZ0LCBHbGF1YmVuLCByZWxpZ2lcXCdmNnNlIHVuZCBwb2xpdGlzY2hlIEFuc2NoYXV1bmcsIEJlaGluZGVy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IGRlciBcXCdkY2JlcmxlYmVuZGVuemFob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TGVocmUgdm9tIFF1YW50aWZpemllcnVuZ3N2ZXJib3R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hYSkgXFx1ODIyMiBIZWlsaWdrZWl0IGRlcyBMZWJlbnN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BYnNvbHV0ZXIgTGViZW5zc2NodXR6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iKSBSZWFsaXRcXCdlNHQgdm9tIFxcdTgyMjIgYWJzb2x1dG9yaWVudGllcnRlbiBMZWJlbnNzY2h1dHp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FaW5zY2hyXFwnZTRua3VuZ2VuIGRlcyBhYnNvbHV0ZW4gTGViZW5zc2Nod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iYikgXFx1ODIyMiBIZWlsaWdrZWl0IGRlcyBMZWJlbnNcXHU4MjIwICBhbHMgKGJsb1xcJ2RmZSkgV2VydG9yaWVudGl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ykgTWF4aW1hbGVyIFJlY2h0c2dcXCdmY3RlcnNjaHV0eiBhbHMgWmllbCBkZXIgUmVjaHRzb3Jk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U3RhYXRzcGhpbG9zb3BoaXNjaGUgQmVkZXV0dW5nIGRlcyBMZWJl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EhlcnN0ZWxsdW5nIFxcdTgyMjIgcHJha3Rpc2NoZXIgS29ua29yZGFu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mKSBPcHRpbWllcnVuZ3Nwcmlueml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nKSBIaW50ZXJncnVuZCBkZXMgUXVhbnRpZml6aWVydW5nc3ZlcmJvdG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xcdTgyMjIgV2VocmV0IGRlbiBBbmZcXCdlNG5nZW5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TdGVsbHVuZ25haG1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oKSBcXHU4MjIyIERlciBXZXJ0IHN0ZWlndCBtaXQgZGVyIFphaGx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aSkgV2VzZW5zZ2VoYWx0c2dhcmFudGl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qKSBWZXJlaW5iYXJrZWl0IG1pdCBkZXIgUmVjaHRzcHJlY2h1bmcgZGVzIEJWZXJmR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FhKSBadW0gTWVuc2NoZW53XFwnZmNyZGVzY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p1bSBTY2h3YW5nZXJzY2hhZnRzYWJicnVja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NjKSBadW0gTHVmdHNpY2hlcmhlaXRzZ2VzZ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MuIERyaW5nbGljaGtlaX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GV4aWthbGlzY2hlciBWb3JyY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aZWl0cmF1bWJlem9nZW5lIEJldHJhY2h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VyZm9sZ3NhdXNzaWNo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SkgV2FocnNjaGVpbmxpY2hrZWl0IGRlcyBIZWlsdW5nc2VyZm9s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BdXNtYVxcJ2RmIGRlcyB6dSBlcndhcnRlbmRlbiBCZWhhbmRsdW5nc2VyZm9s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ExlYmVuc3dlcnRpbmRpZmZlcmVueiBkZXMgUmVjaHRzZ3V0ZXMgTGVi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iYikgRGFzIEtvbnplcHQgZGVyIFxcdTgyMjIgUVVBTFlcXHU4MjE3IHNcXHU4MjIwI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NjKSBHbGVpY2hlciBzdWJqZWt0aXZlciBOdXR6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kZCkgRG9wcGVsdmVydXJ0ZWls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jKSBTdGVyYmVuIGluIFdcXCdmY3JkZ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UuIEVyZ1xcJ2U0bnp1bmdzdmVyaFxcJ2U0bHRuaXMgdm9uIERyaW5nbGljaGtlaXQgdW5kIEVyZm9sZ3NhdXNzaWNodCBpbiBCZXp1ZyBhdWYgZGllIE1heGltaWVydW5nIGRlciBcXCdkY2JlcmxlYmVuZGVuemFob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2LiBBdWZ3YW5kIGJ6dy4gS29zdGVuIGRlciBCZWhhbmR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cuIEFsdGVy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guIFN0YWF0c2FuZ2VoXFwnZjZy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kuIEZpbmFuemtyYWZ0IGRlcyBIaWxmZWJlZFxcJ2ZjcmZ0aWdl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wLiBTb3ppYWxlIFdlcnRpZ2t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TEuIFxcdTgyMjIgU2VsYnN0dmVyc2NodWxkZW5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Mi4gWnVmYWxsc3ByaW56aXAgKExvc3ZlcmZhaHJlbiwgUHJpb3JpdFxcJ2U0dHNwcmluemlwIFxcdTgyMTEgIFdhcnRlbGlzdGUp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zLiBDaGFuY2VuZ2xlaWNoaGVp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FYuIEVyZ2VibmlzIHp1IGRlbiB2ZXJmYXNzdW5nc3JlY2h0bGljaGVuIFdlcnR2b3JnYWJ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RC4gTGVnaXNsYXRpdmUgQW5mb3JkZXJ1bmdlbn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R3J1bmRzYXR6IGRlcyBWb3JiZWhhbHRlcyBkZXMgR2VzZXR6Z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TWFzc2VuYW5mYWxsIEhpbGZlYmVkXFwnZmNyZnRpZ2Vy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xcdTgyMjIgRXJzdC1yZWNodC1TY2hsdXNzXFx1ODIyMCAgYXVzIGRlciBOQy1SZWNodHNwcmVja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BbmZvcmRlcnVuZ2VuIGFuIEFydCB1bmQgQmVzdGltbXRoZWl0IGRlciBSZWdlbHVuZ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zLiBaaXRpZXJnZWJv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R2VzZXR6Z2ViZXJpc2NoZSBadXN0XFwnZTRuZGlna2Vp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RS4gVmVyd2FsdHVuZ3NyZWNodGxpY2hlIEJlelxcJ2ZjZ2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Fp1c3RcXCdlNG5kaWdrZWl0IGltIGVuZ2VyZW4gU2lubm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SG9oZWl0bGljaGVzIEhhbmRlbG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pIFxcJ2U0cnp0bGljaGVyIFRcXCdlNHRpZ2tlaXQgaW0gQWxsZ2VtZWluZW5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SW0gUmV0dHVuZ3N3ZX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zLiBJbiBkZXIgS2F0YXN0cm9waGVuaGlsZm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BJSUkuIEJlZnVnbmlzbm9yb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5vdHdlbmRpZ2t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RmVobG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EZvbGd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WLiBSZWNodHNuYXR1ciBkZXIgVHJpYWdlIHVuZCBSZWNodHNzY2h1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OCBTdHJhZi0gdW5kIHppdmlscmVjaHRsaWNoZSBBc3Bla3R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N0cmFmcmVjaHQgdW5k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1cXCdmNmdsaWNoZSBTdHJhZnRhdGJlc3RcXCdlNG5k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TdHJhZnRhdGVuIGdlZ2VuIGRhcyBMZWJlbiB1bmQgZGllIGtcXCdmNnJwZXJsaWNoZSBVbnZlcnNlaHJ0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SkgVHVuIG9kZXIgVW50ZXJsYXN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EdhcmFudGVuc3RlbGx1bmd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MpIEdhcmFudGVucGZsa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WEpIE1cXCdmNmdsaWNoa2VpdCBkZXMgSGFuZGVs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iYikgR2Vib3RlbmhlaXQgZGVzIEhhbmRlbG5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2MpIFp1bXV0YmFya2VpdCBkZXMgSGFuZGVsbnN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QpIEVpbnRyaXR0IGRlcyB0YXRiZXN0YW5kbGljaGVuIEVyZm9sZ2VzIFxcdTgyMTEgIGh5cG90aGV0aXNjaGUgS2F1c2FsaXRcXCdlNH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UpIFN1Ympla3RpdmVyIFRhdGJlc3Rhbm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W50ZXJsYXNzZW5lIEhpbGZlbGVpc3R1bmd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BJSS4gU3RyYWZyZWNodGxpY2hlIExcXCdmNnN1bmcgZGVyIFBhdGllbnRlbmF1c3dhaGx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xLiBCZWkgS29sbGlzaW9uIHZvbiBHYXJhbnRlbnBmbGljaHRlbiAoXFwnYTcgMTMgU3RHQil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xcXCdmNnN1bmcgbmFjaCBkZXIgcmVjaHRmZXJ0aWdlbmRlbiBQZmxpY2h0ZW5rb2xsaXNpb2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VW5nbGVpY2h3ZXJ0aWdl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bGVpY2h3ZXJ0aWdl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U3RyYWZyZWNodGxpY2hlIFJlbGV2YW56IGRlcyBBcnQuIDMgQWJzLiAxIEdHIGltIFxcJ2RjYnJpZ2VufXtcclxu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JlaSBLb2xsaXNpb24gbWl0IGFsbGcuIEhpbGZlbGVpc3R1bmdzcGZsaWNodCAoXFwnYTcgMzIzYyBTdEdCKX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UcmlhZ2VwZmxpY2h0IGZcXCdmY3IgYWxs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0LiBOb3R3ZW5kaWdrZWl0IGVpbmVyIGVyZ1xcJ2U0bnplbmRlbiBzdHJhZmdlc2V0emxpY2hlbiBSZWdl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U2NodWxkZWJlbmV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3J1bmRzXFwnZTR0emxpY2gga2VpbiBWZXJ6aWNodCBhdWYgU3RyYWZlIHdlZ2VuIEdld2lzc2Vuc2tvbmZsaWt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F1c25haG1lIFxcdTgyMTEgIFJldHR1bmcgbmFoZXN0ZWhlbmRlciBQZXJz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IuIFppdmlscmVjaHQ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TVxcJ2Y2Z2xpY2hlIEhhZnR1bmdzdGF0YmVzdFxcJ2U0bm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FZlcnRyYW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R2VzY2hcXCdlNGZ0c2ZcXCdmY2hydW5nIG9obmUgQXVmdHJh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zLiBVbmVybGF1YnRlIEhhbmRs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QW10c2hhZnR1bmcgdW5kIFJlZ3Jlc3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9ycmFuZ2lnZSBBbXRzaGFmd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SZWdyZXNzbVxcJ2Y2Z2xpY2hrZWl0ZW4gZ2VnZW5cXCdmY2JlciBkZW0gVHJpYWdlYXJ6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Wml2aWxyZWNodGxpY2hlIExcXCdmNnN1bmcgZGVyIFBhdGllbnRlbmF1c3dhaGx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9nbWF0aXNjaGVyIFN0YW5kb3J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hKSBMXFwnZjZzdW5nIGltIEJlcmVpY2ggZGVyIFBmbGljaHRlbmJlc3RpbW1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xcXCdmNnN1bmcgaW0gQmVyZWljaCBkZXIgUmVjaHRzd2lkcm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VbWZhbmcgZGVyIHppdmlscmVjaHRsaWNoZW4gS29udHJvbGx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YWNoIGRlbiBHcnVuZHNcXCdlNHR6ZW4gZGVyIHJlY2h0ZmVydGlnZW5kZW4gUGZsaWNodGVua29sbGlzaW9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iKSBaaXZpbHJlY2h0bGljaGUgUmVsZXZhbnogZGVzIEFydC4gMyBBYnMuIDEgR0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HJpdHR3aXJrdW5nIGRlciBHcnVuZHJlY2h0Z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CZXNvbmRlcmUgVmVyYW50d29ydHVuZyBkZXMgVHJpYWdlYXJ6dGVz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kgWnVzYW1tZW5mYXNzdW5n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TGl0ZXJhdHVy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U2FjaHZlcnplaWNobmlzfXtcXHJ0bGNoXFxhZjNcXGFmczE4XFxsdHJjaFxcZnMxOFxcbGFuZzEwMzFcXGxhbmducDEwMzFcXGxhbmdmZTEwMzFcXGxhbmdmZW5wMTAzMVxcbG9jaFxcYWYzXFxkYmNoXFxhZjNcclxu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MWM2NTg2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MWM2NTg2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AxYzY1ODY1MWNkYmZhYmU3ZWMwMDAwMDBhNTAxMDAwMDEzMDAwMDAwMDAwMDAwMDAwMDAwMDAwMDAwMDAwMDAwMDAwMDViNDM2ZjZlNzQ2NTZlNzQ1ZjU0Nzk3MDY1NzM1ZDJlNzg2ZDZjNTA0YjAxMDIyZDAwMTQwMDAwMDAwODAwMWM2NTg2NTEwOWMzYjhjYmJiMDAwMDAwMmEwMTAwMDAwYjAwMDAwMDAwMDAwMDAwMDAwMDAwMDAwMDAwMWQwMTAwMDA1ZjcyNjU2YzczMmYyZTcyNjU2YzczNTA0YjAxMDIyZDAwMTQwMDAwMDAwODAwMWM2NTg2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zI0Mjc0MzMiLCJVcmlTdHJpbmciOiJodHRwOi8vd3d3Lm5jYmkubmxtLm5paC5nb3YvcHVibWVkLzMyNDI3NDM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XRhbGlhIENvc2FjayIsIkNyZWF0ZWRPbiI6IjIwMjAtMTEtMTVUMTM6NDk6MDgiLCJNb2RpZmllZEJ5IjoiX05hdGFsaWEgQ29zYWNrIiwiSWQiOiJiOTQzYzIzZS0yOTMyLTQ2MWYtYjhmNC0zNTZlZjI0YTI2YWQiLCJNb2RpZmllZE9uIjoiMjAyMC0xMS0xNVQxMzo0OTowOC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NTYvTkVKTXAyMDExOTk3IiwiVXJpU3RyaW5nIjoiaHR0cHM6Ly9kb2kub3JnLzEwLjEwNTYvTkVKTXAyMDExOTk3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zLCJOdW1lcmFsU3lzdGVtIjowLCJPcmlnaW5hbFN0cmluZyI6IjI4IiwiU3RhcnRQYWdlIjp7IiRpZCI6IjM5IiwiJHR5cGUiOiJTd2lzc0FjYWRlbWljLlBhZ2VOdW1iZXIsIFN3aXNzQWNhZGVtaWMiLCJJc0Z1bGx5TnVtZXJpYyI6dHJ1ZSwiTnVtYmVyIjoyOCwiTnVtYmVyaW5nVHlwZSI6MywiTnVtZXJhbFN5c3RlbSI6MCwiT3JpZ2luYWxTdHJpbmciOiIyOCIsIlByZXR0eVN0cmluZyI6IjI4In19LCJSZWZlcmVuY2UiOnsiJGlkIjoiNDA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dLCJDaXRhdGlvbktleVVwZGF0ZVR5cGUiOjAsIkNvbGxhYm9yYXRvcnMiOltdLCJDb3ZlclBhdGgiOnsiJGlkIjoiNDEiLCIkdHlwZSI6IlN3aXNzQWNhZGVtaWMuQ2l0YXZpLkxpbmtlZFJlc291cmNlLCBTd2lzc0FjYWRlbWljLkNpdGF2aSIsIkxpbmtlZFJlc291cmNlVHlwZSI6MiwiT3JpZ2luYWxTdHJpbmciOiJDOlxcVXNlcnNcXERlZ2VuZXJcXEFwcERhdGFcXExvY2FsXFxUZW1wXFxnYXZ1eXBtdS5qcGciLCJVcmlTdHJpbmciOiJlZGE4YzY2OS0xMmFiLTQwMzAtYmE4Mi1hMGUzMTQyYzY2ND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}</w:instrText>
          </w:r>
          <w:r>
            <w:rPr>
              <w:noProof/>
            </w:rPr>
            <w:fldChar w:fldCharType="separate"/>
          </w:r>
          <w:r w:rsidRPr="00F61F7E">
            <w:rPr>
              <w:noProof/>
              <w:lang w:val="de-DE"/>
            </w:rPr>
            <w:t xml:space="preserve">, S. 34–50; </w:t>
          </w:r>
          <w:r w:rsidRPr="00F61F7E">
            <w:rPr>
              <w:i/>
              <w:noProof/>
              <w:lang w:val="de-DE"/>
            </w:rPr>
            <w:t>Brech</w:t>
          </w:r>
          <w:r w:rsidRPr="00F61F7E">
            <w:rPr>
              <w:noProof/>
              <w:lang w:val="de-DE"/>
            </w:rPr>
            <w:t>, a.a.O. Fn. 73</w:t>
          </w:r>
          <w:r w:rsidRPr="00F61F7E">
            <w:rPr>
              <w:i/>
              <w:noProof/>
              <w:lang w:val="de-DE"/>
            </w:rPr>
            <w:t xml:space="preserve">, </w:t>
          </w:r>
          <w:r w:rsidRPr="00F61F7E">
            <w:rPr>
              <w:noProof/>
              <w:lang w:val="de-DE"/>
            </w:rPr>
            <w:t xml:space="preserve">S. 248; </w:t>
          </w:r>
          <w:r w:rsidRPr="00F61F7E">
            <w:rPr>
              <w:i/>
              <w:noProof/>
              <w:lang w:val="de-DE"/>
            </w:rPr>
            <w:t>Mello, Michelle M., Persad, Govind, White, Douglas B.</w:t>
          </w:r>
          <w:r w:rsidRPr="00F61F7E">
            <w:rPr>
              <w:noProof/>
              <w:lang w:val="de-DE"/>
            </w:rPr>
            <w:t xml:space="preserve">, Respecting Disability Rights - Toward Improved Crisis Standards of Care, N Engl J Med 383 (2020), e26, doi: 10.1056/NEJMp2011997; </w:t>
          </w:r>
          <w:r w:rsidRPr="00F61F7E">
            <w:rPr>
              <w:i/>
              <w:noProof/>
              <w:lang w:val="de-DE"/>
            </w:rPr>
            <w:t xml:space="preserve">Laufs, Katzenmeier, Lipp, </w:t>
          </w:r>
          <w:r w:rsidRPr="00F61F7E">
            <w:rPr>
              <w:noProof/>
              <w:lang w:val="de-DE"/>
            </w:rPr>
            <w:t xml:space="preserve">a.a.O. Fn. 32, Rn. 28; </w:t>
          </w:r>
          <w:r w:rsidRPr="00F61F7E">
            <w:rPr>
              <w:i/>
              <w:noProof/>
              <w:lang w:val="de-DE"/>
            </w:rPr>
            <w:t>DIVI</w:t>
          </w:r>
          <w:r w:rsidRPr="00F61F7E">
            <w:rPr>
              <w:noProof/>
              <w:lang w:val="de-DE"/>
            </w:rPr>
            <w:t xml:space="preserve">, a.a.O. Fn. 2; </w:t>
          </w:r>
          <w:r w:rsidRPr="00F61F7E">
            <w:rPr>
              <w:i/>
              <w:noProof/>
              <w:lang w:val="de-DE"/>
            </w:rPr>
            <w:t xml:space="preserve">Deutscher Ethikrat, </w:t>
          </w:r>
          <w:r w:rsidRPr="00F61F7E">
            <w:rPr>
              <w:noProof/>
              <w:lang w:val="de-DE"/>
            </w:rPr>
            <w:t xml:space="preserve">Solidarität und Verantwortung in der Corona-Krise. </w:t>
          </w:r>
          <w:r>
            <w:rPr>
              <w:noProof/>
              <w:lang w:val="de-DE"/>
            </w:rPr>
            <w:t xml:space="preserve">Ad-Hoc-Empfehlungen, 27.3.2020, online: </w:t>
          </w:r>
          <w:r w:rsidRPr="00A03E7D">
            <w:rPr>
              <w:noProof/>
              <w:lang w:val="de-DE"/>
            </w:rPr>
            <w:t>https://www.ethikrat.org/fileadmin/Publikationen/Ad-hoc-Empfehlungen/deutsch/ad-hoc-empfehlung-corona-krise.pdf</w:t>
          </w:r>
          <w:r>
            <w:rPr>
              <w:noProof/>
              <w:lang w:val="de-DE"/>
            </w:rPr>
            <w:t xml:space="preserve"> (Aufruf 10.12.2020).</w:t>
          </w:r>
          <w:r>
            <w:rPr>
              <w:noProof/>
            </w:rPr>
            <w:fldChar w:fldCharType="end"/>
          </w:r>
        </w:sdtContent>
      </w:sdt>
    </w:p>
  </w:footnote>
  <w:footnote w:id="139">
    <w:p w14:paraId="1E25D258" w14:textId="6D3CE4E1" w:rsidR="00BA21B4" w:rsidRPr="00896743" w:rsidRDefault="00BA21B4" w:rsidP="00F23DF6">
      <w:pPr>
        <w:widowControl/>
        <w:rPr>
          <w:lang w:val="de-DE"/>
        </w:rPr>
      </w:pPr>
      <w:r>
        <w:rPr>
          <w:rStyle w:val="Funotenzeichen"/>
        </w:rPr>
        <w:footnoteRef/>
      </w:r>
      <w:r w:rsidRPr="009D4D83">
        <w:rPr>
          <w:lang w:val="de-DE"/>
        </w:rPr>
        <w:t xml:space="preserve"> </w:t>
      </w:r>
      <w:r w:rsidRPr="009D4D83">
        <w:rPr>
          <w:rStyle w:val="titel0"/>
          <w:rFonts w:cs="Arial"/>
          <w:i/>
          <w:iCs/>
          <w:sz w:val="20"/>
          <w:szCs w:val="20"/>
          <w:lang w:val="de-DE"/>
        </w:rPr>
        <w:t>Maunz</w:t>
      </w:r>
      <w:r>
        <w:rPr>
          <w:rStyle w:val="titel0"/>
          <w:rFonts w:cs="Arial"/>
          <w:i/>
          <w:iCs/>
          <w:sz w:val="20"/>
          <w:szCs w:val="20"/>
          <w:lang w:val="de-DE"/>
        </w:rPr>
        <w:t>/</w:t>
      </w:r>
      <w:r w:rsidRPr="009D4D83">
        <w:rPr>
          <w:rStyle w:val="titel0"/>
          <w:rFonts w:cs="Arial"/>
          <w:i/>
          <w:iCs/>
          <w:sz w:val="20"/>
          <w:szCs w:val="20"/>
          <w:lang w:val="de-DE"/>
        </w:rPr>
        <w:t>Dürig</w:t>
      </w:r>
      <w:r>
        <w:rPr>
          <w:rStyle w:val="titel0"/>
          <w:rFonts w:cs="Arial"/>
          <w:i/>
          <w:iCs/>
          <w:sz w:val="20"/>
          <w:szCs w:val="20"/>
          <w:lang w:val="de-DE"/>
        </w:rPr>
        <w:t>/</w:t>
      </w:r>
      <w:r w:rsidRPr="009D4D83">
        <w:rPr>
          <w:rStyle w:val="titel0"/>
          <w:rFonts w:cs="Arial"/>
          <w:i/>
          <w:iCs/>
          <w:sz w:val="20"/>
          <w:szCs w:val="20"/>
          <w:lang w:val="de-DE"/>
        </w:rPr>
        <w:t>Langenfeld</w:t>
      </w:r>
      <w:r w:rsidRPr="009D4D83">
        <w:rPr>
          <w:rStyle w:val="titel0"/>
          <w:rFonts w:cs="Arial"/>
          <w:iCs/>
          <w:sz w:val="20"/>
          <w:szCs w:val="20"/>
          <w:lang w:val="de-DE"/>
        </w:rPr>
        <w:t>,</w:t>
      </w:r>
      <w:r w:rsidRPr="009D4D83">
        <w:rPr>
          <w:rStyle w:val="titel0"/>
          <w:rFonts w:cs="Arial"/>
          <w:sz w:val="20"/>
          <w:szCs w:val="20"/>
          <w:lang w:val="de-DE"/>
        </w:rPr>
        <w:t xml:space="preserve"> a.a.O. Fn. </w:t>
      </w:r>
      <w:r w:rsidRPr="009D4D83">
        <w:rPr>
          <w:rStyle w:val="titel0"/>
          <w:rFonts w:cs="Arial"/>
          <w:sz w:val="20"/>
          <w:szCs w:val="20"/>
          <w:lang w:val="de-DE"/>
        </w:rPr>
        <w:fldChar w:fldCharType="begin"/>
      </w:r>
      <w:r w:rsidRPr="009D4D83">
        <w:rPr>
          <w:rStyle w:val="titel0"/>
          <w:rFonts w:cs="Arial"/>
          <w:sz w:val="20"/>
          <w:szCs w:val="20"/>
          <w:lang w:val="de-DE"/>
        </w:rPr>
        <w:instrText xml:space="preserve"> NOTEREF _Ref58339677 \h  \* MERGEFORMAT </w:instrText>
      </w:r>
      <w:r w:rsidRPr="009D4D83">
        <w:rPr>
          <w:rStyle w:val="titel0"/>
          <w:rFonts w:cs="Arial"/>
          <w:sz w:val="20"/>
          <w:szCs w:val="20"/>
          <w:lang w:val="de-DE"/>
        </w:rPr>
      </w:r>
      <w:r w:rsidRPr="009D4D83">
        <w:rPr>
          <w:rStyle w:val="titel0"/>
          <w:rFonts w:cs="Arial"/>
          <w:sz w:val="20"/>
          <w:szCs w:val="20"/>
          <w:lang w:val="de-DE"/>
        </w:rPr>
        <w:fldChar w:fldCharType="separate"/>
      </w:r>
      <w:r>
        <w:rPr>
          <w:rStyle w:val="titel0"/>
          <w:rFonts w:cs="Arial"/>
          <w:sz w:val="20"/>
          <w:szCs w:val="20"/>
          <w:lang w:val="de-DE"/>
        </w:rPr>
        <w:t>54</w:t>
      </w:r>
      <w:r w:rsidRPr="009D4D83">
        <w:rPr>
          <w:rStyle w:val="titel0"/>
          <w:rFonts w:cs="Arial"/>
          <w:sz w:val="20"/>
          <w:szCs w:val="20"/>
          <w:lang w:val="de-DE"/>
        </w:rPr>
        <w:fldChar w:fldCharType="end"/>
      </w:r>
      <w:r w:rsidRPr="009D4D83">
        <w:rPr>
          <w:rStyle w:val="titel0"/>
          <w:rFonts w:cs="Arial"/>
          <w:sz w:val="20"/>
          <w:szCs w:val="20"/>
          <w:lang w:val="de-DE"/>
        </w:rPr>
        <w:t xml:space="preserve">, </w:t>
      </w:r>
      <w:r w:rsidRPr="009D4D83">
        <w:rPr>
          <w:rFonts w:eastAsia="Times New Roman" w:cs="Arial"/>
          <w:sz w:val="20"/>
          <w:szCs w:val="20"/>
          <w:lang w:val="de-DE" w:eastAsia="de-DE"/>
        </w:rPr>
        <w:t xml:space="preserve">GG Art. 3 Abs. 3 Rn. 88, 89; a.A.: </w:t>
      </w:r>
      <w:r w:rsidRPr="00775258">
        <w:rPr>
          <w:rFonts w:cs="Arial"/>
          <w:i/>
          <w:iCs/>
          <w:sz w:val="20"/>
          <w:szCs w:val="20"/>
          <w:lang w:val="de-DE"/>
        </w:rPr>
        <w:t>v.</w:t>
      </w:r>
      <w:r>
        <w:rPr>
          <w:rFonts w:cs="Arial"/>
          <w:i/>
          <w:iCs/>
          <w:sz w:val="20"/>
          <w:szCs w:val="20"/>
          <w:lang w:val="de-DE"/>
        </w:rPr>
        <w:t> </w:t>
      </w:r>
      <w:r w:rsidRPr="00775258">
        <w:rPr>
          <w:rFonts w:cs="Arial"/>
          <w:i/>
          <w:iCs/>
          <w:sz w:val="20"/>
          <w:szCs w:val="20"/>
          <w:lang w:val="de-DE"/>
        </w:rPr>
        <w:t>Mangoldt/Klein/Starck/Baer/Markard</w:t>
      </w:r>
      <w:r w:rsidRPr="00775258">
        <w:rPr>
          <w:rFonts w:cs="Arial"/>
          <w:sz w:val="20"/>
          <w:szCs w:val="20"/>
          <w:lang w:val="de-DE"/>
        </w:rPr>
        <w:t xml:space="preserve">, </w:t>
      </w:r>
      <w:r w:rsidRPr="009D4D83">
        <w:rPr>
          <w:sz w:val="20"/>
          <w:szCs w:val="20"/>
          <w:lang w:val="de-DE"/>
        </w:rPr>
        <w:t>a.a.O. Fn. 5</w:t>
      </w:r>
      <w:r>
        <w:rPr>
          <w:sz w:val="20"/>
          <w:szCs w:val="20"/>
          <w:lang w:val="de-DE"/>
        </w:rPr>
        <w:t>5</w:t>
      </w:r>
      <w:r w:rsidRPr="009D4D83">
        <w:rPr>
          <w:sz w:val="20"/>
          <w:szCs w:val="20"/>
          <w:lang w:val="de-DE"/>
        </w:rPr>
        <w:t xml:space="preserve">, </w:t>
      </w:r>
      <w:r w:rsidRPr="009D4D83">
        <w:rPr>
          <w:rFonts w:eastAsia="Times New Roman" w:cs="Arial"/>
          <w:sz w:val="20"/>
          <w:szCs w:val="20"/>
          <w:lang w:val="de-DE" w:eastAsia="de-DE"/>
        </w:rPr>
        <w:t>GG Art. 3</w:t>
      </w:r>
      <w:r>
        <w:rPr>
          <w:rFonts w:eastAsia="Times New Roman" w:cs="Arial"/>
          <w:sz w:val="20"/>
          <w:szCs w:val="20"/>
          <w:lang w:val="de-DE" w:eastAsia="de-DE"/>
        </w:rPr>
        <w:t xml:space="preserve"> Abs. 2 und 3</w:t>
      </w:r>
      <w:r w:rsidRPr="009D4D83">
        <w:rPr>
          <w:rFonts w:eastAsia="Times New Roman" w:cs="Arial"/>
          <w:sz w:val="20"/>
          <w:szCs w:val="20"/>
          <w:lang w:val="de-DE" w:eastAsia="de-DE"/>
        </w:rPr>
        <w:t xml:space="preserve"> Rn. 425</w:t>
      </w:r>
      <w:r w:rsidRPr="00896743">
        <w:rPr>
          <w:rFonts w:ascii="Times New Roman" w:eastAsia="Times New Roman" w:hAnsi="Times New Roman" w:cs="Times New Roman"/>
          <w:noProof/>
          <w:sz w:val="24"/>
          <w:szCs w:val="24"/>
          <w:lang w:val="de-DE" w:eastAsia="de-DE"/>
        </w:rPr>
        <w:drawing>
          <wp:inline distT="0" distB="0" distL="0" distR="0" wp14:anchorId="13AA2571" wp14:editId="50A00500">
            <wp:extent cx="5715" cy="5715"/>
            <wp:effectExtent l="0" t="0" r="0" b="0"/>
            <wp:docPr id="20" name="Grafik 20" descr="https://ssl-beck.met.vgwort.de/na/pw-vgzm.19900-c-h-beck-y-400-pubid-510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sl-beck.met.vgwort.de/na/pw-vgzm.19900-c-h-beck-y-400-pubid-51068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r>
        <w:rPr>
          <w:rFonts w:eastAsia="Times New Roman" w:cs="Arial"/>
          <w:sz w:val="20"/>
          <w:szCs w:val="20"/>
          <w:lang w:val="de-DE" w:eastAsia="de-DE"/>
        </w:rPr>
        <w:t>.</w:t>
      </w:r>
    </w:p>
  </w:footnote>
  <w:footnote w:id="140">
    <w:p w14:paraId="5032A5E6" w14:textId="4B90F906" w:rsidR="00BA21B4" w:rsidRPr="000B5286"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c31e1cb1-5ab5-422e-989c-919e5f2812ae"/>
          <w:id w:val="2026441235"/>
          <w:placeholder>
            <w:docPart w:val="DefaultPlaceholder_-1854013440"/>
          </w:placeholder>
        </w:sdtPr>
        <w:sdtEndPr>
          <w:rPr>
            <w:rFonts w:cs="Arial"/>
          </w:rPr>
        </w:sdtEndPr>
        <w:sdtContent>
          <w:r w:rsidRPr="009D4D83">
            <w:rPr>
              <w:lang w:val="de-DE"/>
            </w:rPr>
            <w:t xml:space="preserve">A.A. </w:t>
          </w:r>
          <w:r w:rsidRPr="004E3289">
            <w:rPr>
              <w:rFonts w:cs="Arial"/>
              <w:noProof/>
            </w:rPr>
            <w:fldChar w:fldCharType="begin"/>
          </w:r>
          <w:r>
            <w:rPr>
              <w:rFonts w:cs="Arial"/>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UxNGFhLTA0OTUtNGRjYy04OTRiLWE2ODAwOTkyMmJkYiIsIlJhbmdlTGVuZ3RoIjoyOSwiUmVmZXJlbmNlSWQiOiI4YjYwZjQ3NC05OWI3LTQ2MmItYmVkMC03OTlkZmYyNzNi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5IiwiU3RhcnRQYWdlIjp7IiRpZCI6IjUiLCIkdHlwZSI6IlN3aXNzQWNhZGVtaWMuUGFnZU51bWJlciwgU3dpc3NBY2FkZW1pYyIsIklzRnVsbHlOdW1lcmljIjp0cnVlLCJOdW1iZXIiOjE3OSwiTnVtYmVyaW5nVHlwZSI6MCwiTnVtZXJhbFN5c3RlbSI6MCwiT3JpZ2luYWxTdHJpbmciOiIxNzkiLCJQcmV0dHlTdHJpbmciOiIxNzkifX0sIlJlZmVyZW5jZSI6eyIkaWQiOiI2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3IiwiJHR5cGUiOiJTd2lzc0FjYWRlbWljLkNpdGF2aS5QZXJzb24sIFN3aXNzQWNhZGVtaWMuQ2l0YXZpIiwiRmlyc3ROYW1lIjoiQWxleGFuZGVyIiwiTGFzdE5hbWUiOiJCcmVjaCIsIlByb3RlY3RlZCI6ZmFsc2UsIlNleCI6MiwiQ3JlYXRlZEJ5IjoiX05hdGFsaWEgQ29zYWNrIiwiQ3JlYXRlZE9uIjoiMjAyMC0xMS0xNVQxMzo0OTowOCIsIk1vZGlmaWVkQnkiOiJfTmF0YWxpYSBDb3NhY2siLCJJZCI6IjkxNWMyNjVhLTBiMWUtNDYzMi1iODdlLWMyZTEzODY2ZTgxNiIsIk1vZGlmaWVkT24iOiIyMDIwLTExLTE1VDEzOjQ5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YnF2Znppa3kuanBnIiwiVXJpU3RyaW5nIjoiOGI2MGY0NzQtOTliNy00NjJiLWJlZDAtNzk5ZGZmMjczYj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OTAvOTc4LTMtNDI4LTUyNjQ2LTgiLCJVcmlTdHJpbmciOiJodHRwczovL2RvaS5vcmcvMTAuMzc5MC85NzgtMy00MjgtNTI2NDYt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Wb3J3b3J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EluaGFsdHNcXCdmY2JlcnNp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EluaGFsdHN2ZXJ6ZWljaG5pc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HJcbl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Fia1xcJ2Zjcnp1bmdzdmVyemVpY2huaX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MSBFaW5mXFwnZmNocnVuZ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yIEthdGFzdHJvcGhlbm1lZGl6aW4gdW5kIFRyaWFnZX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LYXRhc3Ryb3BoZW4gdW5kIGFuZGVyZSBTY2hhZGVuc2VyZWlnbmlzc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dGVpZ2VuZGUgVGVuZGVue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OYXR1cm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UZWNobmlzY2hlIEthdGFzdHJvcGhlbn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zLiBUZXJyb3JhbnNjaGxcXCdlNG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U3lzdGVtYXRpc2NoZSBPcmRudW5nIGRlciBTY2hhZGVuc2JlZ3JpZmZ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EFsbGdlbWVpbmUgU2NoYWRlbnNlcmVpZ25pc3N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LYXRhc3Ryb3Bo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hYSkgRGVmaW5pdGlvb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thdGFzdHJvcGhlbmFy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N0cmVpdGlnZSBFaW5vcmRudW5nIGRlcyBLcmllZ2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VbmZcXCdlNGxsZSB1bmQgR3JvXFwnZGZzY2hhZGVuc2VyZWlnbmlzc2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QWt1dGUgU2NoYWRlbnNlcmVpZ25pc3NlIGluIGRlciBNZWRpeml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Ob3RmY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1hc3NlbmFuZmFsbCBIaWxmZWJlZFxcJ2ZjcmZ0aWd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TWVkaXppbmlzY2hlIFZlcmZhaHJlbiBiZWkgYWt1dGVuIFNjaGFkZW5zZXJlaWdua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Ob3RmYWxsbWVkaXpp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Rhc3Ryb3BoZW5tZWRpeml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FRyaWFn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Ehlcmt1bmZ0IHVuZCBoaXN0b3Jpc2NoZSBFbnR3aWNr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Wb3JzY2hsYWcgZGVyIEthdGFzdHJvcGhlbm1lZGl6a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RGVmaW5pdGlvbn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1heGltaWVydW5nc3ppZW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UHJheGl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FaW50ZWlsdW5nIGluIHZpZXIgVHJpYWdlZ3J1cHB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VmVyZmFocm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QuIEJlZGV1d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cXHU4MjIyIFRyaWFnZVxcdTgyMjAgIGluIGRlciBOb3RmYWxs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FdGhpc2NoZSB1bmQgcG9saXRpc2NoZSBEaXNrdXNzaW9uIHVtIGRpZSBBbmVya2Vub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YuIEhldXRpZ2UgVmVyd2VuZHVuZyBkZXMgQmVncmlmZmVzIFxcdTgyMjIgVHJpYWdlXFx1ODIyMCB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WnVyXFwnZmNja2RyXFwnZTRuZ3VuZyB6dWd1bnN0ZW4gZGVzIEJlZ3JpZmZlcyBcXHU4MjIyIFNpY2h0dW5n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uYWlzc2FuY2UgaW0gQWxsdGFn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MgRWlub3JkbnVuZyBpbiBkaWUgUmF0aW9uaWVydW5nc2RlYmF0dGUgaW0gR2VzdW5kaGVpdHN3ZXN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S4gXFx1ODIyMiBVbmVyc1xcJ2U0dHRsaWNoa2VpdFxcdTgyMjAg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IuIFJhdGlvbmllcnVuZ3N3aXJrbGljaGtlaXQgaW4gRGV1dHNjaGxhbm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YXRpb25hbGlz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JhdGlvbmllcnVuZ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UmF0aW9uaWVydW5nc2FsbHRh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FYmVu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m9ybW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ZWljaCB1bmQgSGF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ikgRGlyZWt0IHVuZCBJbmRpcmVr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jKSBWZXJkZWNrdCB1bmQgT2Zm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QpIEltcGxpeml0IHVuZCBFeHBsaXp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RWlub3JkbnVuZyBkZXIgVHJpYWd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UuIE5vdHdlbmRpZ2tlaXQgdm9uIG9mZmVuZW4gdW5kIGV4cGxpeml0ZW4gRW50c2NoZWlkdW5nZW5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Tm90d2VuZGlna2VpdCBzdHJlbmcgaW5kaXZpZHVlbGxlciBJbmRpa2F0aW9uc3N0ZWxs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DLiBBcnRlbiBkZXIgTWl0dGVsa25hcHBo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WaXJ0dWVsbGUgTWl0dGVsa25hcHBo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FrdXRlIE1pdHRlbGtuYXBwaGVp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RC4gVHJpYWdlIHZlcnN1cyBQYXRpZW50ZW5hdXN3YWhsIGltIG1lZGl6aW5pc2NoZW4gQWxsdG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QgRWluIFByb2JsZW0gZGVyIFZlcnRlaWx1bmdzZ2VyZWNodGlna2Vp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IaWxmbG9zaWdrZWl0IGRlciBHZXN1bmRoZWl0c1xcJ2Y2a29ub21p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GlsZmxvc2lna2VpdCBkZXIgTWVkaXpp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RXRoaWssIFJlY2h0IHVuZCBcXCdlNHJ6dGxpY2hlcyBFcm1l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kuIEV0aGlrIHVuZCBSZWNo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FxcJ2M0cnp0bGljaGUgU3RhbmRlc2V0aGlrLCBSZWNodCB1bmQgRXJtZXNz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SGluZWlud2lya2VuIGRlciBcXCdlNHJ6dGxpY2hlbiBTdGFuZGVzZXRoaWsgaW4gZGFzIFJlY2h0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FByaW1hdCB2ZXJmYXNzdW5nc3JlY2h0bGljaGVyIEdydW5kZW50c2NoZWlkdW5n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VHJpYWdlIHVuZCBcXCdlNHJ6dGxpY2hlcyBFcm1lc3Nlb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TFxcJ2Y2c3VuZ3NhbnNcXCdlNHR6ZSBpbiBkZXIgdHJhZGl0aW9uZWxsZW4gXFwnZTRyenRsaWNoZW4gU3RhbmRlc2V0aGlrIHVuZCBpbSBTdGFuZGVzcmV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SGlwcG9rcmF0aXNjaGVyIEVpZ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FxcJ2M0cnp0bGljaGUgQmVydWZzb3Jkbn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WF4aW1lIFxcdTgyMjIgTGViZW4genUgZXJoYWx0ZW4gLiAuIC4gXFx1ODIyMCB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EJlclxcJ2ZjY2tzaWNodGlndW5nIHZvbiBEcml0dGludGVyZXNz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Rpc2tyaW1pbmllcnVuZ3N2ZXJib3R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LiBQaGlsb3NvcGhpc2NoZSBcXCdkY2JlcmxlZ3VuZ2VuIHp1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LiBHXFwnZmN0ZXJzcGV6aWZpc2NoZSBWZXJ0ZWlsdW5nc2dlcmVjaH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MS4gR2VyZWNodGlna2VpdCBhbHMgdW5iZWRpbmd0ZSBzaXR0bGljaGUgRm9yZGVy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RyYW5zemVuZGVudGUgdW50ZWlsYmFyZSBtZWRpemluaXNjaGUgR1xcJ2ZjdGVy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FudHdvcnR2ZXJzdWNoZSBncm9cXCdkZmVyIHBoaWxvc29waGlzY2hlciBHZXJlY2h0aWdrZWl0c3RoZW9yaW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EuIEluZGl2aWR1YWxpc211c3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IuIEtvbnRyYWt0dWFsaXNtdXMgXFx1ODIxMSAgXFx1ODIyMiBUaGVvcnkgb2YgSnVzdGljZVxcdTgyMjAg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Rlb250b2xvZ2llIFxcdTgyMTEgIFxcdTgyMjIgS2F0ZWdvcmlzY2hlIEltcGVyYXRpdmV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0LiBEaWUgdGVsZW9sb2dpc2NoZSBFdGhpayBkZXMgVXRpbGl0YXJpc211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1LiBMaWJlcmFsaXNtdXN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i4gRWdhbGl0YXJpc211c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cuIFJlc3VtZW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EUuIEFublxcJ2U0aGVydW5nIGFuIGRhcyBHZXJlY2h0aWdrZWl0c3ppZW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FYmVuZSB2b24gUHJpbnppcGllbiBtaXR0bGVyZXIgUmVpY2h3ZWl0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LYXNrYWRlbm1vZGVsb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lJLiBFeCBhbnRlLUtvbnNlbnN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Vi4gQmVpdHJhZyBkZXMgUmVjaHR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ByYWt0aXNjaGVyIERpZW5lciBkZXIgR2VyZWNodGlna2Vpd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EaW1lbnNpb25lbiBkZXIgVmVydGVpbHVuZ3NnZXJlY2h0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hKSBMZWdpdGltYXRpb24gZHVyY2ggVmVyZmFoc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WdpdGltYXRpb24gZHVyY2ggaW5oYWx0bGljaGUgRGV0ZXJtaW5hbnR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TGVnaXRpbWF0aW9uIGR1cmNoIEJpbGx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WnVtIHdlaXRlcmVuIEdhbmcgZGVyIGp1cmlzdGlzY2hlbiBVbnRlcnN1Y2h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plcnNwbGl0dGVydGVzIFxcdTgyMjIgR2VzdW5kaGVpdHNyZWNo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ZXggc3BlY2lhbGVzIGRlcm9nYXQgbGVnaSBnZW5lcmFsa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1IChOaWNodC0pUmVnZWx1bmcgaW0gZGV1dHNjaGVuIFJlY2h0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FxcdTgyMjIgTWlzc2dsXFwnZmNja3RlXFx1ODIyMCAgUmVnZWx1bmcgZGVyIE9yZ2FudmVydGVpb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SWdub3JpZXJ1bmcgdm9uIFJhdGlvbmllcnVuZyB1bmQgUGF0aWVudGVuYXVzd2FobCBkdXJjaCBkYXMgU296aWFscmVjaHQgdW5kIGRhcyBwcml2YXRlIEtyYW5rZW52ZXJzaWNoZXJ1bmdzcmVjaH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SZWNodCBkZXIgR2VzZXR6bGljaGVuIEtyYW5rZW52ZXJzaWNo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QmVkYXJm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VmVyZGVja3RlIFJhdGlvbmllcnVuZyBkdXJjaCBkZW4gR2VzZXR6Z2Vi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VW53aXJ0c2NoYWZ0bGljaGtlaXQgZGVyIEJlaGFuZGx1bmcgYWxzIEF1c3NjaGx1c3Nrcml0ZXJpdW1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FdpcnRzY2hhZnRsaWNoa2VpdHNnZWJvdCBkZXMgXFwnYTcgMTIgU0dCIFZ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uZ2VtZXNzZW5oZWl0c3JlZ2VsdW5nIGRlcyBcXCdhNyAxMDYgQWJzLiAyYSBOci4gNCBTR0IgV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ykgRXJnZWJuaXMgenUgV2lydHNjaGFmdGxpY2hrZWl0c1xcJ2ZjYmVybGVndW5nZW4gaW4gZGVyIEdLV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LiBQcml2YXRlcyBLcmFua2VudmVyc2ljaGVydW5nc3JlY2h0IHVuZCBTb3ppYWxoaWxmZXJlY2h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YgQXVzc2FnZW4gaW50ZXJuYXRpb25hbGVyIFJlY2h0c3F1ZWxsZW5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RGFzIFxcdTgyMjIgUmVjaHQgYXVmIEdlc3VuZGhlaXRcXHU4MjIwICB1bmQgc2VpbiBlZ2FsaXRcXCdlNHJlciBDaGFyYWt0ZXJ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TYXR6dW5nIGRlciBXZWx0Z2VzdW5kaGVpdHNvcmdhbmlzYX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QWxsZ2VtZWluZSBFcmtsXFwnZTRydW5nIGRlciBNZW5zY2hlbnJlY2h0ZSBkZXIgVU5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V1cm9wXFwnZTRpc2NoZSBNZW5zY2hlbnJlY2h0c2tvbnZlbnRpb2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Vi4gRXVyb3BcXCdlNGlzY2hlIFNvemlhbG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Vi4gVU5PLVBha3QgSSBcXCdmY2JlciB3aXJ0c2NoYWZ0bGljaGUsIHNvemlhbGUgdW5kIGt1bHR1cmVsbGUgUmVjaHR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kuIFVOLUVya2xcXCdlNHJ1bmcgXFwnZmNiZXIgc296aWFsZW4gRm9ydHNjaHJpdHQgdW5kIEVudHdpY2tsdW5n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LiBMZWl0c1xcJ2U0dHplIGRlciBXSE8gZlxcJ2ZjciBkaWUgT3JnYW50cmFuc3BsYW50YXRpb24gYmVpbSBNZW5zY2hl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FZJSUkuIFdITy1DaGFydGEgdm9uIExqdWJsamFuYSBcXCdmY2JlciBkaWUgUmVmb3JtaWVydW5nIGRlciBHZXN1bmRoZWl0c3ZlcnNvcmd1bmd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WC4gRXVyb3BcXCdlNGlzY2hlIEJpb2V0aGlrLUtvbnZlbnRpb2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YLiBSZWNodCBkZXIgRXVyb3BcXCdlNGlzY2hlbiBVbm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WZXJ0cmFnIHp1ciBHclxcJ2ZjbmR1bmcgZGVyIEV1cm9wXFwnZTRpc2NoZW4gR2VtZWluc2NoYWZ0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R3J1bmRyZWNodHNjaGFydGF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zLiBSaWNodGxpbml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Qi4gU2NodXR6IGJlc29uZGVycyBnZWZcXCdlNGhyZGV0ZXIgUGF0aWVudGVuZ3J1cHB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dlaXN0aWcgWnVyXFwnZmNja2dlYmxpZWJlbmUgdW5kIFN0cmFmZ2VmYW5nZW5l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yaWVnc3ZcXCdmNmxrZXJyZWNod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DLiBCZXVydGVpbHVuZyBkZXIgaW50ZXJuYXRpb25hbGVuIFJlY2h0c3F1ZWxsZW5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XFwnYTcgNyBTdGFhdHMtIHVuZCB2ZXJ3YWx0dW5nc3JlY2h0bGljaGUgR2VzaWNodHNwdW5r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EuIEJlZGV1dHVuZyBkZXIgVmVyZmFzc3VuZyBmXFwnZmNyIGRpZS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IuIFxcdTgyMjIgUmVjaHQgYXVmIEdlc3VuZGhlaXRcXHU4MjIwICBpbSBTaW5uZSBkZXMgR3J1bmRnZXNldHp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FZvcmF1c3NldHp1bmcgZlxcJ2ZjciBlaW5lIEdydW5kcmVjaHRzdmVybGV0en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LiBLZWluIHVtZmFzc2VuZGVzIGFsbGdlbWVpbmVzIFxcdTgyMjIgUmVjaHQgYXVmIEdlc3VuZGhlaXRcXHU4MjIwI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JSS4gT3JpZ2luXFwnZTRyZXIgQW5zcHJ1Y2ggYXVmIGRhcyBFeGlzdGVuem1pbmltdW0gYXVzIEFydC4gMSBBYnMuIDEgU2F0eiAyLCAyIEFicy4gMiBTYXR6IDEgaS5WLm0uIEFydC4gMjA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jaHV0eiBkZXIgTWVuc2NoZW53XFwnZmNyZG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UmVjaHQgYXVmIExlYmVuIHVuZCBrXFwnZjZycGVybGljaGUgVW52ZXJzZWhydGh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U296aWFsc3RhYXRzcHJpbnppc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VYuIERlcml2YXRpdmVyIEFuc3BydWNoIGF1cyBBcnQuIDMgQWJzLiAxIEdH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i4gUmVzXFwnZmNtZW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EMuIFJlY2h0ZmVydGlndW5nIGRlciBQYXRpZW50ZW5hdXN3YWhsIGFtIE1hXFwnZGZzdGFiIGRlcyBBcnQuIDMgQWJzLiAxIEdH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3XFwnZTRocmxlaXN0dW5nc2dlaGFsdCBkZXMgR2xlaWNoaGVpdHNzYXR6ZXN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S4gXFx1ODIyMiBXaWxsa1xcJ2ZjcmZvcm1l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xcdTgyMjIgTmV1ZSBGb3JtZWxcXHU4MjIwI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ERpZmZlcmVuemllcnRlIEJldHJhY2h0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FVuZ2xlaWNoYmVoYW5kbHVuZyBnbGVpY2hlciBTYWNodmVyaGFsd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E1lZGl6aW5pc2NoZSBIaWxmZSBhbHMgbGVnaXRpbWVyIFp3ZWNrIGZcXCdmY3IgZGllIFVuZ2xlaWNoY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WLiBPcHRpbWFsZSBBbnBhc3N1bmcgZGVyIEF1c3dhaGxrcml0ZXJpZW4gYW4gZGFzV2VydGVzeXN0ZW0gZGVzIEdydW5kZ2VzZXR6Z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R2VzY2hsZWNodCwgQWJzdGFtbXVuZywgUmFzc2UsIFNwcmFjaGUsIEhlaW1hdCwgSGVya3VuZnQsIEdsYXViZW4sIHJlbGlnaVxcJ2Y2c2UgdW5kIHBvbGl0aXNjaGUgQW5zY2hhdXVuZywgQmVoaW5kZXJ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cgZGVyIFxcJ2RjYmVybGViZW5kZW56YWhs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MZWhyZSB2b20gUXVhbnRpZml6aWVydW5nc3ZlcmJvd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FhKSBcXHU4MjIyIEhlaWxpZ2tlaXQgZGVzIExlYmVuc1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EFic29sdXRlciBMZWJlbnNzY2h1dHp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IpIFJlYWxpdFxcJ2U0dCB2b20gXFx1ODIyMiBhYnNvbHV0b3JpZW50aWVydGVuIExlYmVuc3NjaHV0e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EVpbnNjaHJcXCdlNG5rdW5nZW4gZGVzIGFic29sdXRlbiBMZWJlbnNzY2h1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JiKSBcXHU4MjIyIEhlaWxpZ2tlaXQgZGVzIExlYmVuc1xcdTgyMjAgIGFscyAoYmxvXFwnZGZlKSBXZXJ0b3JpZW50aWVy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jKSBNYXhpbWFsZXIgUmVjaHRzZ1xcJ2ZjdGVyc2NodXR6IGFscyBaaWVsIGRlciBSZWNodHNvcmR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TdGFhdHNwaGlsb3NvcGhpc2NoZSBCZWRldXR1bmcgZGVzIExlYmV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SGVyc3RlbGx1bmcgXFx1ODIyMiBwcmFrdGlzY2hlciBLb25rb3JkYW5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YpIE9wdGltaWVydW5nc3ByaW56aX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cpIEhpbnRlcmdydW5kIGRlcyBRdWFudGlmaXppZXJ1bmdzdmVyYm90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XFx1ODIyMiBXZWhyZXQgZGVuIEFuZlxcJ2U0bmdlbl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FN0ZWxsdW5nbmFob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gpIFxcdTgyMjIgRGVyIFdlcnQgc3RlaWd0IG1pdCBkZXIgWmFob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pKSBXZXNlbnNnZWhhbHRzZ2FyYW50aWV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opIFZlcmVpbmJhcmtlaXQgbWl0IGRlciBSZWNodHNwcmVjaHVuZyBkZXMgQlZlcmZH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WEpIFp1bSBNZW5zY2hlbndcXCdmY3JkZXNh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WnVtIFNjaHdhbmdlcnNjaGFmdHNhYmJydWNo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2MpIFp1bSBMdWZ0c2ljaGVyaGVpdHNnZXNldHp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y4gRHJpbmdsaWNoa2VpdH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ZXhpa2FsaXNjaGVyIFZvcnJh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plaXRyYXVtYmV6b2dlbmUgQmV0cmFjaH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RXJmb2xnc2F1c3NpY2h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hKSBXYWhyc2NoZWlubGljaGtlaXQgZGVzIEhlaW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F1c21hXFwnZGYgZGVzIHp1IGVyd2FydGVuZGVuIEJlaGFuZGx1bmdzZXJmb2x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TGViZW5zd2VydGluZGlmZmVyZW56IGRlcyBSZWNodHNndXRlcyBMZWJ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JiKSBEYXMgS29uemVwdCBkZXIgXFx1ODIyMiBRVUFMWVxcdTgyMTcgc1xcdTgyMjAg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2MpIEdsZWljaGVyIHN1Ympla3RpdmVyIE51dHpl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RkKSBEb3BwZWx2ZXJ1cnRlaWx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MpIFN0ZXJiZW4gaW4gV1xcJ2ZjcmRl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S4gRXJnXFwnZTRuenVuZ3N2ZXJoXFwnZTRsdG5pcyB2b24gRHJpbmdsaWNoa2VpdCB1bmQgRXJmb2xnc2F1c3NpY2h0IGluIEJlenVnIGF1ZiBkaWUgTWF4aW1pZXJ1bmcgZGVyIFxcJ2RjYmVybGViZW5kZW56YWhs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YuIEF1ZndhbmQgYnp3LiBLb3N0ZW4gZGVyIEJlaGFuZG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y4gQWx0ZXJ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OC4gU3RhYXRzYW5nZWhcXCdmNnJ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OS4gRmluYW56a3JhZnQgZGVzIEhpbGZlYmVkXFwnZmNyZnRpZ2V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TAuIFNvemlhbGUgV2Vyd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MS4gXFx1ODIyMiBTZWxic3R2ZXJzY2h1bGRlblxcdTgyMjAg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yLiBadWZhbGxzcHJpbnppcCAoTG9zdmVyZmFocmVuLCBQcmlvcml0XFwnZTR0c3ByaW56aXAgXFx1ODIxMSAgV2FydGVsaXN0ZSl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MuIENoYW5jZW5nbGVpY2hoZWl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Vi4gRXJnZWJuaXMgenUgZGVuIHZlcmZhc3N1bmdzcmVjaHRsaWNoZW4gV2VydHZvcmdhY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ELiBMZWdpc2xhdGl2ZSBBbmZvcmRlcnVuZ2Vu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HcnVuZHNhdHogZGVzIFZvcmJlaGFsdGVzIGRlcyBHZXNldHpl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NYXNzZW5hbmZhbGwgSGlsZmViZWRcXCdmY3JmdGlnZXJ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XFx1ODIyMiBFcnN0LXJlY2h0LVNjaGx1c3NcXHU4MjIwICBhdXMgZGVyIE5DLVJlY2h0c3ByZWNo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FuZm9yZGVydW5nZW4gYW4gQXJ0IHVuZCBCZXN0aW1tdGhlaXQgZGVyIFJlZ2VsdW5n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MuIFppdGllcmdlYm90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HZXNldHpnZWJlcmlzY2hlIFp1c3RcXCdlNG5kaWdrZWl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BFLiBWZXJ3YWx0dW5nc3JlY2h0bGljaGUgQmV6XFwnZmNn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S4gWnVzdFxcJ2U0bmRpZ2tlaXQgaW0gZW5nZXJlbiBTaW5u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JLiBIb2hlaXRsaWNoZXMgSGFuZGVs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kgXFwnZTRyenRsaWNoZXIgVFxcJ2U0dGlna2VpdCBpbSBBbGxnZW1laW5lb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JbSBSZXR0dW5nc3dl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EluIGRlciBLYXRhc3Ryb3BoZW5oaWxm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SS4gQmVmdWduaXNub3Jt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Tm90d2VuZGlna2Vp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GZWhsZW5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Rm9sZ2V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VYuIFJlY2h0c25hdHVyIGRlciBUcmlhZ2UgdW5kIFJlY2h0c3NjaH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BcXCdhNyA4IFN0cmFmLSB1bmQgeml2aWxyZWNodGxpY2hlIEFzcGVrdG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U3RyYWZyZWNodCB1bmQ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TVxcJ2Y2Z2xpY2hlIFN0cmFmdGF0YmVzdFxcJ2U0bmR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FN0cmFmdGF0ZW4gZ2VnZW4gZGFzIExlYmVuIHVuZCBkaWUga1xcJ2Y2cnBlcmxpY2hlIFVudmVyc2VocnR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hKSBUdW4gb2RlciBVbnRlcmxhc3N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R2FyYW50ZW5zdGVsb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ykgR2FyYW50ZW5wZmxp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hYSkgTVxcJ2Y2Z2xpY2hrZWl0IGRlcyBIYW5kZWx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JiKSBHZWJvdGVuaGVpdCBkZXMgSGFuZGVsbn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jYykgWnVtdXRiYXJrZWl0IGRlcyBIYW5kZWxuc3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CkgRWludHJpdHQgZGVzIHRhdGJlc3RhbmRsaWNoZW4gRXJmb2xnZXMgXFx1ODIxMSAgaHlwb3RoZXRpc2NoZSBLYXVzYWxpdFxcJ2U0d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SkgU3ViamVrdGl2ZXIgVGF0YmVzdGFuZ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VbnRlcmxhc3NlbmUgSGlsZmVsZWlzdHVuZ3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ElJLiBTdHJhZnJlY2h0bGljaGUgTFxcJ2Y2c3VuZyBkZXIgUGF0aWVudGVuYXVzd2FobH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EuIEJlaSBLb2xsaXNpb24gdm9uIEdhcmFudGVucGZsaWNodGVuIChcXCdhNyAxMyBTdEdCK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SkgTFxcJ2Y2c3VuZyBuYWNoIGRlciByZWNodGZlcnRpZ2VuZGVuIFBmbGljaHRlbmtvbGxpc2lvbn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Vbm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sZWljaHdlcnRpZ2U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iKSBTdHJhZnJlY2h0bGljaGUgUmVsZXZhbnogZGVzIEFydC4gMyBBYnMuIDEgR0cgaW0gXFwnZGNicmlnZW59e1xyXG5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QmVpIEtvbGxpc2lvbiBtaXQgYWxsZy4gSGlsZmVsZWlzdHVuZ3NwZmxpY2h0IChcXCdhNyAzMjNjIFN0R0Ip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FRyaWFnZXBmbGljaHQgZlxcJ2ZjciBhbGxl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QuIE5vdHdlbmRpZ2tlaXQgZWluZXIgZXJnXFwnZTRuemVuZGVuIHN0cmFmZ2VzZXR6bGljaGVuIFJlZ2V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TY2h1bGRlYmVuZX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HcnVuZHNcXCdlNHR6bGljaCBrZWluIFZlcnppY2h0IGF1ZiBTdHJhZmUgd2VnZW4gR2V3aXNzZW5za29uZmxpa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i4gQXVzbmFobWUgXFx1ODIxMSAgUmV0dHVuZyBuYWhlc3RlaGVuZGVyIFBlcnN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Qi4gWml2aWxyZWNodC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SGFmdHVuZ3N0YXRiZXN0XFwnZTRuZ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VmVydHJh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HZXNjaFxcJ2U0ZnRzZlxcJ2ZjaHJ1bmcgb2huZSBBdWZ0cmF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MuIFVuZXJsYXVidGUgSGFuZGx1bmd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BbXRzaGFmdHVuZyB1bmQgUmVncmVz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b3JyYW5naWdlIEFtdHNoYWZ0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FJlZ3Jlc3NtXFwnZjZnbGljaGtlaXRlbiBnZWdlblxcJ2ZjYmVyIGRlbSBUcmlhZ2Vhcnp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lJLiBaaXZpbHJlY2h0bGljaGUgTFxcJ2Y2c3VuZyBkZXIgUGF0aWVudGVuYXVzd2FobH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b2dtYXRpc2NoZXIgU3RhbmRvcn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CAgICAgICAgICAgICAgICAgICAgICAgICAgICAgIGEpIExcXCdmNnN1bmcgaW0gQmVyZWljaCBkZXIgUGZsaWNodGVuYmVzdGltbX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TFxcJ2Y2c3VuZyBpbSBCZXJlaWNoIGRlciBSZWNodHN3aWRyaWdrZWl0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DIuIFVtZmFuZyBkZXIgeml2aWxyZWNodGxpY2hlbiBLb250cm9sb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hY2ggZGVuIEdydW5kc1xcJ2U0dHplbiBkZXIgcmVjaHRmZXJ0aWdlbmRlbiBQZmxpY2h0ZW5rb2xsaXNpb2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IpIFppdmlscmVjaHRsaWNoZSBSZWxldmFueiBkZXMgQXJ0LiAzIEFicy4gMSBHR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cml0dHdpcmt1bmcgZGVyIEdydW5kcmVjaHRl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YmIpIEJlc29uZGVyZSBWZXJhbnR3b3J0dW5nIGRlcyBUcmlhZ2Vhcnp0ZXN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OSBadXNhbW1lbmZhc3N1bmd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MaXRlcmF0dXJ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TYWNodmVyemVpY2huaXN9e1xccnRsY2hcXGFmM1xcYWZzMThcXGx0cmNoXFxmczE4XFxsYW5nMTAzMVxcbGFuZ25wMTAzMVxcbGFuZ2ZlMTAzMVxcbGFuZ2ZlbnAxMDMxXFxsb2NoXFxhZjNcXGRiY2hcXGFmM1xyXG5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}</w:instrText>
          </w:r>
          <w:r w:rsidRPr="004E3289">
            <w:rPr>
              <w:rFonts w:cs="Arial"/>
              <w:noProof/>
            </w:rPr>
            <w:fldChar w:fldCharType="separate"/>
          </w:r>
          <w:r w:rsidRPr="009D4D83">
            <w:rPr>
              <w:rFonts w:cs="Arial"/>
              <w:i/>
              <w:noProof/>
              <w:lang w:val="de-DE"/>
            </w:rPr>
            <w:t>Brech</w:t>
          </w:r>
          <w:r>
            <w:rPr>
              <w:rFonts w:cs="Arial"/>
              <w:noProof/>
              <w:lang w:val="de-DE"/>
            </w:rPr>
            <w:t>, a.a.O. Fn. 73</w:t>
          </w:r>
          <w:r w:rsidRPr="004E3289">
            <w:rPr>
              <w:rFonts w:cs="Arial"/>
              <w:i/>
              <w:noProof/>
              <w:lang w:val="de-DE"/>
            </w:rPr>
            <w:t xml:space="preserve">, </w:t>
          </w:r>
          <w:r w:rsidRPr="004E3289">
            <w:rPr>
              <w:rFonts w:cs="Arial"/>
              <w:noProof/>
              <w:lang w:val="de-DE"/>
            </w:rPr>
            <w:t>S.</w:t>
          </w:r>
          <w:r w:rsidRPr="009D4D83">
            <w:rPr>
              <w:rFonts w:cs="Arial"/>
              <w:noProof/>
              <w:lang w:val="de-DE"/>
            </w:rPr>
            <w:t xml:space="preserve"> 179:</w:t>
          </w:r>
          <w:r>
            <w:rPr>
              <w:rFonts w:cs="Arial"/>
              <w:noProof/>
              <w:lang w:val="de-DE"/>
            </w:rPr>
            <w:t xml:space="preserve"> </w:t>
          </w:r>
          <w:r w:rsidRPr="00010E3F">
            <w:rPr>
              <w:rFonts w:eastAsia="Times New Roman" w:cs="Arial"/>
              <w:lang w:val="de-DE" w:eastAsia="de-DE"/>
            </w:rPr>
            <w:t>„</w:t>
          </w:r>
          <w:r w:rsidRPr="009D4D83">
            <w:rPr>
              <w:rFonts w:eastAsia="Times New Roman" w:cs="Arial"/>
              <w:lang w:val="de-DE" w:eastAsia="de-DE"/>
            </w:rPr>
            <w:t>Im Ergebnis lassen sich aus den internationalen Rechtsquellen zwar einzelne Grundsätze, jedoch keine konkreten Vorgaben für die Frage der</w:t>
          </w:r>
          <w:r>
            <w:rPr>
              <w:rFonts w:eastAsia="Times New Roman" w:cs="Arial"/>
              <w:lang w:val="de-DE" w:eastAsia="de-DE"/>
            </w:rPr>
            <w:t xml:space="preserve"> ,</w:t>
          </w:r>
          <w:r w:rsidRPr="009D4D83">
            <w:rPr>
              <w:rFonts w:eastAsia="Times New Roman" w:cs="Arial"/>
              <w:lang w:val="de-DE" w:eastAsia="de-DE"/>
            </w:rPr>
            <w:t>richtigen</w:t>
          </w:r>
          <w:r>
            <w:rPr>
              <w:rFonts w:eastAsia="Times New Roman" w:cs="Arial"/>
              <w:lang w:val="de-DE" w:eastAsia="de-DE"/>
            </w:rPr>
            <w:t>'</w:t>
          </w:r>
          <w:r w:rsidRPr="009D4D83">
            <w:rPr>
              <w:rFonts w:eastAsia="Times New Roman" w:cs="Arial"/>
              <w:lang w:val="de-DE" w:eastAsia="de-DE"/>
            </w:rPr>
            <w:t xml:space="preserve"> Patientenauswahl entnehmen.</w:t>
          </w:r>
          <w:r>
            <w:rPr>
              <w:rFonts w:eastAsia="Times New Roman" w:cs="Arial"/>
              <w:lang w:val="de-DE" w:eastAsia="de-DE"/>
            </w:rPr>
            <w:t>"</w:t>
          </w:r>
          <w:r w:rsidRPr="004E3289">
            <w:rPr>
              <w:rFonts w:cs="Arial"/>
              <w:noProof/>
            </w:rPr>
            <w:fldChar w:fldCharType="end"/>
          </w:r>
          <w:r w:rsidRPr="00F61F7E">
            <w:rPr>
              <w:rFonts w:cs="Arial"/>
              <w:noProof/>
              <w:lang w:val="de-DE"/>
            </w:rPr>
            <w:t xml:space="preserve"> Allerdings wird in der Monografie die UN BRK nicht berücksichtigt.</w:t>
          </w:r>
        </w:sdtContent>
      </w:sdt>
    </w:p>
  </w:footnote>
  <w:footnote w:id="141">
    <w:p w14:paraId="237FE843" w14:textId="611BE4F8" w:rsidR="00BA21B4" w:rsidRPr="009D4D83" w:rsidRDefault="00BA21B4" w:rsidP="000B5286">
      <w:pPr>
        <w:rPr>
          <w:rFonts w:eastAsia="Times New Roman" w:cs="Arial"/>
          <w:sz w:val="20"/>
          <w:szCs w:val="20"/>
          <w:lang w:val="da-DK" w:eastAsia="da-DK"/>
        </w:rPr>
      </w:pPr>
      <w:r w:rsidRPr="009D4D83">
        <w:rPr>
          <w:rStyle w:val="Funotenzeichen"/>
          <w:sz w:val="20"/>
          <w:szCs w:val="20"/>
        </w:rPr>
        <w:footnoteRef/>
      </w:r>
      <w:r w:rsidRPr="00775258">
        <w:rPr>
          <w:lang w:val="de-DE"/>
        </w:rPr>
        <w:t xml:space="preserve"> </w:t>
      </w:r>
      <w:r w:rsidRPr="00775258">
        <w:rPr>
          <w:rFonts w:cs="Arial"/>
          <w:i/>
          <w:iCs/>
          <w:sz w:val="20"/>
          <w:szCs w:val="20"/>
          <w:lang w:val="de-DE"/>
        </w:rPr>
        <w:t>v. Mangoldt/Klein/Starck/Baer/Markard</w:t>
      </w:r>
      <w:r w:rsidRPr="00775258">
        <w:rPr>
          <w:rFonts w:cs="Arial"/>
          <w:sz w:val="20"/>
          <w:szCs w:val="20"/>
          <w:lang w:val="de-DE"/>
        </w:rPr>
        <w:t xml:space="preserve">, </w:t>
      </w:r>
      <w:r w:rsidRPr="00775258">
        <w:rPr>
          <w:sz w:val="20"/>
          <w:szCs w:val="20"/>
          <w:lang w:val="de-DE"/>
        </w:rPr>
        <w:t>a.a.O. Fn. 5</w:t>
      </w:r>
      <w:r>
        <w:rPr>
          <w:sz w:val="20"/>
          <w:szCs w:val="20"/>
          <w:lang w:val="de-DE"/>
        </w:rPr>
        <w:t>5</w:t>
      </w:r>
      <w:r w:rsidRPr="009D4D83">
        <w:rPr>
          <w:rFonts w:eastAsia="Times New Roman" w:cs="Arial"/>
          <w:sz w:val="20"/>
          <w:szCs w:val="20"/>
          <w:lang w:val="da-DK" w:eastAsia="da-DK"/>
        </w:rPr>
        <w:t>, GG Art. 3 Rn</w:t>
      </w:r>
      <w:r>
        <w:rPr>
          <w:rFonts w:eastAsia="Times New Roman" w:cs="Arial"/>
          <w:sz w:val="20"/>
          <w:szCs w:val="20"/>
          <w:lang w:val="da-DK" w:eastAsia="da-DK"/>
        </w:rPr>
        <w:t>.</w:t>
      </w:r>
      <w:r w:rsidRPr="009D4D83">
        <w:rPr>
          <w:rFonts w:eastAsia="Times New Roman" w:cs="Arial"/>
          <w:sz w:val="20"/>
          <w:szCs w:val="20"/>
          <w:lang w:val="da-DK" w:eastAsia="da-DK"/>
        </w:rPr>
        <w:t xml:space="preserve"> 425.</w:t>
      </w:r>
    </w:p>
  </w:footnote>
  <w:footnote w:id="142">
    <w:p w14:paraId="0298D015" w14:textId="062BDCE2" w:rsidR="00BA21B4" w:rsidRPr="00775258" w:rsidRDefault="00BA21B4" w:rsidP="00AA0F3F">
      <w:pPr>
        <w:pStyle w:val="Funotentext"/>
        <w:rPr>
          <w:rFonts w:cs="Arial"/>
          <w:lang w:val="de-DE"/>
        </w:rPr>
      </w:pPr>
      <w:r>
        <w:rPr>
          <w:rStyle w:val="Funotenzeichen"/>
        </w:rPr>
        <w:footnoteRef/>
      </w:r>
      <w:r w:rsidRPr="00775258">
        <w:rPr>
          <w:lang w:val="de-DE"/>
        </w:rPr>
        <w:t xml:space="preserve"> </w:t>
      </w:r>
      <w:r w:rsidRPr="00775258">
        <w:rPr>
          <w:rFonts w:cs="Arial"/>
          <w:i/>
          <w:iCs/>
          <w:lang w:val="de-DE"/>
        </w:rPr>
        <w:t>v. Mangoldt/Klein/Starck/Baer/Markard</w:t>
      </w:r>
      <w:r w:rsidRPr="00775258">
        <w:rPr>
          <w:rFonts w:cs="Arial"/>
          <w:lang w:val="de-DE"/>
        </w:rPr>
        <w:t xml:space="preserve">, </w:t>
      </w:r>
      <w:r w:rsidRPr="00775258">
        <w:rPr>
          <w:lang w:val="de-DE"/>
        </w:rPr>
        <w:t>a.a.O. Fn. 5</w:t>
      </w:r>
      <w:r>
        <w:rPr>
          <w:lang w:val="de-DE"/>
        </w:rPr>
        <w:t>5</w:t>
      </w:r>
      <w:r w:rsidRPr="009D4D83">
        <w:rPr>
          <w:rFonts w:eastAsia="Times New Roman" w:cs="Arial"/>
          <w:lang w:val="da-DK" w:eastAsia="da-DK"/>
        </w:rPr>
        <w:t>, GG Art. 3 Rn</w:t>
      </w:r>
      <w:r>
        <w:rPr>
          <w:rFonts w:eastAsia="Times New Roman" w:cs="Arial"/>
          <w:lang w:val="da-DK" w:eastAsia="da-DK"/>
        </w:rPr>
        <w:t>.</w:t>
      </w:r>
      <w:r w:rsidRPr="009D4D83">
        <w:rPr>
          <w:rFonts w:eastAsia="Times New Roman" w:cs="Arial"/>
          <w:lang w:val="da-DK" w:eastAsia="da-DK"/>
        </w:rPr>
        <w:t xml:space="preserve"> 388</w:t>
      </w:r>
      <w:r>
        <w:rPr>
          <w:rFonts w:eastAsia="Times New Roman" w:cs="Arial"/>
          <w:lang w:val="da-DK" w:eastAsia="da-DK"/>
        </w:rPr>
        <w:t>.</w:t>
      </w:r>
    </w:p>
  </w:footnote>
  <w:footnote w:id="143">
    <w:p w14:paraId="25503F8D" w14:textId="5BC574F6" w:rsidR="00BA21B4" w:rsidRPr="00E466E0" w:rsidRDefault="00BA21B4">
      <w:pPr>
        <w:pStyle w:val="Funotentext"/>
        <w:rPr>
          <w:lang w:val="de-DE"/>
        </w:rPr>
      </w:pPr>
      <w:r>
        <w:rPr>
          <w:rStyle w:val="Funotenzeichen"/>
        </w:rPr>
        <w:footnoteRef/>
      </w:r>
      <w:r>
        <w:rPr>
          <w:lang w:val="de-DE"/>
        </w:rPr>
        <w:t xml:space="preserve"> Z.B. die Stigmatisierung behinderter Menschen als minderwertige Arbeitskolleg*innen.</w:t>
      </w:r>
    </w:p>
  </w:footnote>
  <w:footnote w:id="144">
    <w:p w14:paraId="70861EA1" w14:textId="09A552A5" w:rsidR="00BA21B4" w:rsidRPr="001C0FAD" w:rsidRDefault="00BA21B4" w:rsidP="001C0FAD">
      <w:pPr>
        <w:widowControl/>
        <w:autoSpaceDE w:val="0"/>
        <w:autoSpaceDN w:val="0"/>
        <w:adjustRightInd w:val="0"/>
        <w:spacing w:line="240" w:lineRule="auto"/>
        <w:rPr>
          <w:lang w:val="de-DE"/>
        </w:rPr>
      </w:pPr>
      <w:r>
        <w:rPr>
          <w:rStyle w:val="Funotenzeichen"/>
        </w:rPr>
        <w:footnoteRef/>
      </w:r>
      <w:r w:rsidRPr="00F61F7E">
        <w:rPr>
          <w:lang w:val="de-DE"/>
        </w:rPr>
        <w:t xml:space="preserve"> </w:t>
      </w:r>
      <w:r w:rsidRPr="001C0FAD">
        <w:rPr>
          <w:sz w:val="20"/>
          <w:szCs w:val="20"/>
          <w:lang w:val="de-DE"/>
        </w:rPr>
        <w:t xml:space="preserve">Dafür z.B. </w:t>
      </w:r>
      <w:r w:rsidRPr="001C0FAD">
        <w:rPr>
          <w:i/>
          <w:sz w:val="20"/>
          <w:szCs w:val="20"/>
          <w:lang w:val="de-DE"/>
        </w:rPr>
        <w:t>Kubiciel, Michael</w:t>
      </w:r>
      <w:r>
        <w:rPr>
          <w:sz w:val="20"/>
          <w:szCs w:val="20"/>
          <w:lang w:val="de-DE"/>
        </w:rPr>
        <w:t>, Die Triage in der rechtswissenschaftlichen Diskussion, Zeitschift für Medizinische Ethik 66 (2020),</w:t>
      </w:r>
      <w:r w:rsidRPr="001C0FAD">
        <w:rPr>
          <w:sz w:val="20"/>
          <w:szCs w:val="20"/>
          <w:lang w:val="de-DE"/>
        </w:rPr>
        <w:t xml:space="preserve"> S.</w:t>
      </w:r>
      <w:r>
        <w:rPr>
          <w:sz w:val="20"/>
          <w:szCs w:val="20"/>
          <w:lang w:val="de-DE"/>
        </w:rPr>
        <w:t xml:space="preserve"> 509 (</w:t>
      </w:r>
      <w:r w:rsidRPr="001C0FAD">
        <w:rPr>
          <w:sz w:val="20"/>
          <w:szCs w:val="20"/>
          <w:lang w:val="de-DE"/>
        </w:rPr>
        <w:t>517</w:t>
      </w:r>
      <w:r>
        <w:rPr>
          <w:sz w:val="20"/>
          <w:szCs w:val="20"/>
          <w:lang w:val="de-DE"/>
        </w:rPr>
        <w:t>)</w:t>
      </w:r>
      <w:r>
        <w:rPr>
          <w:lang w:val="de-DE"/>
        </w:rPr>
        <w:t>: „</w:t>
      </w:r>
      <w:r w:rsidRPr="001C0FAD">
        <w:rPr>
          <w:rFonts w:cs="Arial"/>
          <w:sz w:val="20"/>
          <w:szCs w:val="20"/>
          <w:lang w:val="de-DE"/>
        </w:rPr>
        <w:t>Wenn – aus guten Gründen</w:t>
      </w:r>
      <w:r>
        <w:rPr>
          <w:rFonts w:cs="Arial"/>
          <w:sz w:val="20"/>
          <w:szCs w:val="20"/>
          <w:lang w:val="de-DE"/>
        </w:rPr>
        <w:t xml:space="preserve"> </w:t>
      </w:r>
      <w:r w:rsidRPr="001C0FAD">
        <w:rPr>
          <w:rFonts w:cs="Arial"/>
          <w:sz w:val="20"/>
          <w:szCs w:val="20"/>
          <w:lang w:val="de-DE"/>
        </w:rPr>
        <w:t>– eine Abwägung und Ressourcenallokation nach Maßgabe der Erfolgsaussichten</w:t>
      </w:r>
      <w:r>
        <w:rPr>
          <w:rFonts w:cs="Arial"/>
          <w:sz w:val="20"/>
          <w:szCs w:val="20"/>
          <w:lang w:val="de-DE"/>
        </w:rPr>
        <w:t xml:space="preserve"> </w:t>
      </w:r>
      <w:r w:rsidRPr="001C0FAD">
        <w:rPr>
          <w:rFonts w:cs="Arial"/>
          <w:sz w:val="20"/>
          <w:szCs w:val="20"/>
          <w:lang w:val="de-DE"/>
        </w:rPr>
        <w:t xml:space="preserve">bei der </w:t>
      </w:r>
      <w:r w:rsidRPr="001C0FAD">
        <w:rPr>
          <w:rFonts w:cs="Arial"/>
          <w:i/>
          <w:iCs/>
          <w:sz w:val="20"/>
          <w:szCs w:val="20"/>
          <w:lang w:val="de-DE"/>
        </w:rPr>
        <w:t xml:space="preserve">ex ante </w:t>
      </w:r>
      <w:r w:rsidRPr="001C0FAD">
        <w:rPr>
          <w:rFonts w:cs="Arial"/>
          <w:sz w:val="20"/>
          <w:szCs w:val="20"/>
          <w:lang w:val="de-DE"/>
        </w:rPr>
        <w:t>Triage zulässig sind, kann beides im Fall der – normativ vergleichbaren –</w:t>
      </w:r>
      <w:r>
        <w:rPr>
          <w:rFonts w:cs="Arial"/>
          <w:sz w:val="20"/>
          <w:szCs w:val="20"/>
          <w:lang w:val="de-DE"/>
        </w:rPr>
        <w:t xml:space="preserve"> </w:t>
      </w:r>
      <w:r w:rsidRPr="001C0FAD">
        <w:rPr>
          <w:rFonts w:cs="Arial"/>
          <w:i/>
          <w:iCs/>
          <w:sz w:val="20"/>
          <w:szCs w:val="20"/>
          <w:lang w:val="de-DE"/>
        </w:rPr>
        <w:t xml:space="preserve">ex post </w:t>
      </w:r>
      <w:r w:rsidRPr="001C0FAD">
        <w:rPr>
          <w:rFonts w:cs="Arial"/>
          <w:sz w:val="20"/>
          <w:szCs w:val="20"/>
          <w:lang w:val="de-DE"/>
        </w:rPr>
        <w:t>Triage nicht schlechterdings verboten sein.</w:t>
      </w:r>
      <w:r>
        <w:rPr>
          <w:rFonts w:cs="Arial"/>
          <w:lang w:val="de-DE"/>
        </w:rPr>
        <w:t>“</w:t>
      </w:r>
    </w:p>
  </w:footnote>
  <w:footnote w:id="145">
    <w:p w14:paraId="1F1E968D" w14:textId="60D8482C" w:rsidR="00BA21B4" w:rsidRPr="000B3BC7" w:rsidRDefault="00BA21B4">
      <w:pPr>
        <w:pStyle w:val="Funotentext"/>
        <w:rPr>
          <w:lang w:val="de-DE"/>
        </w:rPr>
      </w:pPr>
      <w:r>
        <w:rPr>
          <w:rStyle w:val="Funotenzeichen"/>
        </w:rPr>
        <w:footnoteRef/>
      </w:r>
      <w:r>
        <w:t xml:space="preserve"> </w:t>
      </w:r>
      <w:sdt>
        <w:sdtPr>
          <w:alias w:val="To edit, see citavi.com/edit"/>
          <w:tag w:val="CitaviPlaceholder#2abef36b-337e-4318-8b61-342ecb1b5d64"/>
          <w:id w:val="-42518418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YyMjg1LTk4MTQtNGNjMC05MGU5LWM4MWJkNmIzZDkzNCIsIlJhbmdlTGVuZ3RoIjozMCwiUmVmZXJlbmNlSWQiOiI4YjYwZjQ3NC05OWI3LTQ2MmItYmVkMC03OTlkZmYyNzNi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zIGZmIiwiU3RhcnRQYWdlIjp7IiRpZCI6IjUiLCIkdHlwZSI6IlN3aXNzQWNhZGVtaWMuUGFnZU51bWJlciwgU3dpc3NBY2FkZW1pYyIsIklzRnVsbHlOdW1lcmljIjpmYWxzZSwiTnVtYmVyIjo3MywiTnVtYmVyaW5nVHlwZSI6MCwiTnVtZXJhbFN5c3RlbSI6LTEsIk9yaWdpbmFsU3RyaW5nIjoiNzMgZmYiLCJQcmV0dHlTdHJpbmciOiI3MyBmZiJ9fSwiUmVmZXJlbmNlIjp7IiRpZCI6Ij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ciLCIkdHlwZSI6IlN3aXNzQWNhZGVtaWMuQ2l0YXZpLlBlcnNvbiwgU3dpc3NBY2FkZW1pYy5DaXRhdmkiLCJGaXJzdE5hbWUiOiJBbGV4YW5kZXIiLCJMYXN0TmFtZSI6IkJyZWNoIiwiUHJvdGVjdGVkIjpmYWxzZSwiU2V4IjoyLCJDcmVhdGVkQnkiOiJfTmF0YWxpYSBDb3NhY2siLCJDcmVhdGVkT24iOiIyMDIwLTExLTE1VDEzOjQ5OjA4IiwiTW9kaWZpZWRCeSI6Il9OYXRhbGlhIENvc2FjayIsIklkIjoiOTE1YzI2NWEtMGIxZS00NjMyLWI4N2UtYzJlMTM4NjZlODE2IiwiTW9kaWZpZWRPbiI6IjIwMjAtMTEtMTVUMTM6NDk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icXZmemlreS5qcGciLCJVcmlTdHJpbmciOiI4YjYwZjQ3NC05OWI3LTQ2MmItYmVkMC03OTlkZmYyNzNiN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5MC85NzgtMy00MjgtNTI2NDYtOCIsIlVyaVN0cmluZyI6Imh0dHBzOi8vZG9pLm9yZy8xMC4zNzkwLzk3OC0zLTQyOC01MjY0Ni0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FZvcndvcn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SW5oYWx0c1xcJ2ZjYmVyc2ljaH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SW5oYWx0c3ZlcnplaWNobmlz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clxu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QWJrXFwnZmNyenVuZ3N2ZXJ6ZWljaG5p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cXCdhNyAxIEVpbmZcXCdmY2hydW5n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FxcJ2E3IDIgS2F0YXN0cm9waGVubWVkaXppbiB1bmQgVHJpYWdl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EthdGFzdHJvcGhlbiB1bmQgYW5kZXJlIFNjaGFkZW5zZXJlaWduaXNz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N0ZWlnZW5kZSBUZW5kZW56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5hdHVya2F0YXN0cm9waG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RlY2huaXNjaGUgS2F0YXN0cm9waGVu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DMuIFRlcnJvcmFuc2NobFxcJ2U0Z2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lJLiBTeXN0ZW1hdGlzY2hlIE9yZG51bmcgZGVyIFNjaGFkZW5zYmVncmlmZm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S4gQWxsZ2VtZWluZSBTY2hhZGVuc2VyZWlnbmlzc2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EthdGFzdHJvcGhl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ICAgICAgICAgIGFhKSBEZWZpbml0aW9u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S2F0YXN0cm9waGVuYXJ0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jYykgU3RyZWl0aWdlIEVpbm9yZG51bmcgZGVzIEtyaWVnZXN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FVuZlxcJ2U0bGxlIHVuZCBHcm9cXCdkZnNjaGFkZW5zZXJlaWduaXNzZ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yLiBBa3V0ZSBTY2hhZGVuc2VyZWlnbmlzc2UgaW4gZGVyIE1lZGl6a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5vdGZhbGx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TWFzc2VuYW5mYWxsIEhpbGZlYmVkXFwnZmNyZnRpZ2Vy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NZWRpemluaXNjaGUgVmVyZmFocmVuIGJlaSBha3V0ZW4gU2NoYWRlbnNlcmVpZ25pc3N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5vdGZhbGxtZWRpemlufXtcXHJ0bGNoXFxhZjNcXGFmczE4XFxsdHJjaFxcZnMxOFxcbGFuZzEwMzFcXGxhbmducDEwMzFcXGxhbmdmZTEwMzFcXGxhbmdmZW5wMTAzMVxcbG9jaFxcYWYzXFxkYmNoXFxhZjNcXGhpY2hcXGYzXFxpbnNyc2lkMTA5NzYwNjJcXHBhcn1cclxu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hdGFzdHJvcGhlbm1lZGl6aW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y4gVHJpYWd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S4gSGVya3VuZnQgdW5kIGhpc3RvcmlzY2hlIEVudHdpY2t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UkuIFZvcnNjaGxhZyBkZXIgS2F0YXN0cm9waGVubWVkaXpp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EZWZpbml0aW9u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TWF4aW1pZXJ1bmdzemllb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zLiBQcmF4aX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EVpbnRlaWx1bmcgaW4gdmllciBUcmlhZ2VncnVwcGVu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iKSBWZXJmYWhy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C4gQmVkZXV0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UkuIFxcdTgyMjIgVHJpYWdlXFx1ODIyMCAgaW4gZGVyIE5vdGZhbGxtZWRpeml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VYuIEV0aGlzY2hlIHVuZCBwb2xpdGlzY2hlIERpc2t1c3Npb24gdW0gZGllIEFuZXJrZW5u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Vi4gSGV1dGlnZSBWZXJ3ZW5kdW5nIGRlcyBCZWdyaWZmZXMgXFx1ODIyMiBUcmlhZ2VcXHU4MjIwIH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adXJcXCdmY2NrZHJcXCdlNG5ndW5nIHp1Z3Vuc3RlbiBkZXMgQmVncmlmZmVzIFxcdTgyMjIgU2ljaHR1bmd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yLiBSZW5haXNzYW5jZSBpbSBBbGx0YWd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MyBFaW5vcmRudW5nIGluIGRpZSBSYXRpb25pZXJ1bmdzZGViYXR0ZSBpbSBHZXN1bmRoZWl0c3dlc2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BLiBcXHU4MjIyIFVuZXJzXFwnZTR0dGxpY2hrZWl0XFx1ODIyMCB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i4gUmF0aW9uaWVydW5nc3dpcmtsaWNoa2VpdCBpbiBEZXV0c2NobGFuZ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JhdGlvbmFsaXNp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S4gUmF0aW9uaWVydW5n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RlZmluaXRpb2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yLiBSYXRpb25pZXJ1bmdzYWxsdGF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MuIEViZW5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0LiBGb3Jt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EpIFdlaWNoIHVuZCBIYXJ0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iKSBEaXJla3QgdW5kIEluZGlyZWt0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MpIFZlcmRlY2t0IHVuZCBPZmZ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ZCkgSW1wbGl6aXQgdW5kIEV4cGxpem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lKSBFaW5vcmRudW5nIGRlciBUcmlhZ2V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NS4gTm90d2VuZGlna2VpdCB2b24gb2ZmZW5lbiB1bmQgZXhwbGl6aXRlbiBFbnRzY2hlaWR1bmdlbn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2LiBOb3R3ZW5kaWdrZWl0IHN0cmVuZyBpbmRpdmlkdWVsbGVyIEluZGlrYXRpb25zc3RlbGx1bmd9e1xccnRsY2hcXGFmM1xcYWZzMThcXGx0cmNoXFxmczE4XFxsYW5nMTAzMVxcbGFuZ25wMTAzMVxcbGFuZ2ZlMTAzMVxcbGFuZ2ZlbnAxMDMx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MuIEFydGVuIGRlciBNaXR0ZWxrbmFwcGhlaX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FZpcnR1ZWxsZSBNaXR0ZWxrbmFwcGhlaXR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QWt1dGUgTWl0dGVsa25hcHBoZWl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ELiBUcmlhZ2UgdmVyc3VzIFBhdGllbnRlbmF1c3dhaGwgaW0gbWVkaXppbmlzY2hlbiBBbGx0YWd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XFwnYTcgNCBFaW4gUHJvYmxlbSBkZXIgVmVydGVpbHVuZ3NnZXJlY2h0aWdrZWl0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EuIEhpbGZsb3NpZ2tlaXQgZGVyIEdlc3VuZGhlaXRzXFwnZjZrb25vbWl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IaWxmbG9zaWdrZWl0IGRlciBNZWRpeml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DLiBFdGhpaywgUmVjaHQgdW5kIFxcJ2U0cnp0bGljaGVzIEVybWVz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S4gRXRoaWsgdW5kIFJlY2h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S4gXFwnYzRyenRsaWNoZSBTdGFuZGVzZXRoaWssIFJlY2h0IHVuZCBFcm1lc3N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IaW5laW53aXJrZW4gZGVyIFxcJ2U0cnp0bGljaGVuIFN0YW5kZXNldGhpayBpbiBkYXMgUmVjaHR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i4gUHJpbWF0IHZlcmZhc3N1bmdzcmVjaHRsaWNoZXIgR3J1bmRlbnRzY2hlaWR1bmd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zLiBUcmlhZ2UgdW5kIFxcJ2U0cnp0bGljaGVzIEVybWVzc2Vu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lJLiBMXFwnZjZzdW5nc2Fuc1xcJ2U0dHplIGluIGRlciB0cmFkaXRpb25lbGxlbiBcXCdlNHJ6dGxpY2hlbiBTdGFuZGVzZXRoaWsgdW5kIGltIFN0YW5kZXNyZWNo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IaXBwb2tyYXRpc2NoZXIgRWlk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XFwnYzRyenRsaWNoZSBCZXJ1ZnNvcmRu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NYXhpbWUgXFx1ODIyMiBMZWJlbiB6dSBlcmhhbHRlbiAuIC4gLiBcXHU4MjIwIH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QmVyXFwnZmNja3NpY2h0aWd1bmcgdm9uIERyaXR0aW50ZXJlc3N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ykgRGlza3JpbWluaWVydW5nc3ZlcmJvdGV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EQuIFBoaWxvc29waGlzY2hlIFxcJ2RjYmVybGVndW5nZW4genVyIFZlcnRlaWx1bmdzZ2VyZWNodG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kuIEdcXCdmY3RlcnNwZXppZmlzY2hlIFZlcnRlaWx1bmdzZ2VyZWNodGlna2Vp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xLiBHZXJlY2h0aWdrZWl0IGFscyB1bmJlZGluZ3RlIHNpdHRsaWNoZSBGb3JkZXJ1bm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VHJhbnN6ZW5kZW50ZSB1bnRlaWxiYXJlIG1lZGl6aW5pc2NoZSBHXFwnZmN0ZXJ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BJSS4gQW50d29ydHZlcnN1Y2hlIGdyb1xcJ2RmZXIgcGhpbG9zb3BoaXNjaGVyIEdlcmVjaHRpZ2tlaXRzdGhlb3Jp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S4gSW5kaXZpZHVhbGlzbXVz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i4gS29udHJha3R1YWxpc211cyBcXHU4MjExICBcXHU4MjIyIFRoZW9yeSBvZiBKdXN0aWNlXFx1ODIyMCB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RGVvbnRvbG9naWUgXFx1ODIxMSAgXFx1ODIyMiBLYXRlZ29yaXNjaGUgSW1wZXJhdGl2ZVxcdTgyMjAg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QuIERpZSB0ZWxlb2xvZ2lzY2hlIEV0aGlrIGRlcyBVdGlsaXRhcmlzbXV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UuIExpYmVyYWxpc211c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2LiBFZ2FsaXRhcmlzbXVz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Ny4gUmVzdW1l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RS4gQW5uXFwnZTRoZXJ1bmcgYW4gZGFzIEdlcmVjaHRpZ2tlaXRzemllb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kuIEViZW5lIHZvbiBQcmluemlwaWVuIG1pdHRsZXJlciBSZWljaHdlaXRl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Ethc2thZGVubW9kZWxs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SUkuIEV4IGFudGUtS29uc2Vuc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WLiBCZWl0cmFnIGRlcyBSZWNodHN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UHJha3Rpc2NoZXIgRGllbmVyIGRlciBHZXJlY2h0aWdrZWl0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ERpbWVuc2lvbmVuIGRlciBWZXJ0ZWlsdW5nc2dlcmVjaHR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EpIExlZ2l0aW1hdGlvbiBkdXJjaCBWZXJmYWhy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xlZ2l0aW1hdGlvbiBkdXJjaCBpbmhhbHRsaWNoZSBEZXRlcm1pbmFudG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jKSBMZWdpdGltYXRpb24gZHVyY2ggQmlsbGlna2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adW0gd2VpdGVyZW4gR2FuZyBkZXIganVyaXN0aXNjaGVuIFVudGVyc3VjaH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WmVyc3BsaXR0ZXJ0ZXMgXFx1ODIyMiBHZXN1bmRoZWl0c3JlY2h0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IpIExleCBzcGVjaWFsZXMgZGVyb2dhdCBsZWdpIGdlbmVyYWxp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UgKE5pY2h0LSlSZWdlbHVuZyBpbSBkZXV0c2NoZW4gUmVjaHR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QS4gXFx1ODIyMiBNaXNzZ2xcXCdmY2NrdGVcXHU4MjIwICBSZWdlbHVuZyBkZXIgT3JnYW52ZXJ0ZWlsdW5n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JZ25vcmllcnVuZyB2b24gUmF0aW9uaWVydW5nIHVuZCBQYXRpZW50ZW5hdXN3YWhsIGR1cmNoIGRhcyBTb3ppYWxyZWNodCB1bmQgZGFzIHByaXZhdGUgS3JhbmtlbnZlcnNpY2hlcnVuZ3NyZWNodH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JlY2h0IGRlciBHZXNldHpsaWNoZW4gS3JhbmtlbnZlcnNpY2hlcn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ZWRhcmZzcHJpbnppc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WZXJkZWNrdGUgUmF0aW9uaWVydW5nIGR1cmNoIGRlbiBHZXNldHpnZWJlc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VbndpcnRzY2hhZnRsaWNoa2VpdCBkZXIgQmVoYW5kbHVuZyBhbHMgQXVzc2NobHVzc2tyaXRlcml1b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V2lydHNjaGFmdGxpY2hrZWl0c2dlYm90IGRlcyBcXCdhNyAxMiBTR0IgV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QW5nZW1lc3NlbmhlaXRzcmVnZWx1bmcgZGVzIFxcJ2E3IDEwNiBBYnMuIDJhIE5yLiA0IFNHQiBW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jKSBFcmdlYm5pcyB6dSBXaXJ0c2NoYWZ0bGljaGtlaXRzXFwnZmNiZXJsZWd1bmdlbiBpbiBkZXIgR0tW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SUkuIFByaXZhdGVzIEtyYW5rZW52ZXJzaWNoZXJ1bmdzcmVjaHQgdW5kIFNvemlhbGhpbGZlcmVjaH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XFwnYTcgNiBBdXNzYWdlbiBpbnRlcm5hdGlvbmFsZXIgUmVjaHRzcXVlbGxlbn17XFxydGxjaFxcYWYzXFxhZnMxOFxcbHRyY2hcXGZzMThcXGxhbmcxMDMxXFxsYW5nbnAxMDMxXFxsYW5nZmUxMDMxXFxsYW5nZmVucDEwMzFcXGxvY2hcXGFmM1xcZGJjaFxcYWYzXFxoaWNoXFxmM1xcaW5zcnNpZDEwOTc2MDYyXFxwYXJ9XFxwYXJkXFxwbGFpblxcaXRhcDBcXHMwXFxzYTEyMFxcYXNwYWxwaGFcXGFzcG51bVxcYWRqdXN0cmlnaHRcclxu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EYXMgXFx1ODIyMiBSZWNodCBhdWYgR2VzdW5kaGVpdFxcdTgyMjAgIHVuZCBzZWluIGVnYWxpdFxcJ2U0cmVyIENoYXJha3Rlc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kuIFNhdHp1bmcgZGVyIFdlbHRnZXN1bmRoZWl0c29yZ2FuaXNhdGlv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LiBBbGxnZW1laW5lIEVya2xcXCdlNHJ1bmcgZGVyIE1lbnNjaGVucmVjaHRlIGRlciBVTn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ElJSS4gRXVyb3BcXCdlNGlzY2hlIE1lbnNjaGVucmVjaHRza29udmVudGlvb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ElWLiBFdXJvcFxcJ2U0aXNjaGUgU296aWFsY2hhcnRh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WLiBVTk8tUGFrdCBJIFxcJ2ZjYmVyIHdpcnRzY2hhZnRsaWNoZSwgc296aWFsZSB1bmQga3VsdHVyZWxsZSBSZWNodG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SS4gVU4tRXJrbFxcJ2U0cnVuZyBcXCdmY2JlciBzb3ppYWxlbiBGb3J0c2Nocml0dCB1bmQgRW50d2lja2x1bmd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SUkuIExlaXRzXFwnZTR0emUgZGVyIFdITyBmXFwnZmNyIGRpZSBPcmdhbnRyYW5zcGxhbnRhdGlvbiBiZWltIE1lbnNjaGV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VklJSS4gV0hPLUNoYXJ0YSB2b24gTGp1YmxqYW5hIFxcJ2ZjYmVyIGRpZSBSZWZvcm1pZXJ1bmcgZGVyIEdlc3VuZGhlaXRzdmVyc29yZ3VuZ317XHJcbl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ElYLiBFdXJvcFxcJ2U0aXNjaGUgQmlvZXRoaWstS29udmVudGlv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FguIFJlY2h0IGRlciBFdXJvcFxcJ2U0aXNjaGVuIFVuaW9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FZlcnRyYWcgenVyIEdyXFwnZmNuZHVuZyBkZXIgRXVyb3BcXCdlNGlzY2hlbiBHZW1laW5zY2hhZnRlb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HcnVuZHJlY2h0c2NoYXJ0YX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ICAgICAgICAgIDMuIFJpY2h0bGluaWVu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BCLiBTY2h1dHogYmVzb25kZXJzIGdlZlxcJ2U0aHJkZXRlciBQYXRpZW50ZW5ncnVwcGV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S4gR2Vpc3RpZyBadXJcXCdmY2NrZ2VibGllYmVuZSB1bmQgU3RyYWZnZWZhbmdlbmV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S4gS3JpZWdzdlxcJ2Y2bGtlcnJlY2h0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MuIEJldXJ0ZWlsdW5nIGRlciBpbnRlcm5hdGlvbmFsZW4gUmVjaHRzcXVlbGxl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cXCdhNyA3IFN0YWF0cy0gdW5kIHZlcndhbHR1bmdzcmVjaHRsaWNoZSBHZXNpY2h0c3B1bmt0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S4gQmVkZXV0dW5nIGRlciBWZXJmYXNzdW5nIGZcXCdmY3IgZGllIFRyaWFn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Qi4gXFx1ODIyMiBSZWNodCBhdWYgR2VzdW5kaGVpdFxcdTgyMjAgIGltIFNpbm5lIGRlcyBHcnVuZGdlc2V0emVz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S4gVm9yYXVzc2V0enVuZyBmXFwnZmNyIGVpbmUgR3J1bmRyZWNodHN2ZXJsZXR6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kuIEtlaW4gdW1mYXNzZW5kZXMgYWxsZ2VtZWluZXMgXFx1ODIyMiBSZWNodCBhdWYgR2VzdW5kaGVpdFxcdTgyMjAg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SUlJLiBPcmlnaW5cXCdlNHJlciBBbnNwcnVjaCBhdWYgZGFzIEV4aXN0ZW56bWluaW11bSBhdXMgQXJ0LiAxIEFicy4gMSBTYXR6IDIsIDIgQWJzLiAyIFNhdHogMSBpLlYubS4gQXJ0LiAyMCBBYnMuIDEgR0d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U2NodXR6IGRlciBNZW5zY2hlbndcXCdmY3JkZX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SZWNodCBhdWYgTGViZW4gdW5kIGtcXCdmNnJwZXJsaWNoZSBVbnZlcnNlaHJ0aGVpdH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Tb3ppYWxzdGFhdHNwcmluemlw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Vi4gRGVyaXZhdGl2ZXIgQW5zcHJ1Y2ggYXVzIEFydC4gMyBBYnMuIDEgR0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WLiBSZXNcXCdmY21l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Qy4gUmVjaHRmZXJ0aWd1bmcgZGVyIFBhdGllbnRlbmF1c3dhaGwgYW0gTWFcXCdkZnN0YWIgZGVzIEFydC4gMyBBYnMuIDEgR0d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LiBHZXdcXCdlNGhybGVpc3R1bmdzZ2VoYWx0IGRlcyBHbGVpY2hoZWl0c3NhdHplc317XFxydGxjaFxcYWYzXFxhZnMxOFxcbHRyY2hcXGZzMThcXGxhbmcxMDMxXFxsYW5nbnAxMDMxXFxsYW5nZmUxMDMxXFxsYW5nZmVucDEwMzFcXGxvY2hcXGFmM1xcZGJjaFxcYWYzXHJcbl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xLiBcXHU4MjIyIFdpbGxrXFwnZmNyZm9ybWVs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XFx1ODIyMiBOZXVlIEZvcm1lbFxcdTgyMjAg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y4gRGlmZmVyZW56aWVydGUgQmV0cmFjaHR1bmd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SS4gVW5nbGVpY2hiZWhhbmRsdW5nIGdsZWljaGVyIFNhY2h2ZXJoYWx0Z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ElJSS4gTWVkaXppbmlzY2hlIEhpbGZlIGFscyBsZWdpdGltZXIgWndlY2sgZlxcJ2ZjciBkaWUgVW5nbGVpY2hiZWhhbmRsdW5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SVYuIE9wdGltYWxlIEFucGFzc3VuZyBkZXIgQXVzd2FobGtyaXRlcmllbiBhbiBkYXNXZXJ0ZXN5c3RlbSBkZXMgR3J1bmRnZXNldHpl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HZXNjaGxlY2h0LCBBYnN0YW1tdW5nLCBSYXNzZSwgU3ByYWNoZSwgSGVpbWF0LCBIZXJrdW5mdCwgR2xhdWJlbiwgcmVsaWdpXFwnZjZzZSB1bmQgcG9saXRpc2NoZSBBbnNjaGF1dW5nLCBCZWhpbmRlcnVuZ317XFxydGxjaFxcYWYzXFxhZnMxOFxyXG5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NYXhpbWllcnVuZyBkZXIgXFwnZGNiZXJsZWJlbmRlbnphaGx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ExlaHJlIHZvbSBRdWFudGlmaXppZXJ1bmdzdmVyYm90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WEpIFxcdTgyMjIgSGVpbGlna2VpdCBkZXMgTGViZW5z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iYikgQWJzb2x1dGVyIExlYmVuc3NjaHV0en17XFxydGxjaFxcYWYzXFxhZnMxOFxcbHRyY2hcXGZzMThcXGxhbmcxMDMxXFxsYW5nbnAxMDMxXFxsYW5nZmUxMDMxXFxsYW5nZmVucDEwMzFcXGxvY2hcXGFmM1xyXG5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YikgUmVhbGl0XFwnZTR0IHZvbSBcXHU4MjIyIGFic29sdXRvcmllbnRpZXJ0ZW4gTGViZW5zc2NodXR6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CAgICAgICAgICBhYSkgRWluc2NoclxcJ2U0bmt1bmdlbiBkZXMgYWJzb2x1dGVuIExlYmVuc3NjaHV0emV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AgICAgICAgICAgYmIpIFxcdTgyMjIgSGVpbGlna2VpdCBkZXMgTGViZW5zXFx1ODIyMCAgYWxzIChibG9cXCdkZmUpIFdlcnRvcmllbnRpZXJ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MpIE1heGltYWxlciBSZWNodHNnXFwnZmN0ZXJzY2h1dHogYWxzIFppZWwgZGVyIFJlY2h0c29yZG5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QpIFN0YWF0c3BoaWxvc29waGlzY2hlIEJlZGV1dHVuZyBkZXMgTGViZW5z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lKSBIZXJzdGVsbHVuZyBcXHU4MjIyIHByYWt0aXNjaGVyIEtvbmtvcmRhbnpcXHU4MjIwIH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ZikgT3B0aW1pZXJ1bmdzcHJpbnppc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ZykgSGludGVyZ3J1bmQgZGVzIFF1YW50aWZpemllcnVuZ3N2ZXJib3R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FhKSBcXHU4MjIyIFdlaHJldCBkZW4gQW5mXFwnZTRuZ2Vu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U3RlbGx1bmduYWht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aCkgXFx1ODIyMiBEZXIgV2VydCBzdGVpZ3QgbWl0IGRlciBaYWhsXFx1ODIyMCB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GkpIFdlc2Vuc2dlaGFsdHNnYXJhbnRpZX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aikgVmVyZWluYmFya2VpdCBtaXQgZGVyIFJlY2h0c3ByZWNodW5nIGRlcyBCVmVyZkd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hYSkgWnVtIE1lbnNjaGVud1xcJ2ZjcmRlc2F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JiKSBadW0gU2Nod2FuZ2Vyc2NoYWZ0c2FiYnJ1Y2h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jYykgWnVtIEx1ZnRzaWNoZXJoZWl0c2dlc2V0en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zLiBEcmluZ2xpY2hrZWl0fXtcXHJ0bGNoXFxhZjNcXGFmczE4XFxsdHJjaFxcZnMxOFxcbGFuZzEwMzFcXGxhbmducDEwMzFcXGxhbmdmZTEwMzFcXGxhbmdmZW5wMTAzMVxcbG9jaFxcYWYzXFxkYmNoXFxhZjNcXGhpY2hcXGYzXFxpbnNyc2lkMTA5NzYwNjJcXHBhcn1cXHBhcmRcXHBsYWluXFxpdGFwMFxcczBcXHNhMTIwXFxhc3BhbHBoYVxcYXNwbnVtXFxhZGp1c3RyaWdodFxyXG5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EpIExleGlrYWxpc2NoZXIgVm9ycmF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YikgWmVpdHJhdW1iZXpvZ2VuZSBCZXRyYWNod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0LiBFcmZvbGdzYXVzc2ljaH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GEpIFdhaHJzY2hlaW5saWNoa2VpdCBkZXMgSGVpbHVuZ3NlcmZvbGd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ikgQXVzbWFcXCdkZiBkZXMgenUgZXJ3YXJ0ZW5kZW4gQmVoYW5kbHVuZ3NlcmZvbGdlc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ICAgICAgICAgIGFhKSBMZWJlbnN3ZXJ0aW5kaWZmZXJlbnogZGVzIFJlY2h0c2d1dGVzIExlYm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mIpIERhcyBLb256ZXB0IGRlciBcXHU4MjIyIFFVQUxZXFx1ODIxNyBzXFx1ODIyMCB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ICAgICAgICAgICAgICAgICAgICBjYykgR2xlaWNoZXIgc3ViamVrdGl2ZXIgTnV0emV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AgICAgICAgICAgZGQpIERvcHBlbHZlcnVydGVpbHVuZ3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ykgU3RlcmJlbiBpbiBXXFwnZmNyZGV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1LiBFcmdcXCdlNG56dW5nc3ZlcmhcXCdlNGx0bmlzIHZvbiBEcmluZ2xpY2hrZWl0IHVuZCBFcmZvbGdzYXVzc2ljaHQgaW4gQmV6dWcgYXVmIGRpZSBNYXhpbWllcnVuZyBkZXIgXFwnZGNiZXJsZWJlbmRlbnphaGx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Ni4gQXVmd2FuZCBiencuIEtvc3RlbiBkZXIgQmVoYW5kbHVuZ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3LiBBbHRlcn17XFxydGxjaFxcYWYzXFxhZnMxOFxcbHRyY2hcXGZzMThcXGxhbmcxMDMxXFxsYW5nbnAxMDMxXFxsYW5nZmUxMDMxXFxsYW5nZmVucDEwMzFcXGxvY2hcXGFmM1xcZGJjaFxcYWYzXFxoaWNoXFxmM1xcaW5zcnNpZDEwOTc2MDYyXFxwYXJ9XHJcbl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4LiBTdGFhdHNhbmdlaFxcJ2Y2cmlna2Vp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5LiBGaW5hbnprcmFmdCBkZXMgSGlsZmViZWRcXCdmY3JmdGlnZW59e1xccnRsY2hcXGFmM1xcYWZzMThcXGx0cmNoXFxmczE4XFxsYW5nMTAzMVxcbGFuZ25wMTAzMVxcbGFuZ2ZlMTAzMVxcbGFuZ2ZlbnAxMDMxXFxsb2NoXFxhZjNcXGRiY2hcXGFmM1xcaGljaFxcZjNcXGluc3JzaWQxMDk3NjA2MlxccGFyfVxccGFyZFxccGxhaW5cXGl0YXAwXFxzMFxcc2ExMjBcXGFzcGFscGhhXFxhc3BudW1cclxu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xMC4gU296aWFsZSBXZXJ0aWdr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xLiBcXHU4MjIyIFNlbGJzdHZlcnNjaHVsZGVuXFx1ODIyMCB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TIuIFp1ZmFsbHNwcmluemlwIChMb3N2ZXJmYWhyZW4sIFByaW9yaXRcXCdlNHRzcHJpbnppcCBcXHU4MjExICBXYXJ0ZWxpc3RlKX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My4gQ2hhbmNlbmdsZWljaGhlaX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WLiBFcmdlYm5pcyB6dSBkZW4gdmVyZmFzc3VuZ3NyZWNodGxpY2hlbiBXZXJ0dm9yZ2FiZW5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QuIExlZ2lzbGF0aXZlIEFuZm9yZGVydW5nZW5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EdydW5kc2F0eiBkZXMgVm9yYmVoYWx0ZXMgZGVzIEdlc2V0emV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1hc3NlbmFuZmFsbCBIaWxmZWJlZFxcJ2ZjcmZ0aWdlc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xLiBcXHU4MjIyIEVyc3QtcmVjaHQtU2NobHVzc1xcdTgyMjAgIGF1cyBkZXIgTkMtUmVjaHRzcHJlY2h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QW5mb3JkZXJ1bmdlbiBhbiBBcnQgdW5kIEJlc3RpbW10aGVpdCBkZXIgUmVnZWx1bmd9e1xccnRsY2hcXGFmM1xcYWZzMThcXGx0cmNoXFxmczE4XFxsYW5nMTAzMVxcbGFuZ25wMTAzMVxcbGFuZ2ZlMTAzMVxcbGFuZ2ZlbnAxMDMxXFxsb2NoXFxhZjNcclxu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y4gWml0aWVyZ2Vib3R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SUkuIEdlc2V0emdlYmVyaXNjaGUgWnVzdFxcJ2U0bmRpZ2tlaXR9e1xccnRsY2hcXGFmM1xcYWZzMThcXGx0cmNoXFxmczE4XFxsYW5nMTAzMVxcbGFuZ25wMTAzMVxcbGFuZ2ZlMTAzMVxcbGFuZ2ZlbnAxMDMxXFxsb2NoXFxhZjNcXGRiY2hcXGFmM1xcaGljaFxcZjNcXGluc3JzaWQxMDk3NjA2MlxccGFyfVxccGFyZFxccGxhaW5cXGl0YXAwXFxzMFxcc2ExMjBcXGFzcGFscGhhXHJcbl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yXG5cXGhpY2hcXGYzXFxpbnNyc2lkMTA5NzYwNjIgICAgICAgICAgIEUuIFZlcndhbHR1bmdzcmVjaHRsaWNoZSBCZXpcXCdmY2dlfX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BJLiBadXN0XFwnZTRuZGlna2VpdCBpbSBlbmdlcmVuIFNpbm5l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SUkuIEhvaGVpdGxpY2hlcyBIYW5kZWxu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EuIEJlaSBcXCdlNHJ6dGxpY2hlciBUXFwnZTR0aWdrZWl0IGltIEFsbGdlbWVpbmVu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ltIFJldHR1bmdzd2VzZW59e1xccnRsY2hcXGFmM1xcYWZzMThcXGx0cmNoXFxmczE4XFxsYW5nMTAzMVxcbGFuZ25wMTAzMVxcbGFuZ2ZlMTAzMVxcbGFuZ2ZlbnAxMDMxXFxsb2NoXFxhZjNcXGRiY2hcXGFmM1xcaGljaFxcZjNcXGluc3JzaWQxMDk3NjA2MlxyXG5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y4gSW4gZGVyIEthdGFzdHJvcGhlbmhpbGZl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SUlJLiBCZWZ1Z25pc25vcm1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xLiBOb3R3ZW5kaWdrZWl0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IuIEZlaGxlbn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zLiBGb2xnZW59e1xccnRsY2hcXGFmM1xcYWZzMThcXGx0cmNoXFxmczE4XFxsYW5nMTAzMVxcbGFuZ25wMTAzMVxcbGFuZ2ZlMTAzMVxcbGFuZ2ZlbnAxMDMxXFxsb2NoXFxhZjNcXGRiY2hcXGFmM1xcaGljaFxcZjNcXGluc3JzaWQxMDk3NjA2MlxccGFyfVxyXG5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BJVi4gUmVjaHRzbmF0dXIgZGVyIFRyaWFnZSB1bmQgUmVjaHRzc2NodXR6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FxcJ2E3IDggU3RyYWYtIHVuZCB6aXZpbHJlY2h0bGljaGUgQXNwZWt0ZX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BBLiBTdHJhZnJlY2h0IHVuZCBUcmlhZ2V9XHJcbntcXHJ0bGNoXFxhZjNcXGFmczE4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BJLiBNXFwnZjZnbGljaGUgU3RyYWZ0YXRiZXN0XFwnZTRuZ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S4gU3RyYWZ0YXRlbiBnZWdlbiBkYXMgTGViZW4gdW5kIGRpZSBrXFwnZjZycGVybGljaGUgVW52ZXJzZWhydGhlaX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ICAgICAgICAgIGEpIFR1biBvZGVyIFVudGVybGFzc2Vu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BiKSBHYXJhbnRlbnN0ZWxsdW5n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ICAgICAgICAgICAgICAgICAgICBjKSBHYXJhbnRlbnBmbGljaHR9e1xccnRsY2hcXGFmM1xcYWZzMThcXGx0cmNoXFxmczE4XFxsYW5nMTAzMVxcbGFuZ25wMTAzMVxcbGFuZ2ZlMTAzMVxcbGFuZ2ZlbnAxMDMxXFxsb2NoXFxhZjNcXGRiY2hcXGFmM1xcaGljaFxcZjNcXGluc3JzaWQxMDk3NjA2MlxccGFyfVxccGFyZFxccGxhaW5cXGl0YXAwXFxzMFxcc2ExMjBcXGFzcGFscGhhXFxhc3BudW1cXGFkanVzdHJpZ2h0XHJcbl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CAgICAgICAgICAgICAgICAgICAgICAgICAgICAgIGFhKSBNXFwnZjZnbGljaGtlaXQgZGVzIEhhbmRlbG5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mIpIEdlYm90ZW5oZWl0IGRlcyBIYW5kZWxuc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ICAgICAgICAgICAgICAgICAgICAgICAgICAgICAgICAgICAgICAgIGNjKSBadW11dGJhcmtlaXQgZGVzIEhhbmRlbG5z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kKSBFaW50cml0dCBkZXMgdGF0YmVzdGFuZGxpY2hlbiBFcmZvbGdlcyBcXHU4MjExICBoeXBvdGhldGlzY2hlIEthdXNhbGl0XFwnZTR0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CAgICAgICAgICBlKSBTdWJqZWt0aXZlciBUYXRiZXN0YW5kfXtcXHJ0bGNoXFxhZjNcXGFmczE4XFxsdHJjaFxcZnMxOFxcbGFuZzEwMzFcXGxhbmducDEwMzFcXGxhbmdmZTEwMzFcXGxhbmdmZW5wMTAzMV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IuIFVudGVybGFzc2VuZSBIaWxmZWxlaXN0dW5nfXtcXHJ0bGNoXFxhZjNcXGFmczE4XFxsdHJjaFxcZnMxOFxcbGFuZzEwMzFcXGxhbmducDEwMzFcXGxhbmdmZTEwMzFcXGxhbmdmZW5wMTAzMVxcbG9jaFxcYWYzXFxkYmNoXFxhZjNcXGhpY2hcXGYzXFxpbnNyc2lkMTA5NzYwNjJcXHBhcn1cXHBhcmRcXHBsYWluXFxpdGFwMFxcczBcXHNhMTIwXFxhc3BhbHBoYVxyXG5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clxuXFxoaWNoXFxmM1xcaW5zcnNpZDEwOTc2MDYyICAgICAgICAgICAgICAgICAgICAgSUkuIFN0cmFmcmVjaHRsaWNoZSBMXFwnZjZzdW5nIGRlciBQYXRpZW50ZW5hdXN3YWhs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CAgICAgICAgICAgICAgICAgICAgMS4gQmVpIEtvbGxpc2lvbiB2b24gR2FyYW50ZW5wZmxpY2h0ZW4gKFxcJ2E3IDEzIFN0R0Ip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BhKSBMXFwnZjZzdW5nIG5hY2ggZGVyIHJlY2h0ZmVydGlnZW5kZW4gUGZsaWNodGVua29sbGlzaW9ufXtcXHJ0bGNoXFxhZjNcXGFmczE4XHJcbl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CAgICAgICAgICAgICAgICAgICAgYWEpIFVuZ2xlaWNod2VydGlnZSBQZmxpY2h0ZW5rb2xsaXNpb2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CAgICAgICAgICBiYikgR2xlaWNod2VydGlnZSBQZmxpY2h0ZW5rb2xsaXNpb25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ICAgICAgICAgIGIpIFN0cmFmcmVjaHRsaWNoZSBSZWxldmFueiBkZXMgQXJ0LiAzIEFicy4gMSBHRyBpbSBcXCdkY2JyaWdlbn17XHJcbl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yLiBCZWkgS29sbGlzaW9uIG1pdCBhbGxnLiBIaWxmZWxlaXN0dW5nc3BmbGljaHQgKFxcJ2E3IDMyM2MgU3RHQil9e1xccnRsY2hcXGFmM1xcYWZzMThcclxuXFxsdHJjaFxcZnMxOFxcbGFuZzEwMzFcXGxhbmducDEwMzFcXGxhbmdmZTEwMzFcXGxhbmdmZW5wMTAzMV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clxuXFxsb2NoXFxhZjNcXGRiY2hcXGFmM1xcaGljaFxcZjN7XFxydGxjaFxcYWYzXFxhbGFuZzEwMjVcXGFmczE4XFxsdHJjaFxcZnMxOFxcbGFuZzEwMzFcXGxhbmducDEwMzFcXGxhbmdmZTEwMzFcXGxhbmdmZW5wMTAzMVxcbG9jaFxcYWYzXFxkYmNoXFxhZjNcXGhpY2hcXGYzXFxpbnNyc2lkMTA5NzYwNjIgICAgICAgICAgICAgICAgICAgICAgICAgICAgICAgMy4gVHJpYWdlcGZsaWNodCBmXFwnZmNyIGFsbGV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NC4gTm90d2VuZGlna2VpdCBlaW5lciBlcmdcXCdlNG56ZW5kZW4gc3RyYWZnZXNldHpsaWNoZW4gUmVnZWx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FNjaHVsZGViZW5l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dydW5kc1xcJ2U0dHpsaWNoIGtlaW4gVmVyemljaHQgYXVmIFN0cmFmZSB3ZWdlbiBHZXdpc3NlbnNrb25mbGlrd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yLiBBdXNuYWhtZSBcXHU4MjExICBSZXR0dW5nIG5haGVzdGVoZW5kZXIgUGVyc29u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BCLiBaaXZpbHJlY2h0IHVuZCBUcmlhZ2V9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AgICAgICAgICAgICAgICAgICAgIEkuIE1cXCdmNmdsaWNoZSBIYWZ0dW5nc3RhdGJlc3RcXCdlNG5kZX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ICAgICAgICAgICAgICAgICAgICAxLiBWZXJ0cmFnfXtcXHJ0bGNoXFxhZjNcXGFmczE4XFxsdHJjaFxcZnMxOFxcbGFuZzEwMzFcXGxhbmducDEwMzFcXGxhbmdmZTEwMzFcXGxhbmdmZW5wMTAzMV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AgICAgICAgICAgICAgICAgICAgIDIuIEdlc2NoXFwnZTRmdHNmXFwnZmNocnVuZyBvaG5lIEF1ZnRyYWd9e1xccnRsY2hcXGFmM1xcYWZzMThcXGx0cmNoXFxmczE4XFxsYW5nMTAzMVxcbGFuZ25wMTAzMVxcbGFuZ2ZlMTAzMVxcbGFuZ2ZlbnAxMDMxXFxsb2NoXFxhZjNcXGRiY2hcXGFmM1xyXG5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HJcblxcbG9jaFxcYWYzXFxkYmNoXFxhZjNcXGhpY2hcXGYzXFxpbnNyc2lkMTA5NzYwNjIgICAgICAgICAgICAgICAgICAgICAgICAgICAgICAgMy4gVW5lcmxhdWJ0ZSBIYW5kbHVuZ317XFxydGxjaFxcYWYzXFxhZnMxOFxcbHRyY2hcXGZzMThcXGxhbmcxMDMxXFxsYW5nbnAxMDMxXFxsYW5nZmUxMDMxXFxsYW5nZmVucDEwMzF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CAgICAgICAgICAgICAgICAgICAgSUkuIEFtdHNoYWZ0dW5nIHVuZCBSZWdyZXN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CAgICAgICAgICAgICAgICAgICAgICAgICAgICAgIDEuIFZvcnJhbmdpZ2UgQW10c2hhZnR1bmd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AgICAgICAgICAgMi4gUmVncmVzc21cXCdmNmdsaWNoa2VpdGVuIGdlZ2VuXFwnZmNiZXIgZGVtIFRyaWFnZWFyenR9e1xccnRsY2hcXGFmM1xcYWZzMThcXGx0cmNoXFxmczE4XFxsYW5nMTAzMVxcbGFuZ25wMTAzMVxcbGFuZ2ZlMTAzMVxcbGFuZ2ZlbnAxMDMxXHJcbl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clxuXFxsdHJjaFxcZnMxOFxcbGFuZzEwMzFcXGxhbmducDEwMzFcXGxhbmdmZTEwMzFcXGxhbmdmZW5wMTAzMVxcbG9jaFxcYWYzXFxkYmNoXFxhZjNcXGhpY2hcXGYzXFxpbnNyc2lkMTA5NzYwNjIgICAgICAgICAgICAgICAgICAgICBJSUkuIFppdmlscmVjaHRsaWNoZSBMXFwnZjZzdW5nIGRlciBQYXRpZW50ZW5hdXN3YWhsfXtcXHJ0bGNoXFxhZjNcXGFmczE4XFxsdHJjaFxcZnMxOFxcbGFuZzEwMzFcXGxhbmducDEwMzFcXGxhbmdmZTEwMzFcXGxhbmdmZW5wMTAzMVxcbG9jaFxcYWYzXFxkYmNoXFxhZjNcclxu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DEuIERvZ21hdGlzY2hlciBTdGFuZG9ydH17XFxydGxjaFxcYWYzXFxhZnMxOFxcbHRyY2hcXGZzMThcXGxhbmcxMDMxXFxsYW5nbnAxMDMxXFxsYW5nZmUxMDMxXFxsYW5nZmVucDEwMzFcXGxvY2hcXGFmM1xcZGJjaFxcYWYzXFxoaWNoXFxmM1xcaW5zcnNpZDEwOTc2MDYyXFxwYXJ9XFxwYXJkXFxwbGFpblxcaXRhcDBcXHMwXFxzYTEyMFxcYXNwYWxwaGFcclxu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HJcblxcaGljaFxcZjNcXGluc3JzaWQxMDk3NjA2MiAgICAgICAgICAgICAgICAgICAgICAgICAgICAgICAgICAgICAgICAgYSkgTFxcJ2Y2c3VuZyBpbSBCZXJlaWNoIGRlciBQZmxpY2h0ZW5iZXN0aW1tdW5nfXtcXHJ0bGNoXFxhZjNcXGFmczE4XFxsdHJjaFxcZnMxOFxcbGFuZzEwMzFcXGxhbmducDEwMzFcXGxhbmdmZTEwMzFcXGxhbmdmZW5wMTAzMVxcbG9jaFxcYWYzXFxkYmNoXFxhZjNcXGhpY2hcXGYzXFxpbnNyc2lkMTA5NzYwNjJcXHBhcn1cXHBhcmRcXHBsYWluXFxpdGFwMFxcczBcXHNhMTIwXHJcbl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HJcblxcZGJjaFxcYWYzXFxoaWNoXFxmM1xcaW5zcnNpZDEwOTc2MDYyICAgICAgICAgICAgICAgICAgICAgICAgICAgICAgICAgICAgICAgICBiKSBMXFwnZjZzdW5nIGltIEJlcmVpY2ggZGVyIFJlY2h0c3dpZHJpZ2tlaXR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Mi4gVW1mYW5nIGRlciB6aXZpbHJlY2h0bGljaGVuIEtvbnRyb2xsZX17XFxydGxjaFxcYWYzXFxhZnMxOFxcbHRyY2hcXGZzMThcXGxhbmcxMDMxXFxsYW5nbnAxMDMxXFxsYW5nZmUxMDMxXFxsYW5nZmVucDEwMzFcXGxvY2hcXGFmM1xcZGJjaFxcYWYzXFxoaWNoXFxmM1xcaW5zcnNpZDEwOTc2MDYyXFxwYXJ9XFxwYXJkXFxwbGFpblxcaXRhcDBcXHMwXFxzYTEyMFxyXG5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yXG5cXGRiY2hcXGFmM1xcaGljaFxcZjNcXGluc3JzaWQxMDk3NjA2MiAgICAgICAgICAgICAgICAgICAgICAgICAgICAgICAgICAgICAgICAgYSkgTmFjaCBkZW4gR3J1bmRzXFwnZTR0emVuIGRlciByZWNodGZlcnRpZ2VuZGVuIFBmbGljaHRlbmtvbGxpc2lvbn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ICAgICAgICAgICAgICAgICAgICAgICAgICAgICAgYikgWml2aWxyZWNodGxpY2hlIFJlbGV2YW56IGRlcyBBcnQuIDMgQWJzLiAxIEdH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AgICAgICAgICAgICAgICAgICAgICAgICAgICAgICAgICAgICAgICAgYWEpIERyaXR0d2lya3VuZyBkZXIgR3J1bmRyZWNodGV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CAgICAgICAgICAgICAgICAgICAgICAgICAgICAgICAgICAgICAgICBiYikgQmVzb25kZXJlIFZlcmFudHdvcnR1bmcgZGVzIFRyaWFnZWFyenRlc317XFxydGxjaFxcYWYzXFxhZnMxOFxcbHRyY2hcXGZzMThcXGxhbmcxMDMxXFxsYW5nbnAxMDMxXFxsYW5nZmUxMDMxXFxsYW5nZmVucDEwMzFcXGxvY2hcXGFmM1xcZGJjaFxcYWYzXFxoaWNoXFxmM1xcaW5zcnNpZDEwOTc2MDYyXFxwYXJ9XFxwYXJkXHJcbl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BcXCdhNyA5IFp1c2FtbWVuZmFzc3VuZ31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clxu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XGxvY2hcXGFmM1xcZGJjaFxcYWYzXFxoaWNoXFxmM1xcaW5zcnNpZDEwOTc2MDYyIExpdGVyYXR1cnZlcnplaWNobmlzfVxyXG57XFxydGxjaFxcYWYzXFxhZnMxOFxcbHRyY2hcXGZzMThcXGxhbmcxMDMxXFxsYW5nbnAxMDMxXFxsYW5nZmUxMDMxXFxsYW5nZmVucDEwMzF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HJcblxcbG9jaFxcYWYzXFxkYmNoXFxhZjNcXGhpY2hcXGYze1xccnRsY2hcXGFmM1xcYWxhbmcxMDI1XFxhZnMxOFxcbHRyY2hcXGZzMThcXGxhbmcxMDMxXFxsYW5nbnAxMDMxXFxsYW5nZmUxMDMxXFxsYW5nZmVucDEwMzFcXGxvY2hcXGFmM1xcZGJjaFxcYWYzXFxoaWNoXFxmM1xcaW5zcnNpZDEwOTc2MDYyIFNhY2h2ZXJ6ZWljaG5pc317XFxydGxjaFxcYWYzXFxhZnMxOFxcbHRyY2hcXGZzMThcXGxhbmcxMDMxXFxsYW5nbnAxMDMxXFxsYW5nZmUxMDMxXFxsYW5nZmVucDEwMzFcXGxvY2hcXGFmM1xcZGJjaFxcYWYzXHJcbl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MsIk51bWVyYWxTeXN0ZW0iOi0xLCJPcmlnaW5hbFN0cmluZyI6IlJuIDI0IGYiLCJTdGFydFBhZ2UiOnsiJGlkIjoiMTkiLCIkdHlwZSI6IlN3aXNzQWNhZGVtaWMuUGFnZU51bWJlciwgU3dpc3NBY2FkZW1pYyIsIklzRnVsbHlOdW1lcmljIjpmYWxzZSwiTnVtYmVyIjoyNCwiTnVtYmVyaW5nVHlwZSI6MywiTnVtZXJhbFN5c3RlbSI6LTEsIk9yaWdpbmFsU3RyaW5nIjoiUm4gMjQgZiIsIlByZXR0eVN0cmluZyI6IlJuIDI0IGYifX0sIlJlZmVyZW5jZSI6eyIkaWQiOiIyMC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VXBkYXRlVHlwZSI6MCwiQ29sbGFib3JhdG9ycyI6W10sIkNvdmVyUGF0aCI6eyIkaWQiOiIyMSIsIiR0eXBlIjoiU3dpc3NBY2FkZW1pYy5DaXRhdmkuTGlua2VkUmVzb3VyY2UsIFN3aXNzQWNhZGVtaWMuQ2l0YXZpIiwiTGlua2VkUmVzb3VyY2VUeXBlIjoyLCJPcmlnaW5hbFN0cmluZyI6IkM6XFxVc2Vyc1xcRGVnZW5lclxcQXBwRGF0YVxcTG9jYWxcXFRlbXBcXGdhdnV5cG11LmpwZyIsIlVyaVN0cmluZyI6ImVkYThjNjY5LTEyYWItNDAzMC1iYTgyLWEwZTMxNDJjNjY0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</w:instrText>
          </w:r>
          <w:r w:rsidRPr="00F61F7E">
            <w:rPr>
              <w:noProof/>
              <w:lang w:val="de-DE"/>
            </w:rPr>
            <w:instrText>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}</w:instrText>
          </w:r>
          <w:r>
            <w:rPr>
              <w:noProof/>
            </w:rPr>
            <w:fldChar w:fldCharType="separate"/>
          </w:r>
          <w:r w:rsidRPr="009D4D83">
            <w:rPr>
              <w:i/>
              <w:noProof/>
              <w:lang w:val="de-DE"/>
            </w:rPr>
            <w:t>Brech</w:t>
          </w:r>
          <w:r w:rsidRPr="004E3289">
            <w:rPr>
              <w:rFonts w:cs="Arial"/>
              <w:noProof/>
              <w:lang w:val="de-DE"/>
            </w:rPr>
            <w:t>, a.a.O. Fn. 7</w:t>
          </w:r>
          <w:r>
            <w:rPr>
              <w:rFonts w:cs="Arial"/>
              <w:noProof/>
              <w:lang w:val="de-DE"/>
            </w:rPr>
            <w:t>3</w:t>
          </w:r>
          <w:r w:rsidRPr="004E3289">
            <w:rPr>
              <w:rFonts w:cs="Arial"/>
              <w:i/>
              <w:noProof/>
              <w:lang w:val="de-DE"/>
            </w:rPr>
            <w:t xml:space="preserve">, </w:t>
          </w:r>
          <w:r w:rsidRPr="004E3289">
            <w:rPr>
              <w:rFonts w:cs="Arial"/>
              <w:noProof/>
              <w:lang w:val="de-DE"/>
            </w:rPr>
            <w:t>S.</w:t>
          </w:r>
          <w:r w:rsidRPr="009D4D83">
            <w:rPr>
              <w:noProof/>
              <w:lang w:val="de-DE"/>
            </w:rPr>
            <w:t xml:space="preserve"> 73 ff; </w:t>
          </w:r>
          <w:r w:rsidRPr="00010E3F">
            <w:rPr>
              <w:i/>
              <w:noProof/>
              <w:lang w:val="de-DE"/>
            </w:rPr>
            <w:t xml:space="preserve">Laufs, Katzenmeier, Lipp, </w:t>
          </w:r>
          <w:r w:rsidRPr="00010E3F">
            <w:rPr>
              <w:noProof/>
              <w:lang w:val="de-DE"/>
            </w:rPr>
            <w:t>a.a.O. Fn. 32</w:t>
          </w:r>
          <w:r>
            <w:rPr>
              <w:noProof/>
              <w:lang w:val="de-DE"/>
            </w:rPr>
            <w:t>,</w:t>
          </w:r>
          <w:r w:rsidRPr="009D4D83">
            <w:rPr>
              <w:noProof/>
              <w:lang w:val="de-DE"/>
            </w:rPr>
            <w:t xml:space="preserve"> Rn</w:t>
          </w:r>
          <w:r>
            <w:rPr>
              <w:noProof/>
              <w:lang w:val="de-DE"/>
            </w:rPr>
            <w:t>.</w:t>
          </w:r>
          <w:r w:rsidRPr="009D4D83">
            <w:rPr>
              <w:noProof/>
              <w:lang w:val="de-DE"/>
            </w:rPr>
            <w:t xml:space="preserve"> 24 f.</w:t>
          </w:r>
          <w:r>
            <w:rPr>
              <w:noProof/>
            </w:rPr>
            <w:fldChar w:fldCharType="end"/>
          </w:r>
          <w:r w:rsidRPr="009D4D83">
            <w:rPr>
              <w:noProof/>
              <w:lang w:val="de-DE"/>
            </w:rPr>
            <w:t xml:space="preserve">; </w:t>
          </w:r>
          <w:r w:rsidRPr="009D4D83">
            <w:rPr>
              <w:i/>
              <w:iCs/>
              <w:noProof/>
              <w:lang w:val="de-DE"/>
            </w:rPr>
            <w:t>Welti, Felix</w:t>
          </w:r>
          <w:r>
            <w:rPr>
              <w:noProof/>
              <w:lang w:val="de-DE"/>
            </w:rPr>
            <w:t xml:space="preserve">, </w:t>
          </w:r>
          <w:r w:rsidRPr="00C204E3">
            <w:rPr>
              <w:noProof/>
              <w:lang w:val="de-DE"/>
            </w:rPr>
            <w:t>Allokation, Rationierung, Priorisierung: Rechtliche Grundlagen</w:t>
          </w:r>
          <w:r>
            <w:rPr>
              <w:noProof/>
              <w:lang w:val="de-DE"/>
            </w:rPr>
            <w:t xml:space="preserve">, </w:t>
          </w:r>
          <w:r w:rsidRPr="009D4D83">
            <w:rPr>
              <w:noProof/>
              <w:lang w:val="de-DE"/>
            </w:rPr>
            <w:t xml:space="preserve">MedR 2010, </w:t>
          </w:r>
          <w:r>
            <w:rPr>
              <w:noProof/>
              <w:lang w:val="de-DE"/>
            </w:rPr>
            <w:t xml:space="preserve">S. </w:t>
          </w:r>
          <w:r w:rsidRPr="009D4D83">
            <w:rPr>
              <w:noProof/>
              <w:lang w:val="de-DE"/>
            </w:rPr>
            <w:t>379 ff</w:t>
          </w:r>
          <w:r>
            <w:rPr>
              <w:noProof/>
              <w:lang w:val="de-DE"/>
            </w:rPr>
            <w:t>.</w:t>
          </w:r>
          <w:r w:rsidRPr="009D4D83">
            <w:rPr>
              <w:noProof/>
              <w:lang w:val="de-DE"/>
            </w:rPr>
            <w:t xml:space="preserve"> </w:t>
          </w:r>
        </w:sdtContent>
      </w:sdt>
    </w:p>
  </w:footnote>
  <w:footnote w:id="146">
    <w:p w14:paraId="344A93A1" w14:textId="069B5FAD" w:rsidR="00BA21B4" w:rsidRPr="00DF737D" w:rsidRDefault="00BA21B4">
      <w:pPr>
        <w:pStyle w:val="Funotentext"/>
        <w:rPr>
          <w:lang w:val="de-DE"/>
        </w:rPr>
      </w:pPr>
      <w:r>
        <w:rPr>
          <w:rStyle w:val="Funotenzeichen"/>
        </w:rPr>
        <w:footnoteRef/>
      </w:r>
      <w:r w:rsidRPr="009D4D83">
        <w:rPr>
          <w:lang w:val="de-DE"/>
        </w:rPr>
        <w:t xml:space="preserve"> </w:t>
      </w:r>
      <w:r w:rsidRPr="00C204E3">
        <w:rPr>
          <w:lang w:val="de-DE"/>
        </w:rPr>
        <w:t xml:space="preserve">Vgl. die Kritik der </w:t>
      </w:r>
      <w:r w:rsidRPr="009D4D83">
        <w:rPr>
          <w:i/>
          <w:iCs/>
          <w:lang w:val="de-DE"/>
        </w:rPr>
        <w:t>Liga Selbstvertretung</w:t>
      </w:r>
      <w:r>
        <w:rPr>
          <w:lang w:val="de-DE"/>
        </w:rPr>
        <w:t>,</w:t>
      </w:r>
      <w:r w:rsidRPr="00C204E3">
        <w:rPr>
          <w:lang w:val="de-DE"/>
        </w:rPr>
        <w:t xml:space="preserve"> </w:t>
      </w:r>
      <w:r w:rsidRPr="009D4D83">
        <w:rPr>
          <w:rFonts w:cs="Arial"/>
          <w:lang w:val="de-DE" w:eastAsia="de-DE"/>
        </w:rPr>
        <w:t>2 Milliarden Mehrkosten für die Bundesländer – keine Zustimmung zum IPReG!</w:t>
      </w:r>
      <w:r>
        <w:rPr>
          <w:rFonts w:cs="Arial"/>
          <w:lang w:val="de-DE" w:eastAsia="de-DE"/>
        </w:rPr>
        <w:t>,</w:t>
      </w:r>
      <w:r w:rsidRPr="009D4D83">
        <w:rPr>
          <w:rFonts w:cs="Arial"/>
          <w:lang w:val="de-DE" w:eastAsia="de-DE"/>
        </w:rPr>
        <w:t xml:space="preserve"> </w:t>
      </w:r>
      <w:r>
        <w:rPr>
          <w:rFonts w:cs="Arial"/>
          <w:lang w:val="de-DE" w:eastAsia="de-DE"/>
        </w:rPr>
        <w:t xml:space="preserve">online: </w:t>
      </w:r>
      <w:hyperlink r:id="rId20" w:history="1">
        <w:r w:rsidRPr="00185011">
          <w:rPr>
            <w:lang w:val="de-DE"/>
          </w:rPr>
          <w:t>http://liga-selbstvertretung.de/?p=505</w:t>
        </w:r>
      </w:hyperlink>
      <w:r w:rsidRPr="009D4D83">
        <w:rPr>
          <w:rFonts w:cs="Arial"/>
          <w:lang w:val="de-DE" w:eastAsia="de-DE"/>
        </w:rPr>
        <w:t xml:space="preserve"> (Aufruf 8.12.2020); </w:t>
      </w:r>
      <w:r w:rsidRPr="00C204E3">
        <w:rPr>
          <w:rFonts w:cs="Arial"/>
          <w:lang w:val="de-DE" w:eastAsia="de-DE"/>
        </w:rPr>
        <w:t>100.000 Unterschriften gegen Spahns Reformpläne zur Intensivpflege</w:t>
      </w:r>
      <w:r>
        <w:rPr>
          <w:rFonts w:cs="Arial"/>
          <w:lang w:val="de-DE" w:eastAsia="de-DE"/>
        </w:rPr>
        <w:t xml:space="preserve">, Ärzteblatt v. 5.9.2019, online: </w:t>
      </w:r>
      <w:hyperlink r:id="rId21" w:history="1">
        <w:r w:rsidRPr="00185011">
          <w:rPr>
            <w:lang w:val="de-DE"/>
          </w:rPr>
          <w:t>https://www.aerzteblatt.de/nachrichten/105786/100-000-Unterschriften-gegen-Spahns-Reformplaene-zur-Intensivpflege</w:t>
        </w:r>
      </w:hyperlink>
      <w:r w:rsidRPr="009D4D83">
        <w:rPr>
          <w:rFonts w:cs="Arial"/>
          <w:lang w:val="de-DE" w:eastAsia="de-DE"/>
        </w:rPr>
        <w:t xml:space="preserve"> (Aufruf 9.12.2020);</w:t>
      </w:r>
      <w:r>
        <w:rPr>
          <w:rFonts w:cs="Arial"/>
          <w:lang w:val="de-DE" w:eastAsia="de-DE"/>
        </w:rPr>
        <w:t xml:space="preserve"> </w:t>
      </w:r>
      <w:r w:rsidRPr="009D4D83">
        <w:rPr>
          <w:rFonts w:cs="Arial"/>
          <w:i/>
          <w:lang w:val="de-DE" w:eastAsia="de-DE"/>
        </w:rPr>
        <w:t>Bundesministerium für Gesundheit</w:t>
      </w:r>
      <w:r>
        <w:rPr>
          <w:rFonts w:cs="Arial"/>
          <w:lang w:val="de-DE" w:eastAsia="de-DE"/>
        </w:rPr>
        <w:t xml:space="preserve">, </w:t>
      </w:r>
      <w:r w:rsidRPr="00C204E3">
        <w:rPr>
          <w:rFonts w:cs="Arial"/>
          <w:lang w:val="de-DE" w:eastAsia="de-DE"/>
        </w:rPr>
        <w:t>Intensivpflege- und Rehabilitationsstärkungsgesetz</w:t>
      </w:r>
      <w:r>
        <w:rPr>
          <w:rFonts w:cs="Arial"/>
          <w:lang w:val="de-DE" w:eastAsia="de-DE"/>
        </w:rPr>
        <w:t>, 2.7.2020, online</w:t>
      </w:r>
      <w:r w:rsidRPr="00185011">
        <w:rPr>
          <w:rFonts w:cs="Arial"/>
          <w:sz w:val="18"/>
          <w:szCs w:val="18"/>
          <w:lang w:val="de-DE" w:eastAsia="de-DE"/>
        </w:rPr>
        <w:t xml:space="preserve">: </w:t>
      </w:r>
      <w:hyperlink r:id="rId22" w:history="1">
        <w:r w:rsidRPr="00185011">
          <w:rPr>
            <w:lang w:val="de-DE"/>
          </w:rPr>
          <w:t>https://www.bundesgesundheitsministerium.de/ intensivpflegegesetz.html</w:t>
        </w:r>
      </w:hyperlink>
      <w:r w:rsidRPr="009D4D83">
        <w:rPr>
          <w:lang w:val="de-DE"/>
        </w:rPr>
        <w:t xml:space="preserve"> (Aufruf 9.12.2</w:t>
      </w:r>
      <w:r w:rsidRPr="009D4D83">
        <w:rPr>
          <w:rFonts w:cs="Arial"/>
          <w:lang w:val="de-DE" w:eastAsia="de-DE"/>
        </w:rPr>
        <w:t>020)</w:t>
      </w:r>
      <w:r w:rsidRPr="00DF737D">
        <w:rPr>
          <w:lang w:val="de-DE"/>
        </w:rPr>
        <w:t>.</w:t>
      </w:r>
    </w:p>
  </w:footnote>
  <w:footnote w:id="147">
    <w:p w14:paraId="64A35AC8" w14:textId="08FD3FB2" w:rsidR="00BA21B4" w:rsidRPr="009D4D83" w:rsidRDefault="00BA21B4">
      <w:pPr>
        <w:pStyle w:val="Funotentext"/>
        <w:rPr>
          <w:lang w:val="en-GB"/>
        </w:rPr>
      </w:pPr>
      <w:r>
        <w:rPr>
          <w:rStyle w:val="Funotenzeichen"/>
        </w:rPr>
        <w:footnoteRef/>
      </w:r>
      <w:r w:rsidRPr="009D4D83">
        <w:rPr>
          <w:lang w:val="en-GB"/>
        </w:rPr>
        <w:t xml:space="preserve"> </w:t>
      </w:r>
      <w:r w:rsidRPr="009D4D83">
        <w:rPr>
          <w:i/>
          <w:iCs/>
          <w:lang w:val="en-GB"/>
        </w:rPr>
        <w:t>United Nations</w:t>
      </w:r>
      <w:r w:rsidRPr="009D4D83">
        <w:rPr>
          <w:lang w:val="en-GB"/>
        </w:rPr>
        <w:t xml:space="preserve">, Transforming our world: the 2030 Agenda for Sustainable Development, online: </w:t>
      </w:r>
      <w:hyperlink r:id="rId23" w:history="1">
        <w:r w:rsidRPr="009D4D83">
          <w:t>https://sdgs.un.org/goals</w:t>
        </w:r>
      </w:hyperlink>
      <w:r w:rsidRPr="009D4D83">
        <w:rPr>
          <w:lang w:val="en-GB"/>
        </w:rPr>
        <w:t xml:space="preserve"> (Aufruf 9.12.2020)</w:t>
      </w:r>
      <w:r>
        <w:rPr>
          <w:lang w:val="en-GB"/>
        </w:rPr>
        <w:t xml:space="preserve"> sowie dt. </w:t>
      </w:r>
      <w:r w:rsidRPr="009D4D83">
        <w:rPr>
          <w:i/>
          <w:lang w:val="en-GB"/>
        </w:rPr>
        <w:t>2030Agenda.de</w:t>
      </w:r>
      <w:r>
        <w:rPr>
          <w:lang w:val="en-GB"/>
        </w:rPr>
        <w:t>, online:</w:t>
      </w:r>
      <w:r w:rsidRPr="009D4D83">
        <w:rPr>
          <w:lang w:val="en-GB"/>
        </w:rPr>
        <w:t xml:space="preserve"> </w:t>
      </w:r>
      <w:r w:rsidRPr="00C204E3">
        <w:rPr>
          <w:lang w:val="en-GB"/>
        </w:rPr>
        <w:t xml:space="preserve">https://www.2030agenda.de/de </w:t>
      </w:r>
      <w:r>
        <w:rPr>
          <w:lang w:val="en-GB"/>
        </w:rPr>
        <w:t>(Aufruf 10.12.2020).</w:t>
      </w:r>
    </w:p>
  </w:footnote>
  <w:footnote w:id="148">
    <w:p w14:paraId="5FCDB123" w14:textId="7C88BDA2" w:rsidR="00BA21B4" w:rsidRPr="009D4D83" w:rsidRDefault="00BA21B4">
      <w:pPr>
        <w:pStyle w:val="Funotentext"/>
        <w:rPr>
          <w:lang w:val="en-GB"/>
        </w:rPr>
      </w:pPr>
      <w:r>
        <w:rPr>
          <w:rStyle w:val="Funotenzeichen"/>
        </w:rPr>
        <w:footnoteRef/>
      </w:r>
      <w:r w:rsidRPr="009D4D83">
        <w:rPr>
          <w:lang w:val="de-DE"/>
        </w:rPr>
        <w:t xml:space="preserve"> </w:t>
      </w:r>
      <w:sdt>
        <w:sdtPr>
          <w:alias w:val="To edit, see citavi.com/edit"/>
          <w:tag w:val="CitaviPlaceholder#bd700178-235e-4255-ba21-72d0630ed27a"/>
          <w:id w:val="-1504890818"/>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jAxOTc5LWYzZjMtNDlmYS05N2ExLTcyZDBhMmYyMGM3MCIsIlJhbmdlTGVuZ3RoIjo3OSwiUmVmZXJlbmNlSWQiOiI2N2U0NDc0MS1kMzliLTRiMDMtYjQ2Ny1kMGZhYWRjNTE5NzAiLCJSZWZlcmVuY2UiOnsiJGlkIjoiMyIsIiR0eXBlIjoiU3dpc3NBY2FkZW1pYy5DaXRhdmkuUmVmZXJlbmNlLCBTd2lzc0FjYWRlbWljLkNpdGF2aSIsIkFic3RyYWN0IjoiQS82NS80M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QS82NS80MX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MYXN0TmFtZSI6IkludGVybmF0aW9uYWwgTGF3IENvbW1pc3Npb24iLCJQcm90ZWN0ZWQiOmZhbHNlLCJTZXgiOjAsIkNyZWF0ZWRCeSI6Il9UaGVyZXNpYSBEZWdlbmVyIiwiQ3JlYXRlZE9uIjoiMjAyMC0xMi0wOVQxNjo1ODowMyIsIk1vZGlmaWVkQnkiOiJfVGhlcmVzaWEgRGVnZW5lciIsIklkIjoiYjU2ZmQ3MTQtMmQ1OS00NTEwLWE0NWEtNTMyNzI5NjBjNjAyIiwiTW9kaWZpZWRPbiI6IjIwMjAtMTItMDlUMTY6NTg6MD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RlZ2VuZXJcXEFwcERhdGFcXExvY2FsXFxUZW1wXFxsZXltMnp2ay5qcGciLCJVcmlTdHJpbmciOiI2N2U0NDc0MS1kMzliLTRiMDMtYjQ2Ny1kMGZhYWRjNTE5Nz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</w:instrText>
          </w:r>
          <w:r w:rsidRPr="00F61F7E">
            <w:rPr>
              <w:noProof/>
              <w:lang w:val="en-GB"/>
            </w:rPr>
            <w:instrText>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}</w:instrText>
          </w:r>
          <w:r>
            <w:rPr>
              <w:noProof/>
            </w:rPr>
            <w:fldChar w:fldCharType="separate"/>
          </w:r>
          <w:r w:rsidRPr="00C3019E">
            <w:rPr>
              <w:i/>
              <w:noProof/>
            </w:rPr>
            <w:t xml:space="preserve">International Law Commission, </w:t>
          </w:r>
          <w:r w:rsidRPr="00C3019E">
            <w:rPr>
              <w:noProof/>
            </w:rPr>
            <w:t xml:space="preserve">Report of the International Law Commission, </w:t>
          </w:r>
          <w:r w:rsidRPr="00C204E3">
            <w:rPr>
              <w:noProof/>
            </w:rPr>
            <w:t>A/71/10</w:t>
          </w:r>
          <w:r>
            <w:rPr>
              <w:noProof/>
            </w:rPr>
            <w:t>,</w:t>
          </w:r>
          <w:r w:rsidRPr="00C204E3">
            <w:rPr>
              <w:noProof/>
            </w:rPr>
            <w:t xml:space="preserve"> </w:t>
          </w:r>
          <w:r w:rsidRPr="00C3019E">
            <w:rPr>
              <w:noProof/>
            </w:rPr>
            <w:t>2016</w:t>
          </w:r>
          <w:r>
            <w:rPr>
              <w:noProof/>
            </w:rPr>
            <w:t>, S. 13 ff</w:t>
          </w:r>
          <w:r w:rsidRPr="00C3019E">
            <w:rPr>
              <w:noProof/>
            </w:rPr>
            <w:t>.</w:t>
          </w:r>
          <w:r>
            <w:rPr>
              <w:noProof/>
            </w:rPr>
            <w:fldChar w:fldCharType="end"/>
          </w:r>
        </w:sdtContent>
      </w:sdt>
    </w:p>
  </w:footnote>
  <w:footnote w:id="149">
    <w:p w14:paraId="1EDF6E42" w14:textId="45AA53EF" w:rsidR="00BA21B4" w:rsidRPr="00C3019E" w:rsidRDefault="00BA21B4">
      <w:pPr>
        <w:pStyle w:val="Funotentext"/>
        <w:rPr>
          <w:lang w:val="de-DE"/>
        </w:rPr>
      </w:pPr>
      <w:r>
        <w:rPr>
          <w:rStyle w:val="Funotenzeichen"/>
        </w:rPr>
        <w:footnoteRef/>
      </w:r>
      <w:r>
        <w:t xml:space="preserve"> </w:t>
      </w:r>
      <w:sdt>
        <w:sdtPr>
          <w:alias w:val="To edit, see citavi.com/edit"/>
          <w:tag w:val="CitaviPlaceholder#d6fe60af-1ba6-4142-9320-251d22d6caa3"/>
          <w:id w:val="36402800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I5MTk1LTJmMmQtNDI4MS1iYWUzLTdhNDg2ODUzZWEyMCIsIlJhbmdlTGVuZ3RoIjoxMDksIlJlZmVyZW5jZUlkIjoiZDIyM2M5ZWEtMGFmNi00MWY1LWIyMjAtMjFhZTdlZGU0ODRk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GV1dHNjaGVzIEluc3RpdHV0IGbDvHIgTWVuc2NoZW5yZWNodGUiLCJQcm90ZWN0ZWQiOmZhbHNlLCJTZXgiOjAsIkNyZWF0ZWRCeSI6Il9UaGVyZXNpYSBEZWdlbmVyIiwiQ3JlYXRlZE9uIjoiMjAyMC0xMS0yMVQxOTowMjoyOSIsIk1vZGlmaWVkQnkiOiJfVGhlcmVzaWEgRGVnZW5lciIsIklkIjoiNDMxMmNkYjctZGI0Yi00NzliLTk4OGQtODBmNGI3MDc2NTQ2IiwiTW9kaWZpZWRPbiI6IjIwMjAtMTEtMjFUMTk6MDI6Mj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RlZ2VuZXJcXEFwcERhdGFcXExvY2FsXFxUZW1wXFwzbTVtb2l2bC5qcGciLCJVcmlTdHJpbmciOiJkMjIzYzllYS0wYWY2LTQxZjUtYjIyMC0yMWFlN2VkZTQ4NGQ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TGFzdE5hbWUiOiJJbnRlcm5hdGlvbmFsIExhdyBDb21taXNzaW9uIiwiUHJvdGVjdGVkIjpmYWxzZSwiU2V4IjowLCJDcmVhdGVkQnkiOiJfVGhlcmVzaWEgRGVnZW5lciIsIkNyZWF0ZWRPbiI6IjIwMjAtMTItMDlUMTY6NTg6MDMiLCJNb2RpZmllZEJ5IjoiX1RoZXJlc2lhIERlZ2VuZXIiLCJJZCI6ImI1NmZkNzE0LTJkNTktNDUxMC1hNDVhLTUzMjcyOTYwYzYwMiIsIk1vZGlmaWVkT24iOiIyMDIwLTEyLTA5VDE2OjU4OjA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VnZW5lclxcQXBwRGF0YVxcTG9jYWxcXFRlbXBcXGxleW0yenZrLmpwZyIsIlVyaVN0cmluZyI6IjY3ZTQ0NzQxLWQzOWItNGIwMy1iNDY3LWQwZmFhZGM1MTk3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</w:instrText>
          </w:r>
          <w:r w:rsidRPr="00F61F7E">
            <w:rPr>
              <w:noProof/>
              <w:lang w:val="de-DE"/>
            </w:rPr>
            <w:instrText>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}</w:instrText>
          </w:r>
          <w:r>
            <w:rPr>
              <w:noProof/>
            </w:rPr>
            <w:fldChar w:fldCharType="separate"/>
          </w:r>
          <w:r w:rsidRPr="009D4D83">
            <w:rPr>
              <w:i/>
              <w:noProof/>
              <w:lang w:val="de-DE"/>
            </w:rPr>
            <w:t xml:space="preserve">Deutsches Institut für Menschenrechte, </w:t>
          </w:r>
          <w:r w:rsidRPr="009D4D83">
            <w:rPr>
              <w:noProof/>
              <w:lang w:val="de-DE"/>
            </w:rPr>
            <w:t xml:space="preserve">Die Nachhaltigkeitsziele oder Sustainable Development Goals, 02 / 2015; </w:t>
          </w:r>
          <w:r w:rsidRPr="009D4D83">
            <w:rPr>
              <w:i/>
              <w:noProof/>
              <w:lang w:val="de-DE"/>
            </w:rPr>
            <w:t xml:space="preserve">International Law Commission, </w:t>
          </w:r>
          <w:r>
            <w:rPr>
              <w:noProof/>
              <w:lang w:val="de-DE"/>
            </w:rPr>
            <w:t>a.a.O. Fn. 14</w:t>
          </w:r>
          <w:r>
            <w:rPr>
              <w:noProof/>
            </w:rPr>
            <w:fldChar w:fldCharType="end"/>
          </w:r>
          <w:r w:rsidRPr="00F61F7E">
            <w:rPr>
              <w:noProof/>
              <w:lang w:val="de-DE"/>
            </w:rPr>
            <w:t>8</w:t>
          </w:r>
          <w:r w:rsidRPr="009D4D83">
            <w:rPr>
              <w:noProof/>
              <w:lang w:val="de-DE"/>
            </w:rPr>
            <w:t xml:space="preserve">, </w:t>
          </w:r>
        </w:sdtContent>
      </w:sdt>
      <w:r w:rsidRPr="009D4D83">
        <w:rPr>
          <w:lang w:val="de-DE"/>
        </w:rPr>
        <w:t>S. 13 ff</w:t>
      </w:r>
      <w:r>
        <w:rPr>
          <w:lang w:val="de-DE"/>
        </w:rPr>
        <w:t>.</w:t>
      </w:r>
    </w:p>
  </w:footnote>
  <w:footnote w:id="150">
    <w:p w14:paraId="5FDD6BB7" w14:textId="44942521" w:rsidR="00BA21B4" w:rsidRPr="008E14FF"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b124c1dc-a04c-4b64-8a02-68fdd85f56fb"/>
          <w:id w:val="886846031"/>
          <w:placeholder>
            <w:docPart w:val="DefaultPlaceholder_-1854013440"/>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MzI5ZmVmLTIxODItNGY3ZC05YzY1LTllYWFlMWMwM2Q5NSIsIlJhbmdlTGVuZ3RoIjo3MywiUmVmZXJlbmNlSWQiOiI2N2U0NDc0MS1kMzliLTRiMDMtYjQ2Ny1kMGZhYWRjNTE5NzAiLCJSZWZlcmVuY2UiOnsiJGlkIjoiMyIsIiR0eXBlIjoiU3dpc3NBY2FkZW1pYy5DaXRhdmkuUmVmZXJlbmNlLCBTd2lzc0FjYWRlbWljLkNpdGF2aSIsIkFic3RyYWN0IjoiQS82NS80M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QS82NS80MX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MYXN0TmFtZSI6IkludGVybmF0aW9uYWwgTGF3IENvbW1pc3Npb24iLCJQcm90ZWN0ZWQiOmZhbHNlLCJTZXgiOjAsIkNyZWF0ZWRCeSI6Il9UaGVyZXNpYSBEZWdlbmVyIiwiQ3JlYXRlZE9uIjoiMjAyMC0xMi0wOVQxNjo1ODowMyIsIk1vZGlmaWVkQnkiOiJfVGhlcmVzaWEgRGVnZW5lciIsIklkIjoiYjU2ZmQ3MTQtMmQ1OS00NTEwLWE0NWEtNTMyNzI5NjBjNjAyIiwiTW9kaWZpZWRPbiI6IjIwMjAtMTItMDlUMTY6NTg6MD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RlZ2VuZXJcXEFwcERhdGFcXExvY2FsXFxUZW1wXFxsZXltMnp2ay5qcGciLCJVcmlTdHJpbmciOiI2N2U0NDc0MS1kMzliLTRiMDMtYjQ2Ny1kMGZhYWRjNTE5Nz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}</w:instrText>
          </w:r>
          <w:r>
            <w:rPr>
              <w:noProof/>
            </w:rPr>
            <w:fldChar w:fldCharType="separate"/>
          </w:r>
          <w:r w:rsidRPr="009D4D83">
            <w:rPr>
              <w:i/>
              <w:noProof/>
              <w:lang w:val="de-DE"/>
            </w:rPr>
            <w:t>International Law Commission</w:t>
          </w:r>
          <w:r w:rsidRPr="009D4D83">
            <w:rPr>
              <w:noProof/>
              <w:lang w:val="de-DE"/>
            </w:rPr>
            <w:t>,</w:t>
          </w:r>
          <w:r w:rsidRPr="009D4D83">
            <w:rPr>
              <w:i/>
              <w:noProof/>
              <w:lang w:val="de-DE"/>
            </w:rPr>
            <w:t xml:space="preserve"> </w:t>
          </w:r>
          <w:r w:rsidRPr="009D4D83">
            <w:rPr>
              <w:noProof/>
              <w:lang w:val="de-DE"/>
            </w:rPr>
            <w:t>a</w:t>
          </w:r>
          <w:r>
            <w:rPr>
              <w:noProof/>
              <w:lang w:val="de-DE"/>
            </w:rPr>
            <w:t>.</w:t>
          </w:r>
          <w:r w:rsidRPr="009D4D83">
            <w:rPr>
              <w:noProof/>
              <w:lang w:val="de-DE"/>
            </w:rPr>
            <w:t>a</w:t>
          </w:r>
          <w:r>
            <w:rPr>
              <w:noProof/>
              <w:lang w:val="de-DE"/>
            </w:rPr>
            <w:t>.</w:t>
          </w:r>
          <w:r w:rsidRPr="009D4D83">
            <w:rPr>
              <w:noProof/>
              <w:lang w:val="de-DE"/>
            </w:rPr>
            <w:t>O</w:t>
          </w:r>
          <w:r>
            <w:rPr>
              <w:noProof/>
              <w:lang w:val="de-DE"/>
            </w:rPr>
            <w:t>.</w:t>
          </w:r>
          <w:r w:rsidRPr="009D4D83">
            <w:rPr>
              <w:noProof/>
              <w:lang w:val="de-DE"/>
            </w:rPr>
            <w:t xml:space="preserve"> Fn</w:t>
          </w:r>
          <w:r>
            <w:rPr>
              <w:noProof/>
              <w:lang w:val="de-DE"/>
            </w:rPr>
            <w:t>.</w:t>
          </w:r>
          <w:r w:rsidRPr="009D4D83">
            <w:rPr>
              <w:noProof/>
              <w:lang w:val="de-DE"/>
            </w:rPr>
            <w:t xml:space="preserve"> </w:t>
          </w:r>
          <w:r>
            <w:rPr>
              <w:noProof/>
            </w:rPr>
            <w:fldChar w:fldCharType="begin"/>
          </w:r>
          <w:r w:rsidRPr="009D4D83">
            <w:rPr>
              <w:noProof/>
              <w:lang w:val="de-DE"/>
            </w:rPr>
            <w:instrText xml:space="preserve"> NOTEREF _Ref58429952 \h </w:instrText>
          </w:r>
          <w:r>
            <w:rPr>
              <w:noProof/>
            </w:rPr>
          </w:r>
          <w:r>
            <w:rPr>
              <w:noProof/>
            </w:rPr>
            <w:fldChar w:fldCharType="separate"/>
          </w:r>
          <w:r>
            <w:rPr>
              <w:noProof/>
              <w:lang w:val="de-DE"/>
            </w:rPr>
            <w:t>148</w:t>
          </w:r>
          <w:r>
            <w:rPr>
              <w:noProof/>
            </w:rPr>
            <w:fldChar w:fldCharType="end"/>
          </w:r>
          <w:r w:rsidRPr="009D4D83">
            <w:rPr>
              <w:noProof/>
              <w:lang w:val="de-DE"/>
            </w:rPr>
            <w:t>, S. 31 ff.</w:t>
          </w:r>
          <w:r>
            <w:rPr>
              <w:noProof/>
            </w:rPr>
            <w:fldChar w:fldCharType="end"/>
          </w:r>
        </w:sdtContent>
      </w:sdt>
    </w:p>
  </w:footnote>
  <w:footnote w:id="151">
    <w:p w14:paraId="53339148" w14:textId="450002E4" w:rsidR="00BA21B4" w:rsidRPr="003D0D2D" w:rsidRDefault="00BA21B4">
      <w:pPr>
        <w:pStyle w:val="Funotentext"/>
        <w:rPr>
          <w:lang w:val="de-DE"/>
        </w:rPr>
      </w:pPr>
      <w:r>
        <w:rPr>
          <w:rStyle w:val="Funotenzeichen"/>
        </w:rPr>
        <w:footnoteRef/>
      </w:r>
      <w:r w:rsidRPr="009D4D83">
        <w:rPr>
          <w:lang w:val="de-DE"/>
        </w:rPr>
        <w:t xml:space="preserve"> </w:t>
      </w:r>
      <w:r w:rsidRPr="009D4D83">
        <w:rPr>
          <w:i/>
          <w:iCs/>
          <w:lang w:val="de-DE"/>
        </w:rPr>
        <w:t>Ausschuss für die Rechte von Menschen mit Behinderungen</w:t>
      </w:r>
      <w:r w:rsidRPr="009D4D83">
        <w:rPr>
          <w:noProof/>
          <w:lang w:val="de-DE"/>
        </w:rPr>
        <w:t>,</w:t>
      </w:r>
      <w:r w:rsidRPr="003D0D2D">
        <w:rPr>
          <w:iCs/>
          <w:lang w:val="de-DE"/>
        </w:rPr>
        <w:t xml:space="preserve"> </w:t>
      </w:r>
      <w:r w:rsidRPr="009D4D83">
        <w:rPr>
          <w:iCs/>
          <w:lang w:val="de-DE"/>
        </w:rPr>
        <w:t>Allgemeine Bemerkung Nr. 7 (2018) über die Partizipation von Menschen mit Behinderungen einschließlich Kindern mit Behinderungen über die sie repräsentierenden Organisationen bei der Umsetzung und Überwachung des Übereinkommens, CRPD/C/</w:t>
      </w:r>
      <w:r w:rsidRPr="003D0D2D">
        <w:rPr>
          <w:iCs/>
          <w:lang w:val="de-DE"/>
        </w:rPr>
        <w:t>GC</w:t>
      </w:r>
      <w:r w:rsidRPr="009D4D83">
        <w:rPr>
          <w:iCs/>
          <w:lang w:val="de-DE"/>
        </w:rPr>
        <w:t>/</w:t>
      </w:r>
      <w:r w:rsidRPr="003D0D2D">
        <w:rPr>
          <w:iCs/>
          <w:lang w:val="de-DE"/>
        </w:rPr>
        <w:t>7,</w:t>
      </w:r>
      <w:r w:rsidRPr="009D4D83">
        <w:rPr>
          <w:iCs/>
          <w:lang w:val="de-DE"/>
        </w:rPr>
        <w:t xml:space="preserve"> 9.11.2018, </w:t>
      </w:r>
      <w:r>
        <w:rPr>
          <w:iCs/>
          <w:lang w:val="de-DE"/>
        </w:rPr>
        <w:t xml:space="preserve">deutsche Übersetzung, </w:t>
      </w:r>
      <w:r w:rsidRPr="009D4D83">
        <w:rPr>
          <w:iCs/>
          <w:lang w:val="de-DE"/>
        </w:rPr>
        <w:t xml:space="preserve">online: </w:t>
      </w:r>
      <w:r w:rsidRPr="009D4D83">
        <w:rPr>
          <w:lang w:val="de-DE"/>
        </w:rPr>
        <w:t xml:space="preserve"> </w:t>
      </w:r>
      <w:hyperlink r:id="rId24" w:history="1">
        <w:r w:rsidRPr="00DF737D">
          <w:rPr>
            <w:lang w:val="de-DE"/>
          </w:rPr>
          <w:t>https://www.institut-fuer-menschenrechte.de/fileadmin/Redaktion/PDF/DB_Menschenrechtsschutz/CRPD/CRPD_Allg_Bemerkung_7_01.pdf</w:t>
        </w:r>
      </w:hyperlink>
      <w:r w:rsidRPr="00FC0013">
        <w:rPr>
          <w:lang w:val="de-DE"/>
        </w:rPr>
        <w:t xml:space="preserve"> (Au</w:t>
      </w:r>
      <w:r>
        <w:rPr>
          <w:lang w:val="de-DE"/>
        </w:rPr>
        <w:t>fruf 10.12.2020).</w:t>
      </w:r>
    </w:p>
  </w:footnote>
  <w:footnote w:id="152">
    <w:p w14:paraId="260A107A" w14:textId="5411DE28" w:rsidR="00BA21B4" w:rsidRPr="003C0E7C" w:rsidRDefault="00BA21B4">
      <w:pPr>
        <w:pStyle w:val="Funotentext"/>
        <w:rPr>
          <w:lang w:val="de-DE"/>
        </w:rPr>
      </w:pPr>
      <w:r>
        <w:rPr>
          <w:rStyle w:val="Funotenzeichen"/>
        </w:rPr>
        <w:footnoteRef/>
      </w:r>
      <w:r w:rsidRPr="009D4D83">
        <w:rPr>
          <w:lang w:val="de-DE"/>
        </w:rPr>
        <w:t xml:space="preserve"> </w:t>
      </w:r>
      <w:r w:rsidRPr="009D4D83">
        <w:rPr>
          <w:rStyle w:val="titel0"/>
          <w:lang w:val="de-DE"/>
        </w:rPr>
        <w:t>BVerfGE 49, 89 (08.08.1978 - 2 BvL 8/77).</w:t>
      </w:r>
    </w:p>
  </w:footnote>
  <w:footnote w:id="153">
    <w:p w14:paraId="5361F745" w14:textId="2C7BB4B4" w:rsidR="00BA21B4" w:rsidRPr="003C0E7C" w:rsidRDefault="00BA21B4">
      <w:pPr>
        <w:pStyle w:val="Funotentext"/>
        <w:rPr>
          <w:lang w:val="de-DE"/>
        </w:rPr>
      </w:pPr>
      <w:r>
        <w:rPr>
          <w:rStyle w:val="Funotenzeichen"/>
        </w:rPr>
        <w:footnoteRef/>
      </w:r>
      <w:r w:rsidRPr="009D4D83">
        <w:rPr>
          <w:lang w:val="de-DE"/>
        </w:rPr>
        <w:t xml:space="preserve"> </w:t>
      </w:r>
      <w:r w:rsidRPr="009D4D83">
        <w:rPr>
          <w:rStyle w:val="titel0"/>
          <w:lang w:val="de-DE"/>
        </w:rPr>
        <w:t>BVerfGE 49, 89 (139).</w:t>
      </w:r>
    </w:p>
  </w:footnote>
  <w:footnote w:id="154">
    <w:p w14:paraId="0AEE10B8" w14:textId="435DA85E" w:rsidR="00BA21B4" w:rsidRPr="0017161E" w:rsidRDefault="00BA21B4">
      <w:pPr>
        <w:pStyle w:val="Funotentext"/>
        <w:rPr>
          <w:lang w:val="de-DE"/>
        </w:rPr>
      </w:pPr>
      <w:r>
        <w:rPr>
          <w:rStyle w:val="Funotenzeichen"/>
        </w:rPr>
        <w:footnoteRef/>
      </w:r>
      <w:r w:rsidRPr="009D4D83">
        <w:rPr>
          <w:lang w:val="de-DE"/>
        </w:rPr>
        <w:t xml:space="preserve"> </w:t>
      </w:r>
      <w:sdt>
        <w:sdtPr>
          <w:alias w:val="To edit, see citavi.com/edit"/>
          <w:tag w:val="CitaviPlaceholder#ee9bee5e-6342-427b-8662-3f0c6e8a7a2a"/>
          <w:id w:val="198988462"/>
          <w:placeholder>
            <w:docPart w:val="DefaultPlaceholder_-1854013440"/>
          </w:placeholder>
        </w:sdtPr>
        <w:sdtEndPr/>
        <w:sdtContent>
          <w:r w:rsidRPr="00010E3F">
            <w:rPr>
              <w:i/>
              <w:noProof/>
              <w:lang w:val="de-DE"/>
            </w:rPr>
            <w:t>Engländer</w:t>
          </w:r>
          <w:r>
            <w:rPr>
              <w:i/>
              <w:noProof/>
              <w:lang w:val="de-DE"/>
            </w:rPr>
            <w:t xml:space="preserve">, </w:t>
          </w:r>
          <w:r w:rsidRPr="00010E3F">
            <w:rPr>
              <w:i/>
              <w:noProof/>
              <w:lang w:val="de-DE"/>
            </w:rPr>
            <w:t>Zimmermann</w:t>
          </w:r>
          <w:r w:rsidRPr="00010E3F">
            <w:rPr>
              <w:noProof/>
              <w:lang w:val="de-DE"/>
            </w:rPr>
            <w:t xml:space="preserve">, </w:t>
          </w:r>
          <w:r>
            <w:rPr>
              <w:rFonts w:cs="Arial"/>
              <w:noProof/>
              <w:lang w:val="de-DE"/>
            </w:rPr>
            <w:t>a.a.O. Fn. 25</w:t>
          </w:r>
          <w:r>
            <w:rPr>
              <w:noProof/>
              <w:lang w:val="de-DE"/>
            </w:rPr>
            <w:t>, S.</w:t>
          </w:r>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WExMjIwLWI3MjYtNGI5ZS1iMzFhLWVlMDEzZDgwMzhjNSIsIlJhbmdlTGVuZ3RoIjo0NCwiUmVmZXJlbmNlSWQiOiIzNjA2YWZkYS1lZTUxLTQyZmMtOTcwZC0wODljMTg3MjRm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5OCIsIlN0YXJ0UGFnZSI6eyIkaWQiOiI1IiwiJHR5cGUiOiJTd2lzc0FjYWRlbWljLlBhZ2VOdW1iZXIsIFN3aXNzQWNhZGVtaWMiLCJJc0Z1bGx5TnVtZXJpYyI6dHJ1ZSwiTnVtYmVyIjoxMzk4LCJOdW1iZXJpbmdUeXBlIjowLCJOdW1lcmFsU3lzdGVtIjowLCJPcmlnaW5hbFN0cmluZyI6IjEzOTgiLCJQcmV0dHlTdHJpbmciOiIxMzk4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dwYXV6dmd0LmpwZyIsIlVyaVN0cmluZyI6IjM2MDZhZmRhLWVlNTEtNDJmYy05NzBkLTA4OWMxODcyNGY0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}</w:instrText>
          </w:r>
          <w:r>
            <w:rPr>
              <w:noProof/>
            </w:rPr>
            <w:fldChar w:fldCharType="separate"/>
          </w:r>
          <w:r w:rsidRPr="009D4D83">
            <w:rPr>
              <w:noProof/>
              <w:lang w:val="de-DE"/>
            </w:rPr>
            <w:t xml:space="preserve"> </w:t>
          </w:r>
          <w:r w:rsidRPr="0017161E">
            <w:rPr>
              <w:noProof/>
            </w:rPr>
            <w:t>1398.</w:t>
          </w:r>
          <w:r>
            <w:rPr>
              <w:noProof/>
            </w:rPr>
            <w:fldChar w:fldCharType="end"/>
          </w:r>
        </w:sdtContent>
      </w:sdt>
    </w:p>
  </w:footnote>
  <w:footnote w:id="155">
    <w:p w14:paraId="5F5C1DD6" w14:textId="0B43F0D4" w:rsidR="00BA21B4" w:rsidRPr="0017161E" w:rsidRDefault="00BA21B4">
      <w:pPr>
        <w:pStyle w:val="Funotentext"/>
        <w:rPr>
          <w:lang w:val="de-DE"/>
        </w:rPr>
      </w:pPr>
      <w:r>
        <w:rPr>
          <w:rStyle w:val="Funotenzeichen"/>
        </w:rPr>
        <w:footnoteRef/>
      </w:r>
      <w:r>
        <w:t xml:space="preserve"> </w:t>
      </w:r>
      <w:sdt>
        <w:sdtPr>
          <w:alias w:val="To edit, see citavi.com/edit"/>
          <w:tag w:val="CitaviPlaceholder#0273cedf-52e8-4ac8-a652-197e417b56ea"/>
          <w:id w:val="169033401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WM4ODlkLTVmYzEtNDMzYi04NDlmLThiYzJmM2E5NmI0OSIsIlJhbmdlTGVuZ3RoIjoyMywiUmVmZXJlbmNlSWQiOiJiZDFiOWYyMS02NGRkLTRkMmMtOWQxMi04MGM0ODlkNGM2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HFjcTNrbW1wLmpwZyIsIlVyaVN0cmluZyI6ImJkMWI5ZjIxLTY0ZGQtNGQyYy05ZDEyLTgwYzQ4OWQ0YzY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Ijoid2ljaHRpZyEiLCJFdmFsdWF0aW9uQ29tcGxleGl0eSI6MCwiRXZhbHVhdGlvbl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3aWNodGlnIX17XFxydGxjaFxcYWYzXFxhZnMxOFxcbHRyY2hcXGZzMThcXGxhbmcxMDMxXFxsYW5nbnAxMDMxXFxsYW5nZmUxMDMxXFxsYW5nZmVucDEwMzFcclxu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sYW5nMTAyNVxcYWZzMThcXGx0cmNoXFxmczE4XFxsYW5nMTAzMVxcbGFuZ25wMTAzMVxcbGFuZ2ZlMTAzMVxcbGFuZ2ZlbnAxMDMxXFxsb2NoXFxhZjNcXGRiY2hcXGFmM1xcaGljaFxcZjNcXGluc3JzaWQxMDk3NjA2MiBSZWNodGxpY2hlIFJhaG1lbmJlZGluZ3VuZ2VuIGRlciBQcmlvcmlzaWVydW5nIHZvbiBDT1ZJRC0xOS1QYXRpZW50ZW4gaW4gZGVyIEludGVuc2l2bWVkaXppbn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BHbGVpY2hoZWl0IHZvciBkZXIgVHJpYWdlfXtcXHJ0bGNoXFxhZjNcXGFmczE4XFxsdHJjaFxcZnMxOFxcbGFuZzEwMzFcXGxhbmducDEwMzFcXGxhbmdmZTEwMzFcXGxhbmdmZW5wMTAzMV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HJcblxcbHRyY2hcXGZzMThcXGxhbmcxMDMxXFxsYW5nbnAxMDMxXFxsYW5nZmUxMDMxXFxsYW5nZmVucDEwMzFcXGxvY2hcXGFmM1xcZGJjaFxcYWYzXFxoaWNoXFxmM1xcaW5zcnNpZDEwOTc2MDYyICAgICAgICAgICBSZWNodGxpY2hlIEdyZW56ZW4gbWVkaXppbmlzY2hlciBFdGhpa3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GVyIFJlY2h0c3JhaG1lbiBmXFwnZmNyIGRpZSBQcmlvcmlzaWVydW5nIHZvbiBob2NoZHJpbmdsaWNoZW4gQ09WSUQtMTkgUGF0aWVudGVufXtcXHJ0bGNoXFxhZjNcXGFmczE4XFxsdHJjaFxcZnMxOFxcbGFuZzEwMzFcXGxhbmducDEwMzFcXGxhbmdmZTEwMzFcXGxhbmdmZW5wMTAzMV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yXG5cXGxvY2hcXGFmM1xcZGJjaFxcYWYzXFxoaWNoXFxmM1xcaW5zcnNpZDEwOTc2MDYyICAgICAgICAgICBEcmluZ2xpY2hrZWl0IHZvciBFcmZvbGdzYXVzc2ljaHQgXFx1ODIxMSAgYXVjaCBpbSBQYW5kZW1pZWZhbGx9e1xccnRsY2hcXGFmM1xcYWZzMThcXGx0cmNoXFxmczE4XFxsYW5nMTAzMVxcbGFuZ25wMTAzMVxcbGFuZ2ZlMTAzMVxcbGFuZ2ZlbnAxMDMx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yXG5cXGxvY2hcXGFmM1xcZGJjaFxcYWYzXFxoaWNoXFxmM3tcXHJ0bGNoXFxhZjNcXGFsYW5nMTAyNVxcYWZzMThcXGx0cmNoXFxmczE4XFxsYW5nMTAzMVxcbGFuZ25wMTAzMVxcbGFuZ2ZlMTAzMVxcbGFuZ2ZlbnAxMDMxXFxsb2NoXFxhZjNcXGRiY2hcXGFmM1xcaGljaFxcZjNcXGluc3JzaWQxMDk3NjA2MiAgICAgICAgICAgTmFjaHRyXFwnZTRnbGljaGUgVHJpYWdlP317XFxydGxjaFxcYWYzXFxhZnMxOFxcbHRyY2hcXGZzMThcXGxhbmcxMDMxXFxsYW5nbnAxMDMxXFxsYW5nZmUxMDMxXFxsYW5nZmVucDEwMzFcclxu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yXG5cXGx0cmNoXFxmczE4XFxsYW5nMTAzMVxcbGFuZ25wMTAzMVxcbGFuZ2ZlMTAzMVxcbGFuZ2ZlbnAxMDMxXFxsb2NoXFxhZjNcXGRiY2hcXGFmM1xcaGljaFxcZjNcXGluc3JzaWQxMDk3NjA2MiAgICAgICAgICAgS2VpbmUgU2VsYnN0dmVyd2FsdHVuZyBkZXIgXFx1ODIyMiBUcmlhZ2VcXHU4MjIwIH17XFxydGxjaFxcYWYzXFxhZnMxOFxcbHRyY2hcXGZzMThcXGxhbmcxMDMxXFxsYW5nbnAxMDMxXFxsYW5nZmUxMDMxXFxsYW5nZmVucDEwMzF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FcXGxhbmducDEwMzFcXGxhbmdmZTEwMzFcXGxhbmdmZW5wMTAzMVxcbG9jaFxcYWYzXFxkYmNoXFxhZjNcXGhpY2hcXGYze1xccnRsY2hcXGFmM1xcYWxhbmcxMDI1XFxhZnMxOFxcbHRyY2hcXGZzMThcXGxhbmcxMDMxXFxsYW5nbnAxMDMxXFxsYW5nZmUxMDMxXFxsYW5nZmVucDEwMzFcclxuXFxsb2NoXFxhZjNcXGRiY2hcXGFmM1xcaGljaFxcZjNcXGluc3JzaWQxMDk3NjA2MiAgICAgICAgICAgRGllIFVudmVybWVpZGJhcmtlaXQgdHJhZ2lzY2hlciBFbnRzY2hlaWR1bmdlbn1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}</w:instrText>
          </w:r>
          <w:r>
            <w:rPr>
              <w:noProof/>
            </w:rPr>
            <w:fldChar w:fldCharType="separate"/>
          </w:r>
          <w:r w:rsidRPr="00010E3F">
            <w:rPr>
              <w:i/>
              <w:noProof/>
              <w:lang w:val="de-DE"/>
            </w:rPr>
            <w:t>Fateh-Moghadam</w:t>
          </w:r>
          <w:r>
            <w:rPr>
              <w:i/>
              <w:noProof/>
              <w:lang w:val="de-DE"/>
            </w:rPr>
            <w:t xml:space="preserve">, </w:t>
          </w:r>
          <w:r w:rsidRPr="00010E3F">
            <w:rPr>
              <w:i/>
              <w:noProof/>
              <w:lang w:val="de-DE"/>
            </w:rPr>
            <w:t>Gutmann</w:t>
          </w:r>
          <w:r w:rsidRPr="00010E3F">
            <w:rPr>
              <w:noProof/>
              <w:lang w:val="de-DE"/>
            </w:rPr>
            <w:t>,</w:t>
          </w:r>
          <w:r w:rsidRPr="00010E3F">
            <w:rPr>
              <w:i/>
              <w:noProof/>
              <w:lang w:val="de-DE"/>
            </w:rPr>
            <w:t xml:space="preserve"> </w:t>
          </w:r>
          <w:r w:rsidRPr="00010E3F">
            <w:rPr>
              <w:noProof/>
              <w:lang w:val="de-DE"/>
            </w:rPr>
            <w:t xml:space="preserve">a.a.O. Fn. </w:t>
          </w:r>
          <w:r>
            <w:rPr>
              <w:noProof/>
              <w:lang w:val="de-DE"/>
            </w:rPr>
            <w:fldChar w:fldCharType="begin"/>
          </w:r>
          <w:r>
            <w:rPr>
              <w:noProof/>
              <w:lang w:val="de-DE"/>
            </w:rPr>
            <w:instrText xml:space="preserve"> NOTEREF _Ref58623768 \h </w:instrText>
          </w:r>
          <w:r>
            <w:rPr>
              <w:noProof/>
              <w:lang w:val="de-DE"/>
            </w:rPr>
          </w:r>
          <w:r>
            <w:rPr>
              <w:noProof/>
              <w:lang w:val="de-DE"/>
            </w:rPr>
            <w:fldChar w:fldCharType="separate"/>
          </w:r>
          <w:r>
            <w:rPr>
              <w:noProof/>
              <w:lang w:val="de-DE"/>
            </w:rPr>
            <w:t>37</w:t>
          </w:r>
          <w:r>
            <w:rPr>
              <w:noProof/>
              <w:lang w:val="de-DE"/>
            </w:rPr>
            <w:fldChar w:fldCharType="end"/>
          </w:r>
          <w:r>
            <w:rPr>
              <w:noProof/>
              <w:lang w:val="de-DE"/>
            </w:rPr>
            <w:t xml:space="preserve">, </w:t>
          </w:r>
          <w:r w:rsidRPr="00F04A74">
            <w:rPr>
              <w:noProof/>
            </w:rPr>
            <w:t>S.</w:t>
          </w:r>
          <w:r>
            <w:rPr>
              <w:noProof/>
            </w:rPr>
            <w:t xml:space="preserve"> </w:t>
          </w:r>
          <w:r w:rsidRPr="00F04A74">
            <w:rPr>
              <w:noProof/>
            </w:rPr>
            <w:t>2</w:t>
          </w:r>
          <w:r>
            <w:rPr>
              <w:i/>
              <w:noProof/>
            </w:rPr>
            <w:t>.</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9C99C9" w14:textId="77777777" w:rsidR="004347F7" w:rsidRDefault="004347F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F9A78C" w14:textId="176AB9AC" w:rsidR="00BA21B4" w:rsidRDefault="004347F7" w:rsidP="00A91E37">
    <w:pPr>
      <w:pStyle w:val="Kopfzeile"/>
      <w:jc w:val="center"/>
    </w:pPr>
    <w:r>
      <w:rPr>
        <w:noProof/>
      </w:rPr>
      <w:drawing>
        <wp:inline distT="0" distB="0" distL="0" distR="0" wp14:anchorId="7461AF08" wp14:editId="0E4154D4">
          <wp:extent cx="6120130" cy="1028700"/>
          <wp:effectExtent l="0" t="0" r="0" b="0"/>
          <wp:docPr id="1" name="Grafik 1" descr="BODY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BODYS Logo"/>
                  <pic:cNvPicPr/>
                </pic:nvPicPr>
                <pic:blipFill>
                  <a:blip r:embed="rId1">
                    <a:extLst>
                      <a:ext uri="{28A0092B-C50C-407E-A947-70E740481C1C}">
                        <a14:useLocalDpi xmlns:a14="http://schemas.microsoft.com/office/drawing/2010/main" val="0"/>
                      </a:ext>
                    </a:extLst>
                  </a:blip>
                  <a:stretch>
                    <a:fillRect/>
                  </a:stretch>
                </pic:blipFill>
                <pic:spPr>
                  <a:xfrm>
                    <a:off x="0" y="0"/>
                    <a:ext cx="6120130" cy="10287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E5EAC" w14:textId="77777777" w:rsidR="004347F7" w:rsidRDefault="004347F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60582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1EB6E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D2CE3D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082BFA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27E6E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322311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378D89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ED25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6ED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56A219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4037685"/>
    <w:multiLevelType w:val="multilevel"/>
    <w:tmpl w:val="0407001D"/>
    <w:lvl w:ilvl="0">
      <w:start w:val="1"/>
      <w:numFmt w:val="decimal"/>
      <w:lvlText w:val="%1)"/>
      <w:lvlJc w:val="left"/>
      <w:pPr>
        <w:ind w:left="360" w:hanging="360"/>
      </w:pPr>
      <w:rPr>
        <w:rFonts w:hint="default"/>
        <w:sz w:val="2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4BE0287"/>
    <w:multiLevelType w:val="hybridMultilevel"/>
    <w:tmpl w:val="F93868C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9B85B5B"/>
    <w:multiLevelType w:val="hybridMultilevel"/>
    <w:tmpl w:val="972AC55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BD14BBD"/>
    <w:multiLevelType w:val="hybridMultilevel"/>
    <w:tmpl w:val="87146C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2374FD0"/>
    <w:multiLevelType w:val="hybridMultilevel"/>
    <w:tmpl w:val="469C410A"/>
    <w:lvl w:ilvl="0" w:tplc="6CBE50C2">
      <w:start w:val="1"/>
      <w:numFmt w:val="decimal"/>
      <w:lvlText w:val="%1."/>
      <w:lvlJc w:val="left"/>
      <w:pPr>
        <w:ind w:left="720" w:hanging="360"/>
      </w:pPr>
      <w:rPr>
        <w:rFonts w:ascii="Arial" w:hAnsi="Arial" w:hint="default"/>
        <w:sz w:val="22"/>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3C446A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615313A"/>
    <w:multiLevelType w:val="hybridMultilevel"/>
    <w:tmpl w:val="4694145A"/>
    <w:lvl w:ilvl="0" w:tplc="FCA268D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8ED505C"/>
    <w:multiLevelType w:val="hybridMultilevel"/>
    <w:tmpl w:val="1D2A586A"/>
    <w:lvl w:ilvl="0" w:tplc="A896F3CA">
      <w:start w:val="1"/>
      <w:numFmt w:val="upperRoman"/>
      <w:lvlText w:val="%1."/>
      <w:lvlJc w:val="left"/>
      <w:pPr>
        <w:ind w:left="1080" w:hanging="720"/>
      </w:pPr>
      <w:rPr>
        <w:rFonts w:hint="default"/>
      </w:rPr>
    </w:lvl>
    <w:lvl w:ilvl="1" w:tplc="0407000F">
      <w:start w:val="1"/>
      <w:numFmt w:val="decimal"/>
      <w:lvlText w:val="%2."/>
      <w:lvlJc w:val="left"/>
      <w:pPr>
        <w:ind w:left="1440" w:hanging="360"/>
      </w:pPr>
    </w:lvl>
    <w:lvl w:ilvl="2" w:tplc="04070019">
      <w:start w:val="1"/>
      <w:numFmt w:val="lowerLetter"/>
      <w:lvlText w:val="%3."/>
      <w:lvlJc w:val="lef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ECE54BB"/>
    <w:multiLevelType w:val="hybridMultilevel"/>
    <w:tmpl w:val="6C043EA6"/>
    <w:lvl w:ilvl="0" w:tplc="A7FAD5D0">
      <w:start w:val="1"/>
      <w:numFmt w:val="decimal"/>
      <w:lvlText w:val="%1."/>
      <w:lvlJc w:val="left"/>
      <w:pPr>
        <w:ind w:left="720" w:hanging="360"/>
      </w:pPr>
      <w:rPr>
        <w:rFonts w:ascii="Arial" w:hAnsi="Arial" w:hint="default"/>
        <w:sz w:val="22"/>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0F25F1E"/>
    <w:multiLevelType w:val="hybridMultilevel"/>
    <w:tmpl w:val="898889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DF65978"/>
    <w:multiLevelType w:val="hybridMultilevel"/>
    <w:tmpl w:val="1AE2D5A2"/>
    <w:lvl w:ilvl="0" w:tplc="04070017">
      <w:start w:val="1"/>
      <w:numFmt w:val="lowerLetter"/>
      <w:lvlText w:val="%1)"/>
      <w:lvlJc w:val="lef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1" w15:restartNumberingAfterBreak="0">
    <w:nsid w:val="40205111"/>
    <w:multiLevelType w:val="hybridMultilevel"/>
    <w:tmpl w:val="6CCE8D0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EA73563"/>
    <w:multiLevelType w:val="hybridMultilevel"/>
    <w:tmpl w:val="98821AC2"/>
    <w:lvl w:ilvl="0" w:tplc="0407000F">
      <w:start w:val="1"/>
      <w:numFmt w:val="decimal"/>
      <w:lvlText w:val="%1."/>
      <w:lvlJc w:val="left"/>
      <w:pPr>
        <w:ind w:left="1069" w:hanging="360"/>
      </w:p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3" w15:restartNumberingAfterBreak="0">
    <w:nsid w:val="55782076"/>
    <w:multiLevelType w:val="hybridMultilevel"/>
    <w:tmpl w:val="2EC6C948"/>
    <w:lvl w:ilvl="0" w:tplc="84343528">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FA055C2"/>
    <w:multiLevelType w:val="hybridMultilevel"/>
    <w:tmpl w:val="82DA4B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FC67945"/>
    <w:multiLevelType w:val="multilevel"/>
    <w:tmpl w:val="5F5CD7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40F71E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5E10473"/>
    <w:multiLevelType w:val="hybridMultilevel"/>
    <w:tmpl w:val="A1EA065E"/>
    <w:lvl w:ilvl="0" w:tplc="04070017">
      <w:start w:val="1"/>
      <w:numFmt w:val="low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6266DC5"/>
    <w:multiLevelType w:val="hybridMultilevel"/>
    <w:tmpl w:val="41A6EDC2"/>
    <w:lvl w:ilvl="0" w:tplc="A896F3C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D3D5FB9"/>
    <w:multiLevelType w:val="hybridMultilevel"/>
    <w:tmpl w:val="29B4695E"/>
    <w:lvl w:ilvl="0" w:tplc="A7FAD5D0">
      <w:start w:val="1"/>
      <w:numFmt w:val="decimal"/>
      <w:lvlText w:val="%1."/>
      <w:lvlJc w:val="left"/>
      <w:pPr>
        <w:ind w:left="720" w:hanging="360"/>
      </w:pPr>
      <w:rPr>
        <w:rFonts w:ascii="Arial" w:hAnsi="Arial"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28"/>
  </w:num>
  <w:num w:numId="3">
    <w:abstractNumId w:val="17"/>
  </w:num>
  <w:num w:numId="4">
    <w:abstractNumId w:val="20"/>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2"/>
  </w:num>
  <w:num w:numId="16">
    <w:abstractNumId w:val="11"/>
  </w:num>
  <w:num w:numId="17">
    <w:abstractNumId w:val="16"/>
  </w:num>
  <w:num w:numId="18">
    <w:abstractNumId w:val="12"/>
  </w:num>
  <w:num w:numId="19">
    <w:abstractNumId w:val="29"/>
  </w:num>
  <w:num w:numId="20">
    <w:abstractNumId w:val="18"/>
  </w:num>
  <w:num w:numId="21">
    <w:abstractNumId w:val="14"/>
  </w:num>
  <w:num w:numId="22">
    <w:abstractNumId w:val="26"/>
  </w:num>
  <w:num w:numId="23">
    <w:abstractNumId w:val="25"/>
  </w:num>
  <w:num w:numId="24">
    <w:abstractNumId w:val="15"/>
  </w:num>
  <w:num w:numId="25">
    <w:abstractNumId w:val="14"/>
  </w:num>
  <w:num w:numId="26">
    <w:abstractNumId w:val="14"/>
  </w:num>
  <w:num w:numId="27">
    <w:abstractNumId w:val="10"/>
  </w:num>
  <w:num w:numId="28">
    <w:abstractNumId w:val="14"/>
  </w:num>
  <w:num w:numId="29">
    <w:abstractNumId w:val="10"/>
  </w:num>
  <w:num w:numId="30">
    <w:abstractNumId w:val="10"/>
  </w:num>
  <w:num w:numId="31">
    <w:abstractNumId w:val="10"/>
  </w:num>
  <w:num w:numId="32">
    <w:abstractNumId w:val="23"/>
  </w:num>
  <w:num w:numId="33">
    <w:abstractNumId w:val="23"/>
  </w:num>
  <w:num w:numId="34">
    <w:abstractNumId w:val="13"/>
  </w:num>
  <w:num w:numId="35">
    <w:abstractNumId w:val="27"/>
  </w:num>
  <w:num w:numId="36">
    <w:abstractNumId w:val="21"/>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26DF"/>
    <w:rsid w:val="000027DE"/>
    <w:rsid w:val="00002D05"/>
    <w:rsid w:val="000137CF"/>
    <w:rsid w:val="00020659"/>
    <w:rsid w:val="00021B4D"/>
    <w:rsid w:val="00035FA5"/>
    <w:rsid w:val="00042286"/>
    <w:rsid w:val="000538B1"/>
    <w:rsid w:val="000600BC"/>
    <w:rsid w:val="000676EB"/>
    <w:rsid w:val="00070A09"/>
    <w:rsid w:val="000713FA"/>
    <w:rsid w:val="00072820"/>
    <w:rsid w:val="000728B6"/>
    <w:rsid w:val="00082158"/>
    <w:rsid w:val="00092AF8"/>
    <w:rsid w:val="00092B3C"/>
    <w:rsid w:val="00094B67"/>
    <w:rsid w:val="000A6D76"/>
    <w:rsid w:val="000B3BC7"/>
    <w:rsid w:val="000B5286"/>
    <w:rsid w:val="000B679F"/>
    <w:rsid w:val="000B76AA"/>
    <w:rsid w:val="000C14D5"/>
    <w:rsid w:val="000C3B97"/>
    <w:rsid w:val="000C73C6"/>
    <w:rsid w:val="000D5795"/>
    <w:rsid w:val="000D698A"/>
    <w:rsid w:val="000E6030"/>
    <w:rsid w:val="000E64BC"/>
    <w:rsid w:val="000F05F0"/>
    <w:rsid w:val="000F1289"/>
    <w:rsid w:val="000F7085"/>
    <w:rsid w:val="00102BBC"/>
    <w:rsid w:val="0010397C"/>
    <w:rsid w:val="00112FCE"/>
    <w:rsid w:val="00115291"/>
    <w:rsid w:val="00125DD0"/>
    <w:rsid w:val="00126F92"/>
    <w:rsid w:val="001400F6"/>
    <w:rsid w:val="00140E2F"/>
    <w:rsid w:val="001451C5"/>
    <w:rsid w:val="00160CAA"/>
    <w:rsid w:val="00161C6A"/>
    <w:rsid w:val="00162684"/>
    <w:rsid w:val="001627BA"/>
    <w:rsid w:val="00170F90"/>
    <w:rsid w:val="0017161E"/>
    <w:rsid w:val="001734D3"/>
    <w:rsid w:val="001773D1"/>
    <w:rsid w:val="001774CB"/>
    <w:rsid w:val="00185011"/>
    <w:rsid w:val="00186C6E"/>
    <w:rsid w:val="001909B6"/>
    <w:rsid w:val="001920F5"/>
    <w:rsid w:val="001A240D"/>
    <w:rsid w:val="001B2685"/>
    <w:rsid w:val="001B51B3"/>
    <w:rsid w:val="001B7EC2"/>
    <w:rsid w:val="001C058F"/>
    <w:rsid w:val="001C067B"/>
    <w:rsid w:val="001C06C7"/>
    <w:rsid w:val="001C0FAD"/>
    <w:rsid w:val="001C199A"/>
    <w:rsid w:val="001F06EE"/>
    <w:rsid w:val="001F1E37"/>
    <w:rsid w:val="001F2237"/>
    <w:rsid w:val="001F5708"/>
    <w:rsid w:val="00201AFA"/>
    <w:rsid w:val="00211703"/>
    <w:rsid w:val="00212115"/>
    <w:rsid w:val="00227EF5"/>
    <w:rsid w:val="00232F94"/>
    <w:rsid w:val="0023463C"/>
    <w:rsid w:val="00237F16"/>
    <w:rsid w:val="0024073A"/>
    <w:rsid w:val="00243DD7"/>
    <w:rsid w:val="00244978"/>
    <w:rsid w:val="00245171"/>
    <w:rsid w:val="00253128"/>
    <w:rsid w:val="0025375B"/>
    <w:rsid w:val="00255D57"/>
    <w:rsid w:val="00265F79"/>
    <w:rsid w:val="00267663"/>
    <w:rsid w:val="002800DB"/>
    <w:rsid w:val="002838DE"/>
    <w:rsid w:val="00287D02"/>
    <w:rsid w:val="00292D24"/>
    <w:rsid w:val="00293787"/>
    <w:rsid w:val="00294A51"/>
    <w:rsid w:val="002955A8"/>
    <w:rsid w:val="002B0B2F"/>
    <w:rsid w:val="002B64E8"/>
    <w:rsid w:val="002C19A0"/>
    <w:rsid w:val="002D25F7"/>
    <w:rsid w:val="002D351C"/>
    <w:rsid w:val="002D4F2B"/>
    <w:rsid w:val="002D6C14"/>
    <w:rsid w:val="002E63CF"/>
    <w:rsid w:val="002E67B8"/>
    <w:rsid w:val="002E716D"/>
    <w:rsid w:val="002E7AB8"/>
    <w:rsid w:val="002F226F"/>
    <w:rsid w:val="002F558E"/>
    <w:rsid w:val="002F6D12"/>
    <w:rsid w:val="003068DF"/>
    <w:rsid w:val="003119AB"/>
    <w:rsid w:val="003123DB"/>
    <w:rsid w:val="00313862"/>
    <w:rsid w:val="00313C35"/>
    <w:rsid w:val="00316748"/>
    <w:rsid w:val="00323E47"/>
    <w:rsid w:val="00325D18"/>
    <w:rsid w:val="003263E6"/>
    <w:rsid w:val="00326ADF"/>
    <w:rsid w:val="00335F4B"/>
    <w:rsid w:val="003442D4"/>
    <w:rsid w:val="00344F15"/>
    <w:rsid w:val="00347A43"/>
    <w:rsid w:val="003549FF"/>
    <w:rsid w:val="003554FD"/>
    <w:rsid w:val="0035682B"/>
    <w:rsid w:val="00356BB6"/>
    <w:rsid w:val="00363942"/>
    <w:rsid w:val="003646FD"/>
    <w:rsid w:val="00370445"/>
    <w:rsid w:val="00377077"/>
    <w:rsid w:val="00382C50"/>
    <w:rsid w:val="00392FFE"/>
    <w:rsid w:val="00393B77"/>
    <w:rsid w:val="003A2122"/>
    <w:rsid w:val="003A7F0F"/>
    <w:rsid w:val="003B26B7"/>
    <w:rsid w:val="003B319C"/>
    <w:rsid w:val="003B425E"/>
    <w:rsid w:val="003B5ADE"/>
    <w:rsid w:val="003C0E7C"/>
    <w:rsid w:val="003C1440"/>
    <w:rsid w:val="003C16BF"/>
    <w:rsid w:val="003D0D2D"/>
    <w:rsid w:val="003D0DAB"/>
    <w:rsid w:val="003D1612"/>
    <w:rsid w:val="003D40C5"/>
    <w:rsid w:val="003D42EF"/>
    <w:rsid w:val="003D47DE"/>
    <w:rsid w:val="003D58F5"/>
    <w:rsid w:val="003D5A48"/>
    <w:rsid w:val="003D7C8E"/>
    <w:rsid w:val="003E0548"/>
    <w:rsid w:val="003E1624"/>
    <w:rsid w:val="003E6990"/>
    <w:rsid w:val="003F5550"/>
    <w:rsid w:val="003F5E94"/>
    <w:rsid w:val="00402C7C"/>
    <w:rsid w:val="00406D3B"/>
    <w:rsid w:val="004072B8"/>
    <w:rsid w:val="00413785"/>
    <w:rsid w:val="004146B0"/>
    <w:rsid w:val="0042339F"/>
    <w:rsid w:val="0042459F"/>
    <w:rsid w:val="004347F7"/>
    <w:rsid w:val="00434B4C"/>
    <w:rsid w:val="004353E5"/>
    <w:rsid w:val="00436474"/>
    <w:rsid w:val="0043794A"/>
    <w:rsid w:val="00440D49"/>
    <w:rsid w:val="00461288"/>
    <w:rsid w:val="004679A9"/>
    <w:rsid w:val="00472EAC"/>
    <w:rsid w:val="0047451F"/>
    <w:rsid w:val="00477AE8"/>
    <w:rsid w:val="0048581C"/>
    <w:rsid w:val="00490585"/>
    <w:rsid w:val="00490C5B"/>
    <w:rsid w:val="00491AE6"/>
    <w:rsid w:val="004930B8"/>
    <w:rsid w:val="0049391F"/>
    <w:rsid w:val="004A0893"/>
    <w:rsid w:val="004A5C56"/>
    <w:rsid w:val="004B0690"/>
    <w:rsid w:val="004B0FBB"/>
    <w:rsid w:val="004B234F"/>
    <w:rsid w:val="004C0783"/>
    <w:rsid w:val="004C2E24"/>
    <w:rsid w:val="004D02CA"/>
    <w:rsid w:val="004E04A3"/>
    <w:rsid w:val="004E26DF"/>
    <w:rsid w:val="004E3289"/>
    <w:rsid w:val="004F77E6"/>
    <w:rsid w:val="00501610"/>
    <w:rsid w:val="00511ED9"/>
    <w:rsid w:val="00517A14"/>
    <w:rsid w:val="00524E13"/>
    <w:rsid w:val="00525B4A"/>
    <w:rsid w:val="0053178F"/>
    <w:rsid w:val="00531B09"/>
    <w:rsid w:val="005324E3"/>
    <w:rsid w:val="00537CF8"/>
    <w:rsid w:val="00550612"/>
    <w:rsid w:val="00551789"/>
    <w:rsid w:val="0055287F"/>
    <w:rsid w:val="00560026"/>
    <w:rsid w:val="00564086"/>
    <w:rsid w:val="00566883"/>
    <w:rsid w:val="005674DF"/>
    <w:rsid w:val="00571188"/>
    <w:rsid w:val="00583331"/>
    <w:rsid w:val="005927FD"/>
    <w:rsid w:val="0059463F"/>
    <w:rsid w:val="005A2135"/>
    <w:rsid w:val="005A4664"/>
    <w:rsid w:val="005A56C1"/>
    <w:rsid w:val="005B20C8"/>
    <w:rsid w:val="005B537D"/>
    <w:rsid w:val="005C7E38"/>
    <w:rsid w:val="005D5CA5"/>
    <w:rsid w:val="005E3263"/>
    <w:rsid w:val="005E4149"/>
    <w:rsid w:val="005F1E16"/>
    <w:rsid w:val="005F23D9"/>
    <w:rsid w:val="005F257A"/>
    <w:rsid w:val="005F2676"/>
    <w:rsid w:val="005F5BD0"/>
    <w:rsid w:val="005F6907"/>
    <w:rsid w:val="005F6FE0"/>
    <w:rsid w:val="006031D1"/>
    <w:rsid w:val="00603AC7"/>
    <w:rsid w:val="00610413"/>
    <w:rsid w:val="006140A8"/>
    <w:rsid w:val="00615A57"/>
    <w:rsid w:val="0062117B"/>
    <w:rsid w:val="006233AD"/>
    <w:rsid w:val="00626265"/>
    <w:rsid w:val="006307BB"/>
    <w:rsid w:val="00647523"/>
    <w:rsid w:val="0065072E"/>
    <w:rsid w:val="00650A56"/>
    <w:rsid w:val="00652E9C"/>
    <w:rsid w:val="00653530"/>
    <w:rsid w:val="00654646"/>
    <w:rsid w:val="00660AFC"/>
    <w:rsid w:val="00662EC2"/>
    <w:rsid w:val="00672778"/>
    <w:rsid w:val="00675D8A"/>
    <w:rsid w:val="0067641E"/>
    <w:rsid w:val="006951D6"/>
    <w:rsid w:val="006A035D"/>
    <w:rsid w:val="006B2FDA"/>
    <w:rsid w:val="006B7028"/>
    <w:rsid w:val="006B77F8"/>
    <w:rsid w:val="006E44B6"/>
    <w:rsid w:val="006F25E6"/>
    <w:rsid w:val="006F27FF"/>
    <w:rsid w:val="006F4394"/>
    <w:rsid w:val="00700AE4"/>
    <w:rsid w:val="00703A13"/>
    <w:rsid w:val="00703A1C"/>
    <w:rsid w:val="00710728"/>
    <w:rsid w:val="00710CD3"/>
    <w:rsid w:val="007144E2"/>
    <w:rsid w:val="007166B2"/>
    <w:rsid w:val="0072402D"/>
    <w:rsid w:val="007241AC"/>
    <w:rsid w:val="007250B8"/>
    <w:rsid w:val="00730459"/>
    <w:rsid w:val="00730E92"/>
    <w:rsid w:val="007367F8"/>
    <w:rsid w:val="00740586"/>
    <w:rsid w:val="0074788B"/>
    <w:rsid w:val="00747DA4"/>
    <w:rsid w:val="00754C9D"/>
    <w:rsid w:val="007564AC"/>
    <w:rsid w:val="00757E87"/>
    <w:rsid w:val="00765924"/>
    <w:rsid w:val="00775258"/>
    <w:rsid w:val="0077586E"/>
    <w:rsid w:val="00785526"/>
    <w:rsid w:val="0079355C"/>
    <w:rsid w:val="007A0C4E"/>
    <w:rsid w:val="007A1F51"/>
    <w:rsid w:val="007A3F3E"/>
    <w:rsid w:val="007A4762"/>
    <w:rsid w:val="007C6ABF"/>
    <w:rsid w:val="007D30D9"/>
    <w:rsid w:val="007E48EF"/>
    <w:rsid w:val="007E5EE4"/>
    <w:rsid w:val="007F0969"/>
    <w:rsid w:val="007F5A20"/>
    <w:rsid w:val="007F7B4D"/>
    <w:rsid w:val="0080153A"/>
    <w:rsid w:val="00804CE2"/>
    <w:rsid w:val="00806752"/>
    <w:rsid w:val="00806EFE"/>
    <w:rsid w:val="00817952"/>
    <w:rsid w:val="00817D59"/>
    <w:rsid w:val="00824349"/>
    <w:rsid w:val="00827FB8"/>
    <w:rsid w:val="008349FF"/>
    <w:rsid w:val="00835018"/>
    <w:rsid w:val="00843EA7"/>
    <w:rsid w:val="00845265"/>
    <w:rsid w:val="00845B49"/>
    <w:rsid w:val="00847743"/>
    <w:rsid w:val="00857F7A"/>
    <w:rsid w:val="0086092B"/>
    <w:rsid w:val="008617FF"/>
    <w:rsid w:val="00864370"/>
    <w:rsid w:val="00864A2A"/>
    <w:rsid w:val="00865211"/>
    <w:rsid w:val="0087387A"/>
    <w:rsid w:val="00874C75"/>
    <w:rsid w:val="0087679A"/>
    <w:rsid w:val="00876868"/>
    <w:rsid w:val="00876DAE"/>
    <w:rsid w:val="008774DD"/>
    <w:rsid w:val="00877790"/>
    <w:rsid w:val="00881013"/>
    <w:rsid w:val="00884875"/>
    <w:rsid w:val="00891D54"/>
    <w:rsid w:val="00892F1A"/>
    <w:rsid w:val="00894B26"/>
    <w:rsid w:val="00895D8F"/>
    <w:rsid w:val="00896743"/>
    <w:rsid w:val="008A141D"/>
    <w:rsid w:val="008A36DB"/>
    <w:rsid w:val="008B0F0A"/>
    <w:rsid w:val="008B4141"/>
    <w:rsid w:val="008B5B57"/>
    <w:rsid w:val="008C07CF"/>
    <w:rsid w:val="008C0EB8"/>
    <w:rsid w:val="008C29A7"/>
    <w:rsid w:val="008C2CA7"/>
    <w:rsid w:val="008C3FF5"/>
    <w:rsid w:val="008C4652"/>
    <w:rsid w:val="008C5242"/>
    <w:rsid w:val="008C7AEA"/>
    <w:rsid w:val="008D0D5F"/>
    <w:rsid w:val="008D32C4"/>
    <w:rsid w:val="008D54A0"/>
    <w:rsid w:val="008E14FF"/>
    <w:rsid w:val="008E4A7A"/>
    <w:rsid w:val="008E55B9"/>
    <w:rsid w:val="008E5F52"/>
    <w:rsid w:val="008E60C1"/>
    <w:rsid w:val="008F31E1"/>
    <w:rsid w:val="008F6BDE"/>
    <w:rsid w:val="008F729B"/>
    <w:rsid w:val="00906DB4"/>
    <w:rsid w:val="00907288"/>
    <w:rsid w:val="00907E98"/>
    <w:rsid w:val="009107B6"/>
    <w:rsid w:val="009117EB"/>
    <w:rsid w:val="009158AB"/>
    <w:rsid w:val="00922456"/>
    <w:rsid w:val="00933171"/>
    <w:rsid w:val="009339A9"/>
    <w:rsid w:val="00941485"/>
    <w:rsid w:val="00942B6B"/>
    <w:rsid w:val="00943912"/>
    <w:rsid w:val="00944040"/>
    <w:rsid w:val="00946735"/>
    <w:rsid w:val="00951C0D"/>
    <w:rsid w:val="00953EAE"/>
    <w:rsid w:val="009572EB"/>
    <w:rsid w:val="0096655E"/>
    <w:rsid w:val="0097058B"/>
    <w:rsid w:val="009730B5"/>
    <w:rsid w:val="009739ED"/>
    <w:rsid w:val="00974363"/>
    <w:rsid w:val="0097528A"/>
    <w:rsid w:val="00991347"/>
    <w:rsid w:val="009A3F4E"/>
    <w:rsid w:val="009A7DFD"/>
    <w:rsid w:val="009B1F62"/>
    <w:rsid w:val="009B68D7"/>
    <w:rsid w:val="009C47E3"/>
    <w:rsid w:val="009C6933"/>
    <w:rsid w:val="009D4D83"/>
    <w:rsid w:val="009D7017"/>
    <w:rsid w:val="009D7B27"/>
    <w:rsid w:val="009E54F1"/>
    <w:rsid w:val="009F0A5C"/>
    <w:rsid w:val="009F21FC"/>
    <w:rsid w:val="009F56D6"/>
    <w:rsid w:val="009F7438"/>
    <w:rsid w:val="00A03E7D"/>
    <w:rsid w:val="00A05D37"/>
    <w:rsid w:val="00A06F2D"/>
    <w:rsid w:val="00A141F5"/>
    <w:rsid w:val="00A1577B"/>
    <w:rsid w:val="00A23819"/>
    <w:rsid w:val="00A25F24"/>
    <w:rsid w:val="00A31335"/>
    <w:rsid w:val="00A32693"/>
    <w:rsid w:val="00A32A68"/>
    <w:rsid w:val="00A3313A"/>
    <w:rsid w:val="00A34BA0"/>
    <w:rsid w:val="00A36309"/>
    <w:rsid w:val="00A36918"/>
    <w:rsid w:val="00A36AF2"/>
    <w:rsid w:val="00A5216C"/>
    <w:rsid w:val="00A5546A"/>
    <w:rsid w:val="00A567BB"/>
    <w:rsid w:val="00A574E3"/>
    <w:rsid w:val="00A66572"/>
    <w:rsid w:val="00A66BD0"/>
    <w:rsid w:val="00A74069"/>
    <w:rsid w:val="00A77202"/>
    <w:rsid w:val="00A81A3D"/>
    <w:rsid w:val="00A831AC"/>
    <w:rsid w:val="00A872AA"/>
    <w:rsid w:val="00A91E37"/>
    <w:rsid w:val="00A9572A"/>
    <w:rsid w:val="00AA0F3F"/>
    <w:rsid w:val="00AA1F83"/>
    <w:rsid w:val="00AA287B"/>
    <w:rsid w:val="00AA2C2B"/>
    <w:rsid w:val="00AA2C9B"/>
    <w:rsid w:val="00AA32AD"/>
    <w:rsid w:val="00AB21F8"/>
    <w:rsid w:val="00AB35C2"/>
    <w:rsid w:val="00AC3816"/>
    <w:rsid w:val="00AD2693"/>
    <w:rsid w:val="00AE07B7"/>
    <w:rsid w:val="00AE3CCB"/>
    <w:rsid w:val="00AE4C61"/>
    <w:rsid w:val="00AE71B4"/>
    <w:rsid w:val="00AF0E51"/>
    <w:rsid w:val="00AF1166"/>
    <w:rsid w:val="00AF1B13"/>
    <w:rsid w:val="00AF3437"/>
    <w:rsid w:val="00AF7F63"/>
    <w:rsid w:val="00B01EA1"/>
    <w:rsid w:val="00B054ED"/>
    <w:rsid w:val="00B10C44"/>
    <w:rsid w:val="00B10F92"/>
    <w:rsid w:val="00B1594A"/>
    <w:rsid w:val="00B20875"/>
    <w:rsid w:val="00B20E54"/>
    <w:rsid w:val="00B2680A"/>
    <w:rsid w:val="00B275A1"/>
    <w:rsid w:val="00B339C1"/>
    <w:rsid w:val="00B33DA7"/>
    <w:rsid w:val="00B3626C"/>
    <w:rsid w:val="00B4434E"/>
    <w:rsid w:val="00B528B6"/>
    <w:rsid w:val="00B6649B"/>
    <w:rsid w:val="00B7197C"/>
    <w:rsid w:val="00B71DAF"/>
    <w:rsid w:val="00B736D0"/>
    <w:rsid w:val="00B759A1"/>
    <w:rsid w:val="00B77552"/>
    <w:rsid w:val="00B80768"/>
    <w:rsid w:val="00B80E55"/>
    <w:rsid w:val="00B87E26"/>
    <w:rsid w:val="00B90A7F"/>
    <w:rsid w:val="00B91DCD"/>
    <w:rsid w:val="00B95D8E"/>
    <w:rsid w:val="00BA21B4"/>
    <w:rsid w:val="00BA702D"/>
    <w:rsid w:val="00BC6654"/>
    <w:rsid w:val="00BC6715"/>
    <w:rsid w:val="00BD04EA"/>
    <w:rsid w:val="00BD407E"/>
    <w:rsid w:val="00BD75F2"/>
    <w:rsid w:val="00BE74F7"/>
    <w:rsid w:val="00BF14BB"/>
    <w:rsid w:val="00BF6709"/>
    <w:rsid w:val="00C06670"/>
    <w:rsid w:val="00C10CA1"/>
    <w:rsid w:val="00C204E3"/>
    <w:rsid w:val="00C21E33"/>
    <w:rsid w:val="00C26A4C"/>
    <w:rsid w:val="00C3019E"/>
    <w:rsid w:val="00C41C86"/>
    <w:rsid w:val="00C42798"/>
    <w:rsid w:val="00C456D8"/>
    <w:rsid w:val="00C46821"/>
    <w:rsid w:val="00C51CFB"/>
    <w:rsid w:val="00C52B5B"/>
    <w:rsid w:val="00C53518"/>
    <w:rsid w:val="00C54852"/>
    <w:rsid w:val="00C6083B"/>
    <w:rsid w:val="00C65E92"/>
    <w:rsid w:val="00C72B5A"/>
    <w:rsid w:val="00C72CA6"/>
    <w:rsid w:val="00C77CEB"/>
    <w:rsid w:val="00C831AF"/>
    <w:rsid w:val="00C91B6C"/>
    <w:rsid w:val="00C94CBA"/>
    <w:rsid w:val="00CA424F"/>
    <w:rsid w:val="00CB2CFC"/>
    <w:rsid w:val="00CB7A65"/>
    <w:rsid w:val="00CC35C1"/>
    <w:rsid w:val="00CC3F3E"/>
    <w:rsid w:val="00CD2722"/>
    <w:rsid w:val="00CD4279"/>
    <w:rsid w:val="00CD7872"/>
    <w:rsid w:val="00CE0306"/>
    <w:rsid w:val="00CE3882"/>
    <w:rsid w:val="00CE7803"/>
    <w:rsid w:val="00CF4C12"/>
    <w:rsid w:val="00CF58F0"/>
    <w:rsid w:val="00D01338"/>
    <w:rsid w:val="00D12483"/>
    <w:rsid w:val="00D24E06"/>
    <w:rsid w:val="00D25B7F"/>
    <w:rsid w:val="00D27D17"/>
    <w:rsid w:val="00D346AD"/>
    <w:rsid w:val="00D4168E"/>
    <w:rsid w:val="00D45D8B"/>
    <w:rsid w:val="00D503B8"/>
    <w:rsid w:val="00D623D6"/>
    <w:rsid w:val="00D64EBA"/>
    <w:rsid w:val="00D755E2"/>
    <w:rsid w:val="00D766B2"/>
    <w:rsid w:val="00D77325"/>
    <w:rsid w:val="00D8363F"/>
    <w:rsid w:val="00D8505D"/>
    <w:rsid w:val="00D94B3D"/>
    <w:rsid w:val="00DA4493"/>
    <w:rsid w:val="00DA5686"/>
    <w:rsid w:val="00DA6F46"/>
    <w:rsid w:val="00DC0D9A"/>
    <w:rsid w:val="00DC26AE"/>
    <w:rsid w:val="00DD146A"/>
    <w:rsid w:val="00DD2DAD"/>
    <w:rsid w:val="00DD3BA6"/>
    <w:rsid w:val="00DD56C1"/>
    <w:rsid w:val="00DD6811"/>
    <w:rsid w:val="00DE4045"/>
    <w:rsid w:val="00DE65BD"/>
    <w:rsid w:val="00DE7223"/>
    <w:rsid w:val="00DF2999"/>
    <w:rsid w:val="00DF4920"/>
    <w:rsid w:val="00DF737D"/>
    <w:rsid w:val="00DF7F4C"/>
    <w:rsid w:val="00E00282"/>
    <w:rsid w:val="00E02C94"/>
    <w:rsid w:val="00E06745"/>
    <w:rsid w:val="00E16CD4"/>
    <w:rsid w:val="00E2243C"/>
    <w:rsid w:val="00E232DB"/>
    <w:rsid w:val="00E236FC"/>
    <w:rsid w:val="00E240D2"/>
    <w:rsid w:val="00E2549E"/>
    <w:rsid w:val="00E272B9"/>
    <w:rsid w:val="00E3012E"/>
    <w:rsid w:val="00E31922"/>
    <w:rsid w:val="00E31C60"/>
    <w:rsid w:val="00E31EC6"/>
    <w:rsid w:val="00E34F31"/>
    <w:rsid w:val="00E360FF"/>
    <w:rsid w:val="00E466E0"/>
    <w:rsid w:val="00E46C4B"/>
    <w:rsid w:val="00E504E9"/>
    <w:rsid w:val="00E550CF"/>
    <w:rsid w:val="00E55AB6"/>
    <w:rsid w:val="00E571D5"/>
    <w:rsid w:val="00E67FE3"/>
    <w:rsid w:val="00E700D5"/>
    <w:rsid w:val="00E71906"/>
    <w:rsid w:val="00E72525"/>
    <w:rsid w:val="00E76E99"/>
    <w:rsid w:val="00E81E49"/>
    <w:rsid w:val="00E8279F"/>
    <w:rsid w:val="00E857AA"/>
    <w:rsid w:val="00E93275"/>
    <w:rsid w:val="00E9497E"/>
    <w:rsid w:val="00E975BF"/>
    <w:rsid w:val="00EA6476"/>
    <w:rsid w:val="00EA6EED"/>
    <w:rsid w:val="00EA751D"/>
    <w:rsid w:val="00EB1A14"/>
    <w:rsid w:val="00EB6EFD"/>
    <w:rsid w:val="00EC191E"/>
    <w:rsid w:val="00ED1E42"/>
    <w:rsid w:val="00ED4244"/>
    <w:rsid w:val="00EE23C2"/>
    <w:rsid w:val="00EE5C72"/>
    <w:rsid w:val="00EF029D"/>
    <w:rsid w:val="00EF3D59"/>
    <w:rsid w:val="00EF5461"/>
    <w:rsid w:val="00F03BDE"/>
    <w:rsid w:val="00F04A74"/>
    <w:rsid w:val="00F04B74"/>
    <w:rsid w:val="00F15280"/>
    <w:rsid w:val="00F21D9C"/>
    <w:rsid w:val="00F23664"/>
    <w:rsid w:val="00F23DF6"/>
    <w:rsid w:val="00F2413F"/>
    <w:rsid w:val="00F279CD"/>
    <w:rsid w:val="00F27A63"/>
    <w:rsid w:val="00F41BB8"/>
    <w:rsid w:val="00F46963"/>
    <w:rsid w:val="00F53754"/>
    <w:rsid w:val="00F53854"/>
    <w:rsid w:val="00F55F70"/>
    <w:rsid w:val="00F61F7E"/>
    <w:rsid w:val="00F664DC"/>
    <w:rsid w:val="00F67535"/>
    <w:rsid w:val="00F70355"/>
    <w:rsid w:val="00F745F8"/>
    <w:rsid w:val="00F76F4C"/>
    <w:rsid w:val="00F8220F"/>
    <w:rsid w:val="00F85D8B"/>
    <w:rsid w:val="00F97317"/>
    <w:rsid w:val="00FA1551"/>
    <w:rsid w:val="00FA1CDB"/>
    <w:rsid w:val="00FA7A08"/>
    <w:rsid w:val="00FB0C75"/>
    <w:rsid w:val="00FB1437"/>
    <w:rsid w:val="00FB1E29"/>
    <w:rsid w:val="00FB48CD"/>
    <w:rsid w:val="00FC0013"/>
    <w:rsid w:val="00FC2DF2"/>
    <w:rsid w:val="00FC4B24"/>
    <w:rsid w:val="00FD0F45"/>
    <w:rsid w:val="00FD530E"/>
    <w:rsid w:val="00FD5739"/>
    <w:rsid w:val="00FD5D52"/>
    <w:rsid w:val="00FE0BA6"/>
    <w:rsid w:val="00FE37DE"/>
    <w:rsid w:val="00FF476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910B1"/>
  <w15:docId w15:val="{8219989D-AE7B-401D-9270-49BD74C8B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31922"/>
    <w:pPr>
      <w:widowControl w:val="0"/>
      <w:spacing w:after="0" w:line="240" w:lineRule="atLeast"/>
    </w:pPr>
    <w:rPr>
      <w:rFonts w:ascii="Arial" w:hAnsi="Arial"/>
      <w:lang w:val="en-US"/>
    </w:rPr>
  </w:style>
  <w:style w:type="paragraph" w:styleId="berschrift1">
    <w:name w:val="heading 1"/>
    <w:basedOn w:val="Standard"/>
    <w:next w:val="Standard"/>
    <w:link w:val="berschrift1Zchn"/>
    <w:uiPriority w:val="9"/>
    <w:qFormat/>
    <w:rsid w:val="00E31EC6"/>
    <w:pPr>
      <w:keepNext/>
      <w:keepLines/>
      <w:spacing w:before="240"/>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623D6"/>
    <w:pPr>
      <w:keepNext/>
      <w:keepLines/>
      <w:spacing w:before="40"/>
      <w:outlineLvl w:val="1"/>
    </w:pPr>
    <w:rPr>
      <w:rFonts w:eastAsiaTheme="majorEastAsia" w:cstheme="majorBidi"/>
      <w:szCs w:val="26"/>
    </w:rPr>
  </w:style>
  <w:style w:type="paragraph" w:styleId="berschrift3">
    <w:name w:val="heading 3"/>
    <w:basedOn w:val="Standard"/>
    <w:next w:val="Standard"/>
    <w:link w:val="berschrift3Zchn"/>
    <w:uiPriority w:val="9"/>
    <w:unhideWhenUsed/>
    <w:qFormat/>
    <w:rsid w:val="00E31EC6"/>
    <w:pPr>
      <w:keepNext/>
      <w:keepLines/>
      <w:spacing w:before="4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DD56C1"/>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DD56C1"/>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DD56C1"/>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DD56C1"/>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DD56C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D56C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4E26DF"/>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E26DF"/>
    <w:rPr>
      <w:rFonts w:ascii="Tahoma" w:hAnsi="Tahoma" w:cs="Tahoma"/>
      <w:sz w:val="16"/>
      <w:szCs w:val="16"/>
      <w:lang w:val="en-US"/>
    </w:rPr>
  </w:style>
  <w:style w:type="table" w:styleId="Tabellenraster">
    <w:name w:val="Table Grid"/>
    <w:basedOn w:val="NormaleTabelle"/>
    <w:uiPriority w:val="59"/>
    <w:rsid w:val="00BC67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232F94"/>
    <w:pPr>
      <w:tabs>
        <w:tab w:val="center" w:pos="4536"/>
        <w:tab w:val="right" w:pos="9072"/>
      </w:tabs>
    </w:pPr>
  </w:style>
  <w:style w:type="character" w:customStyle="1" w:styleId="KopfzeileZchn">
    <w:name w:val="Kopfzeile Zchn"/>
    <w:basedOn w:val="Absatz-Standardschriftart"/>
    <w:link w:val="Kopfzeile"/>
    <w:uiPriority w:val="99"/>
    <w:rsid w:val="00232F94"/>
    <w:rPr>
      <w:rFonts w:ascii="Arial" w:hAnsi="Arial"/>
      <w:lang w:val="en-US"/>
    </w:rPr>
  </w:style>
  <w:style w:type="paragraph" w:styleId="Fuzeile">
    <w:name w:val="footer"/>
    <w:basedOn w:val="Standard"/>
    <w:link w:val="FuzeileZchn"/>
    <w:uiPriority w:val="99"/>
    <w:unhideWhenUsed/>
    <w:rsid w:val="00232F94"/>
    <w:pPr>
      <w:tabs>
        <w:tab w:val="center" w:pos="4536"/>
        <w:tab w:val="right" w:pos="9072"/>
      </w:tabs>
    </w:pPr>
  </w:style>
  <w:style w:type="character" w:customStyle="1" w:styleId="FuzeileZchn">
    <w:name w:val="Fußzeile Zchn"/>
    <w:basedOn w:val="Absatz-Standardschriftart"/>
    <w:link w:val="Fuzeile"/>
    <w:uiPriority w:val="99"/>
    <w:rsid w:val="00232F94"/>
    <w:rPr>
      <w:rFonts w:ascii="Arial" w:hAnsi="Arial"/>
      <w:lang w:val="en-US"/>
    </w:rPr>
  </w:style>
  <w:style w:type="paragraph" w:styleId="Listenabsatz">
    <w:name w:val="List Paragraph"/>
    <w:basedOn w:val="Standard"/>
    <w:uiPriority w:val="99"/>
    <w:qFormat/>
    <w:rsid w:val="00E02C94"/>
    <w:pPr>
      <w:widowControl/>
      <w:autoSpaceDE w:val="0"/>
      <w:autoSpaceDN w:val="0"/>
      <w:ind w:left="720"/>
      <w:jc w:val="both"/>
    </w:pPr>
    <w:rPr>
      <w:rFonts w:ascii="Times New Roman" w:eastAsiaTheme="minorEastAsia" w:hAnsi="Times New Roman"/>
      <w:sz w:val="24"/>
      <w:szCs w:val="24"/>
      <w:lang w:val="de-DE" w:eastAsia="de-DE"/>
    </w:rPr>
  </w:style>
  <w:style w:type="paragraph" w:styleId="StandardWeb">
    <w:name w:val="Normal (Web)"/>
    <w:basedOn w:val="Standard"/>
    <w:uiPriority w:val="99"/>
    <w:unhideWhenUsed/>
    <w:rsid w:val="005B20C8"/>
    <w:pPr>
      <w:widowControl/>
      <w:spacing w:before="100" w:beforeAutospacing="1" w:after="100" w:afterAutospacing="1"/>
    </w:pPr>
    <w:rPr>
      <w:rFonts w:ascii="Times New Roman" w:eastAsia="Times New Roman" w:hAnsi="Times New Roman" w:cs="Times New Roman"/>
      <w:sz w:val="24"/>
      <w:szCs w:val="24"/>
      <w:lang w:val="de-DE" w:eastAsia="de-DE"/>
    </w:rPr>
  </w:style>
  <w:style w:type="character" w:styleId="Hyperlink">
    <w:name w:val="Hyperlink"/>
    <w:basedOn w:val="Absatz-Standardschriftart"/>
    <w:uiPriority w:val="99"/>
    <w:unhideWhenUsed/>
    <w:rsid w:val="005B20C8"/>
    <w:rPr>
      <w:color w:val="0000FF"/>
      <w:u w:val="single"/>
    </w:rPr>
  </w:style>
  <w:style w:type="character" w:styleId="Fett">
    <w:name w:val="Strong"/>
    <w:basedOn w:val="Absatz-Standardschriftart"/>
    <w:uiPriority w:val="22"/>
    <w:qFormat/>
    <w:rsid w:val="005B20C8"/>
    <w:rPr>
      <w:b/>
      <w:bCs/>
    </w:rPr>
  </w:style>
  <w:style w:type="character" w:styleId="Kommentarzeichen">
    <w:name w:val="annotation reference"/>
    <w:basedOn w:val="Absatz-Standardschriftart"/>
    <w:uiPriority w:val="99"/>
    <w:semiHidden/>
    <w:unhideWhenUsed/>
    <w:rsid w:val="0025375B"/>
    <w:rPr>
      <w:sz w:val="16"/>
      <w:szCs w:val="16"/>
    </w:rPr>
  </w:style>
  <w:style w:type="paragraph" w:styleId="Kommentartext">
    <w:name w:val="annotation text"/>
    <w:basedOn w:val="Standard"/>
    <w:link w:val="KommentartextZchn"/>
    <w:uiPriority w:val="99"/>
    <w:unhideWhenUsed/>
    <w:rsid w:val="0025375B"/>
    <w:rPr>
      <w:sz w:val="20"/>
      <w:szCs w:val="20"/>
    </w:rPr>
  </w:style>
  <w:style w:type="character" w:customStyle="1" w:styleId="KommentartextZchn">
    <w:name w:val="Kommentartext Zchn"/>
    <w:basedOn w:val="Absatz-Standardschriftart"/>
    <w:link w:val="Kommentartext"/>
    <w:uiPriority w:val="99"/>
    <w:rsid w:val="0025375B"/>
    <w:rPr>
      <w:rFonts w:ascii="Arial" w:hAnsi="Arial"/>
      <w:sz w:val="20"/>
      <w:szCs w:val="20"/>
      <w:lang w:val="en-US"/>
    </w:rPr>
  </w:style>
  <w:style w:type="paragraph" w:styleId="Kommentarthema">
    <w:name w:val="annotation subject"/>
    <w:basedOn w:val="Kommentartext"/>
    <w:next w:val="Kommentartext"/>
    <w:link w:val="KommentarthemaZchn"/>
    <w:uiPriority w:val="99"/>
    <w:semiHidden/>
    <w:unhideWhenUsed/>
    <w:rsid w:val="0025375B"/>
    <w:rPr>
      <w:b/>
      <w:bCs/>
    </w:rPr>
  </w:style>
  <w:style w:type="character" w:customStyle="1" w:styleId="KommentarthemaZchn">
    <w:name w:val="Kommentarthema Zchn"/>
    <w:basedOn w:val="KommentartextZchn"/>
    <w:link w:val="Kommentarthema"/>
    <w:uiPriority w:val="99"/>
    <w:semiHidden/>
    <w:rsid w:val="0025375B"/>
    <w:rPr>
      <w:rFonts w:ascii="Arial" w:hAnsi="Arial"/>
      <w:b/>
      <w:bCs/>
      <w:sz w:val="20"/>
      <w:szCs w:val="20"/>
      <w:lang w:val="en-US"/>
    </w:rPr>
  </w:style>
  <w:style w:type="paragraph" w:styleId="Funotentext">
    <w:name w:val="footnote text"/>
    <w:basedOn w:val="Standard"/>
    <w:link w:val="FunotentextZchn"/>
    <w:uiPriority w:val="99"/>
    <w:semiHidden/>
    <w:unhideWhenUsed/>
    <w:rsid w:val="00DD56C1"/>
    <w:rPr>
      <w:sz w:val="20"/>
      <w:szCs w:val="20"/>
    </w:rPr>
  </w:style>
  <w:style w:type="character" w:customStyle="1" w:styleId="FunotentextZchn">
    <w:name w:val="Fußnotentext Zchn"/>
    <w:basedOn w:val="Absatz-Standardschriftart"/>
    <w:link w:val="Funotentext"/>
    <w:uiPriority w:val="99"/>
    <w:semiHidden/>
    <w:rsid w:val="00DD56C1"/>
    <w:rPr>
      <w:rFonts w:ascii="Arial" w:hAnsi="Arial"/>
      <w:sz w:val="20"/>
      <w:szCs w:val="20"/>
      <w:lang w:val="en-US"/>
    </w:rPr>
  </w:style>
  <w:style w:type="character" w:styleId="Funotenzeichen">
    <w:name w:val="footnote reference"/>
    <w:basedOn w:val="Absatz-Standardschriftart"/>
    <w:uiPriority w:val="99"/>
    <w:unhideWhenUsed/>
    <w:rsid w:val="00DD56C1"/>
    <w:rPr>
      <w:vertAlign w:val="superscript"/>
    </w:rPr>
  </w:style>
  <w:style w:type="character" w:styleId="Platzhaltertext">
    <w:name w:val="Placeholder Text"/>
    <w:basedOn w:val="Absatz-Standardschriftart"/>
    <w:uiPriority w:val="99"/>
    <w:semiHidden/>
    <w:rsid w:val="00DD56C1"/>
    <w:rPr>
      <w:color w:val="808080"/>
    </w:rPr>
  </w:style>
  <w:style w:type="paragraph" w:customStyle="1" w:styleId="CitaviBibliographyEntry">
    <w:name w:val="Citavi Bibliography Entry"/>
    <w:basedOn w:val="Standard"/>
    <w:link w:val="CitaviBibliographyEntryZchn"/>
    <w:uiPriority w:val="99"/>
    <w:rsid w:val="00DD56C1"/>
    <w:pPr>
      <w:spacing w:after="120"/>
    </w:pPr>
  </w:style>
  <w:style w:type="character" w:customStyle="1" w:styleId="CitaviBibliographyEntryZchn">
    <w:name w:val="Citavi Bibliography Entry Zchn"/>
    <w:basedOn w:val="Absatz-Standardschriftart"/>
    <w:link w:val="CitaviBibliographyEntry"/>
    <w:uiPriority w:val="99"/>
    <w:rsid w:val="00DD56C1"/>
    <w:rPr>
      <w:rFonts w:ascii="Arial" w:hAnsi="Arial"/>
      <w:lang w:val="en-US"/>
    </w:rPr>
  </w:style>
  <w:style w:type="paragraph" w:customStyle="1" w:styleId="CitaviBibliographyHeading">
    <w:name w:val="Citavi Bibliography Heading"/>
    <w:basedOn w:val="berschrift1"/>
    <w:link w:val="CitaviBibliographyHeadingZchn"/>
    <w:uiPriority w:val="99"/>
    <w:rsid w:val="00DD56C1"/>
  </w:style>
  <w:style w:type="character" w:customStyle="1" w:styleId="CitaviBibliographyHeadingZchn">
    <w:name w:val="Citavi Bibliography Heading Zchn"/>
    <w:basedOn w:val="Absatz-Standardschriftart"/>
    <w:link w:val="CitaviBibliographyHeading"/>
    <w:uiPriority w:val="99"/>
    <w:rsid w:val="00DD56C1"/>
    <w:rPr>
      <w:rFonts w:asciiTheme="majorHAnsi" w:eastAsiaTheme="majorEastAsia" w:hAnsiTheme="majorHAnsi" w:cstheme="majorBidi"/>
      <w:color w:val="365F91" w:themeColor="accent1" w:themeShade="BF"/>
      <w:sz w:val="32"/>
      <w:szCs w:val="32"/>
      <w:lang w:val="en-US"/>
    </w:rPr>
  </w:style>
  <w:style w:type="character" w:customStyle="1" w:styleId="berschrift1Zchn">
    <w:name w:val="Überschrift 1 Zchn"/>
    <w:basedOn w:val="Absatz-Standardschriftart"/>
    <w:link w:val="berschrift1"/>
    <w:uiPriority w:val="9"/>
    <w:rsid w:val="00D623D6"/>
    <w:rPr>
      <w:rFonts w:ascii="Arial" w:eastAsiaTheme="majorEastAsia" w:hAnsi="Arial" w:cstheme="majorBidi"/>
      <w:b/>
      <w:sz w:val="24"/>
      <w:szCs w:val="32"/>
      <w:lang w:val="en-US"/>
    </w:rPr>
  </w:style>
  <w:style w:type="paragraph" w:customStyle="1" w:styleId="CitaviChapterBibliographyHeading">
    <w:name w:val="Citavi Chapter Bibliography Heading"/>
    <w:basedOn w:val="berschrift2"/>
    <w:link w:val="CitaviChapterBibliographyHeadingZchn"/>
    <w:uiPriority w:val="99"/>
    <w:rsid w:val="00DD56C1"/>
  </w:style>
  <w:style w:type="character" w:customStyle="1" w:styleId="CitaviChapterBibliographyHeadingZchn">
    <w:name w:val="Citavi Chapter Bibliography Heading Zchn"/>
    <w:basedOn w:val="Absatz-Standardschriftart"/>
    <w:link w:val="CitaviChapterBibliographyHeading"/>
    <w:uiPriority w:val="99"/>
    <w:rsid w:val="00DD56C1"/>
    <w:rPr>
      <w:rFonts w:asciiTheme="majorHAnsi" w:eastAsiaTheme="majorEastAsia" w:hAnsiTheme="majorHAnsi" w:cstheme="majorBidi"/>
      <w:color w:val="365F91" w:themeColor="accent1" w:themeShade="BF"/>
      <w:sz w:val="26"/>
      <w:szCs w:val="26"/>
      <w:lang w:val="en-US"/>
    </w:rPr>
  </w:style>
  <w:style w:type="character" w:customStyle="1" w:styleId="berschrift2Zchn">
    <w:name w:val="Überschrift 2 Zchn"/>
    <w:basedOn w:val="Absatz-Standardschriftart"/>
    <w:link w:val="berschrift2"/>
    <w:uiPriority w:val="9"/>
    <w:rsid w:val="00D623D6"/>
    <w:rPr>
      <w:rFonts w:ascii="Arial" w:eastAsiaTheme="majorEastAsia" w:hAnsi="Arial" w:cstheme="majorBidi"/>
      <w:szCs w:val="26"/>
      <w:lang w:val="en-US"/>
    </w:rPr>
  </w:style>
  <w:style w:type="paragraph" w:customStyle="1" w:styleId="CitaviBibliographySubheading1">
    <w:name w:val="Citavi Bibliography Subheading 1"/>
    <w:basedOn w:val="berschrift2"/>
    <w:link w:val="CitaviBibliographySubheading1Zchn"/>
    <w:uiPriority w:val="99"/>
    <w:rsid w:val="00DD56C1"/>
    <w:pPr>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DD56C1"/>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DD56C1"/>
    <w:pPr>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DD56C1"/>
    <w:rPr>
      <w:rFonts w:asciiTheme="majorHAnsi" w:eastAsiaTheme="majorEastAsia" w:hAnsiTheme="majorHAnsi" w:cstheme="majorBidi"/>
      <w:color w:val="243F60" w:themeColor="accent1" w:themeShade="7F"/>
      <w:sz w:val="24"/>
      <w:szCs w:val="24"/>
    </w:rPr>
  </w:style>
  <w:style w:type="character" w:customStyle="1" w:styleId="berschrift3Zchn">
    <w:name w:val="Überschrift 3 Zchn"/>
    <w:basedOn w:val="Absatz-Standardschriftart"/>
    <w:link w:val="berschrift3"/>
    <w:uiPriority w:val="9"/>
    <w:rsid w:val="00D623D6"/>
    <w:rPr>
      <w:rFonts w:ascii="Arial" w:eastAsiaTheme="majorEastAsia" w:hAnsi="Arial" w:cstheme="majorBidi"/>
      <w:szCs w:val="24"/>
      <w:lang w:val="en-US"/>
    </w:rPr>
  </w:style>
  <w:style w:type="paragraph" w:customStyle="1" w:styleId="CitaviBibliographySubheading3">
    <w:name w:val="Citavi Bibliography Subheading 3"/>
    <w:basedOn w:val="berschrift4"/>
    <w:link w:val="CitaviBibliographySubheading3Zchn"/>
    <w:uiPriority w:val="99"/>
    <w:rsid w:val="00DD56C1"/>
    <w:pPr>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DD56C1"/>
    <w:rPr>
      <w:rFonts w:asciiTheme="majorHAnsi" w:eastAsiaTheme="majorEastAsia" w:hAnsiTheme="majorHAnsi" w:cstheme="majorBidi"/>
      <w:i/>
      <w:iCs/>
      <w:color w:val="365F91" w:themeColor="accent1" w:themeShade="BF"/>
    </w:rPr>
  </w:style>
  <w:style w:type="character" w:customStyle="1" w:styleId="berschrift4Zchn">
    <w:name w:val="Überschrift 4 Zchn"/>
    <w:basedOn w:val="Absatz-Standardschriftart"/>
    <w:link w:val="berschrift4"/>
    <w:uiPriority w:val="9"/>
    <w:semiHidden/>
    <w:rsid w:val="00DD56C1"/>
    <w:rPr>
      <w:rFonts w:asciiTheme="majorHAnsi" w:eastAsiaTheme="majorEastAsia" w:hAnsiTheme="majorHAnsi" w:cstheme="majorBidi"/>
      <w:i/>
      <w:iCs/>
      <w:color w:val="365F91" w:themeColor="accent1" w:themeShade="BF"/>
      <w:lang w:val="en-US"/>
    </w:rPr>
  </w:style>
  <w:style w:type="paragraph" w:customStyle="1" w:styleId="CitaviBibliographySubheading4">
    <w:name w:val="Citavi Bibliography Subheading 4"/>
    <w:basedOn w:val="berschrift5"/>
    <w:link w:val="CitaviBibliographySubheading4Zchn"/>
    <w:uiPriority w:val="99"/>
    <w:rsid w:val="00DD56C1"/>
    <w:pPr>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DD56C1"/>
    <w:rPr>
      <w:rFonts w:asciiTheme="majorHAnsi" w:eastAsiaTheme="majorEastAsia" w:hAnsiTheme="majorHAnsi" w:cstheme="majorBidi"/>
      <w:color w:val="365F91" w:themeColor="accent1" w:themeShade="BF"/>
    </w:rPr>
  </w:style>
  <w:style w:type="character" w:customStyle="1" w:styleId="berschrift5Zchn">
    <w:name w:val="Überschrift 5 Zchn"/>
    <w:basedOn w:val="Absatz-Standardschriftart"/>
    <w:link w:val="berschrift5"/>
    <w:uiPriority w:val="9"/>
    <w:semiHidden/>
    <w:rsid w:val="00DD56C1"/>
    <w:rPr>
      <w:rFonts w:asciiTheme="majorHAnsi" w:eastAsiaTheme="majorEastAsia" w:hAnsiTheme="majorHAnsi" w:cstheme="majorBidi"/>
      <w:color w:val="365F91" w:themeColor="accent1" w:themeShade="BF"/>
      <w:lang w:val="en-US"/>
    </w:rPr>
  </w:style>
  <w:style w:type="paragraph" w:customStyle="1" w:styleId="CitaviBibliographySubheading5">
    <w:name w:val="Citavi Bibliography Subheading 5"/>
    <w:basedOn w:val="berschrift6"/>
    <w:link w:val="CitaviBibliographySubheading5Zchn"/>
    <w:uiPriority w:val="99"/>
    <w:rsid w:val="00DD56C1"/>
    <w:pPr>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DD56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DD56C1"/>
    <w:rPr>
      <w:rFonts w:asciiTheme="majorHAnsi" w:eastAsiaTheme="majorEastAsia" w:hAnsiTheme="majorHAnsi" w:cstheme="majorBidi"/>
      <w:color w:val="243F60" w:themeColor="accent1" w:themeShade="7F"/>
      <w:lang w:val="en-US"/>
    </w:rPr>
  </w:style>
  <w:style w:type="paragraph" w:customStyle="1" w:styleId="CitaviBibliographySubheading6">
    <w:name w:val="Citavi Bibliography Subheading 6"/>
    <w:basedOn w:val="berschrift7"/>
    <w:link w:val="CitaviBibliographySubheading6Zchn"/>
    <w:uiPriority w:val="99"/>
    <w:rsid w:val="00DD56C1"/>
    <w:pPr>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DD56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DD56C1"/>
    <w:rPr>
      <w:rFonts w:asciiTheme="majorHAnsi" w:eastAsiaTheme="majorEastAsia" w:hAnsiTheme="majorHAnsi" w:cstheme="majorBidi"/>
      <w:i/>
      <w:iCs/>
      <w:color w:val="243F60" w:themeColor="accent1" w:themeShade="7F"/>
      <w:lang w:val="en-US"/>
    </w:rPr>
  </w:style>
  <w:style w:type="paragraph" w:customStyle="1" w:styleId="CitaviBibliographySubheading7">
    <w:name w:val="Citavi Bibliography Subheading 7"/>
    <w:basedOn w:val="berschrift8"/>
    <w:link w:val="CitaviBibliographySubheading7Zchn"/>
    <w:uiPriority w:val="99"/>
    <w:rsid w:val="00DD56C1"/>
    <w:pPr>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DD56C1"/>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DD56C1"/>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DD56C1"/>
    <w:pPr>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DD56C1"/>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D56C1"/>
    <w:rPr>
      <w:rFonts w:asciiTheme="majorHAnsi" w:eastAsiaTheme="majorEastAsia" w:hAnsiTheme="majorHAnsi" w:cstheme="majorBidi"/>
      <w:i/>
      <w:iCs/>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5D5CA5"/>
    <w:pPr>
      <w:outlineLvl w:val="9"/>
    </w:pPr>
  </w:style>
  <w:style w:type="paragraph" w:styleId="Literaturverzeichnis">
    <w:name w:val="Bibliography"/>
    <w:basedOn w:val="Standard"/>
    <w:next w:val="Standard"/>
    <w:uiPriority w:val="37"/>
    <w:semiHidden/>
    <w:unhideWhenUsed/>
    <w:rsid w:val="005D5CA5"/>
  </w:style>
  <w:style w:type="character" w:styleId="Buchtitel">
    <w:name w:val="Book Title"/>
    <w:basedOn w:val="Absatz-Standardschriftart"/>
    <w:uiPriority w:val="33"/>
    <w:qFormat/>
    <w:rsid w:val="005D5CA5"/>
    <w:rPr>
      <w:b/>
      <w:bCs/>
      <w:i/>
      <w:iCs/>
      <w:spacing w:val="5"/>
    </w:rPr>
  </w:style>
  <w:style w:type="character" w:styleId="IntensiverVerweis">
    <w:name w:val="Intense Reference"/>
    <w:basedOn w:val="Absatz-Standardschriftart"/>
    <w:uiPriority w:val="32"/>
    <w:qFormat/>
    <w:rsid w:val="005D5CA5"/>
    <w:rPr>
      <w:b/>
      <w:bCs/>
      <w:smallCaps/>
      <w:color w:val="4F81BD" w:themeColor="accent1"/>
      <w:spacing w:val="5"/>
    </w:rPr>
  </w:style>
  <w:style w:type="character" w:styleId="SchwacherVerweis">
    <w:name w:val="Subtle Reference"/>
    <w:basedOn w:val="Absatz-Standardschriftart"/>
    <w:uiPriority w:val="31"/>
    <w:qFormat/>
    <w:rsid w:val="005D5CA5"/>
    <w:rPr>
      <w:smallCaps/>
      <w:color w:val="5A5A5A" w:themeColor="text1" w:themeTint="A5"/>
    </w:rPr>
  </w:style>
  <w:style w:type="character" w:styleId="IntensiveHervorhebung">
    <w:name w:val="Intense Emphasis"/>
    <w:basedOn w:val="Absatz-Standardschriftart"/>
    <w:uiPriority w:val="21"/>
    <w:qFormat/>
    <w:rsid w:val="005D5CA5"/>
    <w:rPr>
      <w:i/>
      <w:iCs/>
      <w:color w:val="4F81BD" w:themeColor="accent1"/>
    </w:rPr>
  </w:style>
  <w:style w:type="character" w:styleId="SchwacheHervorhebung">
    <w:name w:val="Subtle Emphasis"/>
    <w:basedOn w:val="Absatz-Standardschriftart"/>
    <w:uiPriority w:val="19"/>
    <w:qFormat/>
    <w:rsid w:val="005D5CA5"/>
    <w:rPr>
      <w:i/>
      <w:iCs/>
      <w:color w:val="404040" w:themeColor="text1" w:themeTint="BF"/>
    </w:rPr>
  </w:style>
  <w:style w:type="paragraph" w:styleId="IntensivesZitat">
    <w:name w:val="Intense Quote"/>
    <w:basedOn w:val="Standard"/>
    <w:next w:val="Standard"/>
    <w:link w:val="IntensivesZitatZchn"/>
    <w:uiPriority w:val="30"/>
    <w:qFormat/>
    <w:rsid w:val="005D5CA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D5CA5"/>
    <w:rPr>
      <w:rFonts w:ascii="Arial" w:hAnsi="Arial"/>
      <w:i/>
      <w:iCs/>
      <w:color w:val="4F81BD" w:themeColor="accent1"/>
      <w:lang w:val="en-US"/>
    </w:rPr>
  </w:style>
  <w:style w:type="paragraph" w:styleId="Zitat">
    <w:name w:val="Quote"/>
    <w:basedOn w:val="Standard"/>
    <w:next w:val="Standard"/>
    <w:link w:val="ZitatZchn"/>
    <w:uiPriority w:val="29"/>
    <w:qFormat/>
    <w:rsid w:val="005D5CA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D5CA5"/>
    <w:rPr>
      <w:rFonts w:ascii="Arial" w:hAnsi="Arial"/>
      <w:i/>
      <w:iCs/>
      <w:color w:val="404040" w:themeColor="text1" w:themeTint="BF"/>
      <w:lang w:val="en-US"/>
    </w:rPr>
  </w:style>
  <w:style w:type="table" w:styleId="MittlereListe1-Akzent1">
    <w:name w:val="Medium List 1 Accent 1"/>
    <w:basedOn w:val="NormaleTabelle"/>
    <w:uiPriority w:val="65"/>
    <w:semiHidden/>
    <w:unhideWhenUsed/>
    <w:rsid w:val="005D5CA5"/>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D5CA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5D5CA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D5CA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D5CA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D5CA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D5CA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D5CA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D5CA5"/>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D5CA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D5CA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D5CA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D5CA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D5CA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D5CA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D5CA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5D5CA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D5CA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D5CA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D5C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5D5CA5"/>
    <w:pPr>
      <w:widowControl w:val="0"/>
      <w:spacing w:after="0" w:line="240" w:lineRule="auto"/>
    </w:pPr>
    <w:rPr>
      <w:rFonts w:ascii="Arial" w:hAnsi="Arial"/>
      <w:lang w:val="en-US"/>
    </w:rPr>
  </w:style>
  <w:style w:type="character" w:styleId="HTMLVariable">
    <w:name w:val="HTML Variable"/>
    <w:basedOn w:val="Absatz-Standardschriftart"/>
    <w:uiPriority w:val="99"/>
    <w:semiHidden/>
    <w:unhideWhenUsed/>
    <w:rsid w:val="005D5CA5"/>
    <w:rPr>
      <w:i/>
      <w:iCs/>
    </w:rPr>
  </w:style>
  <w:style w:type="character" w:styleId="HTMLSchreibmaschine">
    <w:name w:val="HTML Typewriter"/>
    <w:basedOn w:val="Absatz-Standardschriftart"/>
    <w:uiPriority w:val="99"/>
    <w:semiHidden/>
    <w:unhideWhenUsed/>
    <w:rsid w:val="005D5CA5"/>
    <w:rPr>
      <w:rFonts w:ascii="Consolas" w:hAnsi="Consolas"/>
      <w:sz w:val="20"/>
      <w:szCs w:val="20"/>
    </w:rPr>
  </w:style>
  <w:style w:type="character" w:styleId="HTMLBeispiel">
    <w:name w:val="HTML Sample"/>
    <w:basedOn w:val="Absatz-Standardschriftart"/>
    <w:uiPriority w:val="99"/>
    <w:semiHidden/>
    <w:unhideWhenUsed/>
    <w:rsid w:val="005D5CA5"/>
    <w:rPr>
      <w:rFonts w:ascii="Consolas" w:hAnsi="Consolas"/>
      <w:sz w:val="24"/>
      <w:szCs w:val="24"/>
    </w:rPr>
  </w:style>
  <w:style w:type="paragraph" w:styleId="HTMLVorformatiert">
    <w:name w:val="HTML Preformatted"/>
    <w:basedOn w:val="Standard"/>
    <w:link w:val="HTMLVorformatiertZchn"/>
    <w:uiPriority w:val="99"/>
    <w:semiHidden/>
    <w:unhideWhenUsed/>
    <w:rsid w:val="005D5CA5"/>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5D5CA5"/>
    <w:rPr>
      <w:rFonts w:ascii="Consolas" w:hAnsi="Consolas"/>
      <w:sz w:val="20"/>
      <w:szCs w:val="20"/>
      <w:lang w:val="en-US"/>
    </w:rPr>
  </w:style>
  <w:style w:type="character" w:styleId="HTMLTastatur">
    <w:name w:val="HTML Keyboard"/>
    <w:basedOn w:val="Absatz-Standardschriftart"/>
    <w:uiPriority w:val="99"/>
    <w:semiHidden/>
    <w:unhideWhenUsed/>
    <w:rsid w:val="005D5CA5"/>
    <w:rPr>
      <w:rFonts w:ascii="Consolas" w:hAnsi="Consolas"/>
      <w:sz w:val="20"/>
      <w:szCs w:val="20"/>
    </w:rPr>
  </w:style>
  <w:style w:type="character" w:styleId="HTMLDefinition">
    <w:name w:val="HTML Definition"/>
    <w:basedOn w:val="Absatz-Standardschriftart"/>
    <w:uiPriority w:val="99"/>
    <w:semiHidden/>
    <w:unhideWhenUsed/>
    <w:rsid w:val="005D5CA5"/>
    <w:rPr>
      <w:i/>
      <w:iCs/>
    </w:rPr>
  </w:style>
  <w:style w:type="character" w:styleId="HTMLCode">
    <w:name w:val="HTML Code"/>
    <w:basedOn w:val="Absatz-Standardschriftart"/>
    <w:uiPriority w:val="99"/>
    <w:semiHidden/>
    <w:unhideWhenUsed/>
    <w:rsid w:val="005D5CA5"/>
    <w:rPr>
      <w:rFonts w:ascii="Consolas" w:hAnsi="Consolas"/>
      <w:sz w:val="20"/>
      <w:szCs w:val="20"/>
    </w:rPr>
  </w:style>
  <w:style w:type="character" w:styleId="HTMLZitat">
    <w:name w:val="HTML Cite"/>
    <w:basedOn w:val="Absatz-Standardschriftart"/>
    <w:uiPriority w:val="99"/>
    <w:semiHidden/>
    <w:unhideWhenUsed/>
    <w:rsid w:val="005D5CA5"/>
    <w:rPr>
      <w:i/>
      <w:iCs/>
    </w:rPr>
  </w:style>
  <w:style w:type="paragraph" w:styleId="HTMLAdresse">
    <w:name w:val="HTML Address"/>
    <w:basedOn w:val="Standard"/>
    <w:link w:val="HTMLAdresseZchn"/>
    <w:uiPriority w:val="99"/>
    <w:semiHidden/>
    <w:unhideWhenUsed/>
    <w:rsid w:val="005D5CA5"/>
    <w:rPr>
      <w:i/>
      <w:iCs/>
    </w:rPr>
  </w:style>
  <w:style w:type="character" w:customStyle="1" w:styleId="HTMLAdresseZchn">
    <w:name w:val="HTML Adresse Zchn"/>
    <w:basedOn w:val="Absatz-Standardschriftart"/>
    <w:link w:val="HTMLAdresse"/>
    <w:uiPriority w:val="99"/>
    <w:semiHidden/>
    <w:rsid w:val="005D5CA5"/>
    <w:rPr>
      <w:rFonts w:ascii="Arial" w:hAnsi="Arial"/>
      <w:i/>
      <w:iCs/>
      <w:lang w:val="en-US"/>
    </w:rPr>
  </w:style>
  <w:style w:type="character" w:styleId="HTMLAkronym">
    <w:name w:val="HTML Acronym"/>
    <w:basedOn w:val="Absatz-Standardschriftart"/>
    <w:uiPriority w:val="99"/>
    <w:semiHidden/>
    <w:unhideWhenUsed/>
    <w:rsid w:val="005D5CA5"/>
  </w:style>
  <w:style w:type="paragraph" w:styleId="NurText">
    <w:name w:val="Plain Text"/>
    <w:basedOn w:val="Standard"/>
    <w:link w:val="NurTextZchn"/>
    <w:uiPriority w:val="99"/>
    <w:semiHidden/>
    <w:unhideWhenUsed/>
    <w:rsid w:val="005D5CA5"/>
    <w:rPr>
      <w:rFonts w:ascii="Consolas" w:hAnsi="Consolas"/>
      <w:sz w:val="21"/>
      <w:szCs w:val="21"/>
    </w:rPr>
  </w:style>
  <w:style w:type="character" w:customStyle="1" w:styleId="NurTextZchn">
    <w:name w:val="Nur Text Zchn"/>
    <w:basedOn w:val="Absatz-Standardschriftart"/>
    <w:link w:val="NurText"/>
    <w:uiPriority w:val="99"/>
    <w:semiHidden/>
    <w:rsid w:val="005D5CA5"/>
    <w:rPr>
      <w:rFonts w:ascii="Consolas" w:hAnsi="Consolas"/>
      <w:sz w:val="21"/>
      <w:szCs w:val="21"/>
      <w:lang w:val="en-US"/>
    </w:rPr>
  </w:style>
  <w:style w:type="paragraph" w:styleId="Dokumentstruktur">
    <w:name w:val="Document Map"/>
    <w:basedOn w:val="Standard"/>
    <w:link w:val="DokumentstrukturZchn"/>
    <w:uiPriority w:val="99"/>
    <w:semiHidden/>
    <w:unhideWhenUsed/>
    <w:rsid w:val="005D5CA5"/>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5D5CA5"/>
    <w:rPr>
      <w:rFonts w:ascii="Segoe UI" w:hAnsi="Segoe UI" w:cs="Segoe UI"/>
      <w:sz w:val="16"/>
      <w:szCs w:val="16"/>
      <w:lang w:val="en-US"/>
    </w:rPr>
  </w:style>
  <w:style w:type="character" w:styleId="Hervorhebung">
    <w:name w:val="Emphasis"/>
    <w:basedOn w:val="Absatz-Standardschriftart"/>
    <w:uiPriority w:val="20"/>
    <w:qFormat/>
    <w:rsid w:val="005D5CA5"/>
    <w:rPr>
      <w:i/>
      <w:iCs/>
    </w:rPr>
  </w:style>
  <w:style w:type="character" w:styleId="BesuchterLink">
    <w:name w:val="FollowedHyperlink"/>
    <w:basedOn w:val="Absatz-Standardschriftart"/>
    <w:uiPriority w:val="99"/>
    <w:semiHidden/>
    <w:unhideWhenUsed/>
    <w:rsid w:val="005D5CA5"/>
    <w:rPr>
      <w:color w:val="800080" w:themeColor="followedHyperlink"/>
      <w:u w:val="single"/>
    </w:rPr>
  </w:style>
  <w:style w:type="paragraph" w:styleId="Blocktext">
    <w:name w:val="Block Text"/>
    <w:basedOn w:val="Standard"/>
    <w:uiPriority w:val="99"/>
    <w:semiHidden/>
    <w:unhideWhenUsed/>
    <w:rsid w:val="005D5CA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5D5CA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D5CA5"/>
    <w:rPr>
      <w:rFonts w:ascii="Arial" w:hAnsi="Arial"/>
      <w:sz w:val="16"/>
      <w:szCs w:val="16"/>
      <w:lang w:val="en-US"/>
    </w:rPr>
  </w:style>
  <w:style w:type="paragraph" w:styleId="Textkrper-Einzug2">
    <w:name w:val="Body Text Indent 2"/>
    <w:basedOn w:val="Standard"/>
    <w:link w:val="Textkrper-Einzug2Zchn"/>
    <w:uiPriority w:val="99"/>
    <w:semiHidden/>
    <w:unhideWhenUsed/>
    <w:rsid w:val="005D5CA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5D5CA5"/>
    <w:rPr>
      <w:rFonts w:ascii="Arial" w:hAnsi="Arial"/>
      <w:lang w:val="en-US"/>
    </w:rPr>
  </w:style>
  <w:style w:type="paragraph" w:styleId="Textkrper3">
    <w:name w:val="Body Text 3"/>
    <w:basedOn w:val="Standard"/>
    <w:link w:val="Textkrper3Zchn"/>
    <w:uiPriority w:val="99"/>
    <w:semiHidden/>
    <w:unhideWhenUsed/>
    <w:rsid w:val="005D5CA5"/>
    <w:pPr>
      <w:spacing w:after="120"/>
    </w:pPr>
    <w:rPr>
      <w:sz w:val="16"/>
      <w:szCs w:val="16"/>
    </w:rPr>
  </w:style>
  <w:style w:type="character" w:customStyle="1" w:styleId="Textkrper3Zchn">
    <w:name w:val="Textkörper 3 Zchn"/>
    <w:basedOn w:val="Absatz-Standardschriftart"/>
    <w:link w:val="Textkrper3"/>
    <w:uiPriority w:val="99"/>
    <w:semiHidden/>
    <w:rsid w:val="005D5CA5"/>
    <w:rPr>
      <w:rFonts w:ascii="Arial" w:hAnsi="Arial"/>
      <w:sz w:val="16"/>
      <w:szCs w:val="16"/>
      <w:lang w:val="en-US"/>
    </w:rPr>
  </w:style>
  <w:style w:type="paragraph" w:styleId="Textkrper2">
    <w:name w:val="Body Text 2"/>
    <w:basedOn w:val="Standard"/>
    <w:link w:val="Textkrper2Zchn"/>
    <w:uiPriority w:val="99"/>
    <w:semiHidden/>
    <w:unhideWhenUsed/>
    <w:rsid w:val="005D5CA5"/>
    <w:pPr>
      <w:spacing w:after="120" w:line="480" w:lineRule="auto"/>
    </w:pPr>
  </w:style>
  <w:style w:type="character" w:customStyle="1" w:styleId="Textkrper2Zchn">
    <w:name w:val="Textkörper 2 Zchn"/>
    <w:basedOn w:val="Absatz-Standardschriftart"/>
    <w:link w:val="Textkrper2"/>
    <w:uiPriority w:val="99"/>
    <w:semiHidden/>
    <w:rsid w:val="005D5CA5"/>
    <w:rPr>
      <w:rFonts w:ascii="Arial" w:hAnsi="Arial"/>
      <w:lang w:val="en-US"/>
    </w:rPr>
  </w:style>
  <w:style w:type="paragraph" w:styleId="Fu-Endnotenberschrift">
    <w:name w:val="Note Heading"/>
    <w:basedOn w:val="Standard"/>
    <w:next w:val="Standard"/>
    <w:link w:val="Fu-EndnotenberschriftZchn"/>
    <w:uiPriority w:val="99"/>
    <w:semiHidden/>
    <w:unhideWhenUsed/>
    <w:rsid w:val="005D5CA5"/>
  </w:style>
  <w:style w:type="character" w:customStyle="1" w:styleId="Fu-EndnotenberschriftZchn">
    <w:name w:val="Fuß/-Endnotenüberschrift Zchn"/>
    <w:basedOn w:val="Absatz-Standardschriftart"/>
    <w:link w:val="Fu-Endnotenberschrift"/>
    <w:uiPriority w:val="99"/>
    <w:semiHidden/>
    <w:rsid w:val="005D5CA5"/>
    <w:rPr>
      <w:rFonts w:ascii="Arial" w:hAnsi="Arial"/>
      <w:lang w:val="en-US"/>
    </w:rPr>
  </w:style>
  <w:style w:type="paragraph" w:styleId="Textkrper-Zeileneinzug">
    <w:name w:val="Body Text Indent"/>
    <w:basedOn w:val="Standard"/>
    <w:link w:val="Textkrper-ZeileneinzugZchn"/>
    <w:uiPriority w:val="99"/>
    <w:semiHidden/>
    <w:unhideWhenUsed/>
    <w:rsid w:val="005D5CA5"/>
    <w:pPr>
      <w:spacing w:after="120"/>
      <w:ind w:left="283"/>
    </w:pPr>
  </w:style>
  <w:style w:type="character" w:customStyle="1" w:styleId="Textkrper-ZeileneinzugZchn">
    <w:name w:val="Textkörper-Zeileneinzug Zchn"/>
    <w:basedOn w:val="Absatz-Standardschriftart"/>
    <w:link w:val="Textkrper-Zeileneinzug"/>
    <w:uiPriority w:val="99"/>
    <w:semiHidden/>
    <w:rsid w:val="005D5CA5"/>
    <w:rPr>
      <w:rFonts w:ascii="Arial" w:hAnsi="Arial"/>
      <w:lang w:val="en-US"/>
    </w:rPr>
  </w:style>
  <w:style w:type="paragraph" w:styleId="Textkrper-Erstzeileneinzug2">
    <w:name w:val="Body Text First Indent 2"/>
    <w:basedOn w:val="Textkrper-Zeileneinzug"/>
    <w:link w:val="Textkrper-Erstzeileneinzug2Zchn"/>
    <w:uiPriority w:val="99"/>
    <w:semiHidden/>
    <w:unhideWhenUsed/>
    <w:rsid w:val="005D5CA5"/>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D5CA5"/>
    <w:rPr>
      <w:rFonts w:ascii="Arial" w:hAnsi="Arial"/>
      <w:lang w:val="en-US"/>
    </w:rPr>
  </w:style>
  <w:style w:type="paragraph" w:styleId="Textkrper">
    <w:name w:val="Body Text"/>
    <w:basedOn w:val="Standard"/>
    <w:link w:val="TextkrperZchn"/>
    <w:uiPriority w:val="99"/>
    <w:semiHidden/>
    <w:unhideWhenUsed/>
    <w:rsid w:val="005D5CA5"/>
    <w:pPr>
      <w:spacing w:after="120"/>
    </w:pPr>
  </w:style>
  <w:style w:type="character" w:customStyle="1" w:styleId="TextkrperZchn">
    <w:name w:val="Textkörper Zchn"/>
    <w:basedOn w:val="Absatz-Standardschriftart"/>
    <w:link w:val="Textkrper"/>
    <w:uiPriority w:val="99"/>
    <w:semiHidden/>
    <w:rsid w:val="005D5CA5"/>
    <w:rPr>
      <w:rFonts w:ascii="Arial" w:hAnsi="Arial"/>
      <w:lang w:val="en-US"/>
    </w:rPr>
  </w:style>
  <w:style w:type="paragraph" w:styleId="Textkrper-Erstzeileneinzug">
    <w:name w:val="Body Text First Indent"/>
    <w:basedOn w:val="Textkrper"/>
    <w:link w:val="Textkrper-ErstzeileneinzugZchn"/>
    <w:uiPriority w:val="99"/>
    <w:semiHidden/>
    <w:unhideWhenUsed/>
    <w:rsid w:val="005D5CA5"/>
    <w:pPr>
      <w:spacing w:after="0"/>
      <w:ind w:firstLine="360"/>
    </w:pPr>
  </w:style>
  <w:style w:type="character" w:customStyle="1" w:styleId="Textkrper-ErstzeileneinzugZchn">
    <w:name w:val="Textkörper-Erstzeileneinzug Zchn"/>
    <w:basedOn w:val="TextkrperZchn"/>
    <w:link w:val="Textkrper-Erstzeileneinzug"/>
    <w:uiPriority w:val="99"/>
    <w:semiHidden/>
    <w:rsid w:val="005D5CA5"/>
    <w:rPr>
      <w:rFonts w:ascii="Arial" w:hAnsi="Arial"/>
      <w:lang w:val="en-US"/>
    </w:rPr>
  </w:style>
  <w:style w:type="paragraph" w:styleId="Datum">
    <w:name w:val="Date"/>
    <w:basedOn w:val="Standard"/>
    <w:next w:val="Standard"/>
    <w:link w:val="DatumZchn"/>
    <w:uiPriority w:val="99"/>
    <w:semiHidden/>
    <w:unhideWhenUsed/>
    <w:rsid w:val="005D5CA5"/>
  </w:style>
  <w:style w:type="character" w:customStyle="1" w:styleId="DatumZchn">
    <w:name w:val="Datum Zchn"/>
    <w:basedOn w:val="Absatz-Standardschriftart"/>
    <w:link w:val="Datum"/>
    <w:uiPriority w:val="99"/>
    <w:semiHidden/>
    <w:rsid w:val="005D5CA5"/>
    <w:rPr>
      <w:rFonts w:ascii="Arial" w:hAnsi="Arial"/>
      <w:lang w:val="en-US"/>
    </w:rPr>
  </w:style>
  <w:style w:type="paragraph" w:styleId="Anrede">
    <w:name w:val="Salutation"/>
    <w:basedOn w:val="Standard"/>
    <w:next w:val="Standard"/>
    <w:link w:val="AnredeZchn"/>
    <w:uiPriority w:val="99"/>
    <w:semiHidden/>
    <w:unhideWhenUsed/>
    <w:rsid w:val="005D5CA5"/>
  </w:style>
  <w:style w:type="character" w:customStyle="1" w:styleId="AnredeZchn">
    <w:name w:val="Anrede Zchn"/>
    <w:basedOn w:val="Absatz-Standardschriftart"/>
    <w:link w:val="Anrede"/>
    <w:uiPriority w:val="99"/>
    <w:semiHidden/>
    <w:rsid w:val="005D5CA5"/>
    <w:rPr>
      <w:rFonts w:ascii="Arial" w:hAnsi="Arial"/>
      <w:lang w:val="en-US"/>
    </w:rPr>
  </w:style>
  <w:style w:type="paragraph" w:styleId="Untertitel">
    <w:name w:val="Subtitle"/>
    <w:basedOn w:val="Standard"/>
    <w:next w:val="Standard"/>
    <w:link w:val="UntertitelZchn"/>
    <w:uiPriority w:val="11"/>
    <w:qFormat/>
    <w:rsid w:val="005D5CA5"/>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5D5CA5"/>
    <w:rPr>
      <w:rFonts w:eastAsiaTheme="minorEastAsia"/>
      <w:color w:val="5A5A5A" w:themeColor="text1" w:themeTint="A5"/>
      <w:spacing w:val="15"/>
      <w:lang w:val="en-US"/>
    </w:rPr>
  </w:style>
  <w:style w:type="paragraph" w:styleId="Nachrichtenkopf">
    <w:name w:val="Message Header"/>
    <w:basedOn w:val="Standard"/>
    <w:link w:val="NachrichtenkopfZchn"/>
    <w:uiPriority w:val="99"/>
    <w:semiHidden/>
    <w:unhideWhenUsed/>
    <w:rsid w:val="005D5CA5"/>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5D5CA5"/>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uiPriority w:val="99"/>
    <w:semiHidden/>
    <w:unhideWhenUsed/>
    <w:rsid w:val="005D5CA5"/>
    <w:pPr>
      <w:spacing w:after="120"/>
      <w:ind w:left="1415"/>
      <w:contextualSpacing/>
    </w:pPr>
  </w:style>
  <w:style w:type="paragraph" w:styleId="Listenfortsetzung4">
    <w:name w:val="List Continue 4"/>
    <w:basedOn w:val="Standard"/>
    <w:uiPriority w:val="99"/>
    <w:semiHidden/>
    <w:unhideWhenUsed/>
    <w:rsid w:val="005D5CA5"/>
    <w:pPr>
      <w:spacing w:after="120"/>
      <w:ind w:left="1132"/>
      <w:contextualSpacing/>
    </w:pPr>
  </w:style>
  <w:style w:type="paragraph" w:styleId="Listenfortsetzung3">
    <w:name w:val="List Continue 3"/>
    <w:basedOn w:val="Standard"/>
    <w:uiPriority w:val="99"/>
    <w:semiHidden/>
    <w:unhideWhenUsed/>
    <w:rsid w:val="005D5CA5"/>
    <w:pPr>
      <w:spacing w:after="120"/>
      <w:ind w:left="849"/>
      <w:contextualSpacing/>
    </w:pPr>
  </w:style>
  <w:style w:type="paragraph" w:styleId="Listenfortsetzung2">
    <w:name w:val="List Continue 2"/>
    <w:basedOn w:val="Standard"/>
    <w:uiPriority w:val="99"/>
    <w:semiHidden/>
    <w:unhideWhenUsed/>
    <w:rsid w:val="005D5CA5"/>
    <w:pPr>
      <w:spacing w:after="120"/>
      <w:ind w:left="566"/>
      <w:contextualSpacing/>
    </w:pPr>
  </w:style>
  <w:style w:type="paragraph" w:styleId="Listenfortsetzung">
    <w:name w:val="List Continue"/>
    <w:basedOn w:val="Standard"/>
    <w:uiPriority w:val="99"/>
    <w:semiHidden/>
    <w:unhideWhenUsed/>
    <w:rsid w:val="005D5CA5"/>
    <w:pPr>
      <w:spacing w:after="120"/>
      <w:ind w:left="283"/>
      <w:contextualSpacing/>
    </w:pPr>
  </w:style>
  <w:style w:type="paragraph" w:styleId="Unterschrift">
    <w:name w:val="Signature"/>
    <w:basedOn w:val="Standard"/>
    <w:link w:val="UnterschriftZchn"/>
    <w:uiPriority w:val="99"/>
    <w:semiHidden/>
    <w:unhideWhenUsed/>
    <w:rsid w:val="005D5CA5"/>
    <w:pPr>
      <w:ind w:left="4252"/>
    </w:pPr>
  </w:style>
  <w:style w:type="character" w:customStyle="1" w:styleId="UnterschriftZchn">
    <w:name w:val="Unterschrift Zchn"/>
    <w:basedOn w:val="Absatz-Standardschriftart"/>
    <w:link w:val="Unterschrift"/>
    <w:uiPriority w:val="99"/>
    <w:semiHidden/>
    <w:rsid w:val="005D5CA5"/>
    <w:rPr>
      <w:rFonts w:ascii="Arial" w:hAnsi="Arial"/>
      <w:lang w:val="en-US"/>
    </w:rPr>
  </w:style>
  <w:style w:type="paragraph" w:styleId="Gruformel">
    <w:name w:val="Closing"/>
    <w:basedOn w:val="Standard"/>
    <w:link w:val="GruformelZchn"/>
    <w:uiPriority w:val="99"/>
    <w:semiHidden/>
    <w:unhideWhenUsed/>
    <w:rsid w:val="005D5CA5"/>
    <w:pPr>
      <w:ind w:left="4252"/>
    </w:pPr>
  </w:style>
  <w:style w:type="character" w:customStyle="1" w:styleId="GruformelZchn">
    <w:name w:val="Grußformel Zchn"/>
    <w:basedOn w:val="Absatz-Standardschriftart"/>
    <w:link w:val="Gruformel"/>
    <w:uiPriority w:val="99"/>
    <w:semiHidden/>
    <w:rsid w:val="005D5CA5"/>
    <w:rPr>
      <w:rFonts w:ascii="Arial" w:hAnsi="Arial"/>
      <w:lang w:val="en-US"/>
    </w:rPr>
  </w:style>
  <w:style w:type="paragraph" w:styleId="Titel">
    <w:name w:val="Title"/>
    <w:basedOn w:val="Standard"/>
    <w:next w:val="Standard"/>
    <w:link w:val="TitelZchn"/>
    <w:uiPriority w:val="10"/>
    <w:qFormat/>
    <w:rsid w:val="005D5CA5"/>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D5CA5"/>
    <w:rPr>
      <w:rFonts w:asciiTheme="majorHAnsi" w:eastAsiaTheme="majorEastAsia" w:hAnsiTheme="majorHAnsi" w:cstheme="majorBidi"/>
      <w:spacing w:val="-10"/>
      <w:kern w:val="28"/>
      <w:sz w:val="56"/>
      <w:szCs w:val="56"/>
      <w:lang w:val="en-US"/>
    </w:rPr>
  </w:style>
  <w:style w:type="paragraph" w:styleId="Listennummer5">
    <w:name w:val="List Number 5"/>
    <w:basedOn w:val="Standard"/>
    <w:uiPriority w:val="99"/>
    <w:semiHidden/>
    <w:unhideWhenUsed/>
    <w:rsid w:val="005D5CA5"/>
    <w:pPr>
      <w:numPr>
        <w:numId w:val="5"/>
      </w:numPr>
      <w:contextualSpacing/>
    </w:pPr>
  </w:style>
  <w:style w:type="paragraph" w:styleId="Listennummer4">
    <w:name w:val="List Number 4"/>
    <w:basedOn w:val="Standard"/>
    <w:uiPriority w:val="99"/>
    <w:semiHidden/>
    <w:unhideWhenUsed/>
    <w:rsid w:val="005D5CA5"/>
    <w:pPr>
      <w:numPr>
        <w:numId w:val="6"/>
      </w:numPr>
      <w:contextualSpacing/>
    </w:pPr>
  </w:style>
  <w:style w:type="paragraph" w:styleId="Listennummer3">
    <w:name w:val="List Number 3"/>
    <w:basedOn w:val="Standard"/>
    <w:uiPriority w:val="99"/>
    <w:semiHidden/>
    <w:unhideWhenUsed/>
    <w:rsid w:val="005D5CA5"/>
    <w:pPr>
      <w:numPr>
        <w:numId w:val="7"/>
      </w:numPr>
      <w:contextualSpacing/>
    </w:pPr>
  </w:style>
  <w:style w:type="paragraph" w:styleId="Listennummer2">
    <w:name w:val="List Number 2"/>
    <w:basedOn w:val="Standard"/>
    <w:uiPriority w:val="99"/>
    <w:semiHidden/>
    <w:unhideWhenUsed/>
    <w:rsid w:val="005D5CA5"/>
    <w:pPr>
      <w:numPr>
        <w:numId w:val="8"/>
      </w:numPr>
      <w:contextualSpacing/>
    </w:pPr>
  </w:style>
  <w:style w:type="paragraph" w:styleId="Aufzhlungszeichen5">
    <w:name w:val="List Bullet 5"/>
    <w:basedOn w:val="Standard"/>
    <w:uiPriority w:val="99"/>
    <w:semiHidden/>
    <w:unhideWhenUsed/>
    <w:rsid w:val="005D5CA5"/>
    <w:pPr>
      <w:numPr>
        <w:numId w:val="9"/>
      </w:numPr>
      <w:contextualSpacing/>
    </w:pPr>
  </w:style>
  <w:style w:type="paragraph" w:styleId="Aufzhlungszeichen4">
    <w:name w:val="List Bullet 4"/>
    <w:basedOn w:val="Standard"/>
    <w:uiPriority w:val="99"/>
    <w:semiHidden/>
    <w:unhideWhenUsed/>
    <w:rsid w:val="005D5CA5"/>
    <w:pPr>
      <w:numPr>
        <w:numId w:val="10"/>
      </w:numPr>
      <w:contextualSpacing/>
    </w:pPr>
  </w:style>
  <w:style w:type="paragraph" w:styleId="Aufzhlungszeichen3">
    <w:name w:val="List Bullet 3"/>
    <w:basedOn w:val="Standard"/>
    <w:uiPriority w:val="99"/>
    <w:semiHidden/>
    <w:unhideWhenUsed/>
    <w:rsid w:val="005D5CA5"/>
    <w:pPr>
      <w:numPr>
        <w:numId w:val="11"/>
      </w:numPr>
      <w:contextualSpacing/>
    </w:pPr>
  </w:style>
  <w:style w:type="paragraph" w:styleId="Aufzhlungszeichen2">
    <w:name w:val="List Bullet 2"/>
    <w:basedOn w:val="Standard"/>
    <w:uiPriority w:val="99"/>
    <w:semiHidden/>
    <w:unhideWhenUsed/>
    <w:rsid w:val="005D5CA5"/>
    <w:pPr>
      <w:numPr>
        <w:numId w:val="12"/>
      </w:numPr>
      <w:contextualSpacing/>
    </w:pPr>
  </w:style>
  <w:style w:type="paragraph" w:styleId="Liste5">
    <w:name w:val="List 5"/>
    <w:basedOn w:val="Standard"/>
    <w:uiPriority w:val="99"/>
    <w:semiHidden/>
    <w:unhideWhenUsed/>
    <w:rsid w:val="005D5CA5"/>
    <w:pPr>
      <w:ind w:left="1415" w:hanging="283"/>
      <w:contextualSpacing/>
    </w:pPr>
  </w:style>
  <w:style w:type="paragraph" w:styleId="Liste4">
    <w:name w:val="List 4"/>
    <w:basedOn w:val="Standard"/>
    <w:uiPriority w:val="99"/>
    <w:semiHidden/>
    <w:unhideWhenUsed/>
    <w:rsid w:val="005D5CA5"/>
    <w:pPr>
      <w:ind w:left="1132" w:hanging="283"/>
      <w:contextualSpacing/>
    </w:pPr>
  </w:style>
  <w:style w:type="paragraph" w:styleId="Liste3">
    <w:name w:val="List 3"/>
    <w:basedOn w:val="Standard"/>
    <w:uiPriority w:val="99"/>
    <w:semiHidden/>
    <w:unhideWhenUsed/>
    <w:rsid w:val="005D5CA5"/>
    <w:pPr>
      <w:ind w:left="849" w:hanging="283"/>
      <w:contextualSpacing/>
    </w:pPr>
  </w:style>
  <w:style w:type="paragraph" w:styleId="Liste2">
    <w:name w:val="List 2"/>
    <w:basedOn w:val="Standard"/>
    <w:uiPriority w:val="99"/>
    <w:semiHidden/>
    <w:unhideWhenUsed/>
    <w:rsid w:val="005D5CA5"/>
    <w:pPr>
      <w:ind w:left="566" w:hanging="283"/>
      <w:contextualSpacing/>
    </w:pPr>
  </w:style>
  <w:style w:type="paragraph" w:styleId="Listennummer">
    <w:name w:val="List Number"/>
    <w:basedOn w:val="Standard"/>
    <w:uiPriority w:val="99"/>
    <w:semiHidden/>
    <w:unhideWhenUsed/>
    <w:rsid w:val="005D5CA5"/>
    <w:pPr>
      <w:numPr>
        <w:numId w:val="13"/>
      </w:numPr>
      <w:contextualSpacing/>
    </w:pPr>
  </w:style>
  <w:style w:type="paragraph" w:styleId="Aufzhlungszeichen">
    <w:name w:val="List Bullet"/>
    <w:basedOn w:val="Standard"/>
    <w:uiPriority w:val="99"/>
    <w:semiHidden/>
    <w:unhideWhenUsed/>
    <w:rsid w:val="005D5CA5"/>
    <w:pPr>
      <w:numPr>
        <w:numId w:val="14"/>
      </w:numPr>
      <w:contextualSpacing/>
    </w:pPr>
  </w:style>
  <w:style w:type="paragraph" w:styleId="Liste">
    <w:name w:val="List"/>
    <w:basedOn w:val="Standard"/>
    <w:uiPriority w:val="99"/>
    <w:semiHidden/>
    <w:unhideWhenUsed/>
    <w:rsid w:val="005D5CA5"/>
    <w:pPr>
      <w:ind w:left="283" w:hanging="283"/>
      <w:contextualSpacing/>
    </w:pPr>
  </w:style>
  <w:style w:type="paragraph" w:styleId="RGV-berschrift">
    <w:name w:val="toa heading"/>
    <w:basedOn w:val="Standard"/>
    <w:next w:val="Standard"/>
    <w:uiPriority w:val="99"/>
    <w:semiHidden/>
    <w:unhideWhenUsed/>
    <w:rsid w:val="005D5CA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5D5CA5"/>
    <w:pPr>
      <w:widowControl w:val="0"/>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lang w:val="en-US"/>
    </w:rPr>
  </w:style>
  <w:style w:type="character" w:customStyle="1" w:styleId="MakrotextZchn">
    <w:name w:val="Makrotext Zchn"/>
    <w:basedOn w:val="Absatz-Standardschriftart"/>
    <w:link w:val="Makrotext"/>
    <w:uiPriority w:val="99"/>
    <w:semiHidden/>
    <w:rsid w:val="005D5CA5"/>
    <w:rPr>
      <w:rFonts w:ascii="Consolas" w:hAnsi="Consolas"/>
      <w:sz w:val="20"/>
      <w:szCs w:val="20"/>
      <w:lang w:val="en-US"/>
    </w:rPr>
  </w:style>
  <w:style w:type="paragraph" w:styleId="Rechtsgrundlagenverzeichnis">
    <w:name w:val="table of authorities"/>
    <w:basedOn w:val="Standard"/>
    <w:next w:val="Standard"/>
    <w:uiPriority w:val="99"/>
    <w:semiHidden/>
    <w:unhideWhenUsed/>
    <w:rsid w:val="005D5CA5"/>
    <w:pPr>
      <w:ind w:left="220" w:hanging="220"/>
    </w:pPr>
  </w:style>
  <w:style w:type="paragraph" w:styleId="Endnotentext">
    <w:name w:val="endnote text"/>
    <w:basedOn w:val="Standard"/>
    <w:link w:val="EndnotentextZchn"/>
    <w:uiPriority w:val="99"/>
    <w:semiHidden/>
    <w:unhideWhenUsed/>
    <w:rsid w:val="005D5CA5"/>
    <w:rPr>
      <w:sz w:val="20"/>
      <w:szCs w:val="20"/>
    </w:rPr>
  </w:style>
  <w:style w:type="character" w:customStyle="1" w:styleId="EndnotentextZchn">
    <w:name w:val="Endnotentext Zchn"/>
    <w:basedOn w:val="Absatz-Standardschriftart"/>
    <w:link w:val="Endnotentext"/>
    <w:uiPriority w:val="99"/>
    <w:semiHidden/>
    <w:rsid w:val="005D5CA5"/>
    <w:rPr>
      <w:rFonts w:ascii="Arial" w:hAnsi="Arial"/>
      <w:sz w:val="20"/>
      <w:szCs w:val="20"/>
      <w:lang w:val="en-US"/>
    </w:rPr>
  </w:style>
  <w:style w:type="character" w:styleId="Endnotenzeichen">
    <w:name w:val="endnote reference"/>
    <w:basedOn w:val="Absatz-Standardschriftart"/>
    <w:uiPriority w:val="99"/>
    <w:semiHidden/>
    <w:unhideWhenUsed/>
    <w:rsid w:val="005D5CA5"/>
    <w:rPr>
      <w:vertAlign w:val="superscript"/>
    </w:rPr>
  </w:style>
  <w:style w:type="character" w:styleId="Seitenzahl">
    <w:name w:val="page number"/>
    <w:basedOn w:val="Absatz-Standardschriftart"/>
    <w:uiPriority w:val="99"/>
    <w:semiHidden/>
    <w:unhideWhenUsed/>
    <w:rsid w:val="005D5CA5"/>
  </w:style>
  <w:style w:type="character" w:styleId="Zeilennummer">
    <w:name w:val="line number"/>
    <w:basedOn w:val="Absatz-Standardschriftart"/>
    <w:uiPriority w:val="99"/>
    <w:semiHidden/>
    <w:unhideWhenUsed/>
    <w:rsid w:val="005D5CA5"/>
  </w:style>
  <w:style w:type="paragraph" w:styleId="Umschlagabsenderadresse">
    <w:name w:val="envelope return"/>
    <w:basedOn w:val="Standard"/>
    <w:uiPriority w:val="99"/>
    <w:semiHidden/>
    <w:unhideWhenUsed/>
    <w:rsid w:val="005D5CA5"/>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D5CA5"/>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5D5CA5"/>
  </w:style>
  <w:style w:type="paragraph" w:styleId="Beschriftung">
    <w:name w:val="caption"/>
    <w:basedOn w:val="Standard"/>
    <w:next w:val="Standard"/>
    <w:uiPriority w:val="35"/>
    <w:semiHidden/>
    <w:unhideWhenUsed/>
    <w:qFormat/>
    <w:rsid w:val="005D5CA5"/>
    <w:pPr>
      <w:spacing w:after="200"/>
    </w:pPr>
    <w:rPr>
      <w:i/>
      <w:iCs/>
      <w:color w:val="1F497D" w:themeColor="text2"/>
      <w:sz w:val="18"/>
      <w:szCs w:val="18"/>
    </w:rPr>
  </w:style>
  <w:style w:type="paragraph" w:styleId="Index1">
    <w:name w:val="index 1"/>
    <w:basedOn w:val="Standard"/>
    <w:next w:val="Standard"/>
    <w:autoRedefine/>
    <w:uiPriority w:val="99"/>
    <w:semiHidden/>
    <w:unhideWhenUsed/>
    <w:rsid w:val="005D5CA5"/>
    <w:pPr>
      <w:ind w:left="220" w:hanging="220"/>
    </w:pPr>
  </w:style>
  <w:style w:type="paragraph" w:styleId="Indexberschrift">
    <w:name w:val="index heading"/>
    <w:basedOn w:val="Standard"/>
    <w:next w:val="Index1"/>
    <w:uiPriority w:val="99"/>
    <w:semiHidden/>
    <w:unhideWhenUsed/>
    <w:rsid w:val="005D5CA5"/>
    <w:rPr>
      <w:rFonts w:asciiTheme="majorHAnsi" w:eastAsiaTheme="majorEastAsia" w:hAnsiTheme="majorHAnsi" w:cstheme="majorBidi"/>
      <w:b/>
      <w:bCs/>
    </w:rPr>
  </w:style>
  <w:style w:type="paragraph" w:styleId="Standardeinzug">
    <w:name w:val="Normal Indent"/>
    <w:basedOn w:val="Standard"/>
    <w:uiPriority w:val="99"/>
    <w:semiHidden/>
    <w:unhideWhenUsed/>
    <w:rsid w:val="005D5CA5"/>
    <w:pPr>
      <w:ind w:left="708"/>
    </w:pPr>
  </w:style>
  <w:style w:type="paragraph" w:styleId="Verzeichnis9">
    <w:name w:val="toc 9"/>
    <w:basedOn w:val="Standard"/>
    <w:next w:val="Standard"/>
    <w:autoRedefine/>
    <w:uiPriority w:val="39"/>
    <w:semiHidden/>
    <w:unhideWhenUsed/>
    <w:rsid w:val="005D5CA5"/>
    <w:pPr>
      <w:spacing w:after="100"/>
      <w:ind w:left="1760"/>
    </w:pPr>
  </w:style>
  <w:style w:type="paragraph" w:styleId="Verzeichnis8">
    <w:name w:val="toc 8"/>
    <w:basedOn w:val="Standard"/>
    <w:next w:val="Standard"/>
    <w:autoRedefine/>
    <w:uiPriority w:val="39"/>
    <w:semiHidden/>
    <w:unhideWhenUsed/>
    <w:rsid w:val="005D5CA5"/>
    <w:pPr>
      <w:spacing w:after="100"/>
      <w:ind w:left="1540"/>
    </w:pPr>
  </w:style>
  <w:style w:type="paragraph" w:styleId="Verzeichnis7">
    <w:name w:val="toc 7"/>
    <w:basedOn w:val="Standard"/>
    <w:next w:val="Standard"/>
    <w:autoRedefine/>
    <w:uiPriority w:val="39"/>
    <w:semiHidden/>
    <w:unhideWhenUsed/>
    <w:rsid w:val="005D5CA5"/>
    <w:pPr>
      <w:spacing w:after="100"/>
      <w:ind w:left="1320"/>
    </w:pPr>
  </w:style>
  <w:style w:type="paragraph" w:styleId="Verzeichnis6">
    <w:name w:val="toc 6"/>
    <w:basedOn w:val="Standard"/>
    <w:next w:val="Standard"/>
    <w:autoRedefine/>
    <w:uiPriority w:val="39"/>
    <w:semiHidden/>
    <w:unhideWhenUsed/>
    <w:rsid w:val="005D5CA5"/>
    <w:pPr>
      <w:spacing w:after="100"/>
      <w:ind w:left="1100"/>
    </w:pPr>
  </w:style>
  <w:style w:type="paragraph" w:styleId="Verzeichnis5">
    <w:name w:val="toc 5"/>
    <w:basedOn w:val="Standard"/>
    <w:next w:val="Standard"/>
    <w:autoRedefine/>
    <w:uiPriority w:val="39"/>
    <w:semiHidden/>
    <w:unhideWhenUsed/>
    <w:rsid w:val="005D5CA5"/>
    <w:pPr>
      <w:spacing w:after="100"/>
      <w:ind w:left="880"/>
    </w:pPr>
  </w:style>
  <w:style w:type="paragraph" w:styleId="Verzeichnis4">
    <w:name w:val="toc 4"/>
    <w:basedOn w:val="Standard"/>
    <w:next w:val="Standard"/>
    <w:autoRedefine/>
    <w:uiPriority w:val="39"/>
    <w:semiHidden/>
    <w:unhideWhenUsed/>
    <w:rsid w:val="005D5CA5"/>
    <w:pPr>
      <w:spacing w:after="100"/>
      <w:ind w:left="660"/>
    </w:pPr>
  </w:style>
  <w:style w:type="paragraph" w:styleId="Verzeichnis3">
    <w:name w:val="toc 3"/>
    <w:basedOn w:val="Standard"/>
    <w:next w:val="Standard"/>
    <w:autoRedefine/>
    <w:uiPriority w:val="39"/>
    <w:unhideWhenUsed/>
    <w:rsid w:val="005D5CA5"/>
    <w:pPr>
      <w:spacing w:after="100"/>
      <w:ind w:left="440"/>
    </w:pPr>
  </w:style>
  <w:style w:type="paragraph" w:styleId="Verzeichnis2">
    <w:name w:val="toc 2"/>
    <w:basedOn w:val="Standard"/>
    <w:next w:val="Standard"/>
    <w:autoRedefine/>
    <w:uiPriority w:val="39"/>
    <w:unhideWhenUsed/>
    <w:rsid w:val="0065072E"/>
    <w:pPr>
      <w:tabs>
        <w:tab w:val="left" w:pos="660"/>
        <w:tab w:val="right" w:leader="dot" w:pos="9628"/>
      </w:tabs>
      <w:spacing w:after="100"/>
      <w:ind w:left="675" w:hanging="454"/>
    </w:pPr>
  </w:style>
  <w:style w:type="paragraph" w:styleId="Verzeichnis1">
    <w:name w:val="toc 1"/>
    <w:basedOn w:val="Standard"/>
    <w:next w:val="Standard"/>
    <w:autoRedefine/>
    <w:uiPriority w:val="39"/>
    <w:unhideWhenUsed/>
    <w:rsid w:val="005D5CA5"/>
    <w:pPr>
      <w:spacing w:after="100"/>
    </w:pPr>
  </w:style>
  <w:style w:type="paragraph" w:styleId="Index9">
    <w:name w:val="index 9"/>
    <w:basedOn w:val="Standard"/>
    <w:next w:val="Standard"/>
    <w:autoRedefine/>
    <w:uiPriority w:val="99"/>
    <w:semiHidden/>
    <w:unhideWhenUsed/>
    <w:rsid w:val="005D5CA5"/>
    <w:pPr>
      <w:ind w:left="1980" w:hanging="220"/>
    </w:pPr>
  </w:style>
  <w:style w:type="paragraph" w:styleId="Index8">
    <w:name w:val="index 8"/>
    <w:basedOn w:val="Standard"/>
    <w:next w:val="Standard"/>
    <w:autoRedefine/>
    <w:uiPriority w:val="99"/>
    <w:semiHidden/>
    <w:unhideWhenUsed/>
    <w:rsid w:val="005D5CA5"/>
    <w:pPr>
      <w:ind w:left="1760" w:hanging="220"/>
    </w:pPr>
  </w:style>
  <w:style w:type="paragraph" w:styleId="Index7">
    <w:name w:val="index 7"/>
    <w:basedOn w:val="Standard"/>
    <w:next w:val="Standard"/>
    <w:autoRedefine/>
    <w:uiPriority w:val="99"/>
    <w:semiHidden/>
    <w:unhideWhenUsed/>
    <w:rsid w:val="005D5CA5"/>
    <w:pPr>
      <w:ind w:left="1540" w:hanging="220"/>
    </w:pPr>
  </w:style>
  <w:style w:type="paragraph" w:styleId="Index6">
    <w:name w:val="index 6"/>
    <w:basedOn w:val="Standard"/>
    <w:next w:val="Standard"/>
    <w:autoRedefine/>
    <w:uiPriority w:val="99"/>
    <w:semiHidden/>
    <w:unhideWhenUsed/>
    <w:rsid w:val="005D5CA5"/>
    <w:pPr>
      <w:ind w:left="1320" w:hanging="220"/>
    </w:pPr>
  </w:style>
  <w:style w:type="paragraph" w:styleId="Index5">
    <w:name w:val="index 5"/>
    <w:basedOn w:val="Standard"/>
    <w:next w:val="Standard"/>
    <w:autoRedefine/>
    <w:uiPriority w:val="99"/>
    <w:semiHidden/>
    <w:unhideWhenUsed/>
    <w:rsid w:val="005D5CA5"/>
    <w:pPr>
      <w:ind w:left="1100" w:hanging="220"/>
    </w:pPr>
  </w:style>
  <w:style w:type="paragraph" w:styleId="Index4">
    <w:name w:val="index 4"/>
    <w:basedOn w:val="Standard"/>
    <w:next w:val="Standard"/>
    <w:autoRedefine/>
    <w:uiPriority w:val="99"/>
    <w:semiHidden/>
    <w:unhideWhenUsed/>
    <w:rsid w:val="005D5CA5"/>
    <w:pPr>
      <w:ind w:left="880" w:hanging="220"/>
    </w:pPr>
  </w:style>
  <w:style w:type="paragraph" w:styleId="Index3">
    <w:name w:val="index 3"/>
    <w:basedOn w:val="Standard"/>
    <w:next w:val="Standard"/>
    <w:autoRedefine/>
    <w:uiPriority w:val="99"/>
    <w:semiHidden/>
    <w:unhideWhenUsed/>
    <w:rsid w:val="005D5CA5"/>
    <w:pPr>
      <w:ind w:left="660" w:hanging="220"/>
    </w:pPr>
  </w:style>
  <w:style w:type="paragraph" w:styleId="Index2">
    <w:name w:val="index 2"/>
    <w:basedOn w:val="Standard"/>
    <w:next w:val="Standard"/>
    <w:autoRedefine/>
    <w:uiPriority w:val="99"/>
    <w:semiHidden/>
    <w:unhideWhenUsed/>
    <w:rsid w:val="005D5CA5"/>
    <w:pPr>
      <w:ind w:left="440" w:hanging="220"/>
    </w:pPr>
  </w:style>
  <w:style w:type="character" w:customStyle="1" w:styleId="satz">
    <w:name w:val="satz"/>
    <w:basedOn w:val="Absatz-Standardschriftart"/>
    <w:rsid w:val="000E6030"/>
  </w:style>
  <w:style w:type="character" w:customStyle="1" w:styleId="zit">
    <w:name w:val="zit"/>
    <w:basedOn w:val="Absatz-Standardschriftart"/>
    <w:rsid w:val="000E6030"/>
  </w:style>
  <w:style w:type="character" w:customStyle="1" w:styleId="unsichtbar">
    <w:name w:val="unsichtbar"/>
    <w:basedOn w:val="Absatz-Standardschriftart"/>
    <w:rsid w:val="000E6030"/>
  </w:style>
  <w:style w:type="character" w:customStyle="1" w:styleId="satznr">
    <w:name w:val="satznr"/>
    <w:basedOn w:val="Absatz-Standardschriftart"/>
    <w:rsid w:val="000E6030"/>
  </w:style>
  <w:style w:type="character" w:customStyle="1" w:styleId="gericht">
    <w:name w:val="gericht"/>
    <w:basedOn w:val="Absatz-Standardschriftart"/>
    <w:rsid w:val="005324E3"/>
  </w:style>
  <w:style w:type="character" w:customStyle="1" w:styleId="etyp">
    <w:name w:val="etyp"/>
    <w:basedOn w:val="Absatz-Standardschriftart"/>
    <w:rsid w:val="005324E3"/>
  </w:style>
  <w:style w:type="character" w:customStyle="1" w:styleId="edat">
    <w:name w:val="edat"/>
    <w:basedOn w:val="Absatz-Standardschriftart"/>
    <w:rsid w:val="005324E3"/>
  </w:style>
  <w:style w:type="character" w:customStyle="1" w:styleId="az">
    <w:name w:val="az"/>
    <w:basedOn w:val="Absatz-Standardschriftart"/>
    <w:rsid w:val="005324E3"/>
  </w:style>
  <w:style w:type="character" w:customStyle="1" w:styleId="titel0">
    <w:name w:val="titel"/>
    <w:basedOn w:val="Absatz-Standardschriftart"/>
    <w:rsid w:val="00F21D9C"/>
  </w:style>
  <w:style w:type="character" w:customStyle="1" w:styleId="citation">
    <w:name w:val="citation"/>
    <w:basedOn w:val="Absatz-Standardschriftart"/>
    <w:rsid w:val="00DD146A"/>
  </w:style>
  <w:style w:type="paragraph" w:styleId="z-Formularbeginn">
    <w:name w:val="HTML Top of Form"/>
    <w:basedOn w:val="Standard"/>
    <w:next w:val="Standard"/>
    <w:link w:val="z-FormularbeginnZchn"/>
    <w:hidden/>
    <w:uiPriority w:val="99"/>
    <w:semiHidden/>
    <w:unhideWhenUsed/>
    <w:rsid w:val="00896743"/>
    <w:pPr>
      <w:widowControl/>
      <w:pBdr>
        <w:bottom w:val="single" w:sz="6" w:space="1" w:color="auto"/>
      </w:pBdr>
      <w:jc w:val="center"/>
    </w:pPr>
    <w:rPr>
      <w:rFonts w:eastAsia="Times New Roman" w:cs="Arial"/>
      <w:vanish/>
      <w:sz w:val="16"/>
      <w:szCs w:val="16"/>
      <w:lang w:val="de-DE" w:eastAsia="de-DE"/>
    </w:rPr>
  </w:style>
  <w:style w:type="character" w:customStyle="1" w:styleId="z-FormularbeginnZchn">
    <w:name w:val="z-Formularbeginn Zchn"/>
    <w:basedOn w:val="Absatz-Standardschriftart"/>
    <w:link w:val="z-Formularbeginn"/>
    <w:uiPriority w:val="99"/>
    <w:semiHidden/>
    <w:rsid w:val="00896743"/>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896743"/>
    <w:pPr>
      <w:widowControl/>
      <w:pBdr>
        <w:top w:val="single" w:sz="6" w:space="1" w:color="auto"/>
      </w:pBdr>
      <w:jc w:val="center"/>
    </w:pPr>
    <w:rPr>
      <w:rFonts w:eastAsia="Times New Roman" w:cs="Arial"/>
      <w:vanish/>
      <w:sz w:val="16"/>
      <w:szCs w:val="16"/>
      <w:lang w:val="de-DE" w:eastAsia="de-DE"/>
    </w:rPr>
  </w:style>
  <w:style w:type="character" w:customStyle="1" w:styleId="z-FormularendeZchn">
    <w:name w:val="z-Formularende Zchn"/>
    <w:basedOn w:val="Absatz-Standardschriftart"/>
    <w:link w:val="z-Formularende"/>
    <w:uiPriority w:val="99"/>
    <w:semiHidden/>
    <w:rsid w:val="00896743"/>
    <w:rPr>
      <w:rFonts w:ascii="Arial" w:eastAsia="Times New Roman" w:hAnsi="Arial" w:cs="Arial"/>
      <w:vanish/>
      <w:sz w:val="16"/>
      <w:szCs w:val="16"/>
      <w:lang w:eastAsia="de-DE"/>
    </w:rPr>
  </w:style>
  <w:style w:type="character" w:customStyle="1" w:styleId="NichtaufgelsteErwhnung1">
    <w:name w:val="Nicht aufgelöste Erwähnung1"/>
    <w:basedOn w:val="Absatz-Standardschriftart"/>
    <w:uiPriority w:val="99"/>
    <w:semiHidden/>
    <w:unhideWhenUsed/>
    <w:rsid w:val="00C52B5B"/>
    <w:rPr>
      <w:color w:val="605E5C"/>
      <w:shd w:val="clear" w:color="auto" w:fill="E1DFDD"/>
    </w:rPr>
  </w:style>
  <w:style w:type="character" w:customStyle="1" w:styleId="highlight">
    <w:name w:val="highlight"/>
    <w:basedOn w:val="Absatz-Standardschriftart"/>
    <w:rsid w:val="009739ED"/>
  </w:style>
  <w:style w:type="paragraph" w:styleId="berarbeitung">
    <w:name w:val="Revision"/>
    <w:hidden/>
    <w:uiPriority w:val="99"/>
    <w:semiHidden/>
    <w:rsid w:val="004E3289"/>
    <w:pPr>
      <w:spacing w:after="0" w:line="240" w:lineRule="auto"/>
    </w:pPr>
    <w:rPr>
      <w:rFonts w:ascii="Arial" w:hAnsi="Arial"/>
      <w:lang w:val="en-US"/>
    </w:rPr>
  </w:style>
  <w:style w:type="character" w:customStyle="1" w:styleId="NichtaufgelsteErwhnung2">
    <w:name w:val="Nicht aufgelöste Erwähnung2"/>
    <w:basedOn w:val="Absatz-Standardschriftart"/>
    <w:uiPriority w:val="99"/>
    <w:semiHidden/>
    <w:unhideWhenUsed/>
    <w:rsid w:val="00E725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69515">
      <w:bodyDiv w:val="1"/>
      <w:marLeft w:val="0"/>
      <w:marRight w:val="0"/>
      <w:marTop w:val="0"/>
      <w:marBottom w:val="0"/>
      <w:divBdr>
        <w:top w:val="none" w:sz="0" w:space="0" w:color="auto"/>
        <w:left w:val="none" w:sz="0" w:space="0" w:color="auto"/>
        <w:bottom w:val="none" w:sz="0" w:space="0" w:color="auto"/>
        <w:right w:val="none" w:sz="0" w:space="0" w:color="auto"/>
      </w:divBdr>
      <w:divsChild>
        <w:div w:id="669142008">
          <w:marLeft w:val="0"/>
          <w:marRight w:val="0"/>
          <w:marTop w:val="0"/>
          <w:marBottom w:val="0"/>
          <w:divBdr>
            <w:top w:val="none" w:sz="0" w:space="0" w:color="auto"/>
            <w:left w:val="none" w:sz="0" w:space="0" w:color="auto"/>
            <w:bottom w:val="none" w:sz="0" w:space="0" w:color="auto"/>
            <w:right w:val="none" w:sz="0" w:space="0" w:color="auto"/>
          </w:divBdr>
        </w:div>
      </w:divsChild>
    </w:div>
    <w:div w:id="271209700">
      <w:bodyDiv w:val="1"/>
      <w:marLeft w:val="0"/>
      <w:marRight w:val="0"/>
      <w:marTop w:val="0"/>
      <w:marBottom w:val="0"/>
      <w:divBdr>
        <w:top w:val="none" w:sz="0" w:space="0" w:color="auto"/>
        <w:left w:val="none" w:sz="0" w:space="0" w:color="auto"/>
        <w:bottom w:val="none" w:sz="0" w:space="0" w:color="auto"/>
        <w:right w:val="none" w:sz="0" w:space="0" w:color="auto"/>
      </w:divBdr>
      <w:divsChild>
        <w:div w:id="1242104162">
          <w:marLeft w:val="0"/>
          <w:marRight w:val="0"/>
          <w:marTop w:val="0"/>
          <w:marBottom w:val="0"/>
          <w:divBdr>
            <w:top w:val="none" w:sz="0" w:space="0" w:color="auto"/>
            <w:left w:val="none" w:sz="0" w:space="0" w:color="auto"/>
            <w:bottom w:val="none" w:sz="0" w:space="0" w:color="auto"/>
            <w:right w:val="none" w:sz="0" w:space="0" w:color="auto"/>
          </w:divBdr>
          <w:divsChild>
            <w:div w:id="136683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405737">
      <w:bodyDiv w:val="1"/>
      <w:marLeft w:val="0"/>
      <w:marRight w:val="0"/>
      <w:marTop w:val="0"/>
      <w:marBottom w:val="0"/>
      <w:divBdr>
        <w:top w:val="none" w:sz="0" w:space="0" w:color="auto"/>
        <w:left w:val="none" w:sz="0" w:space="0" w:color="auto"/>
        <w:bottom w:val="none" w:sz="0" w:space="0" w:color="auto"/>
        <w:right w:val="none" w:sz="0" w:space="0" w:color="auto"/>
      </w:divBdr>
      <w:divsChild>
        <w:div w:id="1151094036">
          <w:marLeft w:val="0"/>
          <w:marRight w:val="0"/>
          <w:marTop w:val="0"/>
          <w:marBottom w:val="0"/>
          <w:divBdr>
            <w:top w:val="none" w:sz="0" w:space="0" w:color="auto"/>
            <w:left w:val="none" w:sz="0" w:space="0" w:color="auto"/>
            <w:bottom w:val="none" w:sz="0" w:space="0" w:color="auto"/>
            <w:right w:val="none" w:sz="0" w:space="0" w:color="auto"/>
          </w:divBdr>
        </w:div>
      </w:divsChild>
    </w:div>
    <w:div w:id="448936497">
      <w:bodyDiv w:val="1"/>
      <w:marLeft w:val="0"/>
      <w:marRight w:val="0"/>
      <w:marTop w:val="0"/>
      <w:marBottom w:val="0"/>
      <w:divBdr>
        <w:top w:val="none" w:sz="0" w:space="0" w:color="auto"/>
        <w:left w:val="none" w:sz="0" w:space="0" w:color="auto"/>
        <w:bottom w:val="none" w:sz="0" w:space="0" w:color="auto"/>
        <w:right w:val="none" w:sz="0" w:space="0" w:color="auto"/>
      </w:divBdr>
      <w:divsChild>
        <w:div w:id="900940218">
          <w:marLeft w:val="0"/>
          <w:marRight w:val="0"/>
          <w:marTop w:val="0"/>
          <w:marBottom w:val="0"/>
          <w:divBdr>
            <w:top w:val="none" w:sz="0" w:space="0" w:color="auto"/>
            <w:left w:val="none" w:sz="0" w:space="0" w:color="auto"/>
            <w:bottom w:val="none" w:sz="0" w:space="0" w:color="auto"/>
            <w:right w:val="none" w:sz="0" w:space="0" w:color="auto"/>
          </w:divBdr>
          <w:divsChild>
            <w:div w:id="198889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043261">
      <w:bodyDiv w:val="1"/>
      <w:marLeft w:val="0"/>
      <w:marRight w:val="0"/>
      <w:marTop w:val="0"/>
      <w:marBottom w:val="0"/>
      <w:divBdr>
        <w:top w:val="none" w:sz="0" w:space="0" w:color="auto"/>
        <w:left w:val="none" w:sz="0" w:space="0" w:color="auto"/>
        <w:bottom w:val="none" w:sz="0" w:space="0" w:color="auto"/>
        <w:right w:val="none" w:sz="0" w:space="0" w:color="auto"/>
      </w:divBdr>
      <w:divsChild>
        <w:div w:id="1306811009">
          <w:marLeft w:val="0"/>
          <w:marRight w:val="0"/>
          <w:marTop w:val="0"/>
          <w:marBottom w:val="0"/>
          <w:divBdr>
            <w:top w:val="none" w:sz="0" w:space="0" w:color="auto"/>
            <w:left w:val="none" w:sz="0" w:space="0" w:color="auto"/>
            <w:bottom w:val="none" w:sz="0" w:space="0" w:color="auto"/>
            <w:right w:val="none" w:sz="0" w:space="0" w:color="auto"/>
          </w:divBdr>
        </w:div>
      </w:divsChild>
    </w:div>
    <w:div w:id="579367453">
      <w:bodyDiv w:val="1"/>
      <w:marLeft w:val="0"/>
      <w:marRight w:val="0"/>
      <w:marTop w:val="0"/>
      <w:marBottom w:val="0"/>
      <w:divBdr>
        <w:top w:val="none" w:sz="0" w:space="0" w:color="auto"/>
        <w:left w:val="none" w:sz="0" w:space="0" w:color="auto"/>
        <w:bottom w:val="none" w:sz="0" w:space="0" w:color="auto"/>
        <w:right w:val="none" w:sz="0" w:space="0" w:color="auto"/>
      </w:divBdr>
      <w:divsChild>
        <w:div w:id="1620912896">
          <w:marLeft w:val="0"/>
          <w:marRight w:val="0"/>
          <w:marTop w:val="0"/>
          <w:marBottom w:val="0"/>
          <w:divBdr>
            <w:top w:val="none" w:sz="0" w:space="0" w:color="auto"/>
            <w:left w:val="none" w:sz="0" w:space="0" w:color="auto"/>
            <w:bottom w:val="none" w:sz="0" w:space="0" w:color="auto"/>
            <w:right w:val="none" w:sz="0" w:space="0" w:color="auto"/>
          </w:divBdr>
        </w:div>
      </w:divsChild>
    </w:div>
    <w:div w:id="1054742563">
      <w:bodyDiv w:val="1"/>
      <w:marLeft w:val="0"/>
      <w:marRight w:val="0"/>
      <w:marTop w:val="0"/>
      <w:marBottom w:val="0"/>
      <w:divBdr>
        <w:top w:val="none" w:sz="0" w:space="0" w:color="auto"/>
        <w:left w:val="none" w:sz="0" w:space="0" w:color="auto"/>
        <w:bottom w:val="none" w:sz="0" w:space="0" w:color="auto"/>
        <w:right w:val="none" w:sz="0" w:space="0" w:color="auto"/>
      </w:divBdr>
      <w:divsChild>
        <w:div w:id="683482138">
          <w:marLeft w:val="0"/>
          <w:marRight w:val="0"/>
          <w:marTop w:val="0"/>
          <w:marBottom w:val="0"/>
          <w:divBdr>
            <w:top w:val="none" w:sz="0" w:space="0" w:color="auto"/>
            <w:left w:val="none" w:sz="0" w:space="0" w:color="auto"/>
            <w:bottom w:val="none" w:sz="0" w:space="0" w:color="auto"/>
            <w:right w:val="none" w:sz="0" w:space="0" w:color="auto"/>
          </w:divBdr>
        </w:div>
        <w:div w:id="868226561">
          <w:marLeft w:val="0"/>
          <w:marRight w:val="0"/>
          <w:marTop w:val="0"/>
          <w:marBottom w:val="0"/>
          <w:divBdr>
            <w:top w:val="none" w:sz="0" w:space="0" w:color="auto"/>
            <w:left w:val="none" w:sz="0" w:space="0" w:color="auto"/>
            <w:bottom w:val="none" w:sz="0" w:space="0" w:color="auto"/>
            <w:right w:val="none" w:sz="0" w:space="0" w:color="auto"/>
          </w:divBdr>
        </w:div>
      </w:divsChild>
    </w:div>
    <w:div w:id="1810854068">
      <w:bodyDiv w:val="1"/>
      <w:marLeft w:val="0"/>
      <w:marRight w:val="0"/>
      <w:marTop w:val="0"/>
      <w:marBottom w:val="0"/>
      <w:divBdr>
        <w:top w:val="none" w:sz="0" w:space="0" w:color="auto"/>
        <w:left w:val="none" w:sz="0" w:space="0" w:color="auto"/>
        <w:bottom w:val="none" w:sz="0" w:space="0" w:color="auto"/>
        <w:right w:val="none" w:sz="0" w:space="0" w:color="auto"/>
      </w:divBdr>
      <w:divsChild>
        <w:div w:id="384378223">
          <w:marLeft w:val="0"/>
          <w:marRight w:val="0"/>
          <w:marTop w:val="0"/>
          <w:marBottom w:val="0"/>
          <w:divBdr>
            <w:top w:val="none" w:sz="0" w:space="0" w:color="auto"/>
            <w:left w:val="none" w:sz="0" w:space="0" w:color="auto"/>
            <w:bottom w:val="none" w:sz="0" w:space="0" w:color="auto"/>
            <w:right w:val="none" w:sz="0" w:space="0" w:color="auto"/>
          </w:divBdr>
        </w:div>
        <w:div w:id="692414276">
          <w:marLeft w:val="0"/>
          <w:marRight w:val="0"/>
          <w:marTop w:val="0"/>
          <w:marBottom w:val="0"/>
          <w:divBdr>
            <w:top w:val="none" w:sz="0" w:space="0" w:color="auto"/>
            <w:left w:val="none" w:sz="0" w:space="0" w:color="auto"/>
            <w:bottom w:val="none" w:sz="0" w:space="0" w:color="auto"/>
            <w:right w:val="none" w:sz="0" w:space="0" w:color="auto"/>
          </w:divBdr>
        </w:div>
        <w:div w:id="1167750875">
          <w:marLeft w:val="0"/>
          <w:marRight w:val="0"/>
          <w:marTop w:val="0"/>
          <w:marBottom w:val="0"/>
          <w:divBdr>
            <w:top w:val="none" w:sz="0" w:space="0" w:color="auto"/>
            <w:left w:val="none" w:sz="0" w:space="0" w:color="auto"/>
            <w:bottom w:val="none" w:sz="0" w:space="0" w:color="auto"/>
            <w:right w:val="none" w:sz="0" w:space="0" w:color="auto"/>
          </w:divBdr>
        </w:div>
        <w:div w:id="1259099395">
          <w:marLeft w:val="0"/>
          <w:marRight w:val="0"/>
          <w:marTop w:val="0"/>
          <w:marBottom w:val="0"/>
          <w:divBdr>
            <w:top w:val="none" w:sz="0" w:space="0" w:color="auto"/>
            <w:left w:val="none" w:sz="0" w:space="0" w:color="auto"/>
            <w:bottom w:val="none" w:sz="0" w:space="0" w:color="auto"/>
            <w:right w:val="none" w:sz="0" w:space="0" w:color="auto"/>
          </w:divBdr>
        </w:div>
        <w:div w:id="2077127294">
          <w:marLeft w:val="0"/>
          <w:marRight w:val="0"/>
          <w:marTop w:val="0"/>
          <w:marBottom w:val="0"/>
          <w:divBdr>
            <w:top w:val="none" w:sz="0" w:space="0" w:color="auto"/>
            <w:left w:val="none" w:sz="0" w:space="0" w:color="auto"/>
            <w:bottom w:val="none" w:sz="0" w:space="0" w:color="auto"/>
            <w:right w:val="none" w:sz="0" w:space="0" w:color="auto"/>
          </w:divBdr>
        </w:div>
        <w:div w:id="1885629914">
          <w:marLeft w:val="0"/>
          <w:marRight w:val="0"/>
          <w:marTop w:val="0"/>
          <w:marBottom w:val="0"/>
          <w:divBdr>
            <w:top w:val="none" w:sz="0" w:space="0" w:color="auto"/>
            <w:left w:val="none" w:sz="0" w:space="0" w:color="auto"/>
            <w:bottom w:val="none" w:sz="0" w:space="0" w:color="auto"/>
            <w:right w:val="none" w:sz="0" w:space="0" w:color="auto"/>
          </w:divBdr>
        </w:div>
        <w:div w:id="1707103397">
          <w:marLeft w:val="0"/>
          <w:marRight w:val="0"/>
          <w:marTop w:val="0"/>
          <w:marBottom w:val="0"/>
          <w:divBdr>
            <w:top w:val="none" w:sz="0" w:space="0" w:color="auto"/>
            <w:left w:val="none" w:sz="0" w:space="0" w:color="auto"/>
            <w:bottom w:val="none" w:sz="0" w:space="0" w:color="auto"/>
            <w:right w:val="none" w:sz="0" w:space="0" w:color="auto"/>
          </w:divBdr>
        </w:div>
        <w:div w:id="1540389921">
          <w:marLeft w:val="0"/>
          <w:marRight w:val="0"/>
          <w:marTop w:val="0"/>
          <w:marBottom w:val="0"/>
          <w:divBdr>
            <w:top w:val="none" w:sz="0" w:space="0" w:color="auto"/>
            <w:left w:val="none" w:sz="0" w:space="0" w:color="auto"/>
            <w:bottom w:val="none" w:sz="0" w:space="0" w:color="auto"/>
            <w:right w:val="none" w:sz="0" w:space="0" w:color="auto"/>
          </w:divBdr>
        </w:div>
        <w:div w:id="475684014">
          <w:marLeft w:val="0"/>
          <w:marRight w:val="0"/>
          <w:marTop w:val="0"/>
          <w:marBottom w:val="0"/>
          <w:divBdr>
            <w:top w:val="none" w:sz="0" w:space="0" w:color="auto"/>
            <w:left w:val="none" w:sz="0" w:space="0" w:color="auto"/>
            <w:bottom w:val="none" w:sz="0" w:space="0" w:color="auto"/>
            <w:right w:val="none" w:sz="0" w:space="0" w:color="auto"/>
          </w:divBdr>
        </w:div>
        <w:div w:id="422993897">
          <w:marLeft w:val="0"/>
          <w:marRight w:val="0"/>
          <w:marTop w:val="0"/>
          <w:marBottom w:val="0"/>
          <w:divBdr>
            <w:top w:val="none" w:sz="0" w:space="0" w:color="auto"/>
            <w:left w:val="none" w:sz="0" w:space="0" w:color="auto"/>
            <w:bottom w:val="none" w:sz="0" w:space="0" w:color="auto"/>
            <w:right w:val="none" w:sz="0" w:space="0" w:color="auto"/>
          </w:divBdr>
        </w:div>
        <w:div w:id="213390770">
          <w:marLeft w:val="0"/>
          <w:marRight w:val="0"/>
          <w:marTop w:val="0"/>
          <w:marBottom w:val="0"/>
          <w:divBdr>
            <w:top w:val="none" w:sz="0" w:space="0" w:color="auto"/>
            <w:left w:val="none" w:sz="0" w:space="0" w:color="auto"/>
            <w:bottom w:val="none" w:sz="0" w:space="0" w:color="auto"/>
            <w:right w:val="none" w:sz="0" w:space="0" w:color="auto"/>
          </w:divBdr>
          <w:divsChild>
            <w:div w:id="428938249">
              <w:marLeft w:val="0"/>
              <w:marRight w:val="0"/>
              <w:marTop w:val="0"/>
              <w:marBottom w:val="0"/>
              <w:divBdr>
                <w:top w:val="none" w:sz="0" w:space="0" w:color="auto"/>
                <w:left w:val="none" w:sz="0" w:space="0" w:color="auto"/>
                <w:bottom w:val="none" w:sz="0" w:space="0" w:color="auto"/>
                <w:right w:val="none" w:sz="0" w:space="0" w:color="auto"/>
              </w:divBdr>
            </w:div>
            <w:div w:id="658920926">
              <w:marLeft w:val="0"/>
              <w:marRight w:val="0"/>
              <w:marTop w:val="0"/>
              <w:marBottom w:val="0"/>
              <w:divBdr>
                <w:top w:val="none" w:sz="0" w:space="0" w:color="auto"/>
                <w:left w:val="none" w:sz="0" w:space="0" w:color="auto"/>
                <w:bottom w:val="none" w:sz="0" w:space="0" w:color="auto"/>
                <w:right w:val="none" w:sz="0" w:space="0" w:color="auto"/>
              </w:divBdr>
            </w:div>
            <w:div w:id="1184636162">
              <w:marLeft w:val="0"/>
              <w:marRight w:val="0"/>
              <w:marTop w:val="0"/>
              <w:marBottom w:val="0"/>
              <w:divBdr>
                <w:top w:val="none" w:sz="0" w:space="0" w:color="auto"/>
                <w:left w:val="none" w:sz="0" w:space="0" w:color="auto"/>
                <w:bottom w:val="none" w:sz="0" w:space="0" w:color="auto"/>
                <w:right w:val="none" w:sz="0" w:space="0" w:color="auto"/>
              </w:divBdr>
            </w:div>
            <w:div w:id="1730883429">
              <w:marLeft w:val="0"/>
              <w:marRight w:val="0"/>
              <w:marTop w:val="0"/>
              <w:marBottom w:val="0"/>
              <w:divBdr>
                <w:top w:val="none" w:sz="0" w:space="0" w:color="auto"/>
                <w:left w:val="none" w:sz="0" w:space="0" w:color="auto"/>
                <w:bottom w:val="none" w:sz="0" w:space="0" w:color="auto"/>
                <w:right w:val="none" w:sz="0" w:space="0" w:color="auto"/>
              </w:divBdr>
            </w:div>
            <w:div w:id="1148277978">
              <w:marLeft w:val="0"/>
              <w:marRight w:val="0"/>
              <w:marTop w:val="0"/>
              <w:marBottom w:val="0"/>
              <w:divBdr>
                <w:top w:val="none" w:sz="0" w:space="0" w:color="auto"/>
                <w:left w:val="none" w:sz="0" w:space="0" w:color="auto"/>
                <w:bottom w:val="none" w:sz="0" w:space="0" w:color="auto"/>
                <w:right w:val="none" w:sz="0" w:space="0" w:color="auto"/>
              </w:divBdr>
            </w:div>
            <w:div w:id="1325158288">
              <w:marLeft w:val="0"/>
              <w:marRight w:val="0"/>
              <w:marTop w:val="0"/>
              <w:marBottom w:val="0"/>
              <w:divBdr>
                <w:top w:val="none" w:sz="0" w:space="0" w:color="auto"/>
                <w:left w:val="none" w:sz="0" w:space="0" w:color="auto"/>
                <w:bottom w:val="none" w:sz="0" w:space="0" w:color="auto"/>
                <w:right w:val="none" w:sz="0" w:space="0" w:color="auto"/>
              </w:divBdr>
            </w:div>
            <w:div w:id="1580945956">
              <w:marLeft w:val="0"/>
              <w:marRight w:val="0"/>
              <w:marTop w:val="0"/>
              <w:marBottom w:val="0"/>
              <w:divBdr>
                <w:top w:val="none" w:sz="0" w:space="0" w:color="auto"/>
                <w:left w:val="none" w:sz="0" w:space="0" w:color="auto"/>
                <w:bottom w:val="none" w:sz="0" w:space="0" w:color="auto"/>
                <w:right w:val="none" w:sz="0" w:space="0" w:color="auto"/>
              </w:divBdr>
            </w:div>
            <w:div w:id="1241673050">
              <w:marLeft w:val="0"/>
              <w:marRight w:val="0"/>
              <w:marTop w:val="0"/>
              <w:marBottom w:val="0"/>
              <w:divBdr>
                <w:top w:val="none" w:sz="0" w:space="0" w:color="auto"/>
                <w:left w:val="none" w:sz="0" w:space="0" w:color="auto"/>
                <w:bottom w:val="none" w:sz="0" w:space="0" w:color="auto"/>
                <w:right w:val="none" w:sz="0" w:space="0" w:color="auto"/>
              </w:divBdr>
            </w:div>
            <w:div w:id="909995900">
              <w:marLeft w:val="0"/>
              <w:marRight w:val="0"/>
              <w:marTop w:val="0"/>
              <w:marBottom w:val="0"/>
              <w:divBdr>
                <w:top w:val="none" w:sz="0" w:space="0" w:color="auto"/>
                <w:left w:val="none" w:sz="0" w:space="0" w:color="auto"/>
                <w:bottom w:val="none" w:sz="0" w:space="0" w:color="auto"/>
                <w:right w:val="none" w:sz="0" w:space="0" w:color="auto"/>
              </w:divBdr>
            </w:div>
            <w:div w:id="31988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072938">
      <w:bodyDiv w:val="1"/>
      <w:marLeft w:val="0"/>
      <w:marRight w:val="0"/>
      <w:marTop w:val="0"/>
      <w:marBottom w:val="0"/>
      <w:divBdr>
        <w:top w:val="none" w:sz="0" w:space="0" w:color="auto"/>
        <w:left w:val="none" w:sz="0" w:space="0" w:color="auto"/>
        <w:bottom w:val="none" w:sz="0" w:space="0" w:color="auto"/>
        <w:right w:val="none" w:sz="0" w:space="0" w:color="auto"/>
      </w:divBdr>
      <w:divsChild>
        <w:div w:id="194661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edf-feph.org/covid19" TargetMode="External"/><Relationship Id="rId13" Type="http://schemas.openxmlformats.org/officeDocument/2006/relationships/hyperlink" Target="https://www.ohchr.org/Documents/Issues/Disability/COVID-19_and_The_Rights_of_Persons_with_Disabilities.pdf" TargetMode="External"/><Relationship Id="rId18" Type="http://schemas.openxmlformats.org/officeDocument/2006/relationships/hyperlink" Target="https://www.bundesaerztekammer.de/fileadmin/user_upload/downloads/Niere_0912013.pdf" TargetMode="External"/><Relationship Id="rId3" Type="http://schemas.openxmlformats.org/officeDocument/2006/relationships/hyperlink" Target="https://nbn-resolving.org/urn:nbn:de:0168-ssoar-67337-2" TargetMode="External"/><Relationship Id="rId21" Type="http://schemas.openxmlformats.org/officeDocument/2006/relationships/hyperlink" Target="https://www.aerzteblatt.de/nachrichten/105786/100-000-Unterschriften-gegen-Spahns-Reformplaene-zur-Intensivpflege" TargetMode="External"/><Relationship Id="rId7" Type="http://schemas.openxmlformats.org/officeDocument/2006/relationships/hyperlink" Target="https://www.internationaldisabilityalliance.org/content/voices-people-disabilities-during-covid19-outbreak" TargetMode="External"/><Relationship Id="rId12" Type="http://schemas.openxmlformats.org/officeDocument/2006/relationships/hyperlink" Target="https://www.canada.ca/en/employment-social-development/news/2020/04/backgrounder--covid-19-disability-advisory-group.html" TargetMode="External"/><Relationship Id="rId17" Type="http://schemas.openxmlformats.org/officeDocument/2006/relationships/hyperlink" Target="https://www.bundesaerztekammer.de/fileadmin/user_upload/downloads/pdf-Ordner/RL/RiliOrgaWlOvLungeTx-ab20171107.pdf" TargetMode="External"/><Relationship Id="rId2" Type="http://schemas.openxmlformats.org/officeDocument/2006/relationships/hyperlink" Target="https://www.behindertenbeauftragter.de/SharedDocs/Pressemitteilungen/DE/2020/PM6_Barrierefrei_f%C3%BCr_alle.html" TargetMode="External"/><Relationship Id="rId16" Type="http://schemas.openxmlformats.org/officeDocument/2006/relationships/hyperlink" Target="https://www.bundesaerztekammer.de/fileadmin/user_upload/downloads/pdf-Ordner/RL/RiliOrgaWlOvLeberTx20190924.pdf" TargetMode="External"/><Relationship Id="rId20" Type="http://schemas.openxmlformats.org/officeDocument/2006/relationships/hyperlink" Target="http://liga-selbstvertretung.de/?p=505" TargetMode="External"/><Relationship Id="rId1" Type="http://schemas.openxmlformats.org/officeDocument/2006/relationships/hyperlink" Target="https://www.bodys-wissen.de/bodys-publikationen.html" TargetMode="External"/><Relationship Id="rId6" Type="http://schemas.openxmlformats.org/officeDocument/2006/relationships/hyperlink" Target="http://www.bazelon.org/wp-content/uploads/2020/05/Updated-evaluation-framework-5.6.20.pdf" TargetMode="External"/><Relationship Id="rId11" Type="http://schemas.openxmlformats.org/officeDocument/2006/relationships/hyperlink" Target="https://www.health.gov.au/sites/default/files/documents/2020/09/management-and-operational-plan-for-people-with-disability.pdf" TargetMode="External"/><Relationship Id="rId24" Type="http://schemas.openxmlformats.org/officeDocument/2006/relationships/hyperlink" Target="https://www.institut-fuer-menschenrechte.de/fileadmin/Redaktion/PDF/DB_Menschenrechtsschutz/CRPD/CRPD_Allg_Bemerkung_7_01.pdf" TargetMode="External"/><Relationship Id="rId5" Type="http://schemas.openxmlformats.org/officeDocument/2006/relationships/hyperlink" Target="https://www.divi.de/images/%20Dokumente/200331_DGG_Plakat_A4_Clinical_Frailty_Scale_CFS.pdf" TargetMode="External"/><Relationship Id="rId15" Type="http://schemas.openxmlformats.org/officeDocument/2006/relationships/hyperlink" Target="https://autisticadvocacy.org/2020/04/fighting-discrimination-in-covid-19-treatment/" TargetMode="External"/><Relationship Id="rId23" Type="http://schemas.openxmlformats.org/officeDocument/2006/relationships/hyperlink" Target="https://sdgs.un.org/goals" TargetMode="External"/><Relationship Id="rId10" Type="http://schemas.openxmlformats.org/officeDocument/2006/relationships/hyperlink" Target="https://www.health.gov.au/committees-and-groups/advisory-committee-for-the-covid-19-response-for-people-with-disability" TargetMode="External"/><Relationship Id="rId19" Type="http://schemas.openxmlformats.org/officeDocument/2006/relationships/image" Target="media/image1.gif"/><Relationship Id="rId4" Type="http://schemas.openxmlformats.org/officeDocument/2006/relationships/hyperlink" Target="https://www.institut-fuer-menschenrechte.de/fileadmin/user_upload/Publikationen/Weitere_%20Publikationen/die_un_behindertenrechtskonvention_in_der_gerichtlichen_praxis_anwaltsblatt_2011.pdf" TargetMode="External"/><Relationship Id="rId9" Type="http://schemas.openxmlformats.org/officeDocument/2006/relationships/hyperlink" Target="https://treaties.un.org/pages/Home.aspx?clang=_en" TargetMode="External"/><Relationship Id="rId14" Type="http://schemas.openxmlformats.org/officeDocument/2006/relationships/hyperlink" Target="https://www.hhs.gov/sites/default/files/ocr-bulletin-3-28-20.pdf" TargetMode="External"/><Relationship Id="rId22" Type="http://schemas.openxmlformats.org/officeDocument/2006/relationships/hyperlink" Target="https://www.bundesgesundheitsministerium.de/%20intensivpflegegesetz.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67F3F51-AB5F-4198-B369-99186BB37C98}"/>
      </w:docPartPr>
      <w:docPartBody>
        <w:p w:rsidR="00F8349D" w:rsidRDefault="00412C1C">
          <w:r w:rsidRPr="00E21845">
            <w:rPr>
              <w:rStyle w:val="Platzhaltertext"/>
            </w:rPr>
            <w:t>Klicken oder tippen Sie hier, um Text einzugeben.</w:t>
          </w:r>
        </w:p>
      </w:docPartBody>
    </w:docPart>
    <w:docPart>
      <w:docPartPr>
        <w:name w:val="6F8CE519BD924BCDB3A172B3D5E36358"/>
        <w:category>
          <w:name w:val="Allgemein"/>
          <w:gallery w:val="placeholder"/>
        </w:category>
        <w:types>
          <w:type w:val="bbPlcHdr"/>
        </w:types>
        <w:behaviors>
          <w:behavior w:val="content"/>
        </w:behaviors>
        <w:guid w:val="{C530FAAA-D022-49DA-951F-9952995624BB}"/>
      </w:docPartPr>
      <w:docPartBody>
        <w:p w:rsidR="006E4222" w:rsidRDefault="006E4222" w:rsidP="006E4222">
          <w:pPr>
            <w:pStyle w:val="6F8CE519BD924BCDB3A172B3D5E36358"/>
          </w:pPr>
          <w:r w:rsidRPr="00E21845">
            <w:rPr>
              <w:rStyle w:val="Platzhaltertext"/>
            </w:rPr>
            <w:t>Klicken oder tippen Sie hier, um Text einzugeben.</w:t>
          </w:r>
        </w:p>
      </w:docPartBody>
    </w:docPart>
    <w:docPart>
      <w:docPartPr>
        <w:name w:val="4886B17B6B3D42638D3C9D86AA6E13CD"/>
        <w:category>
          <w:name w:val="Allgemein"/>
          <w:gallery w:val="placeholder"/>
        </w:category>
        <w:types>
          <w:type w:val="bbPlcHdr"/>
        </w:types>
        <w:behaviors>
          <w:behavior w:val="content"/>
        </w:behaviors>
        <w:guid w:val="{3F53B7CE-7B4A-43F1-B7FA-442FE6CD75EB}"/>
      </w:docPartPr>
      <w:docPartBody>
        <w:p w:rsidR="00FE723B" w:rsidRDefault="00FE723B" w:rsidP="00FE723B">
          <w:pPr>
            <w:pStyle w:val="4886B17B6B3D42638D3C9D86AA6E13CD"/>
          </w:pPr>
          <w:r w:rsidRPr="00E21845">
            <w:rPr>
              <w:rStyle w:val="Platzhaltertext"/>
            </w:rPr>
            <w:t>Klicken oder tippen Sie hier, um Text einzugeben.</w:t>
          </w:r>
        </w:p>
      </w:docPartBody>
    </w:docPart>
    <w:docPart>
      <w:docPartPr>
        <w:name w:val="2B2AFE3A51864178BC89AD70EA396D2A"/>
        <w:category>
          <w:name w:val="Allgemein"/>
          <w:gallery w:val="placeholder"/>
        </w:category>
        <w:types>
          <w:type w:val="bbPlcHdr"/>
        </w:types>
        <w:behaviors>
          <w:behavior w:val="content"/>
        </w:behaviors>
        <w:guid w:val="{31C82DCB-56BB-4C0F-9BA0-8EDE6E95C28A}"/>
      </w:docPartPr>
      <w:docPartBody>
        <w:p w:rsidR="00BC64B2" w:rsidRDefault="00BC64B2" w:rsidP="00BC64B2">
          <w:pPr>
            <w:pStyle w:val="2B2AFE3A51864178BC89AD70EA396D2A"/>
          </w:pPr>
          <w:r w:rsidRPr="00E21845">
            <w:rPr>
              <w:rStyle w:val="Platzhaltertext"/>
            </w:rPr>
            <w:t>Klicken oder tippen Sie hier, um Text einzugeben.</w:t>
          </w:r>
        </w:p>
      </w:docPartBody>
    </w:docPart>
    <w:docPart>
      <w:docPartPr>
        <w:name w:val="2D720AA0F4CA48EEAB3A925B3A9DAB00"/>
        <w:category>
          <w:name w:val="Allgemein"/>
          <w:gallery w:val="placeholder"/>
        </w:category>
        <w:types>
          <w:type w:val="bbPlcHdr"/>
        </w:types>
        <w:behaviors>
          <w:behavior w:val="content"/>
        </w:behaviors>
        <w:guid w:val="{1E8177BB-C0EA-43F4-99E1-CC79D72C5734}"/>
      </w:docPartPr>
      <w:docPartBody>
        <w:p w:rsidR="00BC64B2" w:rsidRDefault="00BC64B2" w:rsidP="00BC64B2">
          <w:pPr>
            <w:pStyle w:val="2D720AA0F4CA48EEAB3A925B3A9DAB00"/>
          </w:pPr>
          <w:r w:rsidRPr="00E21845">
            <w:rPr>
              <w:rStyle w:val="Platzhaltertext"/>
            </w:rPr>
            <w:t>Klicken oder tippen Sie hier, um Text einzugeben.</w:t>
          </w:r>
        </w:p>
      </w:docPartBody>
    </w:docPart>
    <w:docPart>
      <w:docPartPr>
        <w:name w:val="975A671D4C2542E8AB6204ADFF90C932"/>
        <w:category>
          <w:name w:val="Allgemein"/>
          <w:gallery w:val="placeholder"/>
        </w:category>
        <w:types>
          <w:type w:val="bbPlcHdr"/>
        </w:types>
        <w:behaviors>
          <w:behavior w:val="content"/>
        </w:behaviors>
        <w:guid w:val="{2BBD0137-CF4F-4190-8F31-430BAB2A23F6}"/>
      </w:docPartPr>
      <w:docPartBody>
        <w:p w:rsidR="00BC64B2" w:rsidRDefault="00BC64B2" w:rsidP="00BC64B2">
          <w:pPr>
            <w:pStyle w:val="975A671D4C2542E8AB6204ADFF90C932"/>
          </w:pPr>
          <w:r w:rsidRPr="00E21845">
            <w:rPr>
              <w:rStyle w:val="Platzhaltertext"/>
            </w:rPr>
            <w:t>Klicken oder tippen Sie hier, um Text einzugeben.</w:t>
          </w:r>
        </w:p>
      </w:docPartBody>
    </w:docPart>
    <w:docPart>
      <w:docPartPr>
        <w:name w:val="9DDEA7AD13F941BE952A2C569369B97F"/>
        <w:category>
          <w:name w:val="Allgemein"/>
          <w:gallery w:val="placeholder"/>
        </w:category>
        <w:types>
          <w:type w:val="bbPlcHdr"/>
        </w:types>
        <w:behaviors>
          <w:behavior w:val="content"/>
        </w:behaviors>
        <w:guid w:val="{164EAE79-2174-4E32-819A-0DDF10411C54}"/>
      </w:docPartPr>
      <w:docPartBody>
        <w:p w:rsidR="00BC64B2" w:rsidRDefault="00BC64B2" w:rsidP="00BC64B2">
          <w:pPr>
            <w:pStyle w:val="9DDEA7AD13F941BE952A2C569369B97F"/>
          </w:pPr>
          <w:r w:rsidRPr="00E21845">
            <w:rPr>
              <w:rStyle w:val="Platzhaltertext"/>
            </w:rPr>
            <w:t>Klicken oder tippen Sie hier, um Text einzugeben.</w:t>
          </w:r>
        </w:p>
      </w:docPartBody>
    </w:docPart>
    <w:docPart>
      <w:docPartPr>
        <w:name w:val="18CB41B182494B03ADE9C1BB32E590A6"/>
        <w:category>
          <w:name w:val="Allgemein"/>
          <w:gallery w:val="placeholder"/>
        </w:category>
        <w:types>
          <w:type w:val="bbPlcHdr"/>
        </w:types>
        <w:behaviors>
          <w:behavior w:val="content"/>
        </w:behaviors>
        <w:guid w:val="{D73E60C4-B643-4496-BC91-44958AD0679D}"/>
      </w:docPartPr>
      <w:docPartBody>
        <w:p w:rsidR="00BC64B2" w:rsidRDefault="00BC64B2" w:rsidP="00BC64B2">
          <w:pPr>
            <w:pStyle w:val="18CB41B182494B03ADE9C1BB32E590A6"/>
          </w:pPr>
          <w:r w:rsidRPr="00E2184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2C1C"/>
    <w:rsid w:val="000B0E5E"/>
    <w:rsid w:val="000C7FAD"/>
    <w:rsid w:val="000D0BEC"/>
    <w:rsid w:val="00106F55"/>
    <w:rsid w:val="00115055"/>
    <w:rsid w:val="00120A9A"/>
    <w:rsid w:val="00161DF2"/>
    <w:rsid w:val="001B7ED9"/>
    <w:rsid w:val="002820A4"/>
    <w:rsid w:val="00381B34"/>
    <w:rsid w:val="003B3604"/>
    <w:rsid w:val="003D1348"/>
    <w:rsid w:val="0040757F"/>
    <w:rsid w:val="00412C1C"/>
    <w:rsid w:val="00533055"/>
    <w:rsid w:val="00566528"/>
    <w:rsid w:val="006E4222"/>
    <w:rsid w:val="00740FFA"/>
    <w:rsid w:val="007F7FF0"/>
    <w:rsid w:val="008C3D07"/>
    <w:rsid w:val="008D2EFE"/>
    <w:rsid w:val="008D6A59"/>
    <w:rsid w:val="00943BC3"/>
    <w:rsid w:val="009455B7"/>
    <w:rsid w:val="00AB5D80"/>
    <w:rsid w:val="00AC519B"/>
    <w:rsid w:val="00AF7880"/>
    <w:rsid w:val="00BC64B2"/>
    <w:rsid w:val="00C14050"/>
    <w:rsid w:val="00C213C7"/>
    <w:rsid w:val="00D06710"/>
    <w:rsid w:val="00E07636"/>
    <w:rsid w:val="00EA5FA7"/>
    <w:rsid w:val="00F26CC1"/>
    <w:rsid w:val="00F8349D"/>
    <w:rsid w:val="00FC6846"/>
    <w:rsid w:val="00FE723B"/>
    <w:rsid w:val="00FF47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C64B2"/>
    <w:rPr>
      <w:color w:val="808080"/>
    </w:rPr>
  </w:style>
  <w:style w:type="paragraph" w:customStyle="1" w:styleId="6F8CE519BD924BCDB3A172B3D5E36358">
    <w:name w:val="6F8CE519BD924BCDB3A172B3D5E36358"/>
    <w:rsid w:val="006E4222"/>
  </w:style>
  <w:style w:type="paragraph" w:customStyle="1" w:styleId="4886B17B6B3D42638D3C9D86AA6E13CD">
    <w:name w:val="4886B17B6B3D42638D3C9D86AA6E13CD"/>
    <w:rsid w:val="00FE723B"/>
  </w:style>
  <w:style w:type="paragraph" w:customStyle="1" w:styleId="2B2AFE3A51864178BC89AD70EA396D2A">
    <w:name w:val="2B2AFE3A51864178BC89AD70EA396D2A"/>
    <w:rsid w:val="00BC64B2"/>
  </w:style>
  <w:style w:type="paragraph" w:customStyle="1" w:styleId="2D720AA0F4CA48EEAB3A925B3A9DAB00">
    <w:name w:val="2D720AA0F4CA48EEAB3A925B3A9DAB00"/>
    <w:rsid w:val="00BC64B2"/>
  </w:style>
  <w:style w:type="paragraph" w:customStyle="1" w:styleId="975A671D4C2542E8AB6204ADFF90C932">
    <w:name w:val="975A671D4C2542E8AB6204ADFF90C932"/>
    <w:rsid w:val="00BC64B2"/>
  </w:style>
  <w:style w:type="paragraph" w:customStyle="1" w:styleId="9DDEA7AD13F941BE952A2C569369B97F">
    <w:name w:val="9DDEA7AD13F941BE952A2C569369B97F"/>
    <w:rsid w:val="00BC64B2"/>
  </w:style>
  <w:style w:type="paragraph" w:customStyle="1" w:styleId="18CB41B182494B03ADE9C1BB32E590A6">
    <w:name w:val="18CB41B182494B03ADE9C1BB32E590A6"/>
    <w:rsid w:val="00BC64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BE559-7FAA-49E8-91F4-CDB8BFB62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529</Words>
  <Characters>60035</Characters>
  <Application>Microsoft Office Word</Application>
  <DocSecurity>0</DocSecurity>
  <Lines>500</Lines>
  <Paragraphs>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a Niepel</dc:creator>
  <cp:lastModifiedBy>Franziska Witzmann</cp:lastModifiedBy>
  <cp:revision>9</cp:revision>
  <cp:lastPrinted>2020-12-14T18:37:00Z</cp:lastPrinted>
  <dcterms:created xsi:type="dcterms:W3CDTF">2020-12-15T11:17:00Z</dcterms:created>
  <dcterms:modified xsi:type="dcterms:W3CDTF">2021-01-05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riage</vt:lpwstr>
  </property>
  <property fmtid="{D5CDD505-2E9C-101B-9397-08002B2CF9AE}" pid="3" name="CitaviDocumentProperty_0">
    <vt:lpwstr>85573631-4d44-43bf-b2ff-283234fab5af</vt:lpwstr>
  </property>
  <property fmtid="{D5CDD505-2E9C-101B-9397-08002B2CF9AE}" pid="4" name="CitaviDocumentProperty_1">
    <vt:lpwstr>6.7.0.0</vt:lpwstr>
  </property>
  <property fmtid="{D5CDD505-2E9C-101B-9397-08002B2CF9AE}" pid="5" name="CitaviDocumentProperty_8">
    <vt:lpwstr>CloudProjectKey=x0xym7mgdg6vxg08hcioqut53zuwpuk4ier51yv; ProjectName=Triage</vt:lpwstr>
  </property>
  <property fmtid="{D5CDD505-2E9C-101B-9397-08002B2CF9AE}" pid="6" name="CitaviDocumentProperty_6">
    <vt:lpwstr>False</vt:lpwstr>
  </property>
</Properties>
</file>